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A277FC" w14:textId="77777777" w:rsidR="003B6FA9" w:rsidRPr="00C30085" w:rsidRDefault="003B6FA9" w:rsidP="00FF5D98">
      <w:pPr>
        <w:spacing w:line="360" w:lineRule="auto"/>
        <w:rPr>
          <w:rFonts w:ascii="Book Antiqua" w:eastAsia="Times New Roman" w:hAnsi="Book Antiqua" w:cs="SimSun"/>
          <w:i/>
        </w:rPr>
      </w:pPr>
      <w:bookmarkStart w:id="0" w:name="OLE_LINK2088"/>
      <w:bookmarkStart w:id="1" w:name="OLE_LINK2089"/>
      <w:bookmarkStart w:id="2" w:name="OLE_LINK40"/>
      <w:bookmarkStart w:id="3" w:name="OLE_LINK41"/>
      <w:r w:rsidRPr="00C30085">
        <w:rPr>
          <w:rFonts w:ascii="Book Antiqua" w:eastAsia="Times New Roman" w:hAnsi="Book Antiqua" w:cs="SimSun"/>
          <w:b/>
        </w:rPr>
        <w:t xml:space="preserve">Name of journal: </w:t>
      </w:r>
      <w:bookmarkStart w:id="4" w:name="OLE_LINK718"/>
      <w:bookmarkStart w:id="5" w:name="OLE_LINK719"/>
      <w:bookmarkStart w:id="6" w:name="OLE_LINK645"/>
      <w:bookmarkStart w:id="7" w:name="OLE_LINK661"/>
      <w:bookmarkStart w:id="8" w:name="OLE_LINK696"/>
      <w:bookmarkStart w:id="9" w:name="OLE_LINK1068"/>
      <w:bookmarkStart w:id="10" w:name="OLE_LINK335"/>
      <w:r w:rsidRPr="00C30085">
        <w:rPr>
          <w:rFonts w:ascii="Book Antiqua" w:eastAsia="Times New Roman" w:hAnsi="Book Antiqua" w:cs="SimSun"/>
          <w:i/>
          <w:szCs w:val="21"/>
        </w:rPr>
        <w:t>World Journal of Gastroenterology</w:t>
      </w:r>
      <w:bookmarkEnd w:id="4"/>
      <w:bookmarkEnd w:id="5"/>
      <w:bookmarkEnd w:id="6"/>
      <w:bookmarkEnd w:id="7"/>
      <w:bookmarkEnd w:id="8"/>
      <w:bookmarkEnd w:id="9"/>
      <w:bookmarkEnd w:id="10"/>
    </w:p>
    <w:p w14:paraId="2FE1FB3B" w14:textId="59ABE0C3" w:rsidR="003B6FA9" w:rsidRPr="00C30085" w:rsidRDefault="003B6FA9" w:rsidP="00FF5D98">
      <w:pPr>
        <w:spacing w:line="360" w:lineRule="auto"/>
        <w:rPr>
          <w:rFonts w:ascii="Book Antiqua" w:eastAsia="Times New Roman" w:hAnsi="Book Antiqua" w:cs="SimSun"/>
          <w:b/>
          <w:i/>
          <w:lang w:eastAsia="zh-CN"/>
        </w:rPr>
      </w:pPr>
      <w:bookmarkStart w:id="11" w:name="OLE_LINK19"/>
      <w:bookmarkStart w:id="12" w:name="OLE_LINK21"/>
      <w:r w:rsidRPr="00C30085">
        <w:rPr>
          <w:rFonts w:ascii="Book Antiqua" w:hAnsi="Book Antiqua" w:cs="Arial"/>
          <w:b/>
          <w:lang w:val="en"/>
        </w:rPr>
        <w:t xml:space="preserve">ESPS Manuscript NO: </w:t>
      </w:r>
      <w:r w:rsidRPr="00C30085">
        <w:rPr>
          <w:rFonts w:ascii="Book Antiqua" w:hAnsi="Book Antiqua" w:cs="Arial" w:hint="eastAsia"/>
          <w:b/>
          <w:lang w:val="en" w:eastAsia="zh-CN"/>
        </w:rPr>
        <w:t>19100</w:t>
      </w:r>
    </w:p>
    <w:p w14:paraId="69017464" w14:textId="0B6FC381" w:rsidR="003B6FA9" w:rsidRPr="00C30085" w:rsidRDefault="003B6FA9" w:rsidP="00FF5D98">
      <w:pPr>
        <w:pStyle w:val="Body"/>
        <w:adjustRightInd w:val="0"/>
        <w:snapToGrid w:val="0"/>
        <w:spacing w:after="0" w:line="360" w:lineRule="auto"/>
        <w:jc w:val="both"/>
        <w:rPr>
          <w:rFonts w:ascii="Book Antiqua" w:eastAsia="STXingkai" w:hAnsi="Book Antiqua" w:cs="Cambria"/>
          <w:b/>
          <w:bCs/>
          <w:color w:val="auto"/>
          <w:sz w:val="24"/>
          <w:szCs w:val="24"/>
          <w:lang w:eastAsia="zh-CN"/>
        </w:rPr>
      </w:pPr>
      <w:bookmarkStart w:id="13" w:name="OLE_LINK886"/>
      <w:bookmarkStart w:id="14" w:name="OLE_LINK887"/>
      <w:bookmarkStart w:id="15" w:name="OLE_LINK888"/>
      <w:bookmarkStart w:id="16" w:name="OLE_LINK1072"/>
      <w:bookmarkStart w:id="17" w:name="OLE_LINK863"/>
      <w:bookmarkStart w:id="18" w:name="OLE_LINK965"/>
      <w:bookmarkStart w:id="19" w:name="OLE_LINK897"/>
      <w:bookmarkStart w:id="20" w:name="OLE_LINK1021"/>
      <w:bookmarkStart w:id="21" w:name="OLE_LINK870"/>
      <w:bookmarkStart w:id="22" w:name="OLE_LINK1029"/>
      <w:bookmarkStart w:id="23" w:name="OLE_LINK1154"/>
      <w:bookmarkStart w:id="24" w:name="OLE_LINK950"/>
      <w:bookmarkStart w:id="25" w:name="OLE_LINK1191"/>
      <w:bookmarkStart w:id="26" w:name="OLE_LINK1225"/>
      <w:bookmarkStart w:id="27" w:name="OLE_LINK1131"/>
      <w:bookmarkStart w:id="28" w:name="OLE_LINK1064"/>
      <w:bookmarkStart w:id="29" w:name="OLE_LINK1165"/>
      <w:bookmarkStart w:id="30" w:name="OLE_LINK1333"/>
      <w:bookmarkStart w:id="31" w:name="OLE_LINK1367"/>
      <w:bookmarkStart w:id="32" w:name="OLE_LINK1400"/>
      <w:bookmarkStart w:id="33" w:name="OLE_LINK1616"/>
      <w:bookmarkStart w:id="34" w:name="OLE_LINK1378"/>
      <w:bookmarkStart w:id="35" w:name="OLE_LINK1489"/>
      <w:bookmarkStart w:id="36" w:name="OLE_LINK1379"/>
      <w:bookmarkStart w:id="37" w:name="OLE_LINK1638"/>
      <w:bookmarkStart w:id="38" w:name="OLE_LINK1758"/>
      <w:bookmarkStart w:id="39" w:name="OLE_LINK1764"/>
      <w:bookmarkStart w:id="40" w:name="OLE_LINK1715"/>
      <w:bookmarkStart w:id="41" w:name="OLE_LINK1893"/>
      <w:bookmarkStart w:id="42" w:name="OLE_LINK1929"/>
      <w:bookmarkStart w:id="43" w:name="OLE_LINK1972"/>
      <w:bookmarkStart w:id="44" w:name="OLE_LINK1717"/>
      <w:bookmarkStart w:id="45" w:name="OLE_LINK1785"/>
      <w:bookmarkStart w:id="46" w:name="OLE_LINK1908"/>
      <w:bookmarkStart w:id="47" w:name="OLE_LINK1933"/>
      <w:bookmarkStart w:id="48" w:name="OLE_LINK1867"/>
      <w:bookmarkStart w:id="49" w:name="OLE_LINK1904"/>
      <w:bookmarkStart w:id="50" w:name="OLE_LINK1937"/>
      <w:bookmarkStart w:id="51" w:name="OLE_LINK2022"/>
      <w:bookmarkStart w:id="52" w:name="OLE_LINK2062"/>
      <w:bookmarkStart w:id="53" w:name="OLE_LINK2119"/>
      <w:bookmarkStart w:id="54" w:name="OLE_LINK2067"/>
      <w:bookmarkStart w:id="55" w:name="OLE_LINK2244"/>
      <w:bookmarkStart w:id="56" w:name="OLE_LINK2000"/>
      <w:bookmarkStart w:id="57" w:name="OLE_LINK3"/>
      <w:bookmarkStart w:id="58" w:name="OLE_LINK4"/>
      <w:bookmarkEnd w:id="0"/>
      <w:bookmarkEnd w:id="1"/>
      <w:bookmarkEnd w:id="11"/>
      <w:bookmarkEnd w:id="12"/>
      <w:r w:rsidRPr="00C30085">
        <w:rPr>
          <w:rFonts w:ascii="Book Antiqua" w:hAnsi="Book Antiqua"/>
          <w:b/>
          <w:color w:val="auto"/>
          <w:sz w:val="24"/>
        </w:rPr>
        <w:t>Manuscript Type</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C30085">
        <w:rPr>
          <w:rFonts w:ascii="Book Antiqua" w:hAnsi="Book Antiqua"/>
          <w:b/>
          <w:color w:val="auto"/>
          <w:sz w:val="24"/>
        </w:rPr>
        <w:t xml:space="preserve">: </w:t>
      </w:r>
      <w:bookmarkEnd w:id="2"/>
      <w:bookmarkEnd w:id="3"/>
      <w:bookmarkEnd w:id="57"/>
      <w:bookmarkEnd w:id="58"/>
      <w:r w:rsidRPr="00C30085">
        <w:rPr>
          <w:rFonts w:ascii="Book Antiqua" w:eastAsia="STXingkai" w:hAnsi="Book Antiqua" w:cs="Cambria"/>
          <w:b/>
          <w:bCs/>
          <w:color w:val="auto"/>
          <w:sz w:val="24"/>
          <w:szCs w:val="24"/>
          <w:lang w:eastAsia="zh-CN"/>
        </w:rPr>
        <w:t>TOPIC HIGHLIGHT</w:t>
      </w:r>
    </w:p>
    <w:p w14:paraId="2B17631E" w14:textId="77777777" w:rsidR="003B6FA9" w:rsidRPr="00C30085" w:rsidRDefault="003B6FA9" w:rsidP="00FF5D98">
      <w:pPr>
        <w:pStyle w:val="Body"/>
        <w:adjustRightInd w:val="0"/>
        <w:snapToGrid w:val="0"/>
        <w:spacing w:after="0" w:line="360" w:lineRule="auto"/>
        <w:jc w:val="both"/>
        <w:rPr>
          <w:rFonts w:ascii="Book Antiqua" w:eastAsia="STXingkai" w:hAnsi="Book Antiqua" w:cs="Cambria"/>
          <w:b/>
          <w:bCs/>
          <w:color w:val="auto"/>
          <w:sz w:val="24"/>
          <w:szCs w:val="24"/>
          <w:lang w:eastAsia="zh-CN"/>
        </w:rPr>
      </w:pPr>
    </w:p>
    <w:p w14:paraId="619F5C7D" w14:textId="77DB173C" w:rsidR="005D4E68" w:rsidRPr="007B2849" w:rsidRDefault="003B6FA9" w:rsidP="00FF5D98">
      <w:pPr>
        <w:pStyle w:val="Body"/>
        <w:adjustRightInd w:val="0"/>
        <w:snapToGrid w:val="0"/>
        <w:spacing w:after="0" w:line="360" w:lineRule="auto"/>
        <w:jc w:val="both"/>
        <w:rPr>
          <w:rFonts w:ascii="Book Antiqua" w:eastAsia="STXingkai" w:hAnsi="Book Antiqua" w:cs="Cambria"/>
          <w:bCs/>
          <w:color w:val="auto"/>
          <w:sz w:val="24"/>
          <w:szCs w:val="24"/>
          <w:lang w:eastAsia="zh-CN"/>
        </w:rPr>
      </w:pPr>
      <w:r w:rsidRPr="007B2849">
        <w:rPr>
          <w:rFonts w:ascii="Book Antiqua" w:eastAsia="STXingkai" w:hAnsi="Book Antiqua" w:cs="Cambria"/>
          <w:bCs/>
          <w:color w:val="auto"/>
          <w:sz w:val="24"/>
          <w:szCs w:val="24"/>
          <w:lang w:eastAsia="zh-CN"/>
        </w:rPr>
        <w:t>2015 Advances in Colorectal Cancer</w:t>
      </w:r>
    </w:p>
    <w:p w14:paraId="3B423537" w14:textId="77777777" w:rsidR="003B6FA9" w:rsidRPr="00C30085" w:rsidRDefault="003B6FA9" w:rsidP="00FF5D98">
      <w:pPr>
        <w:pStyle w:val="Body"/>
        <w:adjustRightInd w:val="0"/>
        <w:snapToGrid w:val="0"/>
        <w:spacing w:after="0" w:line="360" w:lineRule="auto"/>
        <w:jc w:val="both"/>
        <w:rPr>
          <w:rFonts w:ascii="Book Antiqua" w:eastAsia="STXingkai" w:hAnsi="Book Antiqua" w:cs="Cambria"/>
          <w:b/>
          <w:bCs/>
          <w:color w:val="auto"/>
          <w:sz w:val="24"/>
          <w:szCs w:val="24"/>
          <w:lang w:eastAsia="zh-CN"/>
        </w:rPr>
      </w:pPr>
    </w:p>
    <w:p w14:paraId="6A310191" w14:textId="00D666D9" w:rsidR="00785A33" w:rsidRPr="00C30085" w:rsidRDefault="002A5E53" w:rsidP="00FF5D98">
      <w:pPr>
        <w:pStyle w:val="Body"/>
        <w:adjustRightInd w:val="0"/>
        <w:snapToGrid w:val="0"/>
        <w:spacing w:after="0" w:line="360" w:lineRule="auto"/>
        <w:jc w:val="both"/>
        <w:rPr>
          <w:rFonts w:ascii="Book Antiqua" w:eastAsia="STXingkai" w:hAnsi="Book Antiqua" w:cs="Cambria"/>
          <w:b/>
          <w:bCs/>
          <w:color w:val="auto"/>
          <w:sz w:val="24"/>
          <w:szCs w:val="24"/>
          <w:lang w:eastAsia="zh-CN"/>
        </w:rPr>
      </w:pPr>
      <w:bookmarkStart w:id="59" w:name="OLE_LINK2370"/>
      <w:bookmarkStart w:id="60" w:name="OLE_LINK2371"/>
      <w:bookmarkStart w:id="61" w:name="OLE_LINK2386"/>
      <w:r w:rsidRPr="00C30085">
        <w:rPr>
          <w:rFonts w:ascii="Book Antiqua" w:eastAsia="STXingkai" w:hAnsi="Book Antiqua" w:cs="Cambria"/>
          <w:b/>
          <w:bCs/>
          <w:color w:val="auto"/>
          <w:sz w:val="24"/>
          <w:szCs w:val="24"/>
        </w:rPr>
        <w:t>P</w:t>
      </w:r>
      <w:r w:rsidR="00785A33" w:rsidRPr="00C30085">
        <w:rPr>
          <w:rFonts w:ascii="Book Antiqua" w:eastAsia="STXingkai" w:hAnsi="Book Antiqua" w:cs="Cambria"/>
          <w:b/>
          <w:bCs/>
          <w:color w:val="auto"/>
          <w:sz w:val="24"/>
          <w:szCs w:val="24"/>
        </w:rPr>
        <w:t xml:space="preserve">reoperative </w:t>
      </w:r>
      <w:r w:rsidR="00285C70" w:rsidRPr="00C30085">
        <w:rPr>
          <w:rFonts w:ascii="Book Antiqua" w:eastAsia="STXingkai" w:hAnsi="Book Antiqua" w:cs="Cambria"/>
          <w:b/>
          <w:bCs/>
          <w:color w:val="auto"/>
          <w:sz w:val="24"/>
          <w:szCs w:val="24"/>
        </w:rPr>
        <w:t>selection of patients with colorectal cancer liver metastasis for hepatic resection</w:t>
      </w:r>
    </w:p>
    <w:bookmarkEnd w:id="59"/>
    <w:bookmarkEnd w:id="60"/>
    <w:bookmarkEnd w:id="61"/>
    <w:p w14:paraId="56D0AD0E" w14:textId="77777777" w:rsidR="00FF5D98" w:rsidRPr="00C30085" w:rsidRDefault="00FF5D98" w:rsidP="00FF5D98">
      <w:pPr>
        <w:pStyle w:val="Body"/>
        <w:adjustRightInd w:val="0"/>
        <w:snapToGrid w:val="0"/>
        <w:spacing w:after="0" w:line="360" w:lineRule="auto"/>
        <w:jc w:val="both"/>
        <w:rPr>
          <w:rFonts w:ascii="Book Antiqua" w:eastAsia="STXingkai" w:hAnsi="Book Antiqua" w:cs="Cambria"/>
          <w:b/>
          <w:bCs/>
          <w:color w:val="auto"/>
          <w:sz w:val="24"/>
          <w:szCs w:val="24"/>
          <w:lang w:eastAsia="zh-CN"/>
        </w:rPr>
      </w:pPr>
    </w:p>
    <w:p w14:paraId="0480E56E" w14:textId="5D05D426" w:rsidR="00B52CB6" w:rsidRPr="00C30085" w:rsidRDefault="00B52CB6" w:rsidP="00FF5D98">
      <w:pPr>
        <w:pStyle w:val="Body"/>
        <w:adjustRightInd w:val="0"/>
        <w:snapToGrid w:val="0"/>
        <w:spacing w:after="0" w:line="360" w:lineRule="auto"/>
        <w:jc w:val="both"/>
        <w:rPr>
          <w:rFonts w:ascii="Book Antiqua" w:eastAsia="STXingkai" w:hAnsi="Book Antiqua" w:cs="Cambria"/>
          <w:color w:val="auto"/>
          <w:sz w:val="24"/>
          <w:szCs w:val="24"/>
          <w:lang w:eastAsia="zh-CN"/>
        </w:rPr>
      </w:pPr>
      <w:r w:rsidRPr="00C30085">
        <w:rPr>
          <w:rFonts w:ascii="Book Antiqua" w:eastAsia="STXingkai" w:hAnsi="Book Antiqua" w:cs="Cambria"/>
          <w:color w:val="auto"/>
          <w:sz w:val="24"/>
          <w:szCs w:val="24"/>
        </w:rPr>
        <w:t>Mattar R</w:t>
      </w:r>
      <w:r w:rsidR="00FF5D98" w:rsidRPr="00C30085">
        <w:rPr>
          <w:rFonts w:ascii="Book Antiqua" w:eastAsia="STXingkai" w:hAnsi="Book Antiqua" w:cs="Cambria" w:hint="eastAsia"/>
          <w:color w:val="auto"/>
          <w:sz w:val="24"/>
          <w:szCs w:val="24"/>
          <w:lang w:eastAsia="zh-CN"/>
        </w:rPr>
        <w:t xml:space="preserve">E </w:t>
      </w:r>
      <w:r w:rsidR="00FF5D98" w:rsidRPr="00C30085">
        <w:rPr>
          <w:rFonts w:ascii="Book Antiqua" w:eastAsia="STXingkai" w:hAnsi="Book Antiqua" w:cs="Cambria"/>
          <w:i/>
          <w:color w:val="auto"/>
          <w:sz w:val="24"/>
          <w:szCs w:val="24"/>
        </w:rPr>
        <w:t>et al</w:t>
      </w:r>
      <w:r w:rsidRPr="00C30085">
        <w:rPr>
          <w:rFonts w:ascii="Book Antiqua" w:eastAsia="STXingkai" w:hAnsi="Book Antiqua" w:cs="Cambria"/>
          <w:color w:val="auto"/>
          <w:sz w:val="24"/>
          <w:szCs w:val="24"/>
        </w:rPr>
        <w:t>. Patient Selection for Colorectal Metastatic Hepatectomy</w:t>
      </w:r>
    </w:p>
    <w:p w14:paraId="63989319" w14:textId="77777777" w:rsidR="00FF5D98" w:rsidRPr="00C30085" w:rsidRDefault="00FF5D98" w:rsidP="00FF5D98">
      <w:pPr>
        <w:pStyle w:val="Body"/>
        <w:adjustRightInd w:val="0"/>
        <w:snapToGrid w:val="0"/>
        <w:spacing w:after="0" w:line="360" w:lineRule="auto"/>
        <w:jc w:val="both"/>
        <w:rPr>
          <w:rFonts w:ascii="Book Antiqua" w:eastAsia="STXingkai" w:hAnsi="Book Antiqua" w:cs="Cambria"/>
          <w:color w:val="auto"/>
          <w:sz w:val="24"/>
          <w:szCs w:val="24"/>
          <w:lang w:eastAsia="zh-CN"/>
        </w:rPr>
      </w:pPr>
    </w:p>
    <w:p w14:paraId="080E305B" w14:textId="7824F158" w:rsidR="00FC2AD2" w:rsidRPr="00C30085" w:rsidRDefault="00FC2AD2" w:rsidP="00FF5D98">
      <w:pPr>
        <w:pStyle w:val="Body"/>
        <w:adjustRightInd w:val="0"/>
        <w:snapToGrid w:val="0"/>
        <w:spacing w:after="0" w:line="360" w:lineRule="auto"/>
        <w:jc w:val="both"/>
        <w:rPr>
          <w:rFonts w:ascii="Book Antiqua" w:eastAsia="STXingkai" w:hAnsi="Book Antiqua" w:cs="Cambria"/>
          <w:color w:val="auto"/>
          <w:sz w:val="24"/>
          <w:szCs w:val="24"/>
          <w:lang w:eastAsia="zh-CN"/>
        </w:rPr>
      </w:pPr>
      <w:bookmarkStart w:id="62" w:name="OLE_LINK2372"/>
      <w:bookmarkStart w:id="63" w:name="OLE_LINK2373"/>
      <w:bookmarkStart w:id="64" w:name="OLE_LINK2387"/>
      <w:bookmarkStart w:id="65" w:name="OLE_LINK2388"/>
      <w:r w:rsidRPr="00C30085">
        <w:rPr>
          <w:rFonts w:ascii="Book Antiqua" w:eastAsia="STXingkai" w:hAnsi="Book Antiqua" w:cs="Cambria"/>
          <w:color w:val="auto"/>
          <w:sz w:val="24"/>
          <w:szCs w:val="24"/>
        </w:rPr>
        <w:t>R</w:t>
      </w:r>
      <w:r w:rsidR="002D6028" w:rsidRPr="00C30085">
        <w:rPr>
          <w:rFonts w:ascii="Book Antiqua" w:eastAsia="STXingkai" w:hAnsi="Book Antiqua" w:cs="Cambria"/>
          <w:color w:val="auto"/>
          <w:sz w:val="24"/>
          <w:szCs w:val="24"/>
        </w:rPr>
        <w:t>afif E</w:t>
      </w:r>
      <w:r w:rsidRPr="00C30085">
        <w:rPr>
          <w:rFonts w:ascii="Book Antiqua" w:eastAsia="STXingkai" w:hAnsi="Book Antiqua" w:cs="Cambria"/>
          <w:color w:val="auto"/>
          <w:sz w:val="24"/>
          <w:szCs w:val="24"/>
        </w:rPr>
        <w:t xml:space="preserve"> Mattar</w:t>
      </w:r>
      <w:bookmarkEnd w:id="62"/>
      <w:bookmarkEnd w:id="63"/>
      <w:r w:rsidRPr="00C30085">
        <w:rPr>
          <w:rFonts w:ascii="Book Antiqua" w:eastAsia="STXingkai" w:hAnsi="Book Antiqua" w:cs="Cambria"/>
          <w:color w:val="auto"/>
          <w:sz w:val="24"/>
          <w:szCs w:val="24"/>
        </w:rPr>
        <w:t>,</w:t>
      </w:r>
      <w:r w:rsidR="002D6028" w:rsidRPr="00C30085">
        <w:rPr>
          <w:rFonts w:ascii="Book Antiqua" w:eastAsia="STXingkai" w:hAnsi="Book Antiqua" w:cs="Cambria"/>
          <w:color w:val="auto"/>
          <w:sz w:val="24"/>
          <w:szCs w:val="24"/>
        </w:rPr>
        <w:t xml:space="preserve"> Faisal A</w:t>
      </w:r>
      <w:r w:rsidRPr="00C30085">
        <w:rPr>
          <w:rFonts w:ascii="Book Antiqua" w:eastAsia="STXingkai" w:hAnsi="Book Antiqua" w:cs="Cambria"/>
          <w:color w:val="auto"/>
          <w:sz w:val="24"/>
          <w:szCs w:val="24"/>
        </w:rPr>
        <w:t xml:space="preserve"> Al-alem, Eve Simoneau, Mazen Hassanain</w:t>
      </w:r>
    </w:p>
    <w:bookmarkEnd w:id="64"/>
    <w:bookmarkEnd w:id="65"/>
    <w:p w14:paraId="6F501BF1" w14:textId="77777777" w:rsidR="00FF5D98" w:rsidRPr="00C30085" w:rsidRDefault="00FF5D98" w:rsidP="00FF5D98">
      <w:pPr>
        <w:pStyle w:val="Body"/>
        <w:adjustRightInd w:val="0"/>
        <w:snapToGrid w:val="0"/>
        <w:spacing w:after="0" w:line="360" w:lineRule="auto"/>
        <w:jc w:val="both"/>
        <w:rPr>
          <w:rFonts w:ascii="Book Antiqua" w:eastAsia="STXingkai" w:hAnsi="Book Antiqua" w:cs="Cambria"/>
          <w:bCs/>
          <w:color w:val="auto"/>
          <w:sz w:val="24"/>
          <w:szCs w:val="24"/>
          <w:lang w:eastAsia="zh-CN"/>
        </w:rPr>
      </w:pPr>
    </w:p>
    <w:p w14:paraId="360B98A2" w14:textId="43A895DD" w:rsidR="00FC2AD2" w:rsidRPr="00C30085" w:rsidRDefault="002D6028" w:rsidP="00FF5D98">
      <w:pPr>
        <w:pStyle w:val="Body"/>
        <w:adjustRightInd w:val="0"/>
        <w:snapToGrid w:val="0"/>
        <w:spacing w:after="0" w:line="360" w:lineRule="auto"/>
        <w:jc w:val="both"/>
        <w:rPr>
          <w:rFonts w:ascii="Book Antiqua" w:eastAsia="STXingkai" w:hAnsi="Book Antiqua" w:cs="Cambria"/>
          <w:color w:val="auto"/>
          <w:sz w:val="24"/>
          <w:szCs w:val="24"/>
          <w:lang w:eastAsia="zh-CN"/>
        </w:rPr>
      </w:pPr>
      <w:r w:rsidRPr="00C30085">
        <w:rPr>
          <w:rFonts w:ascii="Book Antiqua" w:eastAsia="STXingkai" w:hAnsi="Book Antiqua" w:cs="Cambria"/>
          <w:b/>
          <w:color w:val="auto"/>
          <w:sz w:val="24"/>
          <w:szCs w:val="24"/>
        </w:rPr>
        <w:t>Rafif E</w:t>
      </w:r>
      <w:r w:rsidR="00FC2AD2" w:rsidRPr="00C30085">
        <w:rPr>
          <w:rFonts w:ascii="Book Antiqua" w:eastAsia="STXingkai" w:hAnsi="Book Antiqua" w:cs="Cambria"/>
          <w:b/>
          <w:color w:val="auto"/>
          <w:sz w:val="24"/>
          <w:szCs w:val="24"/>
        </w:rPr>
        <w:t xml:space="preserve"> Mattar,</w:t>
      </w:r>
      <w:r w:rsidRPr="00C30085">
        <w:rPr>
          <w:rFonts w:ascii="Book Antiqua" w:eastAsia="STXingkai" w:hAnsi="Book Antiqua" w:cs="Cambria"/>
          <w:b/>
          <w:color w:val="auto"/>
          <w:sz w:val="24"/>
          <w:szCs w:val="24"/>
        </w:rPr>
        <w:t xml:space="preserve"> Faisal A</w:t>
      </w:r>
      <w:r w:rsidR="00FC2AD2" w:rsidRPr="00C30085">
        <w:rPr>
          <w:rFonts w:ascii="Book Antiqua" w:eastAsia="STXingkai" w:hAnsi="Book Antiqua" w:cs="Cambria"/>
          <w:b/>
          <w:color w:val="auto"/>
          <w:sz w:val="24"/>
          <w:szCs w:val="24"/>
        </w:rPr>
        <w:t xml:space="preserve"> Al-alem,</w:t>
      </w:r>
      <w:r w:rsidR="00FC2AD2" w:rsidRPr="00C30085">
        <w:rPr>
          <w:rFonts w:ascii="Book Antiqua" w:eastAsia="STXingkai" w:hAnsi="Book Antiqua" w:cs="Cambria"/>
          <w:b/>
          <w:color w:val="auto"/>
          <w:sz w:val="24"/>
          <w:szCs w:val="24"/>
          <w:vertAlign w:val="superscript"/>
        </w:rPr>
        <w:t xml:space="preserve"> </w:t>
      </w:r>
      <w:r w:rsidR="00FC2AD2" w:rsidRPr="00C30085">
        <w:rPr>
          <w:rFonts w:ascii="Book Antiqua" w:eastAsia="STXingkai" w:hAnsi="Book Antiqua" w:cs="Cambria"/>
          <w:b/>
          <w:color w:val="auto"/>
          <w:sz w:val="24"/>
          <w:szCs w:val="24"/>
        </w:rPr>
        <w:t xml:space="preserve">Mazen Hassanain, </w:t>
      </w:r>
      <w:r w:rsidR="00FC2AD2" w:rsidRPr="00C30085">
        <w:rPr>
          <w:rFonts w:ascii="Book Antiqua" w:eastAsia="STXingkai" w:hAnsi="Book Antiqua" w:cs="Cambria"/>
          <w:color w:val="auto"/>
          <w:sz w:val="24"/>
          <w:szCs w:val="24"/>
        </w:rPr>
        <w:t xml:space="preserve">Department of Surgery, </w:t>
      </w:r>
      <w:r w:rsidR="00B27135" w:rsidRPr="00C30085">
        <w:rPr>
          <w:rFonts w:ascii="Book Antiqua" w:eastAsia="STXingkai" w:hAnsi="Book Antiqua" w:cs="Cambria"/>
          <w:bCs/>
          <w:color w:val="auto"/>
          <w:sz w:val="24"/>
          <w:szCs w:val="24"/>
        </w:rPr>
        <w:t>College of Medicine</w:t>
      </w:r>
      <w:r w:rsidR="00B27135" w:rsidRPr="00C30085">
        <w:rPr>
          <w:rFonts w:ascii="Book Antiqua" w:eastAsia="STXingkai" w:hAnsi="Book Antiqua" w:cs="Cambria"/>
          <w:color w:val="auto"/>
          <w:sz w:val="24"/>
          <w:szCs w:val="24"/>
        </w:rPr>
        <w:t xml:space="preserve">, </w:t>
      </w:r>
      <w:r w:rsidR="00FC2AD2" w:rsidRPr="00C30085">
        <w:rPr>
          <w:rFonts w:ascii="Book Antiqua" w:eastAsia="STXingkai" w:hAnsi="Book Antiqua" w:cs="Cambria"/>
          <w:color w:val="auto"/>
          <w:sz w:val="24"/>
          <w:szCs w:val="24"/>
        </w:rPr>
        <w:t>King Saud University, Riyadh 11461</w:t>
      </w:r>
      <w:r w:rsidR="00FF5D98" w:rsidRPr="00C30085">
        <w:rPr>
          <w:rFonts w:ascii="Book Antiqua" w:eastAsia="STXingkai" w:hAnsi="Book Antiqua" w:cs="Cambria"/>
          <w:color w:val="auto"/>
          <w:sz w:val="24"/>
          <w:szCs w:val="24"/>
        </w:rPr>
        <w:t>, Saudi Arabia</w:t>
      </w:r>
    </w:p>
    <w:p w14:paraId="53AEC71E" w14:textId="77777777" w:rsidR="00FF5D98" w:rsidRPr="00C30085" w:rsidRDefault="00FF5D98" w:rsidP="00FF5D98">
      <w:pPr>
        <w:pStyle w:val="Body"/>
        <w:adjustRightInd w:val="0"/>
        <w:snapToGrid w:val="0"/>
        <w:spacing w:after="0" w:line="360" w:lineRule="auto"/>
        <w:jc w:val="both"/>
        <w:rPr>
          <w:rFonts w:ascii="Book Antiqua" w:eastAsia="STXingkai" w:hAnsi="Book Antiqua" w:cs="Cambria"/>
          <w:color w:val="auto"/>
          <w:sz w:val="24"/>
          <w:szCs w:val="24"/>
          <w:lang w:eastAsia="zh-CN"/>
        </w:rPr>
      </w:pPr>
    </w:p>
    <w:p w14:paraId="6F0BC246" w14:textId="77777777" w:rsidR="00FF5D98" w:rsidRPr="00C30085" w:rsidRDefault="00FF5D98" w:rsidP="00FF5D98">
      <w:pPr>
        <w:pStyle w:val="Body"/>
        <w:adjustRightInd w:val="0"/>
        <w:snapToGrid w:val="0"/>
        <w:spacing w:after="0" w:line="360" w:lineRule="auto"/>
        <w:jc w:val="both"/>
        <w:rPr>
          <w:rFonts w:ascii="Book Antiqua" w:eastAsia="STXingkai" w:hAnsi="Book Antiqua" w:cs="Cambria"/>
          <w:color w:val="auto"/>
          <w:sz w:val="24"/>
          <w:szCs w:val="24"/>
          <w:lang w:eastAsia="zh-CN"/>
        </w:rPr>
      </w:pPr>
      <w:r w:rsidRPr="00C30085">
        <w:rPr>
          <w:rFonts w:ascii="Book Antiqua" w:eastAsia="STXingkai" w:hAnsi="Book Antiqua" w:cs="Cambria"/>
          <w:b/>
          <w:color w:val="auto"/>
          <w:sz w:val="24"/>
          <w:szCs w:val="24"/>
        </w:rPr>
        <w:t xml:space="preserve">Eve Simoneau, </w:t>
      </w:r>
      <w:r w:rsidRPr="00C30085">
        <w:rPr>
          <w:rFonts w:ascii="Book Antiqua" w:eastAsia="STXingkai" w:hAnsi="Book Antiqua" w:cs="Cambria"/>
          <w:color w:val="auto"/>
          <w:sz w:val="24"/>
          <w:szCs w:val="24"/>
        </w:rPr>
        <w:t xml:space="preserve">Department of Surgery, McGill University Health Centre, Hepatopancreaticobiliary Research Unit, Montreal, QC </w:t>
      </w:r>
      <w:r w:rsidRPr="00C30085">
        <w:rPr>
          <w:rFonts w:ascii="Book Antiqua" w:eastAsia="STXingkai" w:hAnsi="Book Antiqua" w:cs="Cambria"/>
          <w:bCs/>
          <w:color w:val="auto"/>
          <w:sz w:val="24"/>
          <w:szCs w:val="24"/>
        </w:rPr>
        <w:t xml:space="preserve">H4A 3J1, </w:t>
      </w:r>
      <w:r w:rsidRPr="00C30085">
        <w:rPr>
          <w:rFonts w:ascii="Book Antiqua" w:eastAsia="STXingkai" w:hAnsi="Book Antiqua" w:cs="Cambria"/>
          <w:color w:val="auto"/>
          <w:sz w:val="24"/>
          <w:szCs w:val="24"/>
        </w:rPr>
        <w:t>Canada</w:t>
      </w:r>
    </w:p>
    <w:p w14:paraId="40726C2E" w14:textId="77777777" w:rsidR="00FF5D98" w:rsidRPr="00C30085" w:rsidRDefault="00FF5D98" w:rsidP="00FF5D98">
      <w:pPr>
        <w:pStyle w:val="Body"/>
        <w:adjustRightInd w:val="0"/>
        <w:snapToGrid w:val="0"/>
        <w:spacing w:after="0" w:line="360" w:lineRule="auto"/>
        <w:jc w:val="both"/>
        <w:rPr>
          <w:rFonts w:ascii="Book Antiqua" w:eastAsia="STXingkai" w:hAnsi="Book Antiqua" w:cs="Cambria"/>
          <w:color w:val="auto"/>
          <w:sz w:val="24"/>
          <w:szCs w:val="24"/>
          <w:lang w:eastAsia="zh-CN"/>
        </w:rPr>
      </w:pPr>
    </w:p>
    <w:p w14:paraId="5CC495B5" w14:textId="0D297B5A" w:rsidR="00FC2AD2" w:rsidRPr="00C30085" w:rsidRDefault="00FC2AD2" w:rsidP="00FF5D98">
      <w:pPr>
        <w:pStyle w:val="Body"/>
        <w:adjustRightInd w:val="0"/>
        <w:snapToGrid w:val="0"/>
        <w:spacing w:after="0" w:line="360" w:lineRule="auto"/>
        <w:jc w:val="both"/>
        <w:rPr>
          <w:rFonts w:ascii="Book Antiqua" w:eastAsia="STXingkai" w:hAnsi="Book Antiqua" w:cs="Cambria"/>
          <w:color w:val="auto"/>
          <w:sz w:val="24"/>
          <w:szCs w:val="24"/>
          <w:lang w:eastAsia="zh-CN"/>
        </w:rPr>
      </w:pPr>
      <w:r w:rsidRPr="00C30085">
        <w:rPr>
          <w:rFonts w:ascii="Book Antiqua" w:eastAsia="STXingkai" w:hAnsi="Book Antiqua" w:cs="Cambria"/>
          <w:b/>
          <w:color w:val="auto"/>
          <w:sz w:val="24"/>
          <w:szCs w:val="24"/>
        </w:rPr>
        <w:t xml:space="preserve">Mazen Hassanain, </w:t>
      </w:r>
      <w:r w:rsidRPr="00C30085">
        <w:rPr>
          <w:rFonts w:ascii="Book Antiqua" w:eastAsia="STXingkai" w:hAnsi="Book Antiqua" w:cs="Cambria"/>
          <w:color w:val="auto"/>
          <w:sz w:val="24"/>
          <w:szCs w:val="24"/>
        </w:rPr>
        <w:t xml:space="preserve">Department of Oncology, McGill University Health Center, Montreal, </w:t>
      </w:r>
      <w:r w:rsidR="00FF5D98" w:rsidRPr="00C30085">
        <w:rPr>
          <w:rFonts w:ascii="Book Antiqua" w:eastAsia="STXingkai" w:hAnsi="Book Antiqua" w:cs="Cambria"/>
          <w:color w:val="auto"/>
          <w:sz w:val="24"/>
          <w:szCs w:val="24"/>
        </w:rPr>
        <w:t>QC</w:t>
      </w:r>
      <w:r w:rsidR="00992620" w:rsidRPr="00C30085">
        <w:rPr>
          <w:rFonts w:ascii="Book Antiqua" w:eastAsia="STXingkai" w:hAnsi="Book Antiqua" w:cs="Cambria"/>
          <w:color w:val="auto"/>
          <w:sz w:val="24"/>
          <w:szCs w:val="24"/>
        </w:rPr>
        <w:t xml:space="preserve"> </w:t>
      </w:r>
      <w:r w:rsidR="00EC7094" w:rsidRPr="00C30085">
        <w:rPr>
          <w:rFonts w:ascii="Book Antiqua" w:eastAsia="STXingkai" w:hAnsi="Book Antiqua" w:cs="Cambria"/>
          <w:bCs/>
          <w:color w:val="auto"/>
          <w:sz w:val="24"/>
          <w:szCs w:val="24"/>
        </w:rPr>
        <w:t xml:space="preserve">H4A 3J1, </w:t>
      </w:r>
      <w:r w:rsidR="00FF5D98" w:rsidRPr="00C30085">
        <w:rPr>
          <w:rFonts w:ascii="Book Antiqua" w:eastAsia="STXingkai" w:hAnsi="Book Antiqua" w:cs="Cambria"/>
          <w:color w:val="auto"/>
          <w:sz w:val="24"/>
          <w:szCs w:val="24"/>
        </w:rPr>
        <w:t>Canada</w:t>
      </w:r>
    </w:p>
    <w:p w14:paraId="2ADE27C7" w14:textId="77777777" w:rsidR="00FF5D98" w:rsidRPr="00C30085" w:rsidRDefault="00FF5D98" w:rsidP="00FF5D98">
      <w:pPr>
        <w:pStyle w:val="Body"/>
        <w:adjustRightInd w:val="0"/>
        <w:snapToGrid w:val="0"/>
        <w:spacing w:after="0" w:line="360" w:lineRule="auto"/>
        <w:jc w:val="both"/>
        <w:rPr>
          <w:rFonts w:ascii="Book Antiqua" w:eastAsia="STXingkai" w:hAnsi="Book Antiqua" w:cs="Cambria"/>
          <w:color w:val="auto"/>
          <w:sz w:val="24"/>
          <w:szCs w:val="24"/>
          <w:lang w:eastAsia="zh-CN"/>
        </w:rPr>
      </w:pPr>
    </w:p>
    <w:p w14:paraId="2C53BDA4" w14:textId="1E4A2E97" w:rsidR="0028323D" w:rsidRPr="00C30085" w:rsidRDefault="00FC2AD2" w:rsidP="00FF5D98">
      <w:pPr>
        <w:pStyle w:val="Body"/>
        <w:adjustRightInd w:val="0"/>
        <w:snapToGrid w:val="0"/>
        <w:spacing w:after="0" w:line="360" w:lineRule="auto"/>
        <w:jc w:val="both"/>
        <w:rPr>
          <w:rFonts w:ascii="Book Antiqua" w:eastAsia="STXingkai" w:hAnsi="Book Antiqua" w:cs="Cambria"/>
          <w:color w:val="auto"/>
          <w:sz w:val="24"/>
          <w:szCs w:val="24"/>
          <w:lang w:val="en-GB" w:eastAsia="zh-CN"/>
        </w:rPr>
      </w:pPr>
      <w:r w:rsidRPr="00C30085">
        <w:rPr>
          <w:rFonts w:ascii="Book Antiqua" w:eastAsia="STXingkai" w:hAnsi="Book Antiqua" w:cs="Cambria"/>
          <w:b/>
          <w:color w:val="auto"/>
          <w:sz w:val="24"/>
          <w:szCs w:val="24"/>
        </w:rPr>
        <w:t xml:space="preserve">Author </w:t>
      </w:r>
      <w:r w:rsidR="009E4105" w:rsidRPr="00C30085">
        <w:rPr>
          <w:rFonts w:ascii="Book Antiqua" w:eastAsia="STXingkai" w:hAnsi="Book Antiqua" w:cs="Cambria"/>
          <w:b/>
          <w:color w:val="auto"/>
          <w:sz w:val="24"/>
          <w:szCs w:val="24"/>
        </w:rPr>
        <w:t>contributions</w:t>
      </w:r>
      <w:r w:rsidRPr="00C30085">
        <w:rPr>
          <w:rFonts w:ascii="Book Antiqua" w:eastAsia="STXingkai" w:hAnsi="Book Antiqua" w:cs="Cambria"/>
          <w:b/>
          <w:color w:val="auto"/>
          <w:sz w:val="24"/>
          <w:szCs w:val="24"/>
        </w:rPr>
        <w:t xml:space="preserve">: </w:t>
      </w:r>
      <w:r w:rsidRPr="00C30085">
        <w:rPr>
          <w:rFonts w:ascii="Book Antiqua" w:eastAsia="STXingkai" w:hAnsi="Book Antiqua" w:cs="Cambria"/>
          <w:color w:val="auto"/>
          <w:sz w:val="24"/>
          <w:szCs w:val="24"/>
        </w:rPr>
        <w:t>Mattar R</w:t>
      </w:r>
      <w:r w:rsidR="00D24664" w:rsidRPr="00C30085">
        <w:rPr>
          <w:rFonts w:ascii="Book Antiqua" w:eastAsia="STXingkai" w:hAnsi="Book Antiqua" w:cs="Cambria"/>
          <w:color w:val="auto"/>
          <w:sz w:val="24"/>
          <w:szCs w:val="24"/>
        </w:rPr>
        <w:t>E</w:t>
      </w:r>
      <w:r w:rsidRPr="00C30085">
        <w:rPr>
          <w:rFonts w:ascii="Book Antiqua" w:eastAsia="STXingkai" w:hAnsi="Book Antiqua" w:cs="Cambria"/>
          <w:color w:val="auto"/>
          <w:sz w:val="24"/>
          <w:szCs w:val="24"/>
        </w:rPr>
        <w:t xml:space="preserve"> and Al-alem F</w:t>
      </w:r>
      <w:r w:rsidR="00D24664" w:rsidRPr="00C30085">
        <w:rPr>
          <w:rFonts w:ascii="Book Antiqua" w:eastAsia="STXingkai" w:hAnsi="Book Antiqua" w:cs="Cambria"/>
          <w:color w:val="auto"/>
          <w:sz w:val="24"/>
          <w:szCs w:val="24"/>
        </w:rPr>
        <w:t>A</w:t>
      </w:r>
      <w:r w:rsidRPr="00C30085">
        <w:rPr>
          <w:rFonts w:ascii="Book Antiqua" w:eastAsia="STXingkai" w:hAnsi="Book Antiqua" w:cs="Cambria"/>
          <w:color w:val="auto"/>
          <w:sz w:val="24"/>
          <w:szCs w:val="24"/>
        </w:rPr>
        <w:t xml:space="preserve"> </w:t>
      </w:r>
      <w:r w:rsidR="007A7702" w:rsidRPr="00C30085">
        <w:rPr>
          <w:rFonts w:ascii="Book Antiqua" w:eastAsia="STXingkai" w:hAnsi="Book Antiqua" w:cs="Cambria"/>
          <w:color w:val="auto"/>
          <w:sz w:val="24"/>
          <w:szCs w:val="24"/>
        </w:rPr>
        <w:t>did the literature review and wrote the manuscript</w:t>
      </w:r>
      <w:r w:rsidR="009E4105" w:rsidRPr="00C30085">
        <w:rPr>
          <w:rFonts w:ascii="Book Antiqua" w:eastAsia="STXingkai" w:hAnsi="Book Antiqua" w:cs="Cambria" w:hint="eastAsia"/>
          <w:color w:val="auto"/>
          <w:sz w:val="24"/>
          <w:szCs w:val="24"/>
          <w:lang w:eastAsia="zh-CN"/>
        </w:rPr>
        <w:t>;</w:t>
      </w:r>
      <w:r w:rsidR="007A7702" w:rsidRPr="00C30085">
        <w:rPr>
          <w:rFonts w:ascii="Book Antiqua" w:eastAsia="STXingkai" w:hAnsi="Book Antiqua" w:cs="Cambria"/>
          <w:color w:val="auto"/>
          <w:sz w:val="24"/>
          <w:szCs w:val="24"/>
        </w:rPr>
        <w:t xml:space="preserve"> Hassanain M generated the idea and supervised the process</w:t>
      </w:r>
      <w:r w:rsidR="009E4105" w:rsidRPr="00C30085">
        <w:rPr>
          <w:rFonts w:ascii="Book Antiqua" w:eastAsia="STXingkai" w:hAnsi="Book Antiqua" w:cs="Cambria" w:hint="eastAsia"/>
          <w:color w:val="auto"/>
          <w:sz w:val="24"/>
          <w:szCs w:val="24"/>
          <w:lang w:eastAsia="zh-CN"/>
        </w:rPr>
        <w:t>;</w:t>
      </w:r>
      <w:r w:rsidR="007A7702" w:rsidRPr="00C30085">
        <w:rPr>
          <w:rFonts w:ascii="Book Antiqua" w:eastAsia="STXingkai" w:hAnsi="Book Antiqua" w:cs="Cambria"/>
          <w:color w:val="auto"/>
          <w:sz w:val="24"/>
          <w:szCs w:val="24"/>
        </w:rPr>
        <w:t xml:space="preserve"> Simoneau E revised the manuscript</w:t>
      </w:r>
      <w:r w:rsidR="009E4105" w:rsidRPr="00C30085">
        <w:rPr>
          <w:rFonts w:ascii="Book Antiqua" w:eastAsia="STXingkai" w:hAnsi="Book Antiqua" w:cs="Cambria" w:hint="eastAsia"/>
          <w:color w:val="auto"/>
          <w:sz w:val="24"/>
          <w:szCs w:val="24"/>
          <w:lang w:eastAsia="zh-CN"/>
        </w:rPr>
        <w:t>;</w:t>
      </w:r>
      <w:r w:rsidR="007A7702" w:rsidRPr="00C30085">
        <w:rPr>
          <w:rFonts w:ascii="Book Antiqua" w:eastAsia="STXingkai" w:hAnsi="Book Antiqua" w:cs="Cambria"/>
          <w:color w:val="auto"/>
          <w:sz w:val="24"/>
          <w:szCs w:val="24"/>
        </w:rPr>
        <w:t xml:space="preserve"> </w:t>
      </w:r>
      <w:r w:rsidR="009E4105" w:rsidRPr="00C30085">
        <w:rPr>
          <w:rFonts w:ascii="Book Antiqua" w:eastAsia="STXingkai" w:hAnsi="Book Antiqua" w:cs="Cambria"/>
          <w:color w:val="auto"/>
          <w:sz w:val="24"/>
          <w:szCs w:val="24"/>
        </w:rPr>
        <w:t xml:space="preserve">all </w:t>
      </w:r>
      <w:r w:rsidR="007A7702" w:rsidRPr="00C30085">
        <w:rPr>
          <w:rFonts w:ascii="Book Antiqua" w:eastAsia="STXingkai" w:hAnsi="Book Antiqua" w:cs="Cambria"/>
          <w:color w:val="auto"/>
          <w:sz w:val="24"/>
          <w:szCs w:val="24"/>
        </w:rPr>
        <w:t>authors approve the final version of the manuscript</w:t>
      </w:r>
      <w:r w:rsidR="007A7702" w:rsidRPr="00C30085">
        <w:rPr>
          <w:rFonts w:ascii="Book Antiqua" w:eastAsia="STXingkai" w:hAnsi="Book Antiqua" w:cs="Cambria"/>
          <w:color w:val="auto"/>
          <w:sz w:val="24"/>
          <w:szCs w:val="24"/>
          <w:lang w:val="en-GB"/>
        </w:rPr>
        <w:t>.</w:t>
      </w:r>
    </w:p>
    <w:p w14:paraId="27A8BC02" w14:textId="77777777" w:rsidR="00FF5D98" w:rsidRPr="00C30085" w:rsidRDefault="00FF5D98" w:rsidP="00FF5D98">
      <w:pPr>
        <w:pStyle w:val="Body"/>
        <w:adjustRightInd w:val="0"/>
        <w:snapToGrid w:val="0"/>
        <w:spacing w:after="0" w:line="360" w:lineRule="auto"/>
        <w:jc w:val="both"/>
        <w:rPr>
          <w:rFonts w:ascii="Book Antiqua" w:eastAsia="STXingkai" w:hAnsi="Book Antiqua" w:cs="Cambria"/>
          <w:bCs/>
          <w:color w:val="auto"/>
          <w:sz w:val="24"/>
          <w:szCs w:val="24"/>
          <w:lang w:val="en-GB" w:eastAsia="zh-CN"/>
        </w:rPr>
      </w:pPr>
    </w:p>
    <w:p w14:paraId="1AEF610B" w14:textId="6F55CEA8" w:rsidR="00CE152E" w:rsidRPr="00C30085" w:rsidRDefault="00D52199" w:rsidP="00FF5D98">
      <w:pPr>
        <w:pStyle w:val="Body"/>
        <w:adjustRightInd w:val="0"/>
        <w:snapToGrid w:val="0"/>
        <w:spacing w:after="0" w:line="360" w:lineRule="auto"/>
        <w:jc w:val="both"/>
        <w:rPr>
          <w:rFonts w:ascii="Book Antiqua" w:eastAsia="STXingkai" w:hAnsi="Book Antiqua" w:cs="Cambria"/>
          <w:bCs/>
          <w:color w:val="auto"/>
          <w:sz w:val="24"/>
          <w:szCs w:val="24"/>
          <w:lang w:eastAsia="zh-CN"/>
        </w:rPr>
      </w:pPr>
      <w:bookmarkStart w:id="66" w:name="OLE_LINK3207"/>
      <w:bookmarkStart w:id="67" w:name="OLE_LINK3208"/>
      <w:bookmarkStart w:id="68" w:name="OLE_LINK3267"/>
      <w:bookmarkStart w:id="69" w:name="OLE_LINK3270"/>
      <w:bookmarkStart w:id="70" w:name="OLE_LINK3174"/>
      <w:r w:rsidRPr="00C30085">
        <w:rPr>
          <w:rFonts w:ascii="Book Antiqua" w:eastAsia="STXingkai" w:hAnsi="Book Antiqua" w:cs="Cambria"/>
          <w:b/>
          <w:color w:val="auto"/>
          <w:sz w:val="24"/>
          <w:szCs w:val="24"/>
        </w:rPr>
        <w:t>Conflict-of-interest</w:t>
      </w:r>
      <w:r w:rsidR="00612D44" w:rsidRPr="00C30085">
        <w:rPr>
          <w:rFonts w:ascii="Book Antiqua" w:eastAsia="STXingkai" w:hAnsi="Book Antiqua" w:cs="Cambria" w:hint="eastAsia"/>
          <w:b/>
          <w:color w:val="auto"/>
          <w:sz w:val="24"/>
          <w:szCs w:val="24"/>
          <w:lang w:eastAsia="zh-CN"/>
        </w:rPr>
        <w:t xml:space="preserve"> </w:t>
      </w:r>
      <w:r w:rsidR="00612D44" w:rsidRPr="00C30085">
        <w:rPr>
          <w:rFonts w:ascii="Book Antiqua" w:eastAsia="STXingkai" w:hAnsi="Book Antiqua" w:cs="Cambria"/>
          <w:b/>
          <w:color w:val="auto"/>
          <w:sz w:val="24"/>
          <w:szCs w:val="24"/>
          <w:lang w:eastAsia="zh-CN"/>
        </w:rPr>
        <w:t>statement</w:t>
      </w:r>
      <w:r w:rsidRPr="00C30085">
        <w:rPr>
          <w:rFonts w:ascii="Book Antiqua" w:eastAsia="STXingkai" w:hAnsi="Book Antiqua" w:cs="Cambria"/>
          <w:b/>
          <w:color w:val="auto"/>
          <w:sz w:val="24"/>
          <w:szCs w:val="24"/>
        </w:rPr>
        <w:t>:</w:t>
      </w:r>
      <w:r w:rsidR="002D6028" w:rsidRPr="00C30085">
        <w:rPr>
          <w:rFonts w:ascii="Book Antiqua" w:eastAsia="STXingkai" w:hAnsi="Book Antiqua" w:cs="Cambria"/>
          <w:b/>
          <w:color w:val="auto"/>
          <w:sz w:val="24"/>
          <w:szCs w:val="24"/>
        </w:rPr>
        <w:t xml:space="preserve"> </w:t>
      </w:r>
      <w:r w:rsidR="002D6028" w:rsidRPr="00C30085">
        <w:rPr>
          <w:rFonts w:ascii="Book Antiqua" w:eastAsia="STXingkai" w:hAnsi="Book Antiqua" w:cs="Cambria"/>
          <w:bCs/>
          <w:color w:val="auto"/>
          <w:sz w:val="24"/>
          <w:szCs w:val="24"/>
        </w:rPr>
        <w:t>The authors have no conflict of interest to report.</w:t>
      </w:r>
    </w:p>
    <w:p w14:paraId="143FD2C7" w14:textId="77777777" w:rsidR="00612D44" w:rsidRPr="00C30085" w:rsidRDefault="00612D44" w:rsidP="00FF5D98">
      <w:pPr>
        <w:pStyle w:val="Body"/>
        <w:adjustRightInd w:val="0"/>
        <w:snapToGrid w:val="0"/>
        <w:spacing w:after="0" w:line="360" w:lineRule="auto"/>
        <w:jc w:val="both"/>
        <w:rPr>
          <w:rFonts w:ascii="Book Antiqua" w:eastAsia="STXingkai" w:hAnsi="Book Antiqua" w:cs="Cambria"/>
          <w:b/>
          <w:color w:val="auto"/>
          <w:sz w:val="24"/>
          <w:szCs w:val="24"/>
          <w:lang w:eastAsia="zh-CN"/>
        </w:rPr>
      </w:pPr>
    </w:p>
    <w:p w14:paraId="1D29AF96" w14:textId="11873F4E" w:rsidR="00CE152E" w:rsidRPr="00C30085" w:rsidRDefault="00CE152E" w:rsidP="00FF5D98">
      <w:pPr>
        <w:pStyle w:val="Body"/>
        <w:adjustRightInd w:val="0"/>
        <w:snapToGrid w:val="0"/>
        <w:spacing w:after="0" w:line="360" w:lineRule="auto"/>
        <w:jc w:val="both"/>
        <w:rPr>
          <w:rFonts w:ascii="Book Antiqua" w:eastAsia="STXingkai" w:hAnsi="Book Antiqua" w:cs="Cambria"/>
          <w:bCs/>
          <w:color w:val="auto"/>
          <w:sz w:val="24"/>
          <w:szCs w:val="24"/>
        </w:rPr>
      </w:pPr>
      <w:r w:rsidRPr="00C30085">
        <w:rPr>
          <w:rFonts w:ascii="Book Antiqua" w:eastAsia="STXingkai" w:hAnsi="Book Antiqua" w:cs="Cambria"/>
          <w:b/>
          <w:color w:val="auto"/>
          <w:sz w:val="24"/>
          <w:szCs w:val="24"/>
        </w:rPr>
        <w:t xml:space="preserve">Data sharing statement: </w:t>
      </w:r>
      <w:r w:rsidRPr="00C30085">
        <w:rPr>
          <w:rFonts w:ascii="Book Antiqua" w:eastAsia="STXingkai" w:hAnsi="Book Antiqua" w:cs="Cambria"/>
          <w:bCs/>
          <w:color w:val="auto"/>
          <w:sz w:val="24"/>
          <w:szCs w:val="24"/>
        </w:rPr>
        <w:t>No additional data are available.</w:t>
      </w:r>
    </w:p>
    <w:p w14:paraId="53C62E2F" w14:textId="77777777" w:rsidR="00612D44" w:rsidRPr="00C30085" w:rsidRDefault="00612D44" w:rsidP="00612D4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bookmarkStart w:id="71" w:name="OLE_LINK441"/>
      <w:bookmarkStart w:id="72" w:name="OLE_LINK442"/>
      <w:bookmarkStart w:id="73" w:name="OLE_LINK1032"/>
      <w:bookmarkStart w:id="74" w:name="OLE_LINK1232"/>
      <w:bookmarkStart w:id="75" w:name="OLE_LINK1460"/>
      <w:bookmarkStart w:id="76" w:name="OLE_LINK1568"/>
      <w:bookmarkStart w:id="77" w:name="OLE_LINK1708"/>
      <w:bookmarkStart w:id="78" w:name="OLE_LINK1435"/>
      <w:bookmarkStart w:id="79" w:name="OLE_LINK1478"/>
      <w:bookmarkStart w:id="80" w:name="OLE_LINK1428"/>
      <w:bookmarkStart w:id="81" w:name="OLE_LINK1355"/>
      <w:bookmarkStart w:id="82" w:name="OLE_LINK1425"/>
      <w:bookmarkStart w:id="83" w:name="OLE_LINK1504"/>
      <w:bookmarkStart w:id="84" w:name="OLE_LINK1544"/>
      <w:bookmarkStart w:id="85" w:name="OLE_LINK1680"/>
      <w:bookmarkStart w:id="86" w:name="OLE_LINK1710"/>
      <w:bookmarkStart w:id="87" w:name="OLE_LINK3317"/>
      <w:bookmarkStart w:id="88" w:name="OLE_LINK22"/>
      <w:bookmarkStart w:id="89" w:name="OLE_LINK1818"/>
      <w:bookmarkStart w:id="90" w:name="OLE_LINK1684"/>
      <w:bookmarkStart w:id="91" w:name="OLE_LINK1885"/>
      <w:bookmarkStart w:id="92" w:name="OLE_LINK1799"/>
      <w:bookmarkStart w:id="93" w:name="OLE_LINK1894"/>
      <w:bookmarkStart w:id="94" w:name="OLE_LINK27"/>
      <w:bookmarkStart w:id="95" w:name="OLE_LINK732"/>
      <w:bookmarkStart w:id="96" w:name="OLE_LINK2053"/>
      <w:bookmarkStart w:id="97" w:name="OLE_LINK2096"/>
      <w:bookmarkStart w:id="98" w:name="OLE_LINK2174"/>
      <w:bookmarkStart w:id="99" w:name="OLE_LINK2108"/>
      <w:bookmarkStart w:id="100" w:name="OLE_LINK2183"/>
      <w:bookmarkStart w:id="101" w:name="OLE_LINK2328"/>
      <w:bookmarkStart w:id="102" w:name="OLE_LINK766"/>
      <w:bookmarkStart w:id="103" w:name="OLE_LINK2256"/>
      <w:bookmarkStart w:id="104" w:name="OLE_LINK38"/>
      <w:r w:rsidRPr="00C30085">
        <w:rPr>
          <w:rFonts w:ascii="Book Antiqua" w:eastAsia="SimSun" w:hAnsi="Book Antiqua"/>
          <w:b/>
          <w:bdr w:val="none" w:sz="0" w:space="0" w:color="auto"/>
          <w:lang w:eastAsia="zh-CN"/>
        </w:rPr>
        <w:lastRenderedPageBreak/>
        <w:t xml:space="preserve">Open-Access: </w:t>
      </w:r>
      <w:bookmarkStart w:id="105" w:name="OLE_LINK479"/>
      <w:bookmarkStart w:id="106" w:name="OLE_LINK496"/>
      <w:bookmarkStart w:id="107" w:name="OLE_LINK506"/>
      <w:bookmarkStart w:id="108" w:name="OLE_LINK507"/>
      <w:bookmarkStart w:id="109" w:name="OLE_LINK2389"/>
      <w:bookmarkStart w:id="110" w:name="OLE_LINK2390"/>
      <w:r w:rsidRPr="00C30085">
        <w:rPr>
          <w:rFonts w:ascii="Book Antiqua" w:eastAsia="SimSun" w:hAnsi="Book Antiqua"/>
          <w:kern w:val="2"/>
          <w:bdr w:val="none" w:sz="0" w:space="0" w:color="auto"/>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30085">
          <w:rPr>
            <w:rFonts w:ascii="Book Antiqua" w:eastAsia="SimSun" w:hAnsi="Book Antiqua"/>
            <w:kern w:val="2"/>
            <w:bdr w:val="none" w:sz="0" w:space="0" w:color="auto"/>
            <w:lang w:eastAsia="zh-CN"/>
          </w:rPr>
          <w:t>http://creativecommons.org/licenses/by-nc/4.0/</w:t>
        </w:r>
      </w:hyperlink>
      <w:bookmarkEnd w:id="105"/>
      <w:bookmarkEnd w:id="106"/>
      <w:bookmarkEnd w:id="107"/>
      <w:bookmarkEnd w:id="108"/>
    </w:p>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9"/>
    <w:bookmarkEnd w:id="110"/>
    <w:p w14:paraId="6F85CC3F" w14:textId="77777777" w:rsidR="00612D44" w:rsidRPr="00C30085" w:rsidRDefault="00612D44" w:rsidP="005D4E68">
      <w:pPr>
        <w:pStyle w:val="Body"/>
        <w:adjustRightInd w:val="0"/>
        <w:snapToGrid w:val="0"/>
        <w:spacing w:after="0" w:line="360" w:lineRule="auto"/>
        <w:jc w:val="both"/>
        <w:rPr>
          <w:rFonts w:ascii="Book Antiqua" w:eastAsia="STXingkai" w:hAnsi="Book Antiqua" w:cs="Cambria"/>
          <w:bCs/>
          <w:color w:val="auto"/>
          <w:sz w:val="24"/>
          <w:szCs w:val="24"/>
          <w:lang w:eastAsia="zh-CN"/>
        </w:rPr>
      </w:pPr>
    </w:p>
    <w:p w14:paraId="05DF6101" w14:textId="0CCDA0C2" w:rsidR="00AD30D1" w:rsidRPr="00C30085" w:rsidRDefault="006C372B" w:rsidP="005D4E68">
      <w:pPr>
        <w:pStyle w:val="Body"/>
        <w:adjustRightInd w:val="0"/>
        <w:snapToGrid w:val="0"/>
        <w:spacing w:after="0" w:line="360" w:lineRule="auto"/>
        <w:jc w:val="both"/>
        <w:rPr>
          <w:rFonts w:ascii="Book Antiqua" w:eastAsia="STXingkai" w:hAnsi="Book Antiqua" w:cs="Cambria"/>
          <w:bCs/>
          <w:color w:val="auto"/>
          <w:sz w:val="24"/>
          <w:szCs w:val="24"/>
        </w:rPr>
      </w:pPr>
      <w:r w:rsidRPr="00C30085">
        <w:rPr>
          <w:rFonts w:ascii="Book Antiqua" w:eastAsia="STXingkai" w:hAnsi="Book Antiqua" w:cs="Cambria"/>
          <w:b/>
          <w:color w:val="auto"/>
          <w:sz w:val="24"/>
          <w:szCs w:val="24"/>
        </w:rPr>
        <w:t xml:space="preserve">Correspondence to: </w:t>
      </w:r>
      <w:bookmarkStart w:id="111" w:name="OLE_LINK2391"/>
      <w:bookmarkStart w:id="112" w:name="OLE_LINK2392"/>
      <w:r w:rsidR="007D27C5" w:rsidRPr="00C30085">
        <w:rPr>
          <w:rFonts w:ascii="Book Antiqua" w:eastAsia="STXingkai" w:hAnsi="Book Antiqua" w:cs="Cambria"/>
          <w:b/>
          <w:color w:val="auto"/>
          <w:sz w:val="24"/>
          <w:szCs w:val="24"/>
        </w:rPr>
        <w:t xml:space="preserve">Mazen Hassanain, </w:t>
      </w:r>
      <w:r w:rsidR="007D27C5" w:rsidRPr="00C30085">
        <w:rPr>
          <w:rFonts w:ascii="Book Antiqua" w:eastAsia="STXingkai" w:hAnsi="Book Antiqua" w:cs="Cambria"/>
          <w:b/>
          <w:bCs/>
          <w:color w:val="auto"/>
          <w:sz w:val="24"/>
          <w:szCs w:val="24"/>
        </w:rPr>
        <w:t>MBBS</w:t>
      </w:r>
      <w:r w:rsidR="00612D44" w:rsidRPr="00C30085">
        <w:rPr>
          <w:rFonts w:ascii="Book Antiqua" w:eastAsia="STXingkai" w:hAnsi="Book Antiqua" w:cs="Cambria" w:hint="eastAsia"/>
          <w:b/>
          <w:bCs/>
          <w:color w:val="auto"/>
          <w:sz w:val="24"/>
          <w:szCs w:val="24"/>
          <w:lang w:eastAsia="zh-CN"/>
        </w:rPr>
        <w:t>,</w:t>
      </w:r>
      <w:r w:rsidR="007D27C5" w:rsidRPr="00C30085">
        <w:rPr>
          <w:rFonts w:ascii="Book Antiqua" w:eastAsia="STXingkai" w:hAnsi="Book Antiqua" w:cs="Cambria"/>
          <w:b/>
          <w:bCs/>
          <w:color w:val="auto"/>
          <w:sz w:val="24"/>
          <w:szCs w:val="24"/>
        </w:rPr>
        <w:t>FRCSC</w:t>
      </w:r>
      <w:r w:rsidR="00612D44" w:rsidRPr="00C30085">
        <w:rPr>
          <w:rFonts w:ascii="Book Antiqua" w:eastAsia="STXingkai" w:hAnsi="Book Antiqua" w:cs="Cambria" w:hint="eastAsia"/>
          <w:b/>
          <w:bCs/>
          <w:color w:val="auto"/>
          <w:sz w:val="24"/>
          <w:szCs w:val="24"/>
          <w:lang w:eastAsia="zh-CN"/>
        </w:rPr>
        <w:t>,</w:t>
      </w:r>
      <w:r w:rsidR="007D27C5" w:rsidRPr="00C30085">
        <w:rPr>
          <w:rFonts w:ascii="Book Antiqua" w:eastAsia="STXingkai" w:hAnsi="Book Antiqua" w:cs="Cambria"/>
          <w:b/>
          <w:bCs/>
          <w:color w:val="auto"/>
          <w:sz w:val="24"/>
          <w:szCs w:val="24"/>
        </w:rPr>
        <w:t xml:space="preserve"> FACS</w:t>
      </w:r>
      <w:r w:rsidR="00612D44" w:rsidRPr="00C30085">
        <w:rPr>
          <w:rFonts w:ascii="Book Antiqua" w:eastAsia="STXingkai" w:hAnsi="Book Antiqua" w:cs="Cambria" w:hint="eastAsia"/>
          <w:b/>
          <w:bCs/>
          <w:color w:val="auto"/>
          <w:sz w:val="24"/>
          <w:szCs w:val="24"/>
          <w:lang w:eastAsia="zh-CN"/>
        </w:rPr>
        <w:t>,</w:t>
      </w:r>
      <w:r w:rsidR="007D27C5" w:rsidRPr="00C30085">
        <w:rPr>
          <w:rFonts w:ascii="Book Antiqua" w:eastAsia="STXingkai" w:hAnsi="Book Antiqua" w:cs="Cambria"/>
          <w:b/>
          <w:bCs/>
          <w:color w:val="auto"/>
          <w:sz w:val="24"/>
          <w:szCs w:val="24"/>
        </w:rPr>
        <w:t xml:space="preserve"> PhD, </w:t>
      </w:r>
      <w:r w:rsidR="00AD30D1" w:rsidRPr="00C30085">
        <w:rPr>
          <w:rFonts w:ascii="Book Antiqua" w:eastAsia="STXingkai" w:hAnsi="Book Antiqua" w:cs="Cambria"/>
          <w:b/>
          <w:bCs/>
          <w:color w:val="auto"/>
          <w:sz w:val="24"/>
          <w:szCs w:val="24"/>
        </w:rPr>
        <w:t>Associate Professor of Surgery</w:t>
      </w:r>
      <w:r w:rsidR="00473B2A">
        <w:rPr>
          <w:rFonts w:ascii="Book Antiqua" w:eastAsia="STXingkai" w:hAnsi="Book Antiqua" w:cs="Cambria" w:hint="eastAsia"/>
          <w:b/>
          <w:bCs/>
          <w:color w:val="auto"/>
          <w:sz w:val="24"/>
          <w:szCs w:val="24"/>
          <w:lang w:eastAsia="zh-CN"/>
        </w:rPr>
        <w:t xml:space="preserve">, </w:t>
      </w:r>
      <w:r w:rsidR="00AD30D1" w:rsidRPr="00C30085">
        <w:rPr>
          <w:rFonts w:ascii="Book Antiqua" w:eastAsia="STXingkai" w:hAnsi="Book Antiqua" w:cs="Cambria"/>
          <w:b/>
          <w:bCs/>
          <w:color w:val="auto"/>
          <w:sz w:val="24"/>
          <w:szCs w:val="24"/>
        </w:rPr>
        <w:t>Consultant HPB and Transplant Surgery,</w:t>
      </w:r>
      <w:r w:rsidR="00AD30D1" w:rsidRPr="00C30085">
        <w:rPr>
          <w:rFonts w:ascii="Book Antiqua" w:eastAsia="STXingkai" w:hAnsi="Book Antiqua" w:cs="Cambria"/>
          <w:bCs/>
          <w:color w:val="auto"/>
          <w:sz w:val="24"/>
          <w:szCs w:val="24"/>
        </w:rPr>
        <w:t xml:space="preserve"> Department of Surgery, College of Medicine, King Saud University, </w:t>
      </w:r>
      <w:r w:rsidR="0029081F">
        <w:rPr>
          <w:rFonts w:ascii="Book Antiqua" w:eastAsia="STXingkai" w:hAnsi="Book Antiqua" w:cs="Cambria"/>
          <w:color w:val="auto"/>
          <w:sz w:val="24"/>
          <w:szCs w:val="24"/>
        </w:rPr>
        <w:t>PO</w:t>
      </w:r>
      <w:r w:rsidR="0029081F">
        <w:rPr>
          <w:rFonts w:ascii="Book Antiqua" w:eastAsia="STXingkai" w:hAnsi="Book Antiqua" w:cs="Cambria" w:hint="eastAsia"/>
          <w:color w:val="auto"/>
          <w:sz w:val="24"/>
          <w:szCs w:val="24"/>
          <w:lang w:eastAsia="zh-CN"/>
        </w:rPr>
        <w:t xml:space="preserve"> </w:t>
      </w:r>
      <w:r w:rsidR="00AD30D1" w:rsidRPr="00C30085">
        <w:rPr>
          <w:rFonts w:ascii="Book Antiqua" w:eastAsia="STXingkai" w:hAnsi="Book Antiqua" w:cs="Cambria"/>
          <w:color w:val="auto"/>
          <w:sz w:val="24"/>
          <w:szCs w:val="24"/>
        </w:rPr>
        <w:t xml:space="preserve">Box </w:t>
      </w:r>
      <w:r w:rsidR="00602A24" w:rsidRPr="00C30085">
        <w:rPr>
          <w:rFonts w:ascii="Book Antiqua" w:eastAsia="STXingkai" w:hAnsi="Book Antiqua" w:cs="Cambria"/>
          <w:color w:val="auto"/>
          <w:sz w:val="24"/>
          <w:szCs w:val="24"/>
        </w:rPr>
        <w:t>7805</w:t>
      </w:r>
      <w:r w:rsidR="00AD30D1" w:rsidRPr="00C30085">
        <w:rPr>
          <w:rFonts w:ascii="Book Antiqua" w:eastAsia="STXingkai" w:hAnsi="Book Antiqua" w:cs="Cambria"/>
          <w:color w:val="auto"/>
          <w:sz w:val="24"/>
          <w:szCs w:val="24"/>
        </w:rPr>
        <w:t xml:space="preserve">, Riyadh 11461, </w:t>
      </w:r>
      <w:r w:rsidR="00AD30D1" w:rsidRPr="00C30085">
        <w:rPr>
          <w:rFonts w:ascii="Book Antiqua" w:eastAsia="STXingkai" w:hAnsi="Book Antiqua" w:cs="Cambria"/>
          <w:bCs/>
          <w:color w:val="auto"/>
          <w:sz w:val="24"/>
          <w:szCs w:val="24"/>
        </w:rPr>
        <w:t>Saudi Arabia</w:t>
      </w:r>
      <w:r w:rsidR="007D27C5" w:rsidRPr="00C30085">
        <w:rPr>
          <w:rFonts w:ascii="Book Antiqua" w:eastAsia="STXingkai" w:hAnsi="Book Antiqua" w:cs="Cambria"/>
          <w:bCs/>
          <w:color w:val="auto"/>
          <w:sz w:val="24"/>
          <w:szCs w:val="24"/>
        </w:rPr>
        <w:t xml:space="preserve">. </w:t>
      </w:r>
      <w:hyperlink r:id="rId9" w:history="1">
        <w:r w:rsidR="00AD30D1" w:rsidRPr="00C30085">
          <w:rPr>
            <w:rStyle w:val="Hyperlink"/>
            <w:rFonts w:ascii="Book Antiqua" w:eastAsia="STXingkai" w:hAnsi="Book Antiqua" w:cs="Cambria"/>
            <w:bCs/>
            <w:color w:val="auto"/>
            <w:sz w:val="24"/>
            <w:szCs w:val="24"/>
            <w:u w:val="none"/>
          </w:rPr>
          <w:t>mhassanain@ksu.edu.sa</w:t>
        </w:r>
      </w:hyperlink>
    </w:p>
    <w:bookmarkEnd w:id="111"/>
    <w:bookmarkEnd w:id="112"/>
    <w:p w14:paraId="6C05C649" w14:textId="77777777" w:rsidR="00612D44" w:rsidRPr="00C30085" w:rsidRDefault="00926B76" w:rsidP="005D4E68">
      <w:pPr>
        <w:pStyle w:val="Body"/>
        <w:adjustRightInd w:val="0"/>
        <w:snapToGrid w:val="0"/>
        <w:spacing w:after="0" w:line="360" w:lineRule="auto"/>
        <w:jc w:val="both"/>
        <w:rPr>
          <w:rFonts w:ascii="Book Antiqua" w:eastAsia="STXingkai" w:hAnsi="Book Antiqua" w:cs="Cambria"/>
          <w:bCs/>
          <w:color w:val="auto"/>
          <w:sz w:val="24"/>
          <w:szCs w:val="24"/>
          <w:lang w:eastAsia="zh-CN"/>
        </w:rPr>
      </w:pPr>
      <w:r w:rsidRPr="00C30085">
        <w:rPr>
          <w:rFonts w:ascii="Book Antiqua" w:eastAsia="STXingkai" w:hAnsi="Book Antiqua" w:cs="Cambria"/>
          <w:b/>
          <w:color w:val="auto"/>
          <w:sz w:val="24"/>
          <w:szCs w:val="24"/>
        </w:rPr>
        <w:t xml:space="preserve">Telephone: </w:t>
      </w:r>
      <w:r w:rsidR="00602A24" w:rsidRPr="00C30085">
        <w:rPr>
          <w:rFonts w:ascii="Book Antiqua" w:eastAsia="STXingkai" w:hAnsi="Book Antiqua" w:cs="Cambria"/>
          <w:bCs/>
          <w:color w:val="auto"/>
          <w:sz w:val="24"/>
          <w:szCs w:val="24"/>
        </w:rPr>
        <w:t>+966-11-4671584</w:t>
      </w:r>
    </w:p>
    <w:p w14:paraId="20B05F8B" w14:textId="4E5F2EE2" w:rsidR="006C372B" w:rsidRPr="00C30085" w:rsidRDefault="00926B76" w:rsidP="005D4E68">
      <w:pPr>
        <w:pStyle w:val="Body"/>
        <w:adjustRightInd w:val="0"/>
        <w:snapToGrid w:val="0"/>
        <w:spacing w:after="0" w:line="360" w:lineRule="auto"/>
        <w:jc w:val="both"/>
        <w:rPr>
          <w:rFonts w:ascii="Book Antiqua" w:eastAsia="STXingkai" w:hAnsi="Book Antiqua" w:cs="Cambria"/>
          <w:bCs/>
          <w:color w:val="auto"/>
          <w:sz w:val="24"/>
          <w:szCs w:val="24"/>
          <w:lang w:eastAsia="zh-CN"/>
        </w:rPr>
      </w:pPr>
      <w:r w:rsidRPr="00C30085">
        <w:rPr>
          <w:rFonts w:ascii="Book Antiqua" w:eastAsia="STXingkai" w:hAnsi="Book Antiqua" w:cs="Cambria"/>
          <w:b/>
          <w:color w:val="auto"/>
          <w:sz w:val="24"/>
          <w:szCs w:val="24"/>
        </w:rPr>
        <w:t>Fax:</w:t>
      </w:r>
      <w:r w:rsidR="00602A24" w:rsidRPr="00C30085">
        <w:rPr>
          <w:rFonts w:ascii="Book Antiqua" w:eastAsia="STXingkai" w:hAnsi="Book Antiqua" w:cs="Cambria"/>
          <w:b/>
          <w:color w:val="auto"/>
          <w:sz w:val="24"/>
          <w:szCs w:val="24"/>
        </w:rPr>
        <w:t xml:space="preserve"> </w:t>
      </w:r>
      <w:r w:rsidR="00602A24" w:rsidRPr="00C30085">
        <w:rPr>
          <w:rFonts w:ascii="Book Antiqua" w:eastAsia="STXingkai" w:hAnsi="Book Antiqua" w:cs="Cambria"/>
          <w:bCs/>
          <w:color w:val="auto"/>
          <w:sz w:val="24"/>
          <w:szCs w:val="24"/>
        </w:rPr>
        <w:t>+966-11-4679493</w:t>
      </w:r>
    </w:p>
    <w:p w14:paraId="20BC8980" w14:textId="77777777" w:rsidR="00612D44" w:rsidRPr="00C30085" w:rsidRDefault="00612D44" w:rsidP="00612D44">
      <w:pPr>
        <w:spacing w:line="360" w:lineRule="auto"/>
        <w:rPr>
          <w:rFonts w:ascii="Book Antiqua" w:hAnsi="Book Antiqua"/>
          <w:b/>
        </w:rPr>
      </w:pPr>
      <w:bookmarkStart w:id="113" w:name="OLE_LINK2189"/>
      <w:bookmarkStart w:id="114" w:name="OLE_LINK2190"/>
      <w:bookmarkStart w:id="115" w:name="OLE_LINK2148"/>
    </w:p>
    <w:p w14:paraId="7BF3B296" w14:textId="77777777" w:rsidR="00612D44" w:rsidRPr="00C30085" w:rsidRDefault="00612D44" w:rsidP="00612D44">
      <w:pPr>
        <w:adjustRightInd w:val="0"/>
        <w:snapToGrid w:val="0"/>
        <w:spacing w:line="360" w:lineRule="auto"/>
        <w:rPr>
          <w:rFonts w:ascii="Book Antiqua" w:hAnsi="Book Antiqua"/>
          <w:b/>
          <w:bCs/>
        </w:rPr>
      </w:pPr>
      <w:bookmarkStart w:id="116" w:name="OLE_LINK1346"/>
      <w:bookmarkStart w:id="117" w:name="OLE_LINK1347"/>
      <w:bookmarkStart w:id="118" w:name="OLE_LINK1461"/>
      <w:bookmarkStart w:id="119" w:name="OLE_LINK1437"/>
      <w:bookmarkStart w:id="120" w:name="OLE_LINK1493"/>
      <w:bookmarkStart w:id="121" w:name="OLE_LINK1436"/>
      <w:bookmarkStart w:id="122" w:name="OLE_LINK1584"/>
      <w:bookmarkStart w:id="123" w:name="OLE_LINK1426"/>
      <w:bookmarkStart w:id="124" w:name="OLE_LINK1470"/>
      <w:bookmarkStart w:id="125" w:name="OLE_LINK1726"/>
      <w:bookmarkStart w:id="126" w:name="OLE_LINK1773"/>
      <w:bookmarkStart w:id="127" w:name="OLE_LINK1819"/>
      <w:bookmarkStart w:id="128" w:name="OLE_LINK1886"/>
      <w:bookmarkStart w:id="129" w:name="OLE_LINK1800"/>
      <w:bookmarkStart w:id="130" w:name="OLE_LINK1718"/>
      <w:bookmarkStart w:id="131" w:name="OLE_LINK1832"/>
      <w:bookmarkStart w:id="132" w:name="OLE_LINK1895"/>
      <w:bookmarkStart w:id="133" w:name="OLE_LINK1973"/>
      <w:bookmarkStart w:id="134" w:name="OLE_LINK25"/>
      <w:bookmarkStart w:id="135" w:name="OLE_LINK29"/>
      <w:bookmarkStart w:id="136" w:name="OLE_LINK733"/>
      <w:bookmarkStart w:id="137" w:name="OLE_LINK2054"/>
      <w:bookmarkStart w:id="138" w:name="OLE_LINK2097"/>
      <w:bookmarkStart w:id="139" w:name="OLE_LINK2100"/>
      <w:bookmarkStart w:id="140" w:name="OLE_LINK2184"/>
      <w:bookmarkStart w:id="141" w:name="OLE_LINK767"/>
      <w:bookmarkStart w:id="142" w:name="OLE_LINK39"/>
      <w:bookmarkStart w:id="143" w:name="OLE_LINK42"/>
      <w:r w:rsidRPr="00C30085">
        <w:rPr>
          <w:rFonts w:ascii="Book Antiqua" w:hAnsi="Book Antiqua"/>
          <w:b/>
          <w:bCs/>
        </w:rPr>
        <w:t xml:space="preserve">Received: </w:t>
      </w:r>
      <w:r w:rsidRPr="00C30085">
        <w:rPr>
          <w:rFonts w:ascii="Book Antiqua" w:hAnsi="Book Antiqua" w:hint="eastAsia"/>
          <w:bCs/>
        </w:rPr>
        <w:t>April 29, 2015</w:t>
      </w:r>
    </w:p>
    <w:p w14:paraId="4F172272" w14:textId="53FBFA77" w:rsidR="00612D44" w:rsidRPr="00C30085" w:rsidRDefault="00612D44" w:rsidP="00612D44">
      <w:pPr>
        <w:adjustRightInd w:val="0"/>
        <w:snapToGrid w:val="0"/>
        <w:spacing w:line="360" w:lineRule="auto"/>
        <w:rPr>
          <w:rFonts w:ascii="Book Antiqua" w:hAnsi="Book Antiqua"/>
          <w:bCs/>
        </w:rPr>
      </w:pPr>
      <w:r w:rsidRPr="00C30085">
        <w:rPr>
          <w:rFonts w:ascii="Book Antiqua" w:hAnsi="Book Antiqua"/>
          <w:b/>
          <w:bCs/>
        </w:rPr>
        <w:t>Peer-review started:</w:t>
      </w:r>
      <w:r w:rsidRPr="00C30085">
        <w:rPr>
          <w:rFonts w:ascii="Book Antiqua" w:hAnsi="Book Antiqua" w:hint="eastAsia"/>
          <w:bCs/>
        </w:rPr>
        <w:t xml:space="preserve"> May </w:t>
      </w:r>
      <w:r w:rsidR="00E47A7E" w:rsidRPr="00C30085">
        <w:rPr>
          <w:rFonts w:ascii="Book Antiqua" w:hAnsi="Book Antiqua" w:hint="eastAsia"/>
          <w:bCs/>
          <w:lang w:eastAsia="zh-CN"/>
        </w:rPr>
        <w:t>12</w:t>
      </w:r>
      <w:r w:rsidRPr="00C30085">
        <w:rPr>
          <w:rFonts w:ascii="Book Antiqua" w:hAnsi="Book Antiqua" w:hint="eastAsia"/>
          <w:bCs/>
        </w:rPr>
        <w:t>, 2015</w:t>
      </w:r>
    </w:p>
    <w:p w14:paraId="4591564A" w14:textId="161E7824" w:rsidR="00612D44" w:rsidRPr="00C30085" w:rsidRDefault="00612D44" w:rsidP="00612D44">
      <w:pPr>
        <w:adjustRightInd w:val="0"/>
        <w:snapToGrid w:val="0"/>
        <w:spacing w:line="360" w:lineRule="auto"/>
        <w:rPr>
          <w:rFonts w:ascii="Book Antiqua" w:hAnsi="Book Antiqua"/>
          <w:bCs/>
        </w:rPr>
      </w:pPr>
      <w:bookmarkStart w:id="144" w:name="OLE_LINK23"/>
      <w:bookmarkStart w:id="145" w:name="OLE_LINK24"/>
      <w:r w:rsidRPr="00C30085">
        <w:rPr>
          <w:rFonts w:ascii="Book Antiqua" w:hAnsi="Book Antiqua"/>
          <w:b/>
          <w:bCs/>
        </w:rPr>
        <w:t>First decision:</w:t>
      </w:r>
      <w:r w:rsidRPr="00C30085">
        <w:rPr>
          <w:rFonts w:ascii="Book Antiqua" w:hAnsi="Book Antiqua" w:hint="eastAsia"/>
          <w:bCs/>
        </w:rPr>
        <w:t xml:space="preserve"> </w:t>
      </w:r>
      <w:r w:rsidR="00E47A7E" w:rsidRPr="00C30085">
        <w:rPr>
          <w:rFonts w:ascii="Book Antiqua" w:hAnsi="Book Antiqua" w:hint="eastAsia"/>
          <w:bCs/>
          <w:lang w:eastAsia="zh-CN"/>
        </w:rPr>
        <w:t>August</w:t>
      </w:r>
      <w:r w:rsidRPr="00C30085">
        <w:rPr>
          <w:rFonts w:ascii="Book Antiqua" w:hAnsi="Book Antiqua" w:hint="eastAsia"/>
          <w:bCs/>
        </w:rPr>
        <w:t xml:space="preserve"> </w:t>
      </w:r>
      <w:r w:rsidR="00E47A7E" w:rsidRPr="00C30085">
        <w:rPr>
          <w:rFonts w:ascii="Book Antiqua" w:hAnsi="Book Antiqua" w:hint="eastAsia"/>
          <w:bCs/>
          <w:lang w:eastAsia="zh-CN"/>
        </w:rPr>
        <w:t>26</w:t>
      </w:r>
      <w:r w:rsidRPr="00C30085">
        <w:rPr>
          <w:rFonts w:ascii="Book Antiqua" w:hAnsi="Book Antiqua" w:hint="eastAsia"/>
          <w:bCs/>
        </w:rPr>
        <w:t>, 2015</w:t>
      </w:r>
    </w:p>
    <w:p w14:paraId="73A83DC8" w14:textId="133126D7" w:rsidR="00612D44" w:rsidRPr="00C30085" w:rsidRDefault="00612D44" w:rsidP="00612D44">
      <w:pPr>
        <w:adjustRightInd w:val="0"/>
        <w:snapToGrid w:val="0"/>
        <w:spacing w:line="360" w:lineRule="auto"/>
        <w:rPr>
          <w:rFonts w:ascii="Book Antiqua" w:hAnsi="Book Antiqua"/>
          <w:bCs/>
        </w:rPr>
      </w:pPr>
      <w:r w:rsidRPr="00C30085">
        <w:rPr>
          <w:rFonts w:ascii="Book Antiqua" w:hAnsi="Book Antiqua"/>
          <w:b/>
          <w:bCs/>
        </w:rPr>
        <w:t>Revised:</w:t>
      </w:r>
      <w:r w:rsidRPr="00C30085">
        <w:rPr>
          <w:rFonts w:ascii="Book Antiqua" w:hAnsi="Book Antiqua" w:hint="eastAsia"/>
          <w:bCs/>
        </w:rPr>
        <w:t xml:space="preserve"> </w:t>
      </w:r>
      <w:r w:rsidR="00E47A7E" w:rsidRPr="00C30085">
        <w:rPr>
          <w:rFonts w:ascii="Book Antiqua" w:hAnsi="Book Antiqua" w:hint="eastAsia"/>
          <w:bCs/>
          <w:lang w:eastAsia="zh-CN"/>
        </w:rPr>
        <w:t>September</w:t>
      </w:r>
      <w:r w:rsidRPr="00C30085">
        <w:rPr>
          <w:rFonts w:ascii="Book Antiqua" w:hAnsi="Book Antiqua" w:hint="eastAsia"/>
          <w:bCs/>
        </w:rPr>
        <w:t xml:space="preserve"> </w:t>
      </w:r>
      <w:r w:rsidR="00E47A7E" w:rsidRPr="00C30085">
        <w:rPr>
          <w:rFonts w:ascii="Book Antiqua" w:hAnsi="Book Antiqua" w:hint="eastAsia"/>
          <w:bCs/>
          <w:lang w:eastAsia="zh-CN"/>
        </w:rPr>
        <w:t>24</w:t>
      </w:r>
      <w:r w:rsidRPr="00C30085">
        <w:rPr>
          <w:rFonts w:ascii="Book Antiqua" w:hAnsi="Book Antiqua" w:hint="eastAsia"/>
          <w:bCs/>
        </w:rPr>
        <w:t>, 2015</w:t>
      </w:r>
    </w:p>
    <w:p w14:paraId="185706E3" w14:textId="2ACB8A56" w:rsidR="00612D44" w:rsidRPr="001B7048" w:rsidRDefault="00612D44" w:rsidP="001B7048">
      <w:pPr>
        <w:spacing w:line="360" w:lineRule="auto"/>
        <w:rPr>
          <w:rFonts w:ascii="Book Antiqua" w:hAnsi="Book Antiqua"/>
          <w:color w:val="000000"/>
        </w:rPr>
      </w:pPr>
      <w:r w:rsidRPr="00C30085">
        <w:rPr>
          <w:rFonts w:ascii="Book Antiqua" w:hAnsi="Book Antiqua"/>
          <w:b/>
          <w:bCs/>
        </w:rPr>
        <w:t>Accepted:</w:t>
      </w:r>
      <w:bookmarkStart w:id="146" w:name="OLE_LINK98"/>
      <w:bookmarkStart w:id="147" w:name="OLE_LINK99"/>
      <w:bookmarkStart w:id="148" w:name="OLE_LINK104"/>
      <w:bookmarkStart w:id="149" w:name="OLE_LINK110"/>
      <w:bookmarkStart w:id="150" w:name="OLE_LINK111"/>
      <w:bookmarkStart w:id="151" w:name="OLE_LINK115"/>
      <w:bookmarkStart w:id="152" w:name="OLE_LINK116"/>
      <w:bookmarkStart w:id="153" w:name="OLE_LINK117"/>
      <w:bookmarkStart w:id="154" w:name="OLE_LINK118"/>
      <w:bookmarkStart w:id="155" w:name="OLE_LINK119"/>
      <w:bookmarkStart w:id="156" w:name="OLE_LINK121"/>
      <w:bookmarkStart w:id="157" w:name="OLE_LINK122"/>
      <w:bookmarkStart w:id="158" w:name="OLE_LINK125"/>
      <w:bookmarkStart w:id="159" w:name="OLE_LINK126"/>
      <w:bookmarkStart w:id="160" w:name="OLE_LINK127"/>
      <w:bookmarkStart w:id="161" w:name="OLE_LINK129"/>
      <w:bookmarkStart w:id="162" w:name="OLE_LINK132"/>
      <w:bookmarkStart w:id="163" w:name="OLE_LINK134"/>
      <w:bookmarkStart w:id="164" w:name="OLE_LINK135"/>
      <w:bookmarkStart w:id="165" w:name="OLE_LINK136"/>
      <w:bookmarkStart w:id="166" w:name="OLE_LINK137"/>
      <w:bookmarkStart w:id="167" w:name="OLE_LINK138"/>
      <w:bookmarkStart w:id="168" w:name="OLE_LINK139"/>
      <w:bookmarkStart w:id="169" w:name="OLE_LINK141"/>
      <w:bookmarkStart w:id="170" w:name="OLE_LINK142"/>
      <w:bookmarkStart w:id="171" w:name="OLE_LINK143"/>
      <w:bookmarkStart w:id="172" w:name="OLE_LINK144"/>
      <w:r w:rsidR="001B7048" w:rsidRPr="001B7048">
        <w:rPr>
          <w:rFonts w:ascii="Book Antiqua" w:hAnsi="Book Antiqua"/>
          <w:color w:val="000000"/>
        </w:rPr>
        <w:t xml:space="preserve"> </w:t>
      </w:r>
      <w:r w:rsidR="001B7048">
        <w:rPr>
          <w:rFonts w:ascii="Book Antiqua" w:hAnsi="Book Antiqua"/>
          <w:color w:val="000000"/>
        </w:rPr>
        <w:t>November 30, 2015</w:t>
      </w:r>
      <w:bookmarkStart w:id="173" w:name="_GoBack"/>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r w:rsidR="00D72893" w:rsidRPr="00C30085">
        <w:rPr>
          <w:rFonts w:ascii="Book Antiqua" w:hAnsi="Book Antiqua"/>
          <w:b/>
          <w:bCs/>
        </w:rPr>
        <w:t xml:space="preserve"> </w:t>
      </w:r>
    </w:p>
    <w:p w14:paraId="5DAFF539" w14:textId="77777777" w:rsidR="00612D44" w:rsidRPr="00C30085" w:rsidRDefault="00612D44" w:rsidP="00612D44">
      <w:pPr>
        <w:adjustRightInd w:val="0"/>
        <w:snapToGrid w:val="0"/>
        <w:spacing w:line="360" w:lineRule="auto"/>
        <w:rPr>
          <w:rFonts w:ascii="Book Antiqua" w:hAnsi="Book Antiqua"/>
          <w:b/>
          <w:bCs/>
        </w:rPr>
      </w:pPr>
      <w:r w:rsidRPr="00C30085">
        <w:rPr>
          <w:rFonts w:ascii="Book Antiqua" w:hAnsi="Book Antiqua"/>
          <w:b/>
          <w:bCs/>
        </w:rPr>
        <w:t>Article in press:</w:t>
      </w:r>
    </w:p>
    <w:p w14:paraId="425F85D7" w14:textId="77777777" w:rsidR="00612D44" w:rsidRPr="00C30085" w:rsidRDefault="00612D44" w:rsidP="00612D44">
      <w:pPr>
        <w:adjustRightInd w:val="0"/>
        <w:snapToGrid w:val="0"/>
        <w:spacing w:line="360" w:lineRule="auto"/>
        <w:rPr>
          <w:rFonts w:ascii="Book Antiqua" w:hAnsi="Book Antiqua"/>
          <w:b/>
          <w:bCs/>
        </w:rPr>
      </w:pPr>
      <w:r w:rsidRPr="00C30085">
        <w:rPr>
          <w:rFonts w:ascii="Book Antiqua" w:hAnsi="Book Antiqua"/>
          <w:b/>
          <w:bCs/>
        </w:rPr>
        <w:t xml:space="preserve">Published online: </w:t>
      </w:r>
    </w:p>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14:paraId="5F225DC3" w14:textId="77777777" w:rsidR="00612D44" w:rsidRPr="00C30085" w:rsidRDefault="00612D44" w:rsidP="005D4E68">
      <w:pPr>
        <w:pStyle w:val="Body"/>
        <w:adjustRightInd w:val="0"/>
        <w:snapToGrid w:val="0"/>
        <w:spacing w:after="0" w:line="360" w:lineRule="auto"/>
        <w:jc w:val="both"/>
        <w:rPr>
          <w:rFonts w:ascii="Book Antiqua" w:eastAsia="STXingkai" w:hAnsi="Book Antiqua" w:cs="Cambria"/>
          <w:bCs/>
          <w:color w:val="auto"/>
          <w:sz w:val="24"/>
          <w:szCs w:val="24"/>
          <w:lang w:eastAsia="zh-CN"/>
        </w:rPr>
      </w:pPr>
    </w:p>
    <w:p w14:paraId="34967F40" w14:textId="77777777" w:rsidR="00612D44" w:rsidRPr="00C30085" w:rsidRDefault="00612D44" w:rsidP="005D4E68">
      <w:pPr>
        <w:pStyle w:val="Body"/>
        <w:adjustRightInd w:val="0"/>
        <w:snapToGrid w:val="0"/>
        <w:spacing w:after="0" w:line="360" w:lineRule="auto"/>
        <w:jc w:val="both"/>
        <w:rPr>
          <w:rFonts w:ascii="Book Antiqua" w:eastAsia="STXingkai" w:hAnsi="Book Antiqua" w:cs="Cambria"/>
          <w:b/>
          <w:color w:val="auto"/>
          <w:sz w:val="24"/>
          <w:szCs w:val="24"/>
          <w:lang w:eastAsia="zh-CN"/>
        </w:rPr>
      </w:pPr>
    </w:p>
    <w:bookmarkEnd w:id="66"/>
    <w:bookmarkEnd w:id="67"/>
    <w:bookmarkEnd w:id="68"/>
    <w:bookmarkEnd w:id="69"/>
    <w:bookmarkEnd w:id="70"/>
    <w:p w14:paraId="169DA158" w14:textId="77777777" w:rsidR="00E81849" w:rsidRPr="00C30085" w:rsidRDefault="00E81849" w:rsidP="005D4E68">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Cambria"/>
          <w:b/>
          <w:bCs/>
          <w:u w:color="000000"/>
        </w:rPr>
      </w:pPr>
    </w:p>
    <w:p w14:paraId="3644F2BE" w14:textId="77777777" w:rsidR="00B822CD" w:rsidRPr="00C30085" w:rsidRDefault="00B822CD" w:rsidP="005D4E68">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Cambria"/>
          <w:b/>
          <w:bCs/>
          <w:u w:color="000000"/>
        </w:rPr>
      </w:pPr>
      <w:r w:rsidRPr="00C30085">
        <w:rPr>
          <w:rFonts w:ascii="Book Antiqua" w:eastAsia="STXingkai" w:hAnsi="Book Antiqua" w:cs="Cambria"/>
          <w:b/>
          <w:bCs/>
        </w:rPr>
        <w:br w:type="page"/>
      </w:r>
    </w:p>
    <w:p w14:paraId="0AD7F299" w14:textId="6E94F956" w:rsidR="00785A33" w:rsidRPr="00C30085" w:rsidRDefault="00B822CD" w:rsidP="005D4E68">
      <w:pPr>
        <w:pStyle w:val="Body"/>
        <w:adjustRightInd w:val="0"/>
        <w:snapToGrid w:val="0"/>
        <w:spacing w:after="0" w:line="360" w:lineRule="auto"/>
        <w:jc w:val="both"/>
        <w:rPr>
          <w:rFonts w:ascii="Book Antiqua" w:eastAsia="STXingkai" w:hAnsi="Book Antiqua" w:cs="Cambria"/>
          <w:b/>
          <w:bCs/>
          <w:color w:val="auto"/>
          <w:sz w:val="24"/>
          <w:szCs w:val="24"/>
        </w:rPr>
      </w:pPr>
      <w:r w:rsidRPr="00C30085">
        <w:rPr>
          <w:rFonts w:ascii="Book Antiqua" w:eastAsia="STXingkai" w:hAnsi="Book Antiqua" w:cs="Cambria"/>
          <w:b/>
          <w:bCs/>
          <w:color w:val="auto"/>
          <w:sz w:val="24"/>
          <w:szCs w:val="24"/>
        </w:rPr>
        <w:lastRenderedPageBreak/>
        <w:t>Abstract</w:t>
      </w:r>
    </w:p>
    <w:p w14:paraId="1982A01E" w14:textId="78B53C7B" w:rsidR="00A830D2" w:rsidRPr="00C30085" w:rsidRDefault="007E7295"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S</w:t>
      </w:r>
      <w:r w:rsidR="00B11CA0" w:rsidRPr="00C30085">
        <w:rPr>
          <w:rFonts w:ascii="Book Antiqua" w:eastAsia="STXingkai" w:hAnsi="Book Antiqua" w:cs="Cambria"/>
          <w:color w:val="auto"/>
          <w:sz w:val="24"/>
          <w:szCs w:val="24"/>
        </w:rPr>
        <w:t>urgical resection of colorectal l</w:t>
      </w:r>
      <w:r w:rsidRPr="00C30085">
        <w:rPr>
          <w:rFonts w:ascii="Book Antiqua" w:eastAsia="STXingkai" w:hAnsi="Book Antiqua" w:cs="Cambria"/>
          <w:color w:val="auto"/>
          <w:sz w:val="24"/>
          <w:szCs w:val="24"/>
        </w:rPr>
        <w:t xml:space="preserve">iver </w:t>
      </w:r>
      <w:r w:rsidR="00B11CA0" w:rsidRPr="00C30085">
        <w:rPr>
          <w:rFonts w:ascii="Book Antiqua" w:eastAsia="STXingkai" w:hAnsi="Book Antiqua" w:cs="Cambria"/>
          <w:color w:val="auto"/>
          <w:sz w:val="24"/>
          <w:szCs w:val="24"/>
        </w:rPr>
        <w:t>m</w:t>
      </w:r>
      <w:r w:rsidRPr="00C30085">
        <w:rPr>
          <w:rFonts w:ascii="Book Antiqua" w:eastAsia="STXingkai" w:hAnsi="Book Antiqua" w:cs="Cambria"/>
          <w:color w:val="auto"/>
          <w:sz w:val="24"/>
          <w:szCs w:val="24"/>
        </w:rPr>
        <w:t xml:space="preserve">etastases </w:t>
      </w:r>
      <w:r w:rsidR="00FD52C1" w:rsidRPr="00C30085">
        <w:rPr>
          <w:rFonts w:ascii="Book Antiqua" w:eastAsia="STXingkai" w:hAnsi="Book Antiqua" w:cs="Cambria"/>
          <w:color w:val="auto"/>
          <w:sz w:val="24"/>
          <w:szCs w:val="24"/>
        </w:rPr>
        <w:t xml:space="preserve">(CRLM) </w:t>
      </w:r>
      <w:r w:rsidRPr="00C30085">
        <w:rPr>
          <w:rFonts w:ascii="Book Antiqua" w:eastAsia="STXingkai" w:hAnsi="Book Antiqua" w:cs="Cambria"/>
          <w:color w:val="auto"/>
          <w:sz w:val="24"/>
          <w:szCs w:val="24"/>
        </w:rPr>
        <w:t xml:space="preserve">has </w:t>
      </w:r>
      <w:r w:rsidR="009B289D" w:rsidRPr="00C30085">
        <w:rPr>
          <w:rFonts w:ascii="Book Antiqua" w:eastAsia="STXingkai" w:hAnsi="Book Antiqua" w:cs="Cambria"/>
          <w:color w:val="auto"/>
          <w:sz w:val="24"/>
          <w:szCs w:val="24"/>
        </w:rPr>
        <w:t xml:space="preserve">a well-documented </w:t>
      </w:r>
      <w:r w:rsidR="00722DA4" w:rsidRPr="00C30085">
        <w:rPr>
          <w:rFonts w:ascii="Book Antiqua" w:eastAsia="STXingkai" w:hAnsi="Book Antiqua" w:cs="Cambria"/>
          <w:color w:val="auto"/>
          <w:sz w:val="24"/>
          <w:szCs w:val="24"/>
        </w:rPr>
        <w:t>improvement in survival</w:t>
      </w:r>
      <w:r w:rsidR="00FD52C1"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To</w:t>
      </w:r>
      <w:r w:rsidR="00BA6FEA" w:rsidRPr="00C30085">
        <w:rPr>
          <w:rFonts w:ascii="Book Antiqua" w:eastAsia="STXingkai" w:hAnsi="Book Antiqua" w:cs="Cambria"/>
          <w:color w:val="auto"/>
          <w:sz w:val="24"/>
          <w:szCs w:val="24"/>
        </w:rPr>
        <w:t xml:space="preserve"> </w:t>
      </w:r>
      <w:r w:rsidR="00785A33" w:rsidRPr="00C30085">
        <w:rPr>
          <w:rFonts w:ascii="Book Antiqua" w:eastAsia="STXingkai" w:hAnsi="Book Antiqua" w:cs="Cambria"/>
          <w:color w:val="auto"/>
          <w:sz w:val="24"/>
          <w:szCs w:val="24"/>
        </w:rPr>
        <w:t>benefit from this intervention</w:t>
      </w:r>
      <w:r w:rsidRPr="00C30085">
        <w:rPr>
          <w:rFonts w:ascii="Book Antiqua" w:eastAsia="STXingkai" w:hAnsi="Book Antiqua" w:cs="Cambria"/>
          <w:color w:val="auto"/>
          <w:sz w:val="24"/>
          <w:szCs w:val="24"/>
        </w:rPr>
        <w:t xml:space="preserve">, proper selection of patients who would </w:t>
      </w:r>
      <w:r w:rsidR="00785A33" w:rsidRPr="00C30085">
        <w:rPr>
          <w:rFonts w:ascii="Book Antiqua" w:eastAsia="STXingkai" w:hAnsi="Book Antiqua" w:cs="Cambria"/>
          <w:color w:val="auto"/>
          <w:sz w:val="24"/>
          <w:szCs w:val="24"/>
        </w:rPr>
        <w:t xml:space="preserve">be adequate surgical candidates </w:t>
      </w:r>
      <w:r w:rsidRPr="00C30085">
        <w:rPr>
          <w:rFonts w:ascii="Book Antiqua" w:eastAsia="STXingkai" w:hAnsi="Book Antiqua" w:cs="Cambria"/>
          <w:color w:val="auto"/>
          <w:sz w:val="24"/>
          <w:szCs w:val="24"/>
        </w:rPr>
        <w:t>becomes vital.</w:t>
      </w:r>
      <w:r w:rsidR="001A5C60" w:rsidRPr="00C30085">
        <w:rPr>
          <w:rFonts w:ascii="Book Antiqua" w:eastAsia="STXingkai" w:hAnsi="Book Antiqua" w:cs="Cambria"/>
          <w:color w:val="auto"/>
          <w:sz w:val="24"/>
          <w:szCs w:val="24"/>
        </w:rPr>
        <w:t xml:space="preserve"> A combination of imaging techniques may be utilized in the detection of the lesions.</w:t>
      </w:r>
      <w:r w:rsidR="00A830D2" w:rsidRPr="00C30085">
        <w:rPr>
          <w:rFonts w:ascii="Book Antiqua" w:eastAsia="STXingkai" w:hAnsi="Book Antiqua" w:cs="Cambria"/>
          <w:color w:val="auto"/>
          <w:sz w:val="24"/>
          <w:szCs w:val="24"/>
        </w:rPr>
        <w:t xml:space="preserve"> The criteria for resection are continuously </w:t>
      </w:r>
      <w:r w:rsidR="002A4B1B" w:rsidRPr="00C30085">
        <w:rPr>
          <w:rFonts w:ascii="Book Antiqua" w:eastAsia="STXingkai" w:hAnsi="Book Antiqua" w:cs="Cambria"/>
          <w:color w:val="auto"/>
          <w:sz w:val="24"/>
          <w:szCs w:val="24"/>
        </w:rPr>
        <w:t>evolving</w:t>
      </w:r>
      <w:r w:rsidR="00BA6FEA" w:rsidRPr="00C30085">
        <w:rPr>
          <w:rFonts w:ascii="Book Antiqua" w:eastAsia="STXingkai" w:hAnsi="Book Antiqua" w:cs="Cambria"/>
          <w:color w:val="auto"/>
          <w:sz w:val="24"/>
          <w:szCs w:val="24"/>
        </w:rPr>
        <w:t xml:space="preserve">; currently, the </w:t>
      </w:r>
      <w:r w:rsidR="00A830D2" w:rsidRPr="00C30085">
        <w:rPr>
          <w:rFonts w:ascii="Book Antiqua" w:eastAsia="STXingkai" w:hAnsi="Book Antiqua" w:cs="Cambria"/>
          <w:color w:val="auto"/>
          <w:sz w:val="24"/>
          <w:szCs w:val="24"/>
        </w:rPr>
        <w:t>requirements that need be met to undergo resection of CRLM are</w:t>
      </w:r>
      <w:r w:rsidR="00BA6FEA" w:rsidRPr="00C30085">
        <w:rPr>
          <w:rFonts w:ascii="Book Antiqua" w:eastAsia="STXingkai" w:hAnsi="Book Antiqua" w:cs="Cambria"/>
          <w:color w:val="auto"/>
          <w:sz w:val="24"/>
          <w:szCs w:val="24"/>
        </w:rPr>
        <w:t>:</w:t>
      </w:r>
      <w:r w:rsidR="00A830D2" w:rsidRPr="00C30085">
        <w:rPr>
          <w:rFonts w:ascii="Book Antiqua" w:eastAsia="STXingkai" w:hAnsi="Book Antiqua" w:cs="Cambria"/>
          <w:color w:val="auto"/>
          <w:sz w:val="24"/>
          <w:szCs w:val="24"/>
        </w:rPr>
        <w:t xml:space="preserve"> the anticipation of attaining a negative margin</w:t>
      </w:r>
      <w:r w:rsidR="002A4B1B" w:rsidRPr="00C30085">
        <w:rPr>
          <w:rFonts w:ascii="Book Antiqua" w:eastAsia="STXingkai" w:hAnsi="Book Antiqua" w:cs="Cambria"/>
          <w:color w:val="auto"/>
          <w:sz w:val="24"/>
          <w:szCs w:val="24"/>
        </w:rPr>
        <w:t xml:space="preserve"> (R0 resection)</w:t>
      </w:r>
      <w:r w:rsidR="00A830D2" w:rsidRPr="00C30085">
        <w:rPr>
          <w:rFonts w:ascii="Book Antiqua" w:eastAsia="STXingkai" w:hAnsi="Book Antiqua" w:cs="Cambria"/>
          <w:color w:val="auto"/>
          <w:sz w:val="24"/>
          <w:szCs w:val="24"/>
        </w:rPr>
        <w:t>, whilst maintaining an adequate</w:t>
      </w:r>
      <w:r w:rsidR="00722DA4" w:rsidRPr="00C30085">
        <w:rPr>
          <w:rFonts w:ascii="Book Antiqua" w:eastAsia="STXingkai" w:hAnsi="Book Antiqua" w:cs="Cambria"/>
          <w:color w:val="auto"/>
          <w:sz w:val="24"/>
          <w:szCs w:val="24"/>
        </w:rPr>
        <w:t xml:space="preserve"> functioning</w:t>
      </w:r>
      <w:r w:rsidR="00A830D2" w:rsidRPr="00C30085">
        <w:rPr>
          <w:rFonts w:ascii="Book Antiqua" w:eastAsia="STXingkai" w:hAnsi="Book Antiqua" w:cs="Cambria"/>
          <w:color w:val="auto"/>
          <w:sz w:val="24"/>
          <w:szCs w:val="24"/>
        </w:rPr>
        <w:t xml:space="preserve"> future liver remnant. The timing of hepatectomy in regards to </w:t>
      </w:r>
      <w:r w:rsidR="003F3A2E" w:rsidRPr="00C30085">
        <w:rPr>
          <w:rFonts w:ascii="Book Antiqua" w:eastAsia="STXingkai" w:hAnsi="Book Antiqua" w:cs="Cambria"/>
          <w:color w:val="auto"/>
          <w:sz w:val="24"/>
          <w:szCs w:val="24"/>
        </w:rPr>
        <w:t xml:space="preserve">resection of </w:t>
      </w:r>
      <w:r w:rsidR="00A830D2" w:rsidRPr="00C30085">
        <w:rPr>
          <w:rFonts w:ascii="Book Antiqua" w:eastAsia="STXingkai" w:hAnsi="Book Antiqua" w:cs="Cambria"/>
          <w:color w:val="auto"/>
          <w:sz w:val="24"/>
          <w:szCs w:val="24"/>
        </w:rPr>
        <w:t xml:space="preserve">the primary </w:t>
      </w:r>
      <w:r w:rsidR="003F3A2E" w:rsidRPr="00C30085">
        <w:rPr>
          <w:rFonts w:ascii="Book Antiqua" w:eastAsia="STXingkai" w:hAnsi="Book Antiqua" w:cs="Cambria"/>
          <w:color w:val="auto"/>
          <w:sz w:val="24"/>
          <w:szCs w:val="24"/>
        </w:rPr>
        <w:t>remains controversial; before, after, or simultaneously. This depends mainly on the tumor burden</w:t>
      </w:r>
      <w:r w:rsidR="002A4B1B" w:rsidRPr="00C30085">
        <w:rPr>
          <w:rFonts w:ascii="Book Antiqua" w:eastAsia="STXingkai" w:hAnsi="Book Antiqua" w:cs="Cambria"/>
          <w:color w:val="auto"/>
          <w:sz w:val="24"/>
          <w:szCs w:val="24"/>
        </w:rPr>
        <w:t xml:space="preserve"> and symptoms from the primary tumor</w:t>
      </w:r>
      <w:r w:rsidR="003F3A2E" w:rsidRPr="00C30085">
        <w:rPr>
          <w:rFonts w:ascii="Book Antiqua" w:eastAsia="STXingkai" w:hAnsi="Book Antiqua" w:cs="Cambria"/>
          <w:color w:val="auto"/>
          <w:sz w:val="24"/>
          <w:szCs w:val="24"/>
        </w:rPr>
        <w:t>.</w:t>
      </w:r>
      <w:r w:rsidR="006A607D" w:rsidRPr="00C30085">
        <w:rPr>
          <w:rFonts w:ascii="Book Antiqua" w:eastAsia="STXingkai" w:hAnsi="Book Antiqua" w:cs="Cambria"/>
          <w:color w:val="auto"/>
          <w:sz w:val="24"/>
          <w:szCs w:val="24"/>
        </w:rPr>
        <w:t xml:space="preserve"> The role of chemotherapy differs according to the resectability of the liver lesion(s)</w:t>
      </w:r>
      <w:r w:rsidR="00B11CA0" w:rsidRPr="00C30085">
        <w:rPr>
          <w:rFonts w:ascii="Book Antiqua" w:eastAsia="STXingkai" w:hAnsi="Book Antiqua" w:cs="Cambria"/>
          <w:color w:val="auto"/>
          <w:sz w:val="24"/>
          <w:szCs w:val="24"/>
        </w:rPr>
        <w:t>;</w:t>
      </w:r>
      <w:r w:rsidR="006A607D" w:rsidRPr="00C30085">
        <w:rPr>
          <w:rFonts w:ascii="Book Antiqua" w:eastAsia="STXingkai" w:hAnsi="Book Antiqua" w:cs="Cambria"/>
          <w:color w:val="auto"/>
          <w:sz w:val="24"/>
          <w:szCs w:val="24"/>
        </w:rPr>
        <w:t xml:space="preserve"> no evidence of improved survival was shown in patients with resectable disease who received preoperative chemotherapy.</w:t>
      </w:r>
      <w:r w:rsidR="00FD52C1" w:rsidRPr="00C30085">
        <w:rPr>
          <w:rFonts w:ascii="Book Antiqua" w:eastAsia="STXingkai" w:hAnsi="Book Antiqua" w:cs="Cambria"/>
          <w:color w:val="auto"/>
          <w:sz w:val="24"/>
          <w:szCs w:val="24"/>
        </w:rPr>
        <w:t xml:space="preserve"> Presence of extrahepatic disease in itself is no longer considered a reason to preclude patients from resection of their CRLM</w:t>
      </w:r>
      <w:r w:rsidR="002A4B1B" w:rsidRPr="00C30085">
        <w:rPr>
          <w:rFonts w:ascii="Book Antiqua" w:eastAsia="STXingkai" w:hAnsi="Book Antiqua" w:cs="Cambria"/>
          <w:color w:val="auto"/>
          <w:sz w:val="24"/>
          <w:szCs w:val="24"/>
        </w:rPr>
        <w:t>, providing limited extra-hepatic disease, although this currently is an area of active investigations</w:t>
      </w:r>
      <w:r w:rsidR="00FD52C1" w:rsidRPr="00C30085">
        <w:rPr>
          <w:rFonts w:ascii="Book Antiqua" w:eastAsia="STXingkai" w:hAnsi="Book Antiqua" w:cs="Cambria"/>
          <w:color w:val="auto"/>
          <w:sz w:val="24"/>
          <w:szCs w:val="24"/>
        </w:rPr>
        <w:t xml:space="preserve">. </w:t>
      </w:r>
      <w:r w:rsidR="002A4B1B" w:rsidRPr="00C30085">
        <w:rPr>
          <w:rFonts w:ascii="Book Antiqua" w:eastAsia="STXingkai" w:hAnsi="Book Antiqua" w:cs="Cambria"/>
          <w:color w:val="auto"/>
          <w:sz w:val="24"/>
          <w:szCs w:val="24"/>
        </w:rPr>
        <w:t>In conclusion, we review the indications, the adequate selection of patients and perioperative factors to be considered for resection colorectal liver metastasis.</w:t>
      </w:r>
    </w:p>
    <w:p w14:paraId="1DB3FD47" w14:textId="77777777" w:rsidR="00583541" w:rsidRPr="00C30085" w:rsidRDefault="00583541" w:rsidP="005D4E68">
      <w:pPr>
        <w:pStyle w:val="Body"/>
        <w:adjustRightInd w:val="0"/>
        <w:snapToGrid w:val="0"/>
        <w:spacing w:after="0" w:line="360" w:lineRule="auto"/>
        <w:jc w:val="both"/>
        <w:rPr>
          <w:rFonts w:ascii="Book Antiqua" w:eastAsia="STXingkai" w:hAnsi="Book Antiqua" w:cs="Cambria"/>
          <w:color w:val="auto"/>
          <w:sz w:val="24"/>
          <w:szCs w:val="24"/>
        </w:rPr>
      </w:pPr>
    </w:p>
    <w:p w14:paraId="607D3985" w14:textId="43DC6255" w:rsidR="00583541" w:rsidRPr="00C30085" w:rsidRDefault="00B822CD" w:rsidP="005D4E68">
      <w:pPr>
        <w:pStyle w:val="Body"/>
        <w:adjustRightInd w:val="0"/>
        <w:snapToGrid w:val="0"/>
        <w:spacing w:after="0" w:line="360" w:lineRule="auto"/>
        <w:jc w:val="both"/>
        <w:rPr>
          <w:rFonts w:ascii="Book Antiqua" w:eastAsia="STXingkai" w:hAnsi="Book Antiqua" w:cs="Cambria"/>
          <w:b/>
          <w:color w:val="auto"/>
          <w:sz w:val="24"/>
          <w:szCs w:val="24"/>
        </w:rPr>
      </w:pPr>
      <w:r w:rsidRPr="00C30085">
        <w:rPr>
          <w:rFonts w:ascii="Book Antiqua" w:eastAsia="STXingkai" w:hAnsi="Book Antiqua" w:cs="Cambria"/>
          <w:b/>
          <w:color w:val="auto"/>
          <w:sz w:val="24"/>
          <w:szCs w:val="24"/>
        </w:rPr>
        <w:t>Key</w:t>
      </w:r>
      <w:r w:rsidR="008711C4" w:rsidRPr="00C30085">
        <w:rPr>
          <w:rFonts w:ascii="Book Antiqua" w:eastAsia="STXingkai" w:hAnsi="Book Antiqua" w:cs="Cambria" w:hint="eastAsia"/>
          <w:b/>
          <w:color w:val="auto"/>
          <w:sz w:val="24"/>
          <w:szCs w:val="24"/>
          <w:lang w:eastAsia="zh-CN"/>
        </w:rPr>
        <w:t xml:space="preserve"> </w:t>
      </w:r>
      <w:r w:rsidRPr="00C30085">
        <w:rPr>
          <w:rFonts w:ascii="Book Antiqua" w:eastAsia="STXingkai" w:hAnsi="Book Antiqua" w:cs="Cambria"/>
          <w:b/>
          <w:color w:val="auto"/>
          <w:sz w:val="24"/>
          <w:szCs w:val="24"/>
        </w:rPr>
        <w:t xml:space="preserve">words: </w:t>
      </w:r>
      <w:bookmarkStart w:id="174" w:name="OLE_LINK2393"/>
      <w:bookmarkStart w:id="175" w:name="OLE_LINK2394"/>
      <w:r w:rsidR="00583541" w:rsidRPr="00C30085">
        <w:rPr>
          <w:rFonts w:ascii="Book Antiqua" w:eastAsia="STXingkai" w:hAnsi="Book Antiqua" w:cs="Cambria"/>
          <w:color w:val="auto"/>
          <w:sz w:val="24"/>
          <w:szCs w:val="24"/>
        </w:rPr>
        <w:t>Colorectal cancer liver metastases; Hepatectomy; Liver resection; Patient selection; Preoperative selection</w:t>
      </w:r>
    </w:p>
    <w:bookmarkEnd w:id="174"/>
    <w:bookmarkEnd w:id="175"/>
    <w:p w14:paraId="43454BC8" w14:textId="77777777" w:rsidR="00E122EA" w:rsidRPr="00C30085" w:rsidRDefault="00E122EA" w:rsidP="005D4E68">
      <w:pPr>
        <w:pStyle w:val="Body"/>
        <w:adjustRightInd w:val="0"/>
        <w:snapToGrid w:val="0"/>
        <w:spacing w:after="0" w:line="360" w:lineRule="auto"/>
        <w:jc w:val="both"/>
        <w:rPr>
          <w:rFonts w:ascii="Book Antiqua" w:eastAsia="STXingkai" w:hAnsi="Book Antiqua" w:cs="Cambria"/>
          <w:b/>
          <w:bCs/>
          <w:color w:val="auto"/>
          <w:sz w:val="24"/>
          <w:szCs w:val="24"/>
        </w:rPr>
      </w:pPr>
    </w:p>
    <w:p w14:paraId="7E3E0CE0" w14:textId="45BCBD5F" w:rsidR="00B822CD" w:rsidRPr="00C30085" w:rsidRDefault="00B822CD"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b/>
          <w:bCs/>
          <w:color w:val="auto"/>
          <w:sz w:val="24"/>
          <w:szCs w:val="24"/>
        </w:rPr>
        <w:t>© The Author(s) 2015.</w:t>
      </w:r>
      <w:r w:rsidRPr="00C30085">
        <w:rPr>
          <w:rFonts w:ascii="Book Antiqua" w:eastAsia="STXingkai" w:hAnsi="Book Antiqua" w:cs="Cambria"/>
          <w:color w:val="auto"/>
          <w:sz w:val="24"/>
          <w:szCs w:val="24"/>
        </w:rPr>
        <w:t xml:space="preserve"> Published by Baishideng Publishing Group Inc. All rights reserved.</w:t>
      </w:r>
    </w:p>
    <w:p w14:paraId="547909ED" w14:textId="77777777" w:rsidR="00543BBC" w:rsidRPr="00C30085" w:rsidRDefault="00543BBC" w:rsidP="005D4E68">
      <w:pPr>
        <w:pStyle w:val="Body"/>
        <w:adjustRightInd w:val="0"/>
        <w:snapToGrid w:val="0"/>
        <w:spacing w:after="0" w:line="360" w:lineRule="auto"/>
        <w:jc w:val="both"/>
        <w:rPr>
          <w:rFonts w:ascii="Book Antiqua" w:eastAsia="STXingkai" w:hAnsi="Book Antiqua" w:cs="Cambria"/>
          <w:b/>
          <w:bCs/>
          <w:color w:val="auto"/>
          <w:sz w:val="24"/>
          <w:szCs w:val="24"/>
        </w:rPr>
      </w:pPr>
    </w:p>
    <w:p w14:paraId="24C7269A" w14:textId="7799BA44" w:rsidR="00562444" w:rsidRPr="00C30085" w:rsidRDefault="00040328"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b/>
          <w:bCs/>
          <w:color w:val="auto"/>
          <w:sz w:val="24"/>
          <w:szCs w:val="24"/>
        </w:rPr>
        <w:t xml:space="preserve">Core tip: </w:t>
      </w:r>
      <w:bookmarkStart w:id="176" w:name="OLE_LINK2396"/>
      <w:bookmarkStart w:id="177" w:name="OLE_LINK2397"/>
      <w:r w:rsidR="007523C5" w:rsidRPr="00C30085">
        <w:rPr>
          <w:rFonts w:ascii="Book Antiqua" w:eastAsia="STXingkai" w:hAnsi="Book Antiqua" w:cs="Cambria"/>
          <w:color w:val="auto"/>
          <w:sz w:val="24"/>
          <w:szCs w:val="24"/>
        </w:rPr>
        <w:t xml:space="preserve">Resection of </w:t>
      </w:r>
      <w:r w:rsidR="008711C4" w:rsidRPr="00C30085">
        <w:rPr>
          <w:rFonts w:ascii="Book Antiqua" w:eastAsia="STXingkai" w:hAnsi="Book Antiqua" w:cs="Cambria"/>
          <w:color w:val="auto"/>
          <w:sz w:val="24"/>
          <w:szCs w:val="24"/>
        </w:rPr>
        <w:t xml:space="preserve">colorectal liver metastases </w:t>
      </w:r>
      <w:r w:rsidR="007523C5" w:rsidRPr="00C30085">
        <w:rPr>
          <w:rFonts w:ascii="Book Antiqua" w:eastAsia="STXingkai" w:hAnsi="Book Antiqua" w:cs="Cambria"/>
          <w:color w:val="auto"/>
          <w:sz w:val="24"/>
          <w:szCs w:val="24"/>
        </w:rPr>
        <w:t>has shown to prolong survival. Proper selection of patients who would benefit most from such a major procedure is crucial. Past contraindications are continuously being challenged.</w:t>
      </w:r>
      <w:r w:rsidR="00311CA8" w:rsidRPr="00C30085">
        <w:rPr>
          <w:rFonts w:ascii="Book Antiqua" w:eastAsia="STXingkai" w:hAnsi="Book Antiqua" w:cs="Cambria"/>
          <w:color w:val="auto"/>
          <w:sz w:val="24"/>
          <w:szCs w:val="24"/>
        </w:rPr>
        <w:t xml:space="preserve"> </w:t>
      </w:r>
      <w:r w:rsidR="007523C5" w:rsidRPr="00C30085">
        <w:rPr>
          <w:rFonts w:ascii="Book Antiqua" w:eastAsia="STXingkai" w:hAnsi="Book Antiqua" w:cs="Cambria"/>
          <w:color w:val="auto"/>
          <w:sz w:val="24"/>
          <w:szCs w:val="24"/>
        </w:rPr>
        <w:t>At present the only requirement is the anticipation of acquiring a negative margin and an adequate future liver remnant.</w:t>
      </w:r>
      <w:r w:rsidR="00311CA8" w:rsidRPr="00C30085">
        <w:rPr>
          <w:rFonts w:ascii="Book Antiqua" w:eastAsia="STXingkai" w:hAnsi="Book Antiqua" w:cs="Cambria"/>
          <w:color w:val="auto"/>
          <w:sz w:val="24"/>
          <w:szCs w:val="24"/>
        </w:rPr>
        <w:t xml:space="preserve"> </w:t>
      </w:r>
      <w:r w:rsidR="007523C5" w:rsidRPr="00C30085">
        <w:rPr>
          <w:rFonts w:ascii="Book Antiqua" w:eastAsia="STXingkai" w:hAnsi="Book Antiqua" w:cs="Cambria"/>
          <w:color w:val="auto"/>
          <w:sz w:val="24"/>
          <w:szCs w:val="24"/>
        </w:rPr>
        <w:t>Extrahepatic metastases are considered based on site and controllability. The use of preoperative chemotherapy</w:t>
      </w:r>
      <w:r w:rsidR="009B289D" w:rsidRPr="00C30085">
        <w:rPr>
          <w:rFonts w:ascii="Book Antiqua" w:eastAsia="STXingkai" w:hAnsi="Book Antiqua" w:cs="Cambria"/>
          <w:color w:val="auto"/>
          <w:sz w:val="24"/>
          <w:szCs w:val="24"/>
        </w:rPr>
        <w:t xml:space="preserve"> in resectable</w:t>
      </w:r>
      <w:r w:rsidR="004849B3" w:rsidRPr="00C30085">
        <w:rPr>
          <w:rFonts w:ascii="Book Antiqua" w:eastAsia="STXingkai" w:hAnsi="Book Antiqua" w:cs="Cambria"/>
          <w:color w:val="auto"/>
          <w:sz w:val="24"/>
          <w:szCs w:val="24"/>
        </w:rPr>
        <w:t xml:space="preserve"> </w:t>
      </w:r>
      <w:r w:rsidR="00E122EA" w:rsidRPr="00C30085">
        <w:rPr>
          <w:rFonts w:ascii="Book Antiqua" w:eastAsia="STXingkai" w:hAnsi="Book Antiqua" w:cs="Cambria"/>
          <w:color w:val="auto"/>
          <w:sz w:val="24"/>
          <w:szCs w:val="24"/>
        </w:rPr>
        <w:t>disease remains</w:t>
      </w:r>
      <w:r w:rsidR="007523C5" w:rsidRPr="00C30085">
        <w:rPr>
          <w:rFonts w:ascii="Book Antiqua" w:eastAsia="STXingkai" w:hAnsi="Book Antiqua" w:cs="Cambria"/>
          <w:color w:val="auto"/>
          <w:sz w:val="24"/>
          <w:szCs w:val="24"/>
        </w:rPr>
        <w:t xml:space="preserve"> an area of controversy. This article reviews the preoperative selection of patients for colorectal liver metastasectomy.</w:t>
      </w:r>
    </w:p>
    <w:p w14:paraId="0720B81E" w14:textId="77777777" w:rsidR="00E81849" w:rsidRPr="00C30085" w:rsidRDefault="00E81849" w:rsidP="005D4E68">
      <w:pPr>
        <w:pStyle w:val="Body"/>
        <w:adjustRightInd w:val="0"/>
        <w:snapToGrid w:val="0"/>
        <w:spacing w:after="0" w:line="360" w:lineRule="auto"/>
        <w:jc w:val="both"/>
        <w:rPr>
          <w:rFonts w:ascii="Book Antiqua" w:eastAsia="STXingkai" w:hAnsi="Book Antiqua" w:cs="Cambria"/>
          <w:b/>
          <w:bCs/>
          <w:color w:val="auto"/>
          <w:sz w:val="24"/>
          <w:szCs w:val="24"/>
          <w:lang w:val="fr-FR"/>
        </w:rPr>
      </w:pPr>
    </w:p>
    <w:p w14:paraId="2A2AD47D" w14:textId="77777777" w:rsidR="006E2DA8" w:rsidRPr="00C30085" w:rsidRDefault="006E2DA8" w:rsidP="006E2DA8">
      <w:pPr>
        <w:adjustRightInd w:val="0"/>
        <w:snapToGrid w:val="0"/>
        <w:spacing w:line="360" w:lineRule="auto"/>
        <w:jc w:val="both"/>
        <w:rPr>
          <w:rFonts w:ascii="Book Antiqua" w:hAnsi="Book Antiqua"/>
        </w:rPr>
      </w:pPr>
      <w:bookmarkStart w:id="178" w:name="OLE_LINK2398"/>
      <w:bookmarkStart w:id="179" w:name="OLE_LINK2399"/>
      <w:bookmarkEnd w:id="176"/>
      <w:bookmarkEnd w:id="177"/>
      <w:r w:rsidRPr="00C30085">
        <w:rPr>
          <w:rFonts w:ascii="Book Antiqua" w:eastAsia="STXingkai" w:hAnsi="Book Antiqua" w:cs="Cambria"/>
          <w:bCs/>
          <w:u w:color="000000"/>
        </w:rPr>
        <w:lastRenderedPageBreak/>
        <w:t>Mattar</w:t>
      </w:r>
      <w:r w:rsidRPr="00C30085">
        <w:rPr>
          <w:rFonts w:ascii="Book Antiqua" w:eastAsia="STXingkai" w:hAnsi="Book Antiqua" w:cs="Cambria" w:hint="eastAsia"/>
          <w:bCs/>
          <w:lang w:eastAsia="zh-CN"/>
        </w:rPr>
        <w:t xml:space="preserve"> RE</w:t>
      </w:r>
      <w:r w:rsidRPr="00C30085">
        <w:rPr>
          <w:rFonts w:ascii="Book Antiqua" w:eastAsia="STXingkai" w:hAnsi="Book Antiqua" w:cs="Cambria"/>
          <w:bCs/>
          <w:u w:color="000000"/>
        </w:rPr>
        <w:t>, Al-alem</w:t>
      </w:r>
      <w:r w:rsidRPr="00C30085">
        <w:rPr>
          <w:rFonts w:ascii="Book Antiqua" w:eastAsia="STXingkai" w:hAnsi="Book Antiqua" w:cs="Cambria" w:hint="eastAsia"/>
          <w:bCs/>
          <w:lang w:eastAsia="zh-CN"/>
        </w:rPr>
        <w:t xml:space="preserve"> FA</w:t>
      </w:r>
      <w:r w:rsidRPr="00C30085">
        <w:rPr>
          <w:rFonts w:ascii="Book Antiqua" w:eastAsia="STXingkai" w:hAnsi="Book Antiqua" w:cs="Cambria"/>
          <w:bCs/>
          <w:u w:color="000000"/>
        </w:rPr>
        <w:t>, Simoneau</w:t>
      </w:r>
      <w:r w:rsidRPr="00C30085">
        <w:rPr>
          <w:rFonts w:ascii="Book Antiqua" w:eastAsia="STXingkai" w:hAnsi="Book Antiqua" w:cs="Cambria" w:hint="eastAsia"/>
          <w:bCs/>
          <w:lang w:eastAsia="zh-CN"/>
        </w:rPr>
        <w:t xml:space="preserve"> E</w:t>
      </w:r>
      <w:r w:rsidRPr="00C30085">
        <w:rPr>
          <w:rFonts w:ascii="Book Antiqua" w:eastAsia="STXingkai" w:hAnsi="Book Antiqua" w:cs="Cambria"/>
          <w:bCs/>
          <w:u w:color="000000"/>
        </w:rPr>
        <w:t>, Hassanain</w:t>
      </w:r>
      <w:r w:rsidRPr="00C30085">
        <w:rPr>
          <w:rFonts w:ascii="Book Antiqua" w:eastAsia="STXingkai" w:hAnsi="Book Antiqua" w:cs="Cambria" w:hint="eastAsia"/>
          <w:bCs/>
          <w:lang w:eastAsia="zh-CN"/>
        </w:rPr>
        <w:t xml:space="preserve"> M. </w:t>
      </w:r>
      <w:r w:rsidR="00285C70" w:rsidRPr="00C30085">
        <w:rPr>
          <w:rFonts w:ascii="Book Antiqua" w:eastAsia="STXingkai" w:hAnsi="Book Antiqua" w:cs="Cambria"/>
          <w:bCs/>
          <w:u w:color="000000"/>
          <w:lang w:val="fr-FR"/>
        </w:rPr>
        <w:t xml:space="preserve">Preoperative </w:t>
      </w:r>
      <w:r w:rsidRPr="00C30085">
        <w:rPr>
          <w:rFonts w:ascii="Book Antiqua" w:eastAsia="STXingkai" w:hAnsi="Book Antiqua" w:cs="Cambria"/>
          <w:bCs/>
          <w:lang w:val="fr-FR"/>
        </w:rPr>
        <w:t>selection of patients with colorectal cancer liver metastasis for hepatic resection</w:t>
      </w:r>
      <w:r w:rsidRPr="00C30085">
        <w:rPr>
          <w:rFonts w:ascii="Book Antiqua" w:eastAsia="STXingkai" w:hAnsi="Book Antiqua" w:cs="Cambria"/>
          <w:bCs/>
          <w:lang w:val="fr-FR" w:eastAsia="zh-CN"/>
        </w:rPr>
        <w:t>.</w:t>
      </w:r>
      <w:r w:rsidRPr="00C30085">
        <w:rPr>
          <w:rFonts w:ascii="Book Antiqua" w:eastAsia="STXingkai" w:hAnsi="Book Antiqua" w:cs="Cambria" w:hint="eastAsia"/>
          <w:bCs/>
          <w:lang w:val="fr-FR" w:eastAsia="zh-CN"/>
        </w:rPr>
        <w:t xml:space="preserve"> </w:t>
      </w:r>
      <w:bookmarkStart w:id="180" w:name="OLE_LINK199"/>
      <w:bookmarkStart w:id="181" w:name="OLE_LINK200"/>
      <w:bookmarkStart w:id="182" w:name="OLE_LINK196"/>
      <w:bookmarkStart w:id="183" w:name="OLE_LINK341"/>
      <w:bookmarkStart w:id="184" w:name="OLE_LINK377"/>
      <w:bookmarkStart w:id="185" w:name="OLE_LINK366"/>
      <w:bookmarkStart w:id="186" w:name="OLE_LINK1038"/>
      <w:bookmarkStart w:id="187" w:name="OLE_LINK1166"/>
      <w:bookmarkStart w:id="188" w:name="OLE_LINK1175"/>
      <w:bookmarkStart w:id="189" w:name="OLE_LINK1423"/>
      <w:bookmarkStart w:id="190" w:name="OLE_LINK1440"/>
      <w:bookmarkStart w:id="191" w:name="OLE_LINK1572"/>
      <w:bookmarkStart w:id="192" w:name="OLE_LINK1388"/>
      <w:bookmarkStart w:id="193" w:name="OLE_LINK1439"/>
      <w:bookmarkStart w:id="194" w:name="OLE_LINK16"/>
      <w:bookmarkStart w:id="195" w:name="OLE_LINK1381"/>
      <w:bookmarkStart w:id="196" w:name="OLE_LINK1442"/>
      <w:bookmarkStart w:id="197" w:name="OLE_LINK1500"/>
      <w:bookmarkStart w:id="198" w:name="OLE_LINK1681"/>
      <w:bookmarkStart w:id="199" w:name="OLE_LINK1712"/>
      <w:bookmarkStart w:id="200" w:name="OLE_LINK3321"/>
      <w:bookmarkStart w:id="201" w:name="OLE_LINK747"/>
      <w:bookmarkStart w:id="202" w:name="OLE_LINK2187"/>
      <w:r w:rsidRPr="00C30085">
        <w:rPr>
          <w:rFonts w:ascii="Book Antiqua" w:hAnsi="Book Antiqua"/>
          <w:i/>
        </w:rPr>
        <w:t xml:space="preserve">World J Gastroenterol </w:t>
      </w:r>
      <w:r w:rsidRPr="00C30085">
        <w:rPr>
          <w:rFonts w:ascii="Book Antiqua" w:hAnsi="Book Antiqua" w:hint="eastAsia"/>
        </w:rPr>
        <w:t>2015</w:t>
      </w:r>
      <w:r w:rsidRPr="00C30085">
        <w:rPr>
          <w:rFonts w:ascii="Book Antiqua" w:hAnsi="Book Antiqua"/>
        </w:rPr>
        <w:t>; In press</w:t>
      </w:r>
    </w:p>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14:paraId="55262546" w14:textId="135B21C2" w:rsidR="00285C70" w:rsidRPr="00C30085" w:rsidRDefault="00285C70" w:rsidP="006E2DA8">
      <w:pPr>
        <w:pStyle w:val="Body"/>
        <w:spacing w:line="360" w:lineRule="auto"/>
        <w:jc w:val="both"/>
        <w:rPr>
          <w:rFonts w:ascii="Book Antiqua" w:eastAsia="STXingkai" w:hAnsi="Book Antiqua" w:cs="Cambria"/>
          <w:bCs/>
          <w:color w:val="auto"/>
          <w:sz w:val="24"/>
          <w:szCs w:val="24"/>
          <w:lang w:eastAsia="zh-CN"/>
        </w:rPr>
      </w:pPr>
    </w:p>
    <w:p w14:paraId="1D959498" w14:textId="77777777" w:rsidR="00E81849" w:rsidRPr="00C30085" w:rsidRDefault="00E81849" w:rsidP="005D4E68">
      <w:pPr>
        <w:pStyle w:val="Body"/>
        <w:adjustRightInd w:val="0"/>
        <w:snapToGrid w:val="0"/>
        <w:spacing w:after="0" w:line="360" w:lineRule="auto"/>
        <w:jc w:val="both"/>
        <w:rPr>
          <w:rFonts w:ascii="Book Antiqua" w:eastAsia="STXingkai" w:hAnsi="Book Antiqua" w:cs="Cambria"/>
          <w:b/>
          <w:bCs/>
          <w:color w:val="auto"/>
          <w:sz w:val="24"/>
          <w:szCs w:val="24"/>
          <w:lang w:val="fr-FR"/>
        </w:rPr>
      </w:pPr>
    </w:p>
    <w:p w14:paraId="48C99643" w14:textId="77777777" w:rsidR="006260E9" w:rsidRPr="00C30085" w:rsidRDefault="006260E9" w:rsidP="005D4E68">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Cambria"/>
          <w:b/>
          <w:bCs/>
          <w:u w:color="000000"/>
          <w:lang w:val="fr-FR"/>
        </w:rPr>
      </w:pPr>
      <w:r w:rsidRPr="00C30085">
        <w:rPr>
          <w:rFonts w:ascii="Book Antiqua" w:eastAsia="STXingkai" w:hAnsi="Book Antiqua" w:cs="Cambria"/>
          <w:b/>
          <w:bCs/>
          <w:lang w:val="fr-FR"/>
        </w:rPr>
        <w:br w:type="page"/>
      </w:r>
    </w:p>
    <w:p w14:paraId="509C9BAC" w14:textId="183BB06B" w:rsidR="00543BBC" w:rsidRPr="00C30085" w:rsidRDefault="00785A33" w:rsidP="005D4E68">
      <w:pPr>
        <w:pStyle w:val="Body"/>
        <w:adjustRightInd w:val="0"/>
        <w:snapToGrid w:val="0"/>
        <w:spacing w:after="0" w:line="360" w:lineRule="auto"/>
        <w:jc w:val="both"/>
        <w:rPr>
          <w:rFonts w:ascii="Book Antiqua" w:eastAsia="STXingkai" w:hAnsi="Book Antiqua" w:cs="Cambria"/>
          <w:b/>
          <w:bCs/>
          <w:color w:val="auto"/>
          <w:sz w:val="24"/>
          <w:szCs w:val="24"/>
          <w:lang w:val="fr-FR"/>
        </w:rPr>
      </w:pPr>
      <w:r w:rsidRPr="00C30085">
        <w:rPr>
          <w:rFonts w:ascii="Book Antiqua" w:eastAsia="STXingkai" w:hAnsi="Book Antiqua" w:cs="Cambria"/>
          <w:b/>
          <w:bCs/>
          <w:color w:val="auto"/>
          <w:sz w:val="24"/>
          <w:szCs w:val="24"/>
          <w:lang w:val="fr-FR"/>
        </w:rPr>
        <w:lastRenderedPageBreak/>
        <w:t>INTRODUCTION</w:t>
      </w:r>
    </w:p>
    <w:p w14:paraId="7E2B79BD" w14:textId="73E8F25C" w:rsidR="00742FB4" w:rsidRPr="00C30085" w:rsidRDefault="00742FB4" w:rsidP="005D4E68">
      <w:pPr>
        <w:pStyle w:val="Body"/>
        <w:adjustRightInd w:val="0"/>
        <w:snapToGrid w:val="0"/>
        <w:spacing w:after="0" w:line="360" w:lineRule="auto"/>
        <w:jc w:val="both"/>
        <w:rPr>
          <w:rFonts w:ascii="Book Antiqua" w:eastAsia="STXingkai" w:hAnsi="Book Antiqua" w:cs="Cambria"/>
          <w:bCs/>
          <w:color w:val="auto"/>
          <w:sz w:val="24"/>
          <w:szCs w:val="24"/>
          <w:lang w:eastAsia="zh-CN"/>
        </w:rPr>
      </w:pPr>
      <w:r w:rsidRPr="00C30085">
        <w:rPr>
          <w:rFonts w:ascii="Book Antiqua" w:eastAsia="STXingkai" w:hAnsi="Book Antiqua" w:cs="Cambria"/>
          <w:bCs/>
          <w:color w:val="auto"/>
          <w:sz w:val="24"/>
          <w:szCs w:val="24"/>
        </w:rPr>
        <w:t>“</w:t>
      </w:r>
      <w:r w:rsidRPr="00C30085">
        <w:rPr>
          <w:rFonts w:ascii="Book Antiqua" w:eastAsia="STXingkai" w:hAnsi="Book Antiqua" w:cs="Cambria"/>
          <w:bCs/>
          <w:iCs/>
          <w:color w:val="auto"/>
          <w:sz w:val="24"/>
          <w:szCs w:val="24"/>
        </w:rPr>
        <w:t>Biology is King; selection of cases is Queen, and the technical details of surgical procedures are princes and princesses of the realm who frequently try to overthrow the powerful forces of the King and Queen, usually to no long-term avail, although with some temporary apparent victories</w:t>
      </w:r>
      <w:r w:rsidR="0064109F" w:rsidRPr="00C30085">
        <w:rPr>
          <w:rFonts w:ascii="Book Antiqua" w:eastAsia="STXingkai" w:hAnsi="Book Antiqua" w:cs="Cambria"/>
          <w:bCs/>
          <w:color w:val="auto"/>
          <w:sz w:val="24"/>
          <w:szCs w:val="24"/>
        </w:rPr>
        <w:fldChar w:fldCharType="begin"/>
      </w:r>
      <w:r w:rsidR="001D7E17" w:rsidRPr="00C30085">
        <w:rPr>
          <w:rFonts w:ascii="Book Antiqua" w:eastAsia="STXingkai" w:hAnsi="Book Antiqua" w:cs="Cambria"/>
          <w:bCs/>
          <w:color w:val="auto"/>
          <w:sz w:val="24"/>
          <w:szCs w:val="24"/>
        </w:rPr>
        <w:instrText xml:space="preserve"> ADDIN EN.CITE &lt;EndNote&gt;&lt;Cite&gt;&lt;Author&gt;Cady&lt;/Author&gt;&lt;Year&gt;1997&lt;/Year&gt;&lt;RecNum&gt;390&lt;/RecNum&gt;&lt;DisplayText&gt;&lt;style face="superscript"&gt;[1]&lt;/style&gt;&lt;/DisplayText&gt;&lt;record&gt;&lt;rec-number&gt;390&lt;/rec-number&gt;&lt;foreign-keys&gt;&lt;key app="EN" db-id="wvxspzfe8szr2mewtdpv9arotaddzsrz2550" timestamp="1429351601"&gt;390&lt;/key&gt;&lt;/foreign-keys&gt;&lt;ref-type name="Journal Article"&gt;17&lt;/ref-type&gt;&lt;contributors&gt;&lt;authors&gt;&lt;author&gt;Cady, B.&lt;/author&gt;&lt;/authors&gt;&lt;/contributors&gt;&lt;auth-address&gt;New England Deaconess Hospital, Boston, MA 02215, USA.&lt;/auth-address&gt;&lt;titles&gt;&lt;title&gt;Basic principles in surgical oncology&lt;/title&gt;&lt;secondary-title&gt;Arch Surg&lt;/secondary-title&gt;&lt;/titles&gt;&lt;periodical&gt;&lt;full-title&gt;Arch Surg&lt;/full-title&gt;&lt;/periodical&gt;&lt;pages&gt;338-46&lt;/pages&gt;&lt;volume&gt;132&lt;/volume&gt;&lt;number&gt;4&lt;/number&gt;&lt;keywords&gt;&lt;keyword&gt;Combined Modality Therapy&lt;/keyword&gt;&lt;keyword&gt;General Surgery/trends&lt;/keyword&gt;&lt;keyword&gt;Humans&lt;/keyword&gt;&lt;keyword&gt;Neoplasm Metastasis&lt;/keyword&gt;&lt;keyword&gt;Neoplasm Recurrence, Local/mortality/prevention &amp;amp; control&lt;/keyword&gt;&lt;keyword&gt;Neoplasms/pathology/*surgery&lt;/keyword&gt;&lt;keyword&gt;Neoplasms, Multiple Primary&lt;/keyword&gt;&lt;/keywords&gt;&lt;dates&gt;&lt;year&gt;1997&lt;/year&gt;&lt;pub-dates&gt;&lt;date&gt;Apr&lt;/date&gt;&lt;/pub-dates&gt;&lt;/dates&gt;&lt;publisher&gt;American Medical Association&lt;/publisher&gt;&lt;isbn&gt;0004-0010 (Print)&amp;#xD;0004-0010 (Linking)&lt;/isbn&gt;&lt;accession-num&gt;9108752&lt;/accession-num&gt;&lt;urls&gt;&lt;related-urls&gt;&lt;url&gt;http://www.ncbi.nlm.nih.gov/pubmed/9108752&lt;/url&gt;&lt;/related-urls&gt;&lt;/urls&gt;&lt;electronic-resource-num&gt;10.1001/archsurg.1997.01430280012001&lt;/electronic-resource-num&gt;&lt;/record&gt;&lt;/Cite&gt;&lt;/EndNote&gt;</w:instrText>
      </w:r>
      <w:r w:rsidR="0064109F" w:rsidRPr="00C30085">
        <w:rPr>
          <w:rFonts w:ascii="Book Antiqua" w:eastAsia="STXingkai" w:hAnsi="Book Antiqua" w:cs="Cambria"/>
          <w:bCs/>
          <w:color w:val="auto"/>
          <w:sz w:val="24"/>
          <w:szCs w:val="24"/>
        </w:rPr>
        <w:fldChar w:fldCharType="separate"/>
      </w:r>
      <w:r w:rsidR="001D7E17" w:rsidRPr="00C30085">
        <w:rPr>
          <w:rFonts w:ascii="Book Antiqua" w:eastAsia="STXingkai" w:hAnsi="Book Antiqua" w:cs="Cambria"/>
          <w:bCs/>
          <w:noProof/>
          <w:color w:val="auto"/>
          <w:sz w:val="24"/>
          <w:szCs w:val="24"/>
          <w:vertAlign w:val="superscript"/>
        </w:rPr>
        <w:t>[</w:t>
      </w:r>
      <w:hyperlink w:anchor="_ENREF_1" w:tooltip="Cady, 1997 #390" w:history="1">
        <w:r w:rsidR="005308B2" w:rsidRPr="00C30085">
          <w:rPr>
            <w:rFonts w:ascii="Book Antiqua" w:eastAsia="STXingkai" w:hAnsi="Book Antiqua" w:cs="Cambria"/>
            <w:bCs/>
            <w:noProof/>
            <w:color w:val="auto"/>
            <w:sz w:val="24"/>
            <w:szCs w:val="24"/>
            <w:vertAlign w:val="superscript"/>
          </w:rPr>
          <w:t>1</w:t>
        </w:r>
      </w:hyperlink>
      <w:r w:rsidR="001D7E17" w:rsidRPr="00C30085">
        <w:rPr>
          <w:rFonts w:ascii="Book Antiqua" w:eastAsia="STXingkai" w:hAnsi="Book Antiqua" w:cs="Cambria"/>
          <w:bCs/>
          <w:noProof/>
          <w:color w:val="auto"/>
          <w:sz w:val="24"/>
          <w:szCs w:val="24"/>
          <w:vertAlign w:val="superscript"/>
        </w:rPr>
        <w:t>]</w:t>
      </w:r>
      <w:r w:rsidR="0064109F" w:rsidRPr="00C30085">
        <w:rPr>
          <w:rFonts w:ascii="Book Antiqua" w:eastAsia="STXingkai" w:hAnsi="Book Antiqua" w:cs="Cambria"/>
          <w:bCs/>
          <w:color w:val="auto"/>
          <w:sz w:val="24"/>
          <w:szCs w:val="24"/>
        </w:rPr>
        <w:fldChar w:fldCharType="end"/>
      </w:r>
      <w:r w:rsidR="004E3A83" w:rsidRPr="00C30085">
        <w:rPr>
          <w:rFonts w:ascii="Book Antiqua" w:eastAsia="STXingkai" w:hAnsi="Book Antiqua" w:cs="Cambria"/>
          <w:bCs/>
          <w:color w:val="auto"/>
          <w:sz w:val="24"/>
          <w:szCs w:val="24"/>
        </w:rPr>
        <w:t>.”</w:t>
      </w:r>
      <w:r w:rsidR="002564B6" w:rsidRPr="00C30085">
        <w:rPr>
          <w:rFonts w:ascii="Book Antiqua" w:eastAsia="STXingkai" w:hAnsi="Book Antiqua" w:cs="Cambria" w:hint="eastAsia"/>
          <w:bCs/>
          <w:color w:val="auto"/>
          <w:sz w:val="24"/>
          <w:szCs w:val="24"/>
          <w:lang w:eastAsia="zh-CN"/>
        </w:rPr>
        <w:t xml:space="preserve">- by </w:t>
      </w:r>
      <w:r w:rsidRPr="00C30085">
        <w:rPr>
          <w:rFonts w:ascii="Book Antiqua" w:eastAsia="STXingkai" w:hAnsi="Book Antiqua" w:cs="Cambria"/>
          <w:bCs/>
          <w:color w:val="auto"/>
          <w:sz w:val="24"/>
          <w:szCs w:val="24"/>
        </w:rPr>
        <w:t>Blake Cady, MD</w:t>
      </w:r>
      <w:r w:rsidR="002564B6" w:rsidRPr="00C30085">
        <w:rPr>
          <w:rFonts w:ascii="Book Antiqua" w:eastAsia="STXingkai" w:hAnsi="Book Antiqua" w:cs="Cambria" w:hint="eastAsia"/>
          <w:bCs/>
          <w:color w:val="auto"/>
          <w:sz w:val="24"/>
          <w:szCs w:val="24"/>
          <w:lang w:eastAsia="zh-CN"/>
        </w:rPr>
        <w:t>.</w:t>
      </w:r>
    </w:p>
    <w:p w14:paraId="64EA3A86" w14:textId="25647B51" w:rsidR="007523C5"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Colorectal cancer remains one of the three most c</w:t>
      </w:r>
      <w:r w:rsidR="004E3A83" w:rsidRPr="00C30085">
        <w:rPr>
          <w:rFonts w:ascii="Book Antiqua" w:eastAsia="STXingkai" w:hAnsi="Book Antiqua" w:cs="Cambria"/>
          <w:color w:val="auto"/>
          <w:sz w:val="24"/>
          <w:szCs w:val="24"/>
        </w:rPr>
        <w:t>ommon cancers in many countries</w:t>
      </w:r>
      <w:r w:rsidR="0064109F" w:rsidRPr="00C30085">
        <w:rPr>
          <w:rFonts w:ascii="Book Antiqua" w:eastAsia="STXingkai" w:hAnsi="Book Antiqua" w:cs="Cambria"/>
          <w:color w:val="auto"/>
          <w:sz w:val="24"/>
          <w:szCs w:val="24"/>
        </w:rPr>
        <w:fldChar w:fldCharType="begin">
          <w:fldData xml:space="preserve">PEVuZE5vdGU+PENpdGU+PEF1dGhvcj5TaWVnZWw8L0F1dGhvcj48WWVhcj4yMDEzPC9ZZWFyPjxS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TaWVnZWw8L0F1dGhvcj48WWVhcj4yMDEzPC9ZZWFyPjxS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2" w:tooltip="Siegel, 2013 #1" w:history="1">
        <w:r w:rsidR="005308B2" w:rsidRPr="00C30085">
          <w:rPr>
            <w:rFonts w:ascii="Book Antiqua" w:eastAsia="STXingkai" w:hAnsi="Book Antiqua" w:cs="Cambria"/>
            <w:noProof/>
            <w:color w:val="auto"/>
            <w:sz w:val="24"/>
            <w:szCs w:val="24"/>
            <w:vertAlign w:val="superscript"/>
          </w:rPr>
          <w:t>2</w:t>
        </w:r>
      </w:hyperlink>
      <w:r w:rsidR="002564B6" w:rsidRPr="00C30085">
        <w:rPr>
          <w:rFonts w:ascii="Book Antiqua" w:eastAsia="STXingkai" w:hAnsi="Book Antiqua" w:cs="Cambria"/>
          <w:noProof/>
          <w:color w:val="auto"/>
          <w:sz w:val="24"/>
          <w:szCs w:val="24"/>
          <w:vertAlign w:val="superscript"/>
        </w:rPr>
        <w:t>,</w:t>
      </w:r>
      <w:hyperlink w:anchor="_ENREF_3" w:tooltip="Al-Eid, 2014 #460" w:history="1">
        <w:r w:rsidR="005308B2" w:rsidRPr="00C30085">
          <w:rPr>
            <w:rFonts w:ascii="Book Antiqua" w:eastAsia="STXingkai" w:hAnsi="Book Antiqua" w:cs="Cambria"/>
            <w:noProof/>
            <w:color w:val="auto"/>
            <w:sz w:val="24"/>
            <w:szCs w:val="24"/>
            <w:vertAlign w:val="superscript"/>
          </w:rPr>
          <w:t>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4E3A83"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Around two thirds of patients will develop distant metastases during the course of their illness</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Pestana&lt;/Author&gt;&lt;Year&gt;1964&lt;/Year&gt;&lt;RecNum&gt;2&lt;/RecNum&gt;&lt;DisplayText&gt;&lt;style face="superscript"&gt;[4]&lt;/style&gt;&lt;/DisplayText&gt;&lt;record&gt;&lt;rec-number&gt;2&lt;/rec-number&gt;&lt;foreign-keys&gt;&lt;key app="EN" db-id="wvxspzfe8szr2mewtdpv9arotaddzsrz2550" timestamp="0"&gt;2&lt;/key&gt;&lt;/foreign-keys&gt;&lt;ref-type name="Journal Article"&gt;17&lt;/ref-type&gt;&lt;contributors&gt;&lt;authors&gt;&lt;author&gt;Pestana, C.&lt;/author&gt;&lt;author&gt;Reitemeier, R. J.&lt;/author&gt;&lt;author&gt;Moertel, C. G.&lt;/author&gt;&lt;author&gt;Judd, E. S.&lt;/author&gt;&lt;author&gt;Dockerty, M. B.&lt;/author&gt;&lt;/authors&gt;&lt;/contributors&gt;&lt;titles&gt;&lt;title&gt;The Natural History of Carcinoma of the Colon and Rectum&lt;/title&gt;&lt;secondary-title&gt;Am J Surg&lt;/secondary-title&gt;&lt;alt-title&gt;American journal of surgery&lt;/alt-title&gt;&lt;/titles&gt;&lt;periodical&gt;&lt;full-title&gt;Am J Surg&lt;/full-title&gt;&lt;/periodical&gt;&lt;pages&gt;826-9&lt;/pages&gt;&lt;volume&gt;108&lt;/volume&gt;&lt;number&gt;6&lt;/number&gt;&lt;edition&gt;1964/12/01&lt;/edition&gt;&lt;keywords&gt;&lt;keyword&gt;*Colitis, Ulcerative&lt;/keyword&gt;&lt;keyword&gt;*Colonic Neoplasms&lt;/keyword&gt;&lt;keyword&gt;Neoplasms/*epidemiology/*radiotherapy/*therapy&lt;/keyword&gt;&lt;keyword&gt;*Palliative Care&lt;/keyword&gt;&lt;keyword&gt;*Rectal Neoplasms&lt;/keyword&gt;&lt;keyword&gt;*Neoplasm radiotherapy&lt;/keyword&gt;&lt;keyword&gt;*Neoplasm statistics&lt;/keyword&gt;&lt;keyword&gt;*Neoplasm therapy&lt;/keyword&gt;&lt;keyword&gt;*Palliative treatment&lt;/keyword&gt;&lt;/keywords&gt;&lt;dates&gt;&lt;year&gt;1964&lt;/year&gt;&lt;pub-dates&gt;&lt;date&gt;Dec&lt;/date&gt;&lt;/pub-dates&gt;&lt;/dates&gt;&lt;publisher&gt;Elsevier&lt;/publisher&gt;&lt;isbn&gt;0002-9610 (Print)&amp;#xD;0002-9610 (Linking)&lt;/isbn&gt;&lt;accession-num&gt;14233766&lt;/accession-num&gt;&lt;urls&gt;&lt;related-urls&gt;&lt;url&gt;http://www.ncbi.nlm.nih.gov/pubmed/14233766&lt;/url&gt;&lt;/related-urls&gt;&lt;/urls&gt;&lt;electronic-resource-num&gt;10.1016/0002-9610(64)90041-8&lt;/electronic-resource-num&gt;&lt;language&gt;eng&lt;/language&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 w:tooltip="Pestana, 1964 #2" w:history="1">
        <w:r w:rsidR="005308B2" w:rsidRPr="00C30085">
          <w:rPr>
            <w:rFonts w:ascii="Book Antiqua" w:eastAsia="STXingkai" w:hAnsi="Book Antiqua" w:cs="Cambria"/>
            <w:noProof/>
            <w:color w:val="auto"/>
            <w:sz w:val="24"/>
            <w:szCs w:val="24"/>
            <w:vertAlign w:val="superscript"/>
          </w:rPr>
          <w:t>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4E3A83"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e liver, in addition to being the most common site of metastases</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Pestana&lt;/Author&gt;&lt;Year&gt;1964&lt;/Year&gt;&lt;RecNum&gt;2&lt;/RecNum&gt;&lt;DisplayText&gt;&lt;style face="superscript"&gt;[4]&lt;/style&gt;&lt;/DisplayText&gt;&lt;record&gt;&lt;rec-number&gt;2&lt;/rec-number&gt;&lt;foreign-keys&gt;&lt;key app="EN" db-id="wvxspzfe8szr2mewtdpv9arotaddzsrz2550" timestamp="0"&gt;2&lt;/key&gt;&lt;/foreign-keys&gt;&lt;ref-type name="Journal Article"&gt;17&lt;/ref-type&gt;&lt;contributors&gt;&lt;authors&gt;&lt;author&gt;Pestana, C.&lt;/author&gt;&lt;author&gt;Reitemeier, R. J.&lt;/author&gt;&lt;author&gt;Moertel, C. G.&lt;/author&gt;&lt;author&gt;Judd, E. S.&lt;/author&gt;&lt;author&gt;Dockerty, M. B.&lt;/author&gt;&lt;/authors&gt;&lt;/contributors&gt;&lt;titles&gt;&lt;title&gt;The Natural History of Carcinoma of the Colon and Rectum&lt;/title&gt;&lt;secondary-title&gt;Am J Surg&lt;/secondary-title&gt;&lt;alt-title&gt;American journal of surgery&lt;/alt-title&gt;&lt;/titles&gt;&lt;periodical&gt;&lt;full-title&gt;Am J Surg&lt;/full-title&gt;&lt;/periodical&gt;&lt;pages&gt;826-9&lt;/pages&gt;&lt;volume&gt;108&lt;/volume&gt;&lt;number&gt;6&lt;/number&gt;&lt;edition&gt;1964/12/01&lt;/edition&gt;&lt;keywords&gt;&lt;keyword&gt;*Colitis, Ulcerative&lt;/keyword&gt;&lt;keyword&gt;*Colonic Neoplasms&lt;/keyword&gt;&lt;keyword&gt;Neoplasms/*epidemiology/*radiotherapy/*therapy&lt;/keyword&gt;&lt;keyword&gt;*Palliative Care&lt;/keyword&gt;&lt;keyword&gt;*Rectal Neoplasms&lt;/keyword&gt;&lt;keyword&gt;*Neoplasm radiotherapy&lt;/keyword&gt;&lt;keyword&gt;*Neoplasm statistics&lt;/keyword&gt;&lt;keyword&gt;*Neoplasm therapy&lt;/keyword&gt;&lt;keyword&gt;*Palliative treatment&lt;/keyword&gt;&lt;/keywords&gt;&lt;dates&gt;&lt;year&gt;1964&lt;/year&gt;&lt;pub-dates&gt;&lt;date&gt;Dec&lt;/date&gt;&lt;/pub-dates&gt;&lt;/dates&gt;&lt;publisher&gt;Elsevier&lt;/publisher&gt;&lt;isbn&gt;0002-9610 (Print)&amp;#xD;0002-9610 (Linking)&lt;/isbn&gt;&lt;accession-num&gt;14233766&lt;/accession-num&gt;&lt;urls&gt;&lt;related-urls&gt;&lt;url&gt;http://www.ncbi.nlm.nih.gov/pubmed/14233766&lt;/url&gt;&lt;/related-urls&gt;&lt;/urls&gt;&lt;electronic-resource-num&gt;10.1016/0002-9610(64)90041-8&lt;/electronic-resource-num&gt;&lt;language&gt;eng&lt;/language&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 w:tooltip="Pestana, 1964 #2" w:history="1">
        <w:r w:rsidR="005308B2" w:rsidRPr="00C30085">
          <w:rPr>
            <w:rFonts w:ascii="Book Antiqua" w:eastAsia="STXingkai" w:hAnsi="Book Antiqua" w:cs="Cambria"/>
            <w:noProof/>
            <w:color w:val="auto"/>
            <w:sz w:val="24"/>
            <w:szCs w:val="24"/>
            <w:vertAlign w:val="superscript"/>
          </w:rPr>
          <w:t>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4E3A83"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is also the first and only area of spread in 30</w:t>
      </w:r>
      <w:r w:rsidR="002564B6" w:rsidRPr="00C30085">
        <w:rPr>
          <w:rFonts w:ascii="Book Antiqua" w:eastAsia="STXingkai" w:hAnsi="Book Antiqua" w:cs="Cambria" w:hint="eastAsia"/>
          <w:color w:val="auto"/>
          <w:sz w:val="24"/>
          <w:szCs w:val="24"/>
          <w:lang w:eastAsia="zh-CN"/>
        </w:rPr>
        <w:t>%</w:t>
      </w:r>
      <w:r w:rsidRPr="00C30085">
        <w:rPr>
          <w:rFonts w:ascii="Book Antiqua" w:eastAsia="STXingkai" w:hAnsi="Book Antiqua" w:cs="Cambria"/>
          <w:color w:val="auto"/>
          <w:sz w:val="24"/>
          <w:szCs w:val="24"/>
        </w:rPr>
        <w:t>-40% of patients</w:t>
      </w:r>
      <w:r w:rsidR="0064109F" w:rsidRPr="00C30085">
        <w:rPr>
          <w:rFonts w:ascii="Book Antiqua" w:eastAsia="STXingkai" w:hAnsi="Book Antiqua" w:cs="Cambria"/>
          <w:color w:val="auto"/>
          <w:sz w:val="24"/>
          <w:szCs w:val="24"/>
        </w:rPr>
        <w:fldChar w:fldCharType="begin">
          <w:fldData xml:space="preserve">PEVuZE5vdGU+PENpdGU+PEF1dGhvcj5XZWlzczwvQXV0aG9yPjxZZWFyPjE5ODY8L1llYXI+PFJl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XZWlzczwvQXV0aG9yPjxZZWFyPjE5ODY8L1llYXI+PFJl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5" w:tooltip="Weiss, 1986 #3" w:history="1">
        <w:r w:rsidR="005308B2" w:rsidRPr="00C30085">
          <w:rPr>
            <w:rFonts w:ascii="Book Antiqua" w:eastAsia="STXingkai" w:hAnsi="Book Antiqua" w:cs="Cambria"/>
            <w:noProof/>
            <w:color w:val="auto"/>
            <w:sz w:val="24"/>
            <w:szCs w:val="24"/>
            <w:vertAlign w:val="superscript"/>
          </w:rPr>
          <w:t>5-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4E3A83" w:rsidRPr="00C30085">
        <w:rPr>
          <w:rFonts w:ascii="Book Antiqua" w:eastAsia="STXingkai" w:hAnsi="Book Antiqua" w:cs="Cambria"/>
          <w:color w:val="auto"/>
          <w:sz w:val="24"/>
          <w:szCs w:val="24"/>
        </w:rPr>
        <w:t>.</w:t>
      </w:r>
      <w:r w:rsidR="00C435CE"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 xml:space="preserve">Survival of patients with </w:t>
      </w:r>
      <w:r w:rsidR="002564B6" w:rsidRPr="00C30085">
        <w:rPr>
          <w:rFonts w:ascii="Book Antiqua" w:eastAsia="STXingkai" w:hAnsi="Book Antiqua" w:cs="Cambria"/>
          <w:color w:val="auto"/>
          <w:sz w:val="24"/>
          <w:szCs w:val="24"/>
        </w:rPr>
        <w:t>colorectal liver metastases</w:t>
      </w:r>
      <w:r w:rsidRPr="00C30085">
        <w:rPr>
          <w:rFonts w:ascii="Book Antiqua" w:eastAsia="STXingkai" w:hAnsi="Book Antiqua" w:cs="Cambria"/>
          <w:color w:val="auto"/>
          <w:sz w:val="24"/>
          <w:szCs w:val="24"/>
        </w:rPr>
        <w:t xml:space="preserve"> (CRLM) is dismal if left untreated, whether the metastases are synchronous</w:t>
      </w:r>
      <w:r w:rsidR="004849B3" w:rsidRPr="00C30085">
        <w:rPr>
          <w:rFonts w:ascii="Book Antiqua" w:eastAsia="STXingkai" w:hAnsi="Book Antiqua" w:cs="Cambria"/>
          <w:color w:val="auto"/>
          <w:sz w:val="24"/>
          <w:szCs w:val="24"/>
        </w:rPr>
        <w:t xml:space="preserve"> (developed within 12 </w:t>
      </w:r>
      <w:r w:rsidR="002564B6" w:rsidRPr="00C30085">
        <w:rPr>
          <w:rFonts w:ascii="Book Antiqua" w:eastAsia="STXingkai" w:hAnsi="Book Antiqua" w:cs="Cambria" w:hint="eastAsia"/>
          <w:color w:val="auto"/>
          <w:sz w:val="24"/>
          <w:szCs w:val="24"/>
          <w:lang w:eastAsia="zh-CN"/>
        </w:rPr>
        <w:t>mo</w:t>
      </w:r>
      <w:r w:rsidR="004849B3" w:rsidRPr="00C30085">
        <w:rPr>
          <w:rFonts w:ascii="Book Antiqua" w:eastAsia="STXingkai" w:hAnsi="Book Antiqua" w:cs="Cambria"/>
          <w:color w:val="auto"/>
          <w:sz w:val="24"/>
          <w:szCs w:val="24"/>
        </w:rPr>
        <w:t xml:space="preserve"> of diagnosis)</w:t>
      </w:r>
      <w:r w:rsidRPr="00C30085">
        <w:rPr>
          <w:rFonts w:ascii="Book Antiqua" w:eastAsia="STXingkai" w:hAnsi="Book Antiqua" w:cs="Cambria"/>
          <w:color w:val="auto"/>
          <w:sz w:val="24"/>
          <w:szCs w:val="24"/>
        </w:rPr>
        <w:t xml:space="preserve"> or metachronous</w:t>
      </w:r>
      <w:r w:rsidR="004849B3" w:rsidRPr="00C30085">
        <w:rPr>
          <w:rFonts w:ascii="Book Antiqua" w:eastAsia="STXingkai" w:hAnsi="Book Antiqua" w:cs="Cambria"/>
          <w:color w:val="auto"/>
          <w:sz w:val="24"/>
          <w:szCs w:val="24"/>
        </w:rPr>
        <w:t xml:space="preserve"> (developed after 12 </w:t>
      </w:r>
      <w:r w:rsidR="002564B6" w:rsidRPr="00C30085">
        <w:rPr>
          <w:rFonts w:ascii="Book Antiqua" w:eastAsia="STXingkai" w:hAnsi="Book Antiqua" w:cs="Cambria" w:hint="eastAsia"/>
          <w:color w:val="auto"/>
          <w:sz w:val="24"/>
          <w:szCs w:val="24"/>
          <w:lang w:eastAsia="zh-CN"/>
        </w:rPr>
        <w:t>mo</w:t>
      </w:r>
      <w:r w:rsidR="004849B3" w:rsidRPr="00C30085">
        <w:rPr>
          <w:rFonts w:ascii="Book Antiqua" w:eastAsia="STXingkai" w:hAnsi="Book Antiqua" w:cs="Cambria"/>
          <w:color w:val="auto"/>
          <w:sz w:val="24"/>
          <w:szCs w:val="24"/>
        </w:rPr>
        <w:t xml:space="preserve"> of diagnosis)</w:t>
      </w:r>
      <w:r w:rsidRPr="00C30085">
        <w:rPr>
          <w:rFonts w:ascii="Book Antiqua" w:eastAsia="STXingkai" w:hAnsi="Book Antiqua" w:cs="Cambria"/>
          <w:color w:val="auto"/>
          <w:sz w:val="24"/>
          <w:szCs w:val="24"/>
        </w:rPr>
        <w:t xml:space="preserve">, with a 5-year survival of merely 3.3% and 6.1% </w:t>
      </w:r>
      <w:r w:rsidR="002A5E53" w:rsidRPr="00C30085">
        <w:rPr>
          <w:rFonts w:ascii="Book Antiqua" w:eastAsia="STXingkai" w:hAnsi="Book Antiqua" w:cs="Cambria"/>
          <w:color w:val="auto"/>
          <w:sz w:val="24"/>
          <w:szCs w:val="24"/>
        </w:rPr>
        <w:t>respectively</w:t>
      </w:r>
      <w:r w:rsidR="0064109F" w:rsidRPr="00C30085">
        <w:rPr>
          <w:rFonts w:ascii="Book Antiqua" w:eastAsia="STXingkai" w:hAnsi="Book Antiqua" w:cs="Cambria"/>
          <w:color w:val="auto"/>
          <w:sz w:val="24"/>
          <w:szCs w:val="24"/>
        </w:rPr>
        <w:fldChar w:fldCharType="begin">
          <w:fldData xml:space="preserve">PEVuZE5vdGU+PENpdGU+PEF1dGhvcj5NYW5mcmVkaTwvQXV0aG9yPjxZZWFyPjIwMDY8L1llYXI+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NYW5mcmVkaTwvQXV0aG9yPjxZZWFyPjIwMDY8L1llYXI+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 w:tooltip="Manfredi, 2006 #7" w:history="1">
        <w:r w:rsidR="005308B2" w:rsidRPr="00C30085">
          <w:rPr>
            <w:rFonts w:ascii="Book Antiqua" w:eastAsia="STXingkai" w:hAnsi="Book Antiqua" w:cs="Cambria"/>
            <w:noProof/>
            <w:color w:val="auto"/>
            <w:sz w:val="24"/>
            <w:szCs w:val="24"/>
            <w:vertAlign w:val="superscript"/>
          </w:rPr>
          <w:t>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4E3A83"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However, unlike many other types of cancer, the presence of distant metastases does not preclude curative treatment. With ongoing advancements in multidisciplinary management, surgical resection of CRLM has demonstrated improvement in long-term survival for a significant number of patients, reaching an overall 5-year survival of up to 50</w:t>
      </w:r>
      <w:r w:rsidR="002564B6" w:rsidRPr="00C30085">
        <w:rPr>
          <w:rFonts w:ascii="Book Antiqua" w:eastAsia="STXingkai" w:hAnsi="Book Antiqua" w:cs="Cambria" w:hint="eastAsia"/>
          <w:color w:val="auto"/>
          <w:sz w:val="24"/>
          <w:szCs w:val="24"/>
          <w:lang w:eastAsia="zh-CN"/>
        </w:rPr>
        <w:t>%</w:t>
      </w:r>
      <w:r w:rsidRPr="00C30085">
        <w:rPr>
          <w:rFonts w:ascii="Book Antiqua" w:eastAsia="STXingkai" w:hAnsi="Book Antiqua" w:cs="Cambria"/>
          <w:color w:val="auto"/>
          <w:sz w:val="24"/>
          <w:szCs w:val="24"/>
        </w:rPr>
        <w:t>-60%</w:t>
      </w:r>
      <w:r w:rsidR="0064109F" w:rsidRPr="00C30085">
        <w:rPr>
          <w:rFonts w:ascii="Book Antiqua" w:eastAsia="STXingkai" w:hAnsi="Book Antiqua" w:cs="Cambria"/>
          <w:color w:val="auto"/>
          <w:sz w:val="24"/>
          <w:szCs w:val="24"/>
        </w:rPr>
        <w:fldChar w:fldCharType="begin">
          <w:fldData xml:space="preserve">PEVuZE5vdGU+PENpdGU+PEF1dGhvcj5DaG90aTwvQXV0aG9yPjxZZWFyPjIwMDI8L1llYXI+PFJl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DaG90aTwvQXV0aG9yPjxZZWFyPjIwMDI8L1llYXI+PFJl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9" w:tooltip="Choti, 2002 #8" w:history="1">
        <w:r w:rsidR="005308B2" w:rsidRPr="00C30085">
          <w:rPr>
            <w:rFonts w:ascii="Book Antiqua" w:eastAsia="STXingkai" w:hAnsi="Book Antiqua" w:cs="Cambria"/>
            <w:noProof/>
            <w:color w:val="auto"/>
            <w:sz w:val="24"/>
            <w:szCs w:val="24"/>
            <w:vertAlign w:val="superscript"/>
          </w:rPr>
          <w:t>9-1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0C5D35"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Unfortunately, not all patients with CRLM are candidates for resectio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Adson&lt;/Author&gt;&lt;Year&gt;1987&lt;/Year&gt;&lt;RecNum&gt;12&lt;/RecNum&gt;&lt;DisplayText&gt;&lt;style face="superscript"&gt;[12]&lt;/style&gt;&lt;/DisplayText&gt;&lt;record&gt;&lt;rec-number&gt;12&lt;/rec-number&gt;&lt;foreign-keys&gt;&lt;key app="EN" db-id="wvxspzfe8szr2mewtdpv9arotaddzsrz2550" timestamp="0"&gt;12&lt;/key&gt;&lt;/foreign-keys&gt;&lt;ref-type name="Journal Article"&gt;17&lt;/ref-type&gt;&lt;contributors&gt;&lt;authors&gt;&lt;author&gt;Adson, M. A.&lt;/author&gt;&lt;/authors&gt;&lt;/contributors&gt;&lt;titles&gt;&lt;title&gt;Resection of liver metastases—When is it worthwhile?&lt;/title&gt;&lt;secondary-title&gt;World Journal of Surgery&lt;/secondary-title&gt;&lt;/titles&gt;&lt;periodical&gt;&lt;full-title&gt;World journal of surgery&lt;/full-title&gt;&lt;/periodical&gt;&lt;pages&gt;511-520&lt;/pages&gt;&lt;volume&gt;11&lt;/volume&gt;&lt;number&gt;4&lt;/number&gt;&lt;dates&gt;&lt;year&gt;1987&lt;/year&gt;&lt;/dates&gt;&lt;publisher&gt;Springer&lt;/publisher&gt;&lt;isbn&gt;0364-2313&amp;#xD;1432-2323&lt;/isbn&gt;&lt;accession-num&gt;3630196&lt;/accession-num&gt;&lt;urls&gt;&lt;related-urls&gt;&lt;url&gt;http://www.ncbi.nlm.nih.gov/pubmed/3630196&lt;/url&gt;&lt;/related-urls&gt;&lt;/urls&gt;&lt;electronic-resource-num&gt;10.1007/bf01655817&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 w:tooltip="Adson, 1987 #12" w:history="1">
        <w:r w:rsidR="005308B2" w:rsidRPr="00C30085">
          <w:rPr>
            <w:rFonts w:ascii="Book Antiqua" w:eastAsia="STXingkai" w:hAnsi="Book Antiqua" w:cs="Cambria"/>
            <w:noProof/>
            <w:color w:val="auto"/>
            <w:sz w:val="24"/>
            <w:szCs w:val="24"/>
            <w:vertAlign w:val="superscript"/>
          </w:rPr>
          <w:t>1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0C5D35"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either due to the status of their hepatic or extrahepatic disease, or their overall functional condition. Nevertheless, the criteria for selection of patients for colorectal liver metastasectomy are undergoing continu</w:t>
      </w:r>
      <w:r w:rsidR="00FD20A5" w:rsidRPr="00C30085">
        <w:rPr>
          <w:rFonts w:ascii="Book Antiqua" w:eastAsia="STXingkai" w:hAnsi="Book Antiqua" w:cs="Cambria"/>
          <w:color w:val="auto"/>
          <w:sz w:val="24"/>
          <w:szCs w:val="24"/>
        </w:rPr>
        <w:t>ous modification and expansio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Khatri&lt;/Author&gt;&lt;Year&gt;2005&lt;/Year&gt;&lt;RecNum&gt;13&lt;/RecNum&gt;&lt;DisplayText&gt;&lt;style face="superscript"&gt;[13]&lt;/style&gt;&lt;/DisplayText&gt;&lt;record&gt;&lt;rec-number&gt;13&lt;/rec-number&gt;&lt;foreign-keys&gt;&lt;key app="EN" db-id="wvxspzfe8szr2mewtdpv9arotaddzsrz2550" timestamp="0"&gt;13&lt;/key&gt;&lt;/foreign-keys&gt;&lt;ref-type name="Journal Article"&gt;17&lt;/ref-type&gt;&lt;contributors&gt;&lt;authors&gt;&lt;author&gt;Khatri, V. P.&lt;/author&gt;&lt;author&gt;Petrelli, N. J.&lt;/author&gt;&lt;author&gt;Belghiti, J.&lt;/author&gt;&lt;/authors&gt;&lt;/contributors&gt;&lt;auth-address&gt;Division of Surgical Oncology, University of California, Davis Center, Sacramento, CA 95817, USA. vijay.khatri@ucdmc.ucdavis.edu&lt;/auth-address&gt;&lt;titles&gt;&lt;title&gt;Extending the frontiers of surgical therapy for hepatic colorectal metastases: is there a limit?&lt;/title&gt;&lt;secondary-title&gt;J Clin Oncol&lt;/secondary-title&gt;&lt;/titles&gt;&lt;periodical&gt;&lt;full-title&gt;J Clin Oncol&lt;/full-title&gt;&lt;/periodical&gt;&lt;pages&gt;8490-9&lt;/pages&gt;&lt;volume&gt;23&lt;/volume&gt;&lt;number&gt;33&lt;/number&gt;&lt;keywords&gt;&lt;keyword&gt;Colorectal Neoplasms/*pathology&lt;/keyword&gt;&lt;keyword&gt;Hemostasis, Surgical/instrumentation&lt;/keyword&gt;&lt;keyword&gt;Hepatectomy/instrumentation/*methods&lt;/keyword&gt;&lt;keyword&gt;Humans&lt;/keyword&gt;&lt;keyword&gt;Liver Neoplasms/diagnosis/*secondary/*surgery&lt;/keyword&gt;&lt;keyword&gt;Patient Selection&lt;/keyword&gt;&lt;keyword&gt;Perioperative Care&lt;/keyword&gt;&lt;keyword&gt;Prognosis&lt;/keyword&gt;&lt;keyword&gt;Ultrasonography, Interventional&lt;/keyword&gt;&lt;/keywords&gt;&lt;dates&gt;&lt;year&gt;2005&lt;/year&gt;&lt;pub-dates&gt;&lt;date&gt;Nov 20&lt;/date&gt;&lt;/pub-dates&gt;&lt;/dates&gt;&lt;publisher&gt;American Society of Clinical Oncology&lt;/publisher&gt;&lt;isbn&gt;0732-183X (Print)&amp;#xD;0732-183X (Linking)&lt;/isbn&gt;&lt;accession-num&gt;16230676&lt;/accession-num&gt;&lt;urls&gt;&lt;related-urls&gt;&lt;url&gt;http://www.ncbi.nlm.nih.gov/pubmed/16230676&lt;/url&gt;&lt;/related-urls&gt;&lt;/urls&gt;&lt;electronic-resource-num&gt;10.1200/JCO.2004.00.6155&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 w:tooltip="Khatri, 2005 #13" w:history="1">
        <w:r w:rsidR="005308B2" w:rsidRPr="00C30085">
          <w:rPr>
            <w:rFonts w:ascii="Book Antiqua" w:eastAsia="STXingkai" w:hAnsi="Book Antiqua" w:cs="Cambria"/>
            <w:noProof/>
            <w:color w:val="auto"/>
            <w:sz w:val="24"/>
            <w:szCs w:val="24"/>
            <w:vertAlign w:val="superscript"/>
          </w:rPr>
          <w:t>1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FD20A5"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o further improve survival, proper selection of patients who would benefit most from such an invasive procedure becomes vit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Hughes&lt;/Author&gt;&lt;Year&gt;1986&lt;/Year&gt;&lt;RecNum&gt;33&lt;/RecNum&gt;&lt;DisplayText&gt;&lt;style face="superscript"&gt;[14]&lt;/style&gt;&lt;/DisplayText&gt;&lt;record&gt;&lt;rec-number&gt;33&lt;/rec-number&gt;&lt;foreign-keys&gt;&lt;key app="EN" db-id="wvxspzfe8szr2mewtdpv9arotaddzsrz2550" timestamp="0"&gt;33&lt;/key&gt;&lt;/foreign-keys&gt;&lt;ref-type name="Journal Article"&gt;17&lt;/ref-type&gt;&lt;contributors&gt;&lt;authors&gt;&lt;author&gt;Hughes, K. S.&lt;/author&gt;&lt;author&gt;Simon, R.&lt;/author&gt;&lt;author&gt;Songhorabodi, S.&lt;/author&gt;&lt;author&gt;Adson, M. A.&lt;/author&gt;&lt;author&gt;Ilstrup, D. M.&lt;/author&gt;&lt;author&gt;Fortner, J. G.&lt;/author&gt;&lt;author&gt;Maclean, B. J.&lt;/author&gt;&lt;author&gt;Foster, J. H.&lt;/author&gt;&lt;author&gt;Daly, J. M.&lt;/author&gt;&lt;author&gt;Fitzherbert, D.&lt;/author&gt;&lt;author&gt;et al.,&lt;/author&gt;&lt;/authors&gt;&lt;/contributors&gt;&lt;titles&gt;&lt;title&gt;Resection of the liver for colorectal carcinoma metastases: a multi-institutional study of patterns of recurrence&lt;/title&gt;&lt;secondary-title&gt;Surgery&lt;/secondary-title&gt;&lt;/titles&gt;&lt;periodical&gt;&lt;full-title&gt;Surgery&lt;/full-title&gt;&lt;/periodical&gt;&lt;pages&gt;278-84&lt;/pages&gt;&lt;volume&gt;100&lt;/volume&gt;&lt;number&gt;2&lt;/number&gt;&lt;keywords&gt;&lt;keyword&gt;Clinical Trials as Topic&lt;/keyword&gt;&lt;keyword&gt;Colonic Neoplasms/*pathology&lt;/keyword&gt;&lt;keyword&gt;Hepatectomy&lt;/keyword&gt;&lt;keyword&gt;Humans&lt;/keyword&gt;&lt;keyword&gt;Liver Neoplasms/mortality/*secondary/surgery&lt;/keyword&gt;&lt;keyword&gt;Lung Neoplasms/secondary&lt;/keyword&gt;&lt;keyword&gt;Neoplasm Recurrence, Local/*epidemiology&lt;/keyword&gt;&lt;keyword&gt;Postoperative Care&lt;/keyword&gt;&lt;keyword&gt;Rectal Neoplasms/*pathology&lt;/keyword&gt;&lt;keyword&gt;Registries&lt;/keyword&gt;&lt;keyword&gt;Retrospective Studies&lt;/keyword&gt;&lt;keyword&gt;Risk&lt;/keyword&gt;&lt;keyword&gt;Time Factors&lt;/keyword&gt;&lt;/keywords&gt;&lt;dates&gt;&lt;year&gt;1986&lt;/year&gt;&lt;pub-dates&gt;&lt;date&gt;Aug&lt;/date&gt;&lt;/pub-dates&gt;&lt;/dates&gt;&lt;isbn&gt;0039-6060 (Print)&amp;#xD;0039-6060 (Linking)&lt;/isbn&gt;&lt;accession-num&gt;3526605&lt;/accession-num&gt;&lt;urls&gt;&lt;related-urls&gt;&lt;url&gt;http://www.ncbi.nlm.nih.gov/pubmed/3526605&lt;/url&gt;&lt;/related-urls&gt;&lt;/urls&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 w:tooltip="Hughes, 1986 #33" w:history="1">
        <w:r w:rsidR="005308B2" w:rsidRPr="00C30085">
          <w:rPr>
            <w:rFonts w:ascii="Book Antiqua" w:eastAsia="STXingkai" w:hAnsi="Book Antiqua" w:cs="Cambria"/>
            <w:noProof/>
            <w:color w:val="auto"/>
            <w:sz w:val="24"/>
            <w:szCs w:val="24"/>
            <w:vertAlign w:val="superscript"/>
          </w:rPr>
          <w:t>1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FD20A5"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is article reviews the preoperative selection of patients for colorectal liver metastasectomy.</w:t>
      </w:r>
      <w:r w:rsidR="00E81849" w:rsidRPr="00C30085">
        <w:rPr>
          <w:rFonts w:ascii="Book Antiqua" w:eastAsia="STXingkai" w:hAnsi="Book Antiqua" w:cs="Cambria"/>
          <w:color w:val="auto"/>
          <w:sz w:val="24"/>
          <w:szCs w:val="24"/>
        </w:rPr>
        <w:t xml:space="preserve"> All authors declare that they have no competing interest in the publication of this manuscript.</w:t>
      </w:r>
    </w:p>
    <w:p w14:paraId="4AC561BA" w14:textId="77777777" w:rsidR="00543BBC" w:rsidRPr="00C30085" w:rsidRDefault="00543BBC" w:rsidP="005D4E68">
      <w:pPr>
        <w:pStyle w:val="Body"/>
        <w:adjustRightInd w:val="0"/>
        <w:snapToGrid w:val="0"/>
        <w:spacing w:after="0" w:line="360" w:lineRule="auto"/>
        <w:jc w:val="both"/>
        <w:rPr>
          <w:rFonts w:ascii="Book Antiqua" w:eastAsia="STXingkai" w:hAnsi="Book Antiqua" w:cs="Cambria"/>
          <w:color w:val="auto"/>
          <w:sz w:val="24"/>
          <w:szCs w:val="24"/>
        </w:rPr>
      </w:pPr>
    </w:p>
    <w:p w14:paraId="501975A5" w14:textId="44EBAC7F" w:rsidR="001E7E2B" w:rsidRPr="00C30085" w:rsidRDefault="00D45656" w:rsidP="005D4E68">
      <w:pPr>
        <w:pStyle w:val="Body"/>
        <w:adjustRightInd w:val="0"/>
        <w:snapToGrid w:val="0"/>
        <w:spacing w:after="0" w:line="360" w:lineRule="auto"/>
        <w:jc w:val="both"/>
        <w:rPr>
          <w:rFonts w:ascii="Book Antiqua" w:eastAsia="STXingkai" w:hAnsi="Book Antiqua" w:cs="Cambria"/>
          <w:b/>
          <w:bCs/>
          <w:color w:val="auto"/>
          <w:sz w:val="24"/>
          <w:szCs w:val="24"/>
        </w:rPr>
      </w:pPr>
      <w:r w:rsidRPr="00C30085">
        <w:rPr>
          <w:rFonts w:ascii="Book Antiqua" w:eastAsia="STXingkai" w:hAnsi="Book Antiqua" w:cs="Cambria"/>
          <w:b/>
          <w:bCs/>
          <w:color w:val="auto"/>
          <w:sz w:val="24"/>
          <w:szCs w:val="24"/>
        </w:rPr>
        <w:t>GENERAL PATIENT</w:t>
      </w:r>
      <w:r w:rsidR="003A128F" w:rsidRPr="00C30085">
        <w:rPr>
          <w:rFonts w:ascii="Book Antiqua" w:eastAsia="STXingkai" w:hAnsi="Book Antiqua" w:cs="Cambria"/>
          <w:b/>
          <w:bCs/>
          <w:color w:val="auto"/>
          <w:sz w:val="24"/>
          <w:szCs w:val="24"/>
        </w:rPr>
        <w:t>S</w:t>
      </w:r>
      <w:r w:rsidRPr="00C30085">
        <w:rPr>
          <w:rFonts w:ascii="Book Antiqua" w:eastAsia="STXingkai" w:hAnsi="Book Antiqua" w:cs="Cambria"/>
          <w:b/>
          <w:bCs/>
          <w:color w:val="auto"/>
          <w:sz w:val="24"/>
          <w:szCs w:val="24"/>
        </w:rPr>
        <w:t xml:space="preserve"> FACTORS</w:t>
      </w:r>
    </w:p>
    <w:p w14:paraId="7BC31A9F" w14:textId="77777777" w:rsidR="00C435CE" w:rsidRPr="00C30085" w:rsidRDefault="007523C5"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A number of patient related factors must be assessed before the decision to resect CRLM is taken prior to any surgical </w:t>
      </w:r>
      <w:r w:rsidR="00F26897" w:rsidRPr="00C30085">
        <w:rPr>
          <w:rFonts w:ascii="Book Antiqua" w:eastAsia="STXingkai" w:hAnsi="Book Antiqua" w:cs="Cambria"/>
          <w:color w:val="auto"/>
          <w:sz w:val="24"/>
          <w:szCs w:val="24"/>
        </w:rPr>
        <w:t>intervention</w:t>
      </w:r>
      <w:r w:rsidRPr="00C30085">
        <w:rPr>
          <w:rFonts w:ascii="Book Antiqua" w:eastAsia="STXingkai" w:hAnsi="Book Antiqua" w:cs="Cambria"/>
          <w:color w:val="auto"/>
          <w:sz w:val="24"/>
          <w:szCs w:val="24"/>
        </w:rPr>
        <w:t xml:space="preserve"> such as age, </w:t>
      </w:r>
      <w:r w:rsidR="00F26897" w:rsidRPr="00C30085">
        <w:rPr>
          <w:rFonts w:ascii="Book Antiqua" w:eastAsia="STXingkai" w:hAnsi="Book Antiqua" w:cs="Cambria"/>
          <w:color w:val="auto"/>
          <w:sz w:val="24"/>
          <w:szCs w:val="24"/>
        </w:rPr>
        <w:t>comorbidities,</w:t>
      </w:r>
      <w:r w:rsidRPr="00C30085">
        <w:rPr>
          <w:rFonts w:ascii="Book Antiqua" w:eastAsia="STXingkai" w:hAnsi="Book Antiqua" w:cs="Cambria"/>
          <w:color w:val="auto"/>
          <w:sz w:val="24"/>
          <w:szCs w:val="24"/>
        </w:rPr>
        <w:t xml:space="preserve"> tolerance to </w:t>
      </w:r>
      <w:r w:rsidR="00F26897" w:rsidRPr="00C30085">
        <w:rPr>
          <w:rFonts w:ascii="Book Antiqua" w:eastAsia="STXingkai" w:hAnsi="Book Antiqua" w:cs="Cambria"/>
          <w:color w:val="auto"/>
          <w:sz w:val="24"/>
          <w:szCs w:val="24"/>
        </w:rPr>
        <w:t>anesthesia</w:t>
      </w:r>
      <w:r w:rsidRPr="00C30085">
        <w:rPr>
          <w:rFonts w:ascii="Book Antiqua" w:eastAsia="STXingkai" w:hAnsi="Book Antiqua" w:cs="Cambria"/>
          <w:color w:val="auto"/>
          <w:sz w:val="24"/>
          <w:szCs w:val="24"/>
        </w:rPr>
        <w:t>.</w:t>
      </w:r>
    </w:p>
    <w:p w14:paraId="06E1443F" w14:textId="7C5CB2E3" w:rsidR="00C435CE" w:rsidRPr="00C30085" w:rsidRDefault="00146030"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In </w:t>
      </w:r>
      <w:r w:rsidRPr="00C30085">
        <w:rPr>
          <w:rFonts w:ascii="Book Antiqua" w:eastAsia="STXingkai" w:hAnsi="Book Antiqua" w:cs="Cambria"/>
          <w:iCs/>
          <w:color w:val="auto"/>
          <w:sz w:val="24"/>
          <w:szCs w:val="24"/>
        </w:rPr>
        <w:t>Höhn’s classification</w:t>
      </w:r>
      <w:r w:rsidR="0064109F" w:rsidRPr="00C30085">
        <w:rPr>
          <w:rFonts w:ascii="Book Antiqua" w:eastAsia="STXingkai" w:hAnsi="Book Antiqua" w:cs="Cambria"/>
          <w:iCs/>
          <w:color w:val="auto"/>
          <w:sz w:val="24"/>
          <w:szCs w:val="24"/>
        </w:rPr>
        <w:fldChar w:fldCharType="begin"/>
      </w:r>
      <w:r w:rsidR="00311C03" w:rsidRPr="00C30085">
        <w:rPr>
          <w:rFonts w:ascii="Book Antiqua" w:eastAsia="STXingkai" w:hAnsi="Book Antiqua" w:cs="Cambria"/>
          <w:iCs/>
          <w:color w:val="auto"/>
          <w:sz w:val="24"/>
          <w:szCs w:val="24"/>
        </w:rPr>
        <w:instrText xml:space="preserve"> ADDIN EN.CITE &lt;EndNote&gt;&lt;Cite&gt;&lt;Author&gt;Höhn&lt;/Author&gt;&lt;Year&gt;1985&lt;/Year&gt;&lt;RecNum&gt;34&lt;/RecNum&gt;&lt;DisplayText&gt;&lt;style face="superscript"&gt;[15]&lt;/style&gt;&lt;/DisplayText&gt;&lt;record&gt;&lt;rec-number&gt;34&lt;/rec-number&gt;&lt;foreign-keys&gt;&lt;key app="EN" db-id="wvxspzfe8szr2mewtdpv9arotaddzsrz2550" timestamp="0"&gt;34&lt;/key&gt;&lt;/foreign-keys&gt;&lt;ref-type name="Journal Article"&gt;17&lt;/ref-type&gt;&lt;contributors&gt;&lt;authors&gt;&lt;author&gt;Höhn, H. G.&lt;/author&gt;&lt;/authors&gt;&lt;/contributors&gt;&lt;titles&gt;&lt;title&gt;Anhang. Operationskatalog für Betriebsvergleiche (Seiten 134 </w:instrText>
      </w:r>
      <w:r w:rsidR="00311C03" w:rsidRPr="00C30085">
        <w:rPr>
          <w:rFonts w:ascii="Book Antiqua" w:eastAsia="SimSun" w:hAnsi="Book Antiqua" w:cs="SimSun"/>
          <w:iCs/>
          <w:color w:val="auto"/>
          <w:sz w:val="24"/>
          <w:szCs w:val="24"/>
        </w:rPr>
        <w:instrText>–</w:instrText>
      </w:r>
      <w:r w:rsidR="00311C03" w:rsidRPr="00C30085">
        <w:rPr>
          <w:rFonts w:ascii="Book Antiqua" w:eastAsia="STXingkai" w:hAnsi="Book Antiqua" w:cs="Cambria"/>
          <w:iCs/>
          <w:color w:val="auto"/>
          <w:sz w:val="24"/>
          <w:szCs w:val="24"/>
        </w:rPr>
        <w:instrText xml:space="preserve"> 146)&lt;/title&gt;&lt;secondary-title&gt;Krankenhausumschau&lt;/secondary-title&gt;&lt;/titles&gt;&lt;periodical&gt;&lt;full-title&gt;Krankenhausumschau&lt;/full-title&gt;&lt;/periodical&gt;&lt;pages&gt;134-146&lt;/pages&gt;&lt;volume&gt;2&lt;/volume&gt;&lt;dates&gt;&lt;year&gt;1985&lt;/year&gt;&lt;/dates&gt;&lt;urls&gt;&lt;related-urls&gt;&lt;url&gt;http://link.springer.com/chapter/10.1007%2F978-3-642-70126-9_4&lt;/url&gt;&lt;/related-urls&gt;&lt;/urls&gt;&lt;electronic-resource-num&gt;10.1007/978-3-642-70126-9_4&lt;/electronic-resource-num&gt;&lt;/record&gt;&lt;/Cite&gt;&lt;/EndNote&gt;</w:instrText>
      </w:r>
      <w:r w:rsidR="0064109F" w:rsidRPr="00C30085">
        <w:rPr>
          <w:rFonts w:ascii="Book Antiqua" w:eastAsia="STXingkai" w:hAnsi="Book Antiqua" w:cs="Cambria"/>
          <w:iCs/>
          <w:color w:val="auto"/>
          <w:sz w:val="24"/>
          <w:szCs w:val="24"/>
        </w:rPr>
        <w:fldChar w:fldCharType="separate"/>
      </w:r>
      <w:r w:rsidR="00311C03" w:rsidRPr="00C30085">
        <w:rPr>
          <w:rFonts w:ascii="Book Antiqua" w:eastAsia="STXingkai" w:hAnsi="Book Antiqua" w:cs="Cambria"/>
          <w:iCs/>
          <w:noProof/>
          <w:color w:val="auto"/>
          <w:sz w:val="24"/>
          <w:szCs w:val="24"/>
          <w:vertAlign w:val="superscript"/>
        </w:rPr>
        <w:t>[</w:t>
      </w:r>
      <w:hyperlink w:anchor="_ENREF_15" w:tooltip="Höhn, 1985 #34" w:history="1">
        <w:r w:rsidR="005308B2" w:rsidRPr="00C30085">
          <w:rPr>
            <w:rFonts w:ascii="Book Antiqua" w:eastAsia="STXingkai" w:hAnsi="Book Antiqua" w:cs="Cambria"/>
            <w:iCs/>
            <w:noProof/>
            <w:color w:val="auto"/>
            <w:sz w:val="24"/>
            <w:szCs w:val="24"/>
            <w:vertAlign w:val="superscript"/>
          </w:rPr>
          <w:t>15</w:t>
        </w:r>
      </w:hyperlink>
      <w:r w:rsidR="00311C03" w:rsidRPr="00C30085">
        <w:rPr>
          <w:rFonts w:ascii="Book Antiqua" w:eastAsia="STXingkai" w:hAnsi="Book Antiqua" w:cs="Cambria"/>
          <w:iCs/>
          <w:noProof/>
          <w:color w:val="auto"/>
          <w:sz w:val="24"/>
          <w:szCs w:val="24"/>
          <w:vertAlign w:val="superscript"/>
        </w:rPr>
        <w:t>]</w:t>
      </w:r>
      <w:r w:rsidR="0064109F" w:rsidRPr="00C30085">
        <w:rPr>
          <w:rFonts w:ascii="Book Antiqua" w:eastAsia="STXingkai" w:hAnsi="Book Antiqua" w:cs="Cambria"/>
          <w:iCs/>
          <w:color w:val="auto"/>
          <w:sz w:val="24"/>
          <w:szCs w:val="24"/>
        </w:rPr>
        <w:fldChar w:fldCharType="end"/>
      </w:r>
      <w:r w:rsidR="003C1497" w:rsidRPr="00C30085">
        <w:rPr>
          <w:rFonts w:ascii="Book Antiqua" w:eastAsia="STXingkai" w:hAnsi="Book Antiqua" w:cs="Cambria"/>
          <w:iCs/>
          <w:color w:val="auto"/>
          <w:sz w:val="24"/>
          <w:szCs w:val="24"/>
        </w:rPr>
        <w:t>,</w:t>
      </w:r>
      <w:r w:rsidRPr="00C30085">
        <w:rPr>
          <w:rFonts w:ascii="Book Antiqua" w:eastAsia="STXingkai" w:hAnsi="Book Antiqua" w:cs="Cambria"/>
          <w:iCs/>
          <w:color w:val="auto"/>
          <w:sz w:val="24"/>
          <w:szCs w:val="24"/>
        </w:rPr>
        <w:t xml:space="preserve"> liver resection is considered a major abdominal surgery. The resection of CRLM is performed </w:t>
      </w:r>
      <w:r w:rsidR="00D72893" w:rsidRPr="00C30085">
        <w:rPr>
          <w:rFonts w:ascii="Book Antiqua" w:eastAsia="STXingkai" w:hAnsi="Book Antiqua" w:cs="Cambria"/>
          <w:i/>
          <w:iCs/>
          <w:color w:val="auto"/>
          <w:sz w:val="24"/>
          <w:szCs w:val="24"/>
        </w:rPr>
        <w:t>via</w:t>
      </w:r>
      <w:r w:rsidRPr="00C30085">
        <w:rPr>
          <w:rFonts w:ascii="Book Antiqua" w:eastAsia="STXingkai" w:hAnsi="Book Antiqua" w:cs="Cambria"/>
          <w:iCs/>
          <w:color w:val="auto"/>
          <w:sz w:val="24"/>
          <w:szCs w:val="24"/>
        </w:rPr>
        <w:t xml:space="preserve"> an open or laparoscopic approach commonly under general anesthesia (GA) alone or in combination with epidural analgesia. In the past 2 years, </w:t>
      </w:r>
      <w:r w:rsidRPr="00C30085">
        <w:rPr>
          <w:rFonts w:ascii="Book Antiqua" w:eastAsia="STXingkai" w:hAnsi="Book Antiqua" w:cs="Cambria"/>
          <w:iCs/>
          <w:color w:val="auto"/>
          <w:sz w:val="24"/>
          <w:szCs w:val="24"/>
        </w:rPr>
        <w:lastRenderedPageBreak/>
        <w:t>some centers report the procedure being performed under epidural anesthesia alone</w:t>
      </w:r>
      <w:r w:rsidR="0064109F" w:rsidRPr="00C30085">
        <w:rPr>
          <w:rFonts w:ascii="Book Antiqua" w:eastAsia="STXingkai" w:hAnsi="Book Antiqua" w:cs="Cambria"/>
          <w:iCs/>
          <w:color w:val="auto"/>
          <w:sz w:val="24"/>
          <w:szCs w:val="24"/>
        </w:rPr>
        <w:fldChar w:fldCharType="begin">
          <w:fldData xml:space="preserve">PEVuZE5vdGU+PENpdGU+PEF1dGhvcj5ZYW1hbW90bzwvQXV0aG9yPjxZZWFyPjIwMTM8L1llYXI+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</w:fldData>
        </w:fldChar>
      </w:r>
      <w:r w:rsidR="00311C03" w:rsidRPr="00C30085">
        <w:rPr>
          <w:rFonts w:ascii="Book Antiqua" w:eastAsia="STXingkai" w:hAnsi="Book Antiqua" w:cs="Cambria"/>
          <w:iCs/>
          <w:color w:val="auto"/>
          <w:sz w:val="24"/>
          <w:szCs w:val="24"/>
        </w:rPr>
        <w:instrText xml:space="preserve"> ADDIN EN.CITE </w:instrText>
      </w:r>
      <w:r w:rsidR="00311C03" w:rsidRPr="00C30085">
        <w:rPr>
          <w:rFonts w:ascii="Book Antiqua" w:eastAsia="STXingkai" w:hAnsi="Book Antiqua" w:cs="Cambria"/>
          <w:iCs/>
          <w:color w:val="auto"/>
          <w:sz w:val="24"/>
          <w:szCs w:val="24"/>
        </w:rPr>
        <w:fldChar w:fldCharType="begin">
          <w:fldData xml:space="preserve">PEVuZE5vdGU+PENpdGU+PEF1dGhvcj5ZYW1hbW90bzwvQXV0aG9yPjxZZWFyPjIwMTM8L1llYXI+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</w:fldData>
        </w:fldChar>
      </w:r>
      <w:r w:rsidR="00311C03" w:rsidRPr="00C30085">
        <w:rPr>
          <w:rFonts w:ascii="Book Antiqua" w:eastAsia="STXingkai" w:hAnsi="Book Antiqua" w:cs="Cambria"/>
          <w:iCs/>
          <w:color w:val="auto"/>
          <w:sz w:val="24"/>
          <w:szCs w:val="24"/>
        </w:rPr>
        <w:instrText xml:space="preserve"> ADDIN EN.CITE.DATA </w:instrText>
      </w:r>
      <w:r w:rsidR="00311C03" w:rsidRPr="00C30085">
        <w:rPr>
          <w:rFonts w:ascii="Book Antiqua" w:eastAsia="STXingkai" w:hAnsi="Book Antiqua" w:cs="Cambria"/>
          <w:iCs/>
          <w:color w:val="auto"/>
          <w:sz w:val="24"/>
          <w:szCs w:val="24"/>
        </w:rPr>
      </w:r>
      <w:r w:rsidR="00311C03" w:rsidRPr="00C30085">
        <w:rPr>
          <w:rFonts w:ascii="Book Antiqua" w:eastAsia="STXingkai" w:hAnsi="Book Antiqua" w:cs="Cambria"/>
          <w:iCs/>
          <w:color w:val="auto"/>
          <w:sz w:val="24"/>
          <w:szCs w:val="24"/>
        </w:rPr>
        <w:fldChar w:fldCharType="end"/>
      </w:r>
      <w:r w:rsidR="0064109F" w:rsidRPr="00C30085">
        <w:rPr>
          <w:rFonts w:ascii="Book Antiqua" w:eastAsia="STXingkai" w:hAnsi="Book Antiqua" w:cs="Cambria"/>
          <w:iCs/>
          <w:color w:val="auto"/>
          <w:sz w:val="24"/>
          <w:szCs w:val="24"/>
        </w:rPr>
      </w:r>
      <w:r w:rsidR="0064109F" w:rsidRPr="00C30085">
        <w:rPr>
          <w:rFonts w:ascii="Book Antiqua" w:eastAsia="STXingkai" w:hAnsi="Book Antiqua" w:cs="Cambria"/>
          <w:iCs/>
          <w:color w:val="auto"/>
          <w:sz w:val="24"/>
          <w:szCs w:val="24"/>
        </w:rPr>
        <w:fldChar w:fldCharType="separate"/>
      </w:r>
      <w:r w:rsidR="00311C03" w:rsidRPr="00C30085">
        <w:rPr>
          <w:rFonts w:ascii="Book Antiqua" w:eastAsia="STXingkai" w:hAnsi="Book Antiqua" w:cs="Cambria"/>
          <w:iCs/>
          <w:noProof/>
          <w:color w:val="auto"/>
          <w:sz w:val="24"/>
          <w:szCs w:val="24"/>
          <w:vertAlign w:val="superscript"/>
        </w:rPr>
        <w:t>[</w:t>
      </w:r>
      <w:hyperlink w:anchor="_ENREF_16" w:tooltip="Yamamoto, 2013 #36" w:history="1">
        <w:r w:rsidR="005308B2" w:rsidRPr="00C30085">
          <w:rPr>
            <w:rFonts w:ascii="Book Antiqua" w:eastAsia="STXingkai" w:hAnsi="Book Antiqua" w:cs="Cambria"/>
            <w:iCs/>
            <w:noProof/>
            <w:color w:val="auto"/>
            <w:sz w:val="24"/>
            <w:szCs w:val="24"/>
            <w:vertAlign w:val="superscript"/>
          </w:rPr>
          <w:t>16</w:t>
        </w:r>
      </w:hyperlink>
      <w:r w:rsidR="00311C03" w:rsidRPr="00C30085">
        <w:rPr>
          <w:rFonts w:ascii="Book Antiqua" w:eastAsia="STXingkai" w:hAnsi="Book Antiqua" w:cs="Cambria"/>
          <w:iCs/>
          <w:noProof/>
          <w:color w:val="auto"/>
          <w:sz w:val="24"/>
          <w:szCs w:val="24"/>
          <w:vertAlign w:val="superscript"/>
        </w:rPr>
        <w:t>]</w:t>
      </w:r>
      <w:r w:rsidR="0064109F" w:rsidRPr="00C30085">
        <w:rPr>
          <w:rFonts w:ascii="Book Antiqua" w:eastAsia="STXingkai" w:hAnsi="Book Antiqua" w:cs="Cambria"/>
          <w:iCs/>
          <w:color w:val="auto"/>
          <w:sz w:val="24"/>
          <w:szCs w:val="24"/>
        </w:rPr>
        <w:fldChar w:fldCharType="end"/>
      </w:r>
      <w:r w:rsidR="003C1497" w:rsidRPr="00C30085">
        <w:rPr>
          <w:rFonts w:ascii="Book Antiqua" w:eastAsia="STXingkai" w:hAnsi="Book Antiqua" w:cs="Cambria"/>
          <w:iCs/>
          <w:color w:val="auto"/>
          <w:sz w:val="24"/>
          <w:szCs w:val="24"/>
        </w:rPr>
        <w:t>,</w:t>
      </w:r>
      <w:r w:rsidRPr="00C30085">
        <w:rPr>
          <w:rFonts w:ascii="Book Antiqua" w:eastAsia="STXingkai" w:hAnsi="Book Antiqua" w:cs="Cambria"/>
          <w:iCs/>
          <w:color w:val="auto"/>
          <w:sz w:val="24"/>
          <w:szCs w:val="24"/>
        </w:rPr>
        <w:t xml:space="preserve"> in aim to reduce the requirement of systemic narcotic and to allow better postoperative bowel function and pres</w:t>
      </w:r>
      <w:r w:rsidR="003C1497" w:rsidRPr="00C30085">
        <w:rPr>
          <w:rFonts w:ascii="Book Antiqua" w:eastAsia="STXingkai" w:hAnsi="Book Antiqua" w:cs="Cambria"/>
          <w:iCs/>
          <w:color w:val="auto"/>
          <w:sz w:val="24"/>
          <w:szCs w:val="24"/>
        </w:rPr>
        <w:t>ervation of pulmonary function</w:t>
      </w:r>
      <w:r w:rsidR="0064109F" w:rsidRPr="00C30085">
        <w:rPr>
          <w:rFonts w:ascii="Book Antiqua" w:eastAsia="STXingkai" w:hAnsi="Book Antiqua" w:cs="Cambria"/>
          <w:iCs/>
          <w:color w:val="auto"/>
          <w:sz w:val="24"/>
          <w:szCs w:val="24"/>
        </w:rPr>
        <w:fldChar w:fldCharType="begin"/>
      </w:r>
      <w:r w:rsidR="00311C03" w:rsidRPr="00C30085">
        <w:rPr>
          <w:rFonts w:ascii="Book Antiqua" w:eastAsia="STXingkai" w:hAnsi="Book Antiqua" w:cs="Cambria"/>
          <w:iCs/>
          <w:color w:val="auto"/>
          <w:sz w:val="24"/>
          <w:szCs w:val="24"/>
        </w:rPr>
        <w:instrText xml:space="preserve"> ADDIN EN.CITE &lt;EndNote&gt;&lt;Cite&gt;&lt;Author&gt;Liu&lt;/Author&gt;&lt;Year&gt;1995&lt;/Year&gt;&lt;RecNum&gt;38&lt;/RecNum&gt;&lt;DisplayText&gt;&lt;style face="superscript"&gt;[17]&lt;/style&gt;&lt;/DisplayText&gt;&lt;record&gt;&lt;rec-number&gt;38&lt;/rec-number&gt;&lt;foreign-keys&gt;&lt;key app="EN" db-id="wvxspzfe8szr2mewtdpv9arotaddzsrz2550" timestamp="0"&gt;38&lt;/key&gt;&lt;/foreign-keys&gt;&lt;ref-type name="Journal Article"&gt;17&lt;/ref-type&gt;&lt;contributors&gt;&lt;authors&gt;&lt;author&gt;Liu, S.&lt;/author&gt;&lt;author&gt;Carpenter, R. L.&lt;/author&gt;&lt;author&gt;Neal, J. M.&lt;/author&gt;&lt;/authors&gt;&lt;/contributors&gt;&lt;auth-address&gt;Department of Anesthesiology, Virginia Mason Medical Center, Seattle, Washington 98111, USA.&lt;/auth-address&gt;&lt;titles&gt;&lt;title&gt;Epidural anesthesia and analgesia. Their role in postoperative outcome&lt;/title&gt;&lt;secondary-title&gt;Anesthesiology&lt;/secondary-title&gt;&lt;/titles&gt;&lt;periodical&gt;&lt;full-title&gt;Anesthesiology&lt;/full-title&gt;&lt;/periodical&gt;&lt;pages&gt;1474-506&lt;/pages&gt;&lt;volume&gt;82&lt;/volume&gt;&lt;number&gt;6&lt;/number&gt;&lt;keywords&gt;&lt;keyword&gt;*Analgesia, Epidural/adverse effects&lt;/keyword&gt;&lt;keyword&gt;*Anesthesia, Epidural/adverse effects&lt;/keyword&gt;&lt;keyword&gt;Anesthetics, Local/adverse effects&lt;/keyword&gt;&lt;keyword&gt;Animals&lt;/keyword&gt;&lt;keyword&gt;Cognition/drug effects&lt;/keyword&gt;&lt;keyword&gt;Cost-Benefit Analysis&lt;/keyword&gt;&lt;keyword&gt;Digestive System/drug effects&lt;/keyword&gt;&lt;keyword&gt;Humans&lt;/keyword&gt;&lt;keyword&gt;Lung/drug effects&lt;/keyword&gt;&lt;keyword&gt;Narcotics/adverse effects&lt;/keyword&gt;&lt;keyword&gt;Postoperative Complications/etiology&lt;/keyword&gt;&lt;/keywords&gt;&lt;dates&gt;&lt;year&gt;1995&lt;/year&gt;&lt;pub-dates&gt;&lt;date&gt;Jun&lt;/date&gt;&lt;/pub-dates&gt;&lt;/dates&gt;&lt;publisher&gt;LWW&lt;/publisher&gt;&lt;isbn&gt;0003-3022 (Print)&amp;#xD;0003-3022 (Linking)&lt;/isbn&gt;&lt;accession-num&gt;7793661&lt;/accession-num&gt;&lt;urls&gt;&lt;related-urls&gt;&lt;url&gt;http://www.ncbi.nlm.nih.gov/pubmed/7793661&lt;/url&gt;&lt;/related-urls&gt;&lt;/urls&gt;&lt;electronic-resource-num&gt;10.1097/00000542-199506000-00019&lt;/electronic-resource-num&gt;&lt;/record&gt;&lt;/Cite&gt;&lt;/EndNote&gt;</w:instrText>
      </w:r>
      <w:r w:rsidR="0064109F" w:rsidRPr="00C30085">
        <w:rPr>
          <w:rFonts w:ascii="Book Antiqua" w:eastAsia="STXingkai" w:hAnsi="Book Antiqua" w:cs="Cambria"/>
          <w:iCs/>
          <w:color w:val="auto"/>
          <w:sz w:val="24"/>
          <w:szCs w:val="24"/>
        </w:rPr>
        <w:fldChar w:fldCharType="separate"/>
      </w:r>
      <w:r w:rsidR="00311C03" w:rsidRPr="00C30085">
        <w:rPr>
          <w:rFonts w:ascii="Book Antiqua" w:eastAsia="STXingkai" w:hAnsi="Book Antiqua" w:cs="Cambria"/>
          <w:iCs/>
          <w:noProof/>
          <w:color w:val="auto"/>
          <w:sz w:val="24"/>
          <w:szCs w:val="24"/>
          <w:vertAlign w:val="superscript"/>
        </w:rPr>
        <w:t>[</w:t>
      </w:r>
      <w:hyperlink w:anchor="_ENREF_17" w:tooltip="Liu, 1995 #38" w:history="1">
        <w:r w:rsidR="005308B2" w:rsidRPr="00C30085">
          <w:rPr>
            <w:rFonts w:ascii="Book Antiqua" w:eastAsia="STXingkai" w:hAnsi="Book Antiqua" w:cs="Cambria"/>
            <w:iCs/>
            <w:noProof/>
            <w:color w:val="auto"/>
            <w:sz w:val="24"/>
            <w:szCs w:val="24"/>
            <w:vertAlign w:val="superscript"/>
          </w:rPr>
          <w:t>17</w:t>
        </w:r>
      </w:hyperlink>
      <w:r w:rsidR="00311C03" w:rsidRPr="00C30085">
        <w:rPr>
          <w:rFonts w:ascii="Book Antiqua" w:eastAsia="STXingkai" w:hAnsi="Book Antiqua" w:cs="Cambria"/>
          <w:iCs/>
          <w:noProof/>
          <w:color w:val="auto"/>
          <w:sz w:val="24"/>
          <w:szCs w:val="24"/>
          <w:vertAlign w:val="superscript"/>
        </w:rPr>
        <w:t>]</w:t>
      </w:r>
      <w:r w:rsidR="0064109F" w:rsidRPr="00C30085">
        <w:rPr>
          <w:rFonts w:ascii="Book Antiqua" w:eastAsia="STXingkai" w:hAnsi="Book Antiqua" w:cs="Cambria"/>
          <w:iCs/>
          <w:color w:val="auto"/>
          <w:sz w:val="24"/>
          <w:szCs w:val="24"/>
        </w:rPr>
        <w:fldChar w:fldCharType="end"/>
      </w:r>
      <w:r w:rsidR="003C1497" w:rsidRPr="00C30085">
        <w:rPr>
          <w:rFonts w:ascii="Book Antiqua" w:eastAsia="STXingkai" w:hAnsi="Book Antiqua" w:cs="Cambria"/>
          <w:iCs/>
          <w:color w:val="auto"/>
          <w:sz w:val="24"/>
          <w:szCs w:val="24"/>
        </w:rPr>
        <w:t>.</w:t>
      </w:r>
      <w:r w:rsidRPr="00C30085">
        <w:rPr>
          <w:rFonts w:ascii="Book Antiqua" w:eastAsia="STXingkai" w:hAnsi="Book Antiqua" w:cs="Cambria"/>
          <w:iCs/>
          <w:color w:val="auto"/>
          <w:sz w:val="24"/>
          <w:szCs w:val="24"/>
        </w:rPr>
        <w:t xml:space="preserve"> This, however, has not been established amongst the surgical community and is not until now the general consensus</w:t>
      </w:r>
      <w:r w:rsidR="0064109F" w:rsidRPr="00C30085">
        <w:rPr>
          <w:rFonts w:ascii="Book Antiqua" w:eastAsia="STXingkai" w:hAnsi="Book Antiqua" w:cs="Cambria"/>
          <w:iCs/>
          <w:color w:val="auto"/>
          <w:sz w:val="24"/>
          <w:szCs w:val="24"/>
        </w:rPr>
        <w:fldChar w:fldCharType="begin"/>
      </w:r>
      <w:r w:rsidR="00311C03" w:rsidRPr="00C30085">
        <w:rPr>
          <w:rFonts w:ascii="Book Antiqua" w:eastAsia="STXingkai" w:hAnsi="Book Antiqua" w:cs="Cambria"/>
          <w:iCs/>
          <w:color w:val="auto"/>
          <w:sz w:val="24"/>
          <w:szCs w:val="24"/>
        </w:rPr>
        <w:instrText xml:space="preserve"> ADDIN EN.CITE &lt;EndNote&gt;&lt;Cite&gt;&lt;Author&gt;Buell&lt;/Author&gt;&lt;Year&gt;2014&lt;/Year&gt;&lt;RecNum&gt;37&lt;/RecNum&gt;&lt;DisplayText&gt;&lt;style face="superscript"&gt;[18]&lt;/style&gt;&lt;/DisplayText&gt;&lt;record&gt;&lt;rec-number&gt;37&lt;/rec-number&gt;&lt;foreign-keys&gt;&lt;key app="EN" db-id="wvxspzfe8szr2mewtdpv9arotaddzsrz2550" timestamp="0"&gt;37&lt;/key&gt;&lt;/foreign-keys&gt;&lt;ref-type name="Journal Article"&gt;17&lt;/ref-type&gt;&lt;contributors&gt;&lt;authors&gt;&lt;author&gt;Buell, J. F.&lt;/author&gt;&lt;/authors&gt;&lt;/contributors&gt;&lt;titles&gt;&lt;title&gt;Laparoscopic hepatectomy under epidural anesthesia without general endotracheal anesthesia: feasible but applicable?&lt;/title&gt;&lt;secondary-title&gt;Ann Surg&lt;/secondary-title&gt;&lt;/titles&gt;&lt;periodical&gt;&lt;full-title&gt;Ann Surg&lt;/full-title&gt;&lt;/periodical&gt;&lt;pages&gt;e2&lt;/pages&gt;&lt;volume&gt;260&lt;/volume&gt;&lt;number&gt;2&lt;/number&gt;&lt;keywords&gt;&lt;keyword&gt;*Anesthesia, Epidural&lt;/keyword&gt;&lt;keyword&gt;Hepatectomy/*methods&lt;/keyword&gt;&lt;keyword&gt;Humans&lt;/keyword&gt;&lt;keyword&gt;Laparoscopy/*methods&lt;/keyword&gt;&lt;/keywords&gt;&lt;dates&gt;&lt;year&gt;2014&lt;/year&gt;&lt;pub-dates&gt;&lt;date&gt;Aug&lt;/date&gt;&lt;/pub-dates&gt;&lt;/dates&gt;&lt;publisher&gt;LWW&lt;/publisher&gt;&lt;isbn&gt;1528-1140 (Electronic)&amp;#xD;0003-4932 (Linking)&lt;/isbn&gt;&lt;accession-num&gt;25350652&lt;/accession-num&gt;&lt;urls&gt;&lt;related-urls&gt;&lt;url&gt;http://www.ncbi.nlm.nih.gov/pubmed/25350652&lt;/url&gt;&lt;/related-urls&gt;&lt;/urls&gt;&lt;electronic-resource-num&gt;10.1097/SLA.0000000000000815&lt;/electronic-resource-num&gt;&lt;/record&gt;&lt;/Cite&gt;&lt;/EndNote&gt;</w:instrText>
      </w:r>
      <w:r w:rsidR="0064109F" w:rsidRPr="00C30085">
        <w:rPr>
          <w:rFonts w:ascii="Book Antiqua" w:eastAsia="STXingkai" w:hAnsi="Book Antiqua" w:cs="Cambria"/>
          <w:iCs/>
          <w:color w:val="auto"/>
          <w:sz w:val="24"/>
          <w:szCs w:val="24"/>
        </w:rPr>
        <w:fldChar w:fldCharType="separate"/>
      </w:r>
      <w:r w:rsidR="00311C03" w:rsidRPr="00C30085">
        <w:rPr>
          <w:rFonts w:ascii="Book Antiqua" w:eastAsia="STXingkai" w:hAnsi="Book Antiqua" w:cs="Cambria"/>
          <w:iCs/>
          <w:noProof/>
          <w:color w:val="auto"/>
          <w:sz w:val="24"/>
          <w:szCs w:val="24"/>
          <w:vertAlign w:val="superscript"/>
        </w:rPr>
        <w:t>[</w:t>
      </w:r>
      <w:hyperlink w:anchor="_ENREF_18" w:tooltip="Buell, 2014 #37" w:history="1">
        <w:r w:rsidR="005308B2" w:rsidRPr="00C30085">
          <w:rPr>
            <w:rFonts w:ascii="Book Antiqua" w:eastAsia="STXingkai" w:hAnsi="Book Antiqua" w:cs="Cambria"/>
            <w:iCs/>
            <w:noProof/>
            <w:color w:val="auto"/>
            <w:sz w:val="24"/>
            <w:szCs w:val="24"/>
            <w:vertAlign w:val="superscript"/>
          </w:rPr>
          <w:t>18</w:t>
        </w:r>
      </w:hyperlink>
      <w:r w:rsidR="00311C03" w:rsidRPr="00C30085">
        <w:rPr>
          <w:rFonts w:ascii="Book Antiqua" w:eastAsia="STXingkai" w:hAnsi="Book Antiqua" w:cs="Cambria"/>
          <w:iCs/>
          <w:noProof/>
          <w:color w:val="auto"/>
          <w:sz w:val="24"/>
          <w:szCs w:val="24"/>
          <w:vertAlign w:val="superscript"/>
        </w:rPr>
        <w:t>]</w:t>
      </w:r>
      <w:r w:rsidR="0064109F" w:rsidRPr="00C30085">
        <w:rPr>
          <w:rFonts w:ascii="Book Antiqua" w:eastAsia="STXingkai" w:hAnsi="Book Antiqua" w:cs="Cambria"/>
          <w:iCs/>
          <w:color w:val="auto"/>
          <w:sz w:val="24"/>
          <w:szCs w:val="24"/>
        </w:rPr>
        <w:fldChar w:fldCharType="end"/>
      </w:r>
      <w:r w:rsidR="003C1497" w:rsidRPr="00C30085">
        <w:rPr>
          <w:rFonts w:ascii="Book Antiqua" w:eastAsia="STXingkai" w:hAnsi="Book Antiqua" w:cs="Cambria"/>
          <w:iCs/>
          <w:color w:val="auto"/>
          <w:sz w:val="24"/>
          <w:szCs w:val="24"/>
        </w:rPr>
        <w:t>.</w:t>
      </w:r>
      <w:r w:rsidRPr="00C30085">
        <w:rPr>
          <w:rFonts w:ascii="Book Antiqua" w:eastAsia="STXingkai" w:hAnsi="Book Antiqua" w:cs="Cambria"/>
          <w:iCs/>
          <w:color w:val="auto"/>
          <w:sz w:val="24"/>
          <w:szCs w:val="24"/>
        </w:rPr>
        <w:t xml:space="preserve"> I</w:t>
      </w:r>
      <w:r w:rsidRPr="00C30085">
        <w:rPr>
          <w:rFonts w:ascii="Book Antiqua" w:eastAsia="STXingkai" w:hAnsi="Book Antiqua" w:cs="Cambria"/>
          <w:color w:val="auto"/>
          <w:sz w:val="24"/>
          <w:szCs w:val="24"/>
        </w:rPr>
        <w:t>t is therefore vital that the patient’s tolerability to GA be evaluated prior to the decision to operate. Intraoperative</w:t>
      </w:r>
      <w:r w:rsidRPr="00C30085">
        <w:rPr>
          <w:rFonts w:ascii="Book Antiqua" w:eastAsia="STXingkai" w:hAnsi="Book Antiqua" w:cs="Cambria"/>
          <w:b/>
          <w:bCs/>
          <w:color w:val="auto"/>
          <w:sz w:val="24"/>
          <w:szCs w:val="24"/>
        </w:rPr>
        <w:t xml:space="preserve"> </w:t>
      </w:r>
      <w:r w:rsidR="003C1497" w:rsidRPr="00C30085">
        <w:rPr>
          <w:rFonts w:ascii="Book Antiqua" w:eastAsia="STXingkai" w:hAnsi="Book Antiqua" w:cs="Cambria"/>
          <w:iCs/>
          <w:color w:val="auto"/>
          <w:sz w:val="24"/>
          <w:szCs w:val="24"/>
          <w:lang w:val="en-CA"/>
        </w:rPr>
        <w:t>blood loss</w:t>
      </w:r>
      <w:r w:rsidR="0064109F" w:rsidRPr="00C30085">
        <w:rPr>
          <w:rFonts w:ascii="Book Antiqua" w:eastAsia="STXingkai" w:hAnsi="Book Antiqua" w:cs="Cambria"/>
          <w:iCs/>
          <w:color w:val="auto"/>
          <w:sz w:val="24"/>
          <w:szCs w:val="24"/>
          <w:lang w:val="en-CA"/>
        </w:rPr>
        <w:fldChar w:fldCharType="begin">
          <w:fldData xml:space="preserve">PEVuZE5vdGU+PENpdGU+PEF1dGhvcj5KYXJuYWdpbjwvQXV0aG9yPjxZZWFyPjIwMDI8L1llYXI+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=
</w:fldData>
        </w:fldChar>
      </w:r>
      <w:r w:rsidR="00311C03" w:rsidRPr="00C30085">
        <w:rPr>
          <w:rFonts w:ascii="Book Antiqua" w:eastAsia="STXingkai" w:hAnsi="Book Antiqua" w:cs="Cambria"/>
          <w:iCs/>
          <w:color w:val="auto"/>
          <w:sz w:val="24"/>
          <w:szCs w:val="24"/>
          <w:lang w:val="en-CA"/>
        </w:rPr>
        <w:instrText xml:space="preserve"> ADDIN EN.CITE </w:instrText>
      </w:r>
      <w:r w:rsidR="00311C03" w:rsidRPr="00C30085">
        <w:rPr>
          <w:rFonts w:ascii="Book Antiqua" w:eastAsia="STXingkai" w:hAnsi="Book Antiqua" w:cs="Cambria"/>
          <w:iCs/>
          <w:color w:val="auto"/>
          <w:sz w:val="24"/>
          <w:szCs w:val="24"/>
          <w:lang w:val="en-CA"/>
        </w:rPr>
        <w:fldChar w:fldCharType="begin">
          <w:fldData xml:space="preserve">PEVuZE5vdGU+PENpdGU+PEF1dGhvcj5KYXJuYWdpbjwvQXV0aG9yPjxZZWFyPjIwMDI8L1llYXI+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=
</w:fldData>
        </w:fldChar>
      </w:r>
      <w:r w:rsidR="00311C03" w:rsidRPr="00C30085">
        <w:rPr>
          <w:rFonts w:ascii="Book Antiqua" w:eastAsia="STXingkai" w:hAnsi="Book Antiqua" w:cs="Cambria"/>
          <w:iCs/>
          <w:color w:val="auto"/>
          <w:sz w:val="24"/>
          <w:szCs w:val="24"/>
          <w:lang w:val="en-CA"/>
        </w:rPr>
        <w:instrText xml:space="preserve"> ADDIN EN.CITE.DATA </w:instrText>
      </w:r>
      <w:r w:rsidR="00311C03" w:rsidRPr="00C30085">
        <w:rPr>
          <w:rFonts w:ascii="Book Antiqua" w:eastAsia="STXingkai" w:hAnsi="Book Antiqua" w:cs="Cambria"/>
          <w:iCs/>
          <w:color w:val="auto"/>
          <w:sz w:val="24"/>
          <w:szCs w:val="24"/>
          <w:lang w:val="en-CA"/>
        </w:rPr>
      </w:r>
      <w:r w:rsidR="00311C03" w:rsidRPr="00C30085">
        <w:rPr>
          <w:rFonts w:ascii="Book Antiqua" w:eastAsia="STXingkai" w:hAnsi="Book Antiqua" w:cs="Cambria"/>
          <w:iCs/>
          <w:color w:val="auto"/>
          <w:sz w:val="24"/>
          <w:szCs w:val="24"/>
          <w:lang w:val="en-CA"/>
        </w:rPr>
        <w:fldChar w:fldCharType="end"/>
      </w:r>
      <w:r w:rsidR="0064109F" w:rsidRPr="00C30085">
        <w:rPr>
          <w:rFonts w:ascii="Book Antiqua" w:eastAsia="STXingkai" w:hAnsi="Book Antiqua" w:cs="Cambria"/>
          <w:iCs/>
          <w:color w:val="auto"/>
          <w:sz w:val="24"/>
          <w:szCs w:val="24"/>
          <w:lang w:val="en-CA"/>
        </w:rPr>
      </w:r>
      <w:r w:rsidR="0064109F" w:rsidRPr="00C30085">
        <w:rPr>
          <w:rFonts w:ascii="Book Antiqua" w:eastAsia="STXingkai" w:hAnsi="Book Antiqua" w:cs="Cambria"/>
          <w:iCs/>
          <w:color w:val="auto"/>
          <w:sz w:val="24"/>
          <w:szCs w:val="24"/>
          <w:lang w:val="en-CA"/>
        </w:rPr>
        <w:fldChar w:fldCharType="separate"/>
      </w:r>
      <w:r w:rsidR="00311C03" w:rsidRPr="00C30085">
        <w:rPr>
          <w:rFonts w:ascii="Book Antiqua" w:eastAsia="STXingkai" w:hAnsi="Book Antiqua" w:cs="Cambria"/>
          <w:iCs/>
          <w:noProof/>
          <w:color w:val="auto"/>
          <w:sz w:val="24"/>
          <w:szCs w:val="24"/>
          <w:vertAlign w:val="superscript"/>
          <w:lang w:val="en-CA"/>
        </w:rPr>
        <w:t>[</w:t>
      </w:r>
      <w:hyperlink w:anchor="_ENREF_19" w:tooltip="Jarnagin, 2002 #31" w:history="1">
        <w:r w:rsidR="005308B2" w:rsidRPr="00C30085">
          <w:rPr>
            <w:rFonts w:ascii="Book Antiqua" w:eastAsia="STXingkai" w:hAnsi="Book Antiqua" w:cs="Cambria"/>
            <w:iCs/>
            <w:noProof/>
            <w:color w:val="auto"/>
            <w:sz w:val="24"/>
            <w:szCs w:val="24"/>
            <w:vertAlign w:val="superscript"/>
            <w:lang w:val="en-CA"/>
          </w:rPr>
          <w:t>19</w:t>
        </w:r>
      </w:hyperlink>
      <w:r w:rsidR="00311C03" w:rsidRPr="00C30085">
        <w:rPr>
          <w:rFonts w:ascii="Book Antiqua" w:eastAsia="STXingkai" w:hAnsi="Book Antiqua" w:cs="Cambria"/>
          <w:iCs/>
          <w:noProof/>
          <w:color w:val="auto"/>
          <w:sz w:val="24"/>
          <w:szCs w:val="24"/>
          <w:vertAlign w:val="superscript"/>
          <w:lang w:val="en-CA"/>
        </w:rPr>
        <w:t>]</w:t>
      </w:r>
      <w:r w:rsidR="0064109F" w:rsidRPr="00C30085">
        <w:rPr>
          <w:rFonts w:ascii="Book Antiqua" w:eastAsia="STXingkai" w:hAnsi="Book Antiqua" w:cs="Cambria"/>
          <w:iCs/>
          <w:color w:val="auto"/>
          <w:sz w:val="24"/>
          <w:szCs w:val="24"/>
          <w:lang w:val="en-CA"/>
        </w:rPr>
        <w:fldChar w:fldCharType="end"/>
      </w:r>
      <w:r w:rsidR="003C1497" w:rsidRPr="00C30085">
        <w:rPr>
          <w:rFonts w:ascii="Book Antiqua" w:eastAsia="STXingkai" w:hAnsi="Book Antiqua" w:cs="Cambria"/>
          <w:iCs/>
          <w:color w:val="auto"/>
          <w:sz w:val="24"/>
          <w:szCs w:val="24"/>
          <w:lang w:val="en-CA"/>
        </w:rPr>
        <w:t xml:space="preserve"> and transfusion requirements</w:t>
      </w:r>
      <w:r w:rsidR="0064109F" w:rsidRPr="00C30085">
        <w:rPr>
          <w:rFonts w:ascii="Book Antiqua" w:eastAsia="STXingkai" w:hAnsi="Book Antiqua" w:cs="Cambria"/>
          <w:iCs/>
          <w:color w:val="auto"/>
          <w:sz w:val="24"/>
          <w:szCs w:val="24"/>
          <w:lang w:val="en-CA"/>
        </w:rPr>
        <w:fldChar w:fldCharType="begin">
          <w:fldData xml:space="preserve">PEVuZE5vdGU+PENpdGU+PEF1dGhvcj5Lb29ieTwvQXV0aG9yPjxZZWFyPjIwMDM8L1llYXI+PFJl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</w:fldData>
        </w:fldChar>
      </w:r>
      <w:r w:rsidR="00311C03" w:rsidRPr="00C30085">
        <w:rPr>
          <w:rFonts w:ascii="Book Antiqua" w:eastAsia="STXingkai" w:hAnsi="Book Antiqua" w:cs="Cambria"/>
          <w:iCs/>
          <w:color w:val="auto"/>
          <w:sz w:val="24"/>
          <w:szCs w:val="24"/>
          <w:lang w:val="en-CA"/>
        </w:rPr>
        <w:instrText xml:space="preserve"> ADDIN EN.CITE </w:instrText>
      </w:r>
      <w:r w:rsidR="00311C03" w:rsidRPr="00C30085">
        <w:rPr>
          <w:rFonts w:ascii="Book Antiqua" w:eastAsia="STXingkai" w:hAnsi="Book Antiqua" w:cs="Cambria"/>
          <w:iCs/>
          <w:color w:val="auto"/>
          <w:sz w:val="24"/>
          <w:szCs w:val="24"/>
          <w:lang w:val="en-CA"/>
        </w:rPr>
        <w:fldChar w:fldCharType="begin">
          <w:fldData xml:space="preserve">PEVuZE5vdGU+PENpdGU+PEF1dGhvcj5Lb29ieTwvQXV0aG9yPjxZZWFyPjIwMDM8L1llYXI+PFJl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</w:fldData>
        </w:fldChar>
      </w:r>
      <w:r w:rsidR="00311C03" w:rsidRPr="00C30085">
        <w:rPr>
          <w:rFonts w:ascii="Book Antiqua" w:eastAsia="STXingkai" w:hAnsi="Book Antiqua" w:cs="Cambria"/>
          <w:iCs/>
          <w:color w:val="auto"/>
          <w:sz w:val="24"/>
          <w:szCs w:val="24"/>
          <w:lang w:val="en-CA"/>
        </w:rPr>
        <w:instrText xml:space="preserve"> ADDIN EN.CITE.DATA </w:instrText>
      </w:r>
      <w:r w:rsidR="00311C03" w:rsidRPr="00C30085">
        <w:rPr>
          <w:rFonts w:ascii="Book Antiqua" w:eastAsia="STXingkai" w:hAnsi="Book Antiqua" w:cs="Cambria"/>
          <w:iCs/>
          <w:color w:val="auto"/>
          <w:sz w:val="24"/>
          <w:szCs w:val="24"/>
          <w:lang w:val="en-CA"/>
        </w:rPr>
      </w:r>
      <w:r w:rsidR="00311C03" w:rsidRPr="00C30085">
        <w:rPr>
          <w:rFonts w:ascii="Book Antiqua" w:eastAsia="STXingkai" w:hAnsi="Book Antiqua" w:cs="Cambria"/>
          <w:iCs/>
          <w:color w:val="auto"/>
          <w:sz w:val="24"/>
          <w:szCs w:val="24"/>
          <w:lang w:val="en-CA"/>
        </w:rPr>
        <w:fldChar w:fldCharType="end"/>
      </w:r>
      <w:r w:rsidR="0064109F" w:rsidRPr="00C30085">
        <w:rPr>
          <w:rFonts w:ascii="Book Antiqua" w:eastAsia="STXingkai" w:hAnsi="Book Antiqua" w:cs="Cambria"/>
          <w:iCs/>
          <w:color w:val="auto"/>
          <w:sz w:val="24"/>
          <w:szCs w:val="24"/>
          <w:lang w:val="en-CA"/>
        </w:rPr>
      </w:r>
      <w:r w:rsidR="0064109F" w:rsidRPr="00C30085">
        <w:rPr>
          <w:rFonts w:ascii="Book Antiqua" w:eastAsia="STXingkai" w:hAnsi="Book Antiqua" w:cs="Cambria"/>
          <w:iCs/>
          <w:color w:val="auto"/>
          <w:sz w:val="24"/>
          <w:szCs w:val="24"/>
          <w:lang w:val="en-CA"/>
        </w:rPr>
        <w:fldChar w:fldCharType="separate"/>
      </w:r>
      <w:r w:rsidR="00311C03" w:rsidRPr="00C30085">
        <w:rPr>
          <w:rFonts w:ascii="Book Antiqua" w:eastAsia="STXingkai" w:hAnsi="Book Antiqua" w:cs="Cambria"/>
          <w:iCs/>
          <w:noProof/>
          <w:color w:val="auto"/>
          <w:sz w:val="24"/>
          <w:szCs w:val="24"/>
          <w:vertAlign w:val="superscript"/>
          <w:lang w:val="en-CA"/>
        </w:rPr>
        <w:t>[</w:t>
      </w:r>
      <w:hyperlink w:anchor="_ENREF_20" w:tooltip="Kooby, 2003 #30" w:history="1">
        <w:r w:rsidR="005308B2" w:rsidRPr="00C30085">
          <w:rPr>
            <w:rFonts w:ascii="Book Antiqua" w:eastAsia="STXingkai" w:hAnsi="Book Antiqua" w:cs="Cambria"/>
            <w:iCs/>
            <w:noProof/>
            <w:color w:val="auto"/>
            <w:sz w:val="24"/>
            <w:szCs w:val="24"/>
            <w:vertAlign w:val="superscript"/>
            <w:lang w:val="en-CA"/>
          </w:rPr>
          <w:t>20</w:t>
        </w:r>
      </w:hyperlink>
      <w:r w:rsidR="00311C03" w:rsidRPr="00C30085">
        <w:rPr>
          <w:rFonts w:ascii="Book Antiqua" w:eastAsia="STXingkai" w:hAnsi="Book Antiqua" w:cs="Cambria"/>
          <w:iCs/>
          <w:noProof/>
          <w:color w:val="auto"/>
          <w:sz w:val="24"/>
          <w:szCs w:val="24"/>
          <w:vertAlign w:val="superscript"/>
          <w:lang w:val="en-CA"/>
        </w:rPr>
        <w:t>]</w:t>
      </w:r>
      <w:r w:rsidR="0064109F" w:rsidRPr="00C30085">
        <w:rPr>
          <w:rFonts w:ascii="Book Antiqua" w:eastAsia="STXingkai" w:hAnsi="Book Antiqua" w:cs="Cambria"/>
          <w:iCs/>
          <w:color w:val="auto"/>
          <w:sz w:val="24"/>
          <w:szCs w:val="24"/>
          <w:lang w:val="en-CA"/>
        </w:rPr>
        <w:fldChar w:fldCharType="end"/>
      </w:r>
      <w:r w:rsidRPr="00C30085">
        <w:rPr>
          <w:rFonts w:ascii="Book Antiqua" w:eastAsia="STXingkai" w:hAnsi="Book Antiqua" w:cs="Cambria"/>
          <w:iCs/>
          <w:color w:val="auto"/>
          <w:sz w:val="24"/>
          <w:szCs w:val="24"/>
          <w:lang w:val="en-CA"/>
        </w:rPr>
        <w:t xml:space="preserve"> are major determinants of morbidity and mortality following liver resection. It was found that blood loss may be controlled by lowering the central venous pressure to 5</w:t>
      </w:r>
      <w:r w:rsidR="003C1497" w:rsidRPr="00C30085">
        <w:rPr>
          <w:rFonts w:ascii="Book Antiqua" w:eastAsia="STXingkai" w:hAnsi="Book Antiqua" w:cs="Cambria"/>
          <w:iCs/>
          <w:color w:val="auto"/>
          <w:sz w:val="24"/>
          <w:szCs w:val="24"/>
          <w:lang w:val="en-CA"/>
        </w:rPr>
        <w:t xml:space="preserve"> mmHg or less intraoperatively</w:t>
      </w:r>
      <w:r w:rsidR="0064109F" w:rsidRPr="00C30085">
        <w:rPr>
          <w:rFonts w:ascii="Book Antiqua" w:eastAsia="STXingkai" w:hAnsi="Book Antiqua" w:cs="Cambria"/>
          <w:iCs/>
          <w:color w:val="auto"/>
          <w:sz w:val="24"/>
          <w:szCs w:val="24"/>
          <w:lang w:val="en-CA"/>
        </w:rPr>
        <w:fldChar w:fldCharType="begin">
          <w:fldData xml:space="preserve">PEVuZE5vdGU+PENpdGU+PEF1dGhvcj5TbXlybmlvdGlzPC9BdXRob3I+PFllYXI+MjAwNDwvWWVh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</w:fldData>
        </w:fldChar>
      </w:r>
      <w:r w:rsidR="00311C03" w:rsidRPr="00C30085">
        <w:rPr>
          <w:rFonts w:ascii="Book Antiqua" w:eastAsia="STXingkai" w:hAnsi="Book Antiqua" w:cs="Cambria"/>
          <w:iCs/>
          <w:color w:val="auto"/>
          <w:sz w:val="24"/>
          <w:szCs w:val="24"/>
          <w:lang w:val="en-CA"/>
        </w:rPr>
        <w:instrText xml:space="preserve"> ADDIN EN.CITE </w:instrText>
      </w:r>
      <w:r w:rsidR="00311C03" w:rsidRPr="00C30085">
        <w:rPr>
          <w:rFonts w:ascii="Book Antiqua" w:eastAsia="STXingkai" w:hAnsi="Book Antiqua" w:cs="Cambria"/>
          <w:iCs/>
          <w:color w:val="auto"/>
          <w:sz w:val="24"/>
          <w:szCs w:val="24"/>
          <w:lang w:val="en-CA"/>
        </w:rPr>
        <w:fldChar w:fldCharType="begin">
          <w:fldData xml:space="preserve">PEVuZE5vdGU+PENpdGU+PEF1dGhvcj5TbXlybmlvdGlzPC9BdXRob3I+PFllYXI+MjAwNDwvWWVh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</w:fldData>
        </w:fldChar>
      </w:r>
      <w:r w:rsidR="00311C03" w:rsidRPr="00C30085">
        <w:rPr>
          <w:rFonts w:ascii="Book Antiqua" w:eastAsia="STXingkai" w:hAnsi="Book Antiqua" w:cs="Cambria"/>
          <w:iCs/>
          <w:color w:val="auto"/>
          <w:sz w:val="24"/>
          <w:szCs w:val="24"/>
          <w:lang w:val="en-CA"/>
        </w:rPr>
        <w:instrText xml:space="preserve"> ADDIN EN.CITE.DATA </w:instrText>
      </w:r>
      <w:r w:rsidR="00311C03" w:rsidRPr="00C30085">
        <w:rPr>
          <w:rFonts w:ascii="Book Antiqua" w:eastAsia="STXingkai" w:hAnsi="Book Antiqua" w:cs="Cambria"/>
          <w:iCs/>
          <w:color w:val="auto"/>
          <w:sz w:val="24"/>
          <w:szCs w:val="24"/>
          <w:lang w:val="en-CA"/>
        </w:rPr>
      </w:r>
      <w:r w:rsidR="00311C03" w:rsidRPr="00C30085">
        <w:rPr>
          <w:rFonts w:ascii="Book Antiqua" w:eastAsia="STXingkai" w:hAnsi="Book Antiqua" w:cs="Cambria"/>
          <w:iCs/>
          <w:color w:val="auto"/>
          <w:sz w:val="24"/>
          <w:szCs w:val="24"/>
          <w:lang w:val="en-CA"/>
        </w:rPr>
        <w:fldChar w:fldCharType="end"/>
      </w:r>
      <w:r w:rsidR="0064109F" w:rsidRPr="00C30085">
        <w:rPr>
          <w:rFonts w:ascii="Book Antiqua" w:eastAsia="STXingkai" w:hAnsi="Book Antiqua" w:cs="Cambria"/>
          <w:iCs/>
          <w:color w:val="auto"/>
          <w:sz w:val="24"/>
          <w:szCs w:val="24"/>
          <w:lang w:val="en-CA"/>
        </w:rPr>
      </w:r>
      <w:r w:rsidR="0064109F" w:rsidRPr="00C30085">
        <w:rPr>
          <w:rFonts w:ascii="Book Antiqua" w:eastAsia="STXingkai" w:hAnsi="Book Antiqua" w:cs="Cambria"/>
          <w:iCs/>
          <w:color w:val="auto"/>
          <w:sz w:val="24"/>
          <w:szCs w:val="24"/>
          <w:lang w:val="en-CA"/>
        </w:rPr>
        <w:fldChar w:fldCharType="separate"/>
      </w:r>
      <w:r w:rsidR="00311C03" w:rsidRPr="00C30085">
        <w:rPr>
          <w:rFonts w:ascii="Book Antiqua" w:eastAsia="STXingkai" w:hAnsi="Book Antiqua" w:cs="Cambria"/>
          <w:iCs/>
          <w:noProof/>
          <w:color w:val="auto"/>
          <w:sz w:val="24"/>
          <w:szCs w:val="24"/>
          <w:vertAlign w:val="superscript"/>
          <w:lang w:val="en-CA"/>
        </w:rPr>
        <w:t>[</w:t>
      </w:r>
      <w:hyperlink w:anchor="_ENREF_21" w:tooltip="Smyrniotis, 2004 #25" w:history="1">
        <w:r w:rsidR="005308B2" w:rsidRPr="00C30085">
          <w:rPr>
            <w:rFonts w:ascii="Book Antiqua" w:eastAsia="STXingkai" w:hAnsi="Book Antiqua" w:cs="Cambria"/>
            <w:iCs/>
            <w:noProof/>
            <w:color w:val="auto"/>
            <w:sz w:val="24"/>
            <w:szCs w:val="24"/>
            <w:vertAlign w:val="superscript"/>
            <w:lang w:val="en-CA"/>
          </w:rPr>
          <w:t>21</w:t>
        </w:r>
      </w:hyperlink>
      <w:r w:rsidR="00311C03" w:rsidRPr="00C30085">
        <w:rPr>
          <w:rFonts w:ascii="Book Antiqua" w:eastAsia="STXingkai" w:hAnsi="Book Antiqua" w:cs="Cambria"/>
          <w:iCs/>
          <w:noProof/>
          <w:color w:val="auto"/>
          <w:sz w:val="24"/>
          <w:szCs w:val="24"/>
          <w:vertAlign w:val="superscript"/>
          <w:lang w:val="en-CA"/>
        </w:rPr>
        <w:t>]</w:t>
      </w:r>
      <w:r w:rsidR="0064109F" w:rsidRPr="00C30085">
        <w:rPr>
          <w:rFonts w:ascii="Book Antiqua" w:eastAsia="STXingkai" w:hAnsi="Book Antiqua" w:cs="Cambria"/>
          <w:iCs/>
          <w:color w:val="auto"/>
          <w:sz w:val="24"/>
          <w:szCs w:val="24"/>
          <w:lang w:val="en-CA"/>
        </w:rPr>
        <w:fldChar w:fldCharType="end"/>
      </w:r>
      <w:r w:rsidR="003C1497" w:rsidRPr="00C30085">
        <w:rPr>
          <w:rFonts w:ascii="Book Antiqua" w:eastAsia="STXingkai" w:hAnsi="Book Antiqua" w:cs="Cambria"/>
          <w:iCs/>
          <w:color w:val="auto"/>
          <w:sz w:val="24"/>
          <w:szCs w:val="24"/>
          <w:lang w:val="en-CA"/>
        </w:rPr>
        <w:t>;</w:t>
      </w:r>
      <w:r w:rsidRPr="00C30085">
        <w:rPr>
          <w:rFonts w:ascii="Book Antiqua" w:eastAsia="STXingkai" w:hAnsi="Book Antiqua" w:cs="Cambria"/>
          <w:iCs/>
          <w:color w:val="auto"/>
          <w:sz w:val="24"/>
          <w:szCs w:val="24"/>
          <w:lang w:val="en-CA"/>
        </w:rPr>
        <w:t xml:space="preserve"> Johnson</w:t>
      </w:r>
      <w:r w:rsidRPr="00C30085">
        <w:rPr>
          <w:rFonts w:ascii="Book Antiqua" w:eastAsia="STXingkai" w:hAnsi="Book Antiqua" w:cs="Cambria"/>
          <w:i/>
          <w:iCs/>
          <w:color w:val="auto"/>
          <w:sz w:val="24"/>
          <w:szCs w:val="24"/>
          <w:lang w:val="en-CA"/>
        </w:rPr>
        <w:t xml:space="preserve"> </w:t>
      </w:r>
      <w:r w:rsidR="00FF5D98" w:rsidRPr="00C30085">
        <w:rPr>
          <w:rFonts w:ascii="Book Antiqua" w:eastAsia="STXingkai" w:hAnsi="Book Antiqua" w:cs="Cambria"/>
          <w:i/>
          <w:iCs/>
          <w:color w:val="auto"/>
          <w:sz w:val="24"/>
          <w:szCs w:val="24"/>
          <w:lang w:val="en-CA"/>
        </w:rPr>
        <w:t>et al</w:t>
      </w:r>
      <w:r w:rsidR="0064109F" w:rsidRPr="00C30085">
        <w:rPr>
          <w:rFonts w:ascii="Book Antiqua" w:eastAsia="STXingkai" w:hAnsi="Book Antiqua" w:cs="Cambria"/>
          <w:iCs/>
          <w:color w:val="auto"/>
          <w:sz w:val="24"/>
          <w:szCs w:val="24"/>
          <w:lang w:val="en-CA"/>
        </w:rPr>
        <w:fldChar w:fldCharType="begin"/>
      </w:r>
      <w:r w:rsidR="00311C03" w:rsidRPr="00C30085">
        <w:rPr>
          <w:rFonts w:ascii="Book Antiqua" w:eastAsia="STXingkai" w:hAnsi="Book Antiqua" w:cs="Cambria"/>
          <w:iCs/>
          <w:color w:val="auto"/>
          <w:sz w:val="24"/>
          <w:szCs w:val="24"/>
          <w:lang w:val="en-CA"/>
        </w:rPr>
        <w:instrText xml:space="preserve"> ADDIN EN.CITE &lt;EndNote&gt;&lt;Cite&gt;&lt;Author&gt;Johnson&lt;/Author&gt;&lt;Year&gt;1998&lt;/Year&gt;&lt;RecNum&gt;27&lt;/RecNum&gt;&lt;DisplayText&gt;&lt;style face="superscript"&gt;[22]&lt;/style&gt;&lt;/DisplayText&gt;&lt;record&gt;&lt;rec-number&gt;27&lt;/rec-number&gt;&lt;foreign-keys&gt;&lt;key app="EN" db-id="wvxspzfe8szr2mewtdpv9arotaddzsrz2550" timestamp="0"&gt;27&lt;/key&gt;&lt;/foreign-keys&gt;&lt;ref-type name="Journal Article"&gt;17&lt;/ref-type&gt;&lt;contributors&gt;&lt;authors&gt;&lt;author&gt;Johnson, M.&lt;/author&gt;&lt;author&gt;Mannar, R.&lt;/author&gt;&lt;author&gt;Wu, A. V.&lt;/author&gt;&lt;/authors&gt;&lt;/contributors&gt;&lt;auth-address&gt;Department of Surgery, Fazakerley Hospital, Aintree Hospitals Trust, Liverpool, UK.&lt;/auth-address&gt;&lt;titles&gt;&lt;title&gt;Correlation between blood loss and inferior vena caval pressure during liver resection&lt;/title&gt;&lt;secondary-title&gt;Br J Surg&lt;/secondary-title&gt;&lt;/titles&gt;&lt;periodical&gt;&lt;full-title&gt;Br J Surg&lt;/full-title&gt;&lt;abbr-1&gt;The British journal of surgery&lt;/abbr-1&gt;&lt;/periodical&gt;&lt;pages&gt;188-90&lt;/pages&gt;&lt;volume&gt;85&lt;/volume&gt;&lt;number&gt;2&lt;/number&gt;&lt;keywords&gt;&lt;keyword&gt;*Blood Loss, Surgical&lt;/keyword&gt;&lt;keyword&gt;*Blood Pressure&lt;/keyword&gt;&lt;keyword&gt;Humans&lt;/keyword&gt;&lt;keyword&gt;Liver/*surgery&lt;/keyword&gt;&lt;keyword&gt;Prospective Studies&lt;/keyword&gt;&lt;keyword&gt;Vena Cava, Inferior/*physiopathology&lt;/keyword&gt;&lt;/keywords&gt;&lt;dates&gt;&lt;year&gt;1998&lt;/year&gt;&lt;pub-dates&gt;&lt;date&gt;Feb&lt;/date&gt;&lt;/pub-dates&gt;&lt;/dates&gt;&lt;publisher&gt;Wiley Online Library&lt;/publisher&gt;&lt;isbn&gt;0007-1323 (Print)&amp;#xD;0007-1323 (Linking)&lt;/isbn&gt;&lt;accession-num&gt;9501812&lt;/accession-num&gt;&lt;urls&gt;&lt;related-urls&gt;&lt;url&gt;http://www.ncbi.nlm.nih.gov/pubmed/9501812&lt;/url&gt;&lt;/related-urls&gt;&lt;/urls&gt;&lt;electronic-resource-num&gt;10.1046/j.1365-2168.1998.00570.x&lt;/electronic-resource-num&gt;&lt;/record&gt;&lt;/Cite&gt;&lt;/EndNote&gt;</w:instrText>
      </w:r>
      <w:r w:rsidR="0064109F" w:rsidRPr="00C30085">
        <w:rPr>
          <w:rFonts w:ascii="Book Antiqua" w:eastAsia="STXingkai" w:hAnsi="Book Antiqua" w:cs="Cambria"/>
          <w:iCs/>
          <w:color w:val="auto"/>
          <w:sz w:val="24"/>
          <w:szCs w:val="24"/>
          <w:lang w:val="en-CA"/>
        </w:rPr>
        <w:fldChar w:fldCharType="separate"/>
      </w:r>
      <w:r w:rsidR="00311C03" w:rsidRPr="00C30085">
        <w:rPr>
          <w:rFonts w:ascii="Book Antiqua" w:eastAsia="STXingkai" w:hAnsi="Book Antiqua" w:cs="Cambria"/>
          <w:iCs/>
          <w:noProof/>
          <w:color w:val="auto"/>
          <w:sz w:val="24"/>
          <w:szCs w:val="24"/>
          <w:vertAlign w:val="superscript"/>
          <w:lang w:val="en-CA"/>
        </w:rPr>
        <w:t>[</w:t>
      </w:r>
      <w:hyperlink w:anchor="_ENREF_22" w:tooltip="Johnson, 1998 #27" w:history="1">
        <w:r w:rsidR="005308B2" w:rsidRPr="00C30085">
          <w:rPr>
            <w:rFonts w:ascii="Book Antiqua" w:eastAsia="STXingkai" w:hAnsi="Book Antiqua" w:cs="Cambria"/>
            <w:iCs/>
            <w:noProof/>
            <w:color w:val="auto"/>
            <w:sz w:val="24"/>
            <w:szCs w:val="24"/>
            <w:vertAlign w:val="superscript"/>
            <w:lang w:val="en-CA"/>
          </w:rPr>
          <w:t>22</w:t>
        </w:r>
      </w:hyperlink>
      <w:r w:rsidR="00311C03" w:rsidRPr="00C30085">
        <w:rPr>
          <w:rFonts w:ascii="Book Antiqua" w:eastAsia="STXingkai" w:hAnsi="Book Antiqua" w:cs="Cambria"/>
          <w:iCs/>
          <w:noProof/>
          <w:color w:val="auto"/>
          <w:sz w:val="24"/>
          <w:szCs w:val="24"/>
          <w:vertAlign w:val="superscript"/>
          <w:lang w:val="en-CA"/>
        </w:rPr>
        <w:t>]</w:t>
      </w:r>
      <w:r w:rsidR="0064109F" w:rsidRPr="00C30085">
        <w:rPr>
          <w:rFonts w:ascii="Book Antiqua" w:eastAsia="STXingkai" w:hAnsi="Book Antiqua" w:cs="Cambria"/>
          <w:iCs/>
          <w:color w:val="auto"/>
          <w:sz w:val="24"/>
          <w:szCs w:val="24"/>
          <w:lang w:val="en-CA"/>
        </w:rPr>
        <w:fldChar w:fldCharType="end"/>
      </w:r>
      <w:r w:rsidRPr="00C30085">
        <w:rPr>
          <w:rFonts w:ascii="Book Antiqua" w:eastAsia="STXingkai" w:hAnsi="Book Antiqua" w:cs="Cambria"/>
          <w:iCs/>
          <w:color w:val="auto"/>
          <w:sz w:val="24"/>
          <w:szCs w:val="24"/>
          <w:lang w:val="en-CA"/>
        </w:rPr>
        <w:t xml:space="preserve"> observed an almost bloodless operating field when CVP was less than 6 mmHg. Hypoperfusion injury is the main concern in regards to this technique, mainly acute kidney injury (AKI); which has been observed in procedures that may </w:t>
      </w:r>
      <w:r w:rsidRPr="00C30085">
        <w:rPr>
          <w:rFonts w:ascii="Book Antiqua" w:eastAsia="STXingkai" w:hAnsi="Book Antiqua" w:cs="Cambria"/>
          <w:iCs/>
          <w:color w:val="auto"/>
          <w:sz w:val="24"/>
          <w:szCs w:val="24"/>
        </w:rPr>
        <w:t>compromise splanchnic and renal circulation</w:t>
      </w:r>
      <w:r w:rsidR="0064109F" w:rsidRPr="00C30085">
        <w:rPr>
          <w:rFonts w:ascii="Book Antiqua" w:eastAsia="STXingkai" w:hAnsi="Book Antiqua" w:cs="Cambria"/>
          <w:iCs/>
          <w:color w:val="auto"/>
          <w:sz w:val="24"/>
          <w:szCs w:val="24"/>
          <w:lang w:val="en-CA"/>
        </w:rPr>
        <w:fldChar w:fldCharType="begin"/>
      </w:r>
      <w:r w:rsidR="00311C03" w:rsidRPr="00C30085">
        <w:rPr>
          <w:rFonts w:ascii="Book Antiqua" w:eastAsia="STXingkai" w:hAnsi="Book Antiqua" w:cs="Cambria"/>
          <w:iCs/>
          <w:color w:val="auto"/>
          <w:sz w:val="24"/>
          <w:szCs w:val="24"/>
          <w:lang w:val="en-CA"/>
        </w:rPr>
        <w:instrText xml:space="preserve"> ADDIN EN.CITE &lt;EndNote&gt;&lt;Cite&gt;&lt;Author&gt;Sear&lt;/Author&gt;&lt;Year&gt;2005&lt;/Year&gt;&lt;RecNum&gt;39&lt;/RecNum&gt;&lt;DisplayText&gt;&lt;style face="superscript"&gt;[23]&lt;/style&gt;&lt;/DisplayText&gt;&lt;record&gt;&lt;rec-number&gt;39&lt;/rec-number&gt;&lt;foreign-keys&gt;&lt;key app="EN" db-id="wvxspzfe8szr2mewtdpv9arotaddzsrz2550" timestamp="0"&gt;39&lt;/key&gt;&lt;/foreign-keys&gt;&lt;ref-type name="Journal Article"&gt;17&lt;/ref-type&gt;&lt;contributors&gt;&lt;authors&gt;&lt;author&gt;Sear, J. W.&lt;/author&gt;&lt;/authors&gt;&lt;/contributors&gt;&lt;auth-address&gt;Nuffield Department of Anaesthetics, University of Oxford, John Radcliffe Hospital, Headington, Oxford, UK. john.sear@nda.ox.ac.uk&lt;/auth-address&gt;&lt;titles&gt;&lt;title&gt;Kidney dysfunction in the postoperative period&lt;/title&gt;&lt;secondary-title&gt;Br J Anaesth&lt;/secondary-title&gt;&lt;/titles&gt;&lt;periodical&gt;&lt;full-title&gt;Br J Anaesth&lt;/full-title&gt;&lt;/periodical&gt;&lt;pages&gt;20-32&lt;/pages&gt;&lt;volume&gt;95&lt;/volume&gt;&lt;number&gt;1&lt;/number&gt;&lt;keywords&gt;&lt;keyword&gt;Acute Kidney Injury/*etiology/physiopathology/prevention &amp;amp; control&lt;/keyword&gt;&lt;keyword&gt;Anesthesia/adverse effects&lt;/keyword&gt;&lt;keyword&gt;Anoxia/physiopathology&lt;/keyword&gt;&lt;keyword&gt;Aorta/surgery&lt;/keyword&gt;&lt;keyword&gt;Cardiopulmonary Bypass&lt;/keyword&gt;&lt;keyword&gt;Cardiotonic Agents/therapeutic use&lt;/keyword&gt;&lt;keyword&gt;Dopamine/*analogs &amp;amp; derivatives/therapeutic use&lt;/keyword&gt;&lt;keyword&gt;Dopamine Agonists/therapeutic use&lt;/keyword&gt;&lt;keyword&gt;Humans&lt;/keyword&gt;&lt;keyword&gt;Incidence&lt;/keyword&gt;&lt;keyword&gt;Intraoperative Complications/*etiology/physiopathology/prevention &amp;amp; control&lt;/keyword&gt;&lt;keyword&gt;Kidney/blood supply&lt;/keyword&gt;&lt;keyword&gt;Kidney Function Tests/methods&lt;/keyword&gt;&lt;keyword&gt;Postoperative Complications/etiology&lt;/keyword&gt;&lt;/keywords&gt;&lt;dates&gt;&lt;year&gt;2005&lt;/year&gt;&lt;pub-dates&gt;&lt;date&gt;Jul&lt;/date&gt;&lt;/pub-dates&gt;&lt;/dates&gt;&lt;publisher&gt;British Jrnl Anaesthesia&lt;/publisher&gt;&lt;isbn&gt;0007-0912 (Print)&amp;#xD;0007-0912 (Linking)&lt;/isbn&gt;&lt;accession-num&gt;15531622&lt;/accession-num&gt;&lt;urls&gt;&lt;related-urls&gt;&lt;url&gt;http://www.ncbi.nlm.nih.gov/pubmed/15531622&lt;/url&gt;&lt;/related-urls&gt;&lt;/urls&gt;&lt;electronic-resource-num&gt;10.1093/bja/aei018&lt;/electronic-resource-num&gt;&lt;/record&gt;&lt;/Cite&gt;&lt;/EndNote&gt;</w:instrText>
      </w:r>
      <w:r w:rsidR="0064109F" w:rsidRPr="00C30085">
        <w:rPr>
          <w:rFonts w:ascii="Book Antiqua" w:eastAsia="STXingkai" w:hAnsi="Book Antiqua" w:cs="Cambria"/>
          <w:iCs/>
          <w:color w:val="auto"/>
          <w:sz w:val="24"/>
          <w:szCs w:val="24"/>
          <w:lang w:val="en-CA"/>
        </w:rPr>
        <w:fldChar w:fldCharType="separate"/>
      </w:r>
      <w:r w:rsidR="00311C03" w:rsidRPr="00C30085">
        <w:rPr>
          <w:rFonts w:ascii="Book Antiqua" w:eastAsia="STXingkai" w:hAnsi="Book Antiqua" w:cs="Cambria"/>
          <w:iCs/>
          <w:noProof/>
          <w:color w:val="auto"/>
          <w:sz w:val="24"/>
          <w:szCs w:val="24"/>
          <w:vertAlign w:val="superscript"/>
          <w:lang w:val="en-CA"/>
        </w:rPr>
        <w:t>[</w:t>
      </w:r>
      <w:hyperlink w:anchor="_ENREF_23" w:tooltip="Sear, 2005 #39" w:history="1">
        <w:r w:rsidR="005308B2" w:rsidRPr="00C30085">
          <w:rPr>
            <w:rFonts w:ascii="Book Antiqua" w:eastAsia="STXingkai" w:hAnsi="Book Antiqua" w:cs="Cambria"/>
            <w:iCs/>
            <w:noProof/>
            <w:color w:val="auto"/>
            <w:sz w:val="24"/>
            <w:szCs w:val="24"/>
            <w:vertAlign w:val="superscript"/>
            <w:lang w:val="en-CA"/>
          </w:rPr>
          <w:t>23</w:t>
        </w:r>
      </w:hyperlink>
      <w:r w:rsidR="00311C03" w:rsidRPr="00C30085">
        <w:rPr>
          <w:rFonts w:ascii="Book Antiqua" w:eastAsia="STXingkai" w:hAnsi="Book Antiqua" w:cs="Cambria"/>
          <w:iCs/>
          <w:noProof/>
          <w:color w:val="auto"/>
          <w:sz w:val="24"/>
          <w:szCs w:val="24"/>
          <w:vertAlign w:val="superscript"/>
          <w:lang w:val="en-CA"/>
        </w:rPr>
        <w:t>]</w:t>
      </w:r>
      <w:r w:rsidR="0064109F" w:rsidRPr="00C30085">
        <w:rPr>
          <w:rFonts w:ascii="Book Antiqua" w:eastAsia="STXingkai" w:hAnsi="Book Antiqua" w:cs="Cambria"/>
          <w:iCs/>
          <w:color w:val="auto"/>
          <w:sz w:val="24"/>
          <w:szCs w:val="24"/>
          <w:lang w:val="en-CA"/>
        </w:rPr>
        <w:fldChar w:fldCharType="end"/>
      </w:r>
      <w:r w:rsidR="003C1497" w:rsidRPr="00C30085">
        <w:rPr>
          <w:rFonts w:ascii="Book Antiqua" w:eastAsia="STXingkai" w:hAnsi="Book Antiqua" w:cs="Cambria"/>
          <w:iCs/>
          <w:color w:val="auto"/>
          <w:sz w:val="24"/>
          <w:szCs w:val="24"/>
          <w:lang w:val="en-CA"/>
        </w:rPr>
        <w:t>.</w:t>
      </w:r>
      <w:r w:rsidRPr="00C30085">
        <w:rPr>
          <w:rFonts w:ascii="Book Antiqua" w:eastAsia="STXingkai" w:hAnsi="Book Antiqua" w:cs="Cambria"/>
          <w:iCs/>
          <w:color w:val="auto"/>
          <w:sz w:val="24"/>
          <w:szCs w:val="24"/>
          <w:lang w:val="en-CA"/>
        </w:rPr>
        <w:t xml:space="preserve"> It was however found in a retrospective analysis of more than 2000 </w:t>
      </w:r>
      <w:r w:rsidRPr="00C30085">
        <w:rPr>
          <w:rFonts w:ascii="Book Antiqua" w:eastAsia="STXingkai" w:hAnsi="Book Antiqua" w:cs="Cambria"/>
          <w:iCs/>
          <w:color w:val="auto"/>
          <w:sz w:val="24"/>
          <w:szCs w:val="24"/>
        </w:rPr>
        <w:t>liver resections</w:t>
      </w:r>
      <w:r w:rsidR="0064109F" w:rsidRPr="00C30085">
        <w:rPr>
          <w:rFonts w:ascii="Book Antiqua" w:eastAsia="STXingkai" w:hAnsi="Book Antiqua" w:cs="Cambria"/>
          <w:iCs/>
          <w:color w:val="auto"/>
          <w:sz w:val="24"/>
          <w:szCs w:val="24"/>
        </w:rPr>
        <w:fldChar w:fldCharType="begin"/>
      </w:r>
      <w:r w:rsidR="00311C03" w:rsidRPr="00C30085">
        <w:rPr>
          <w:rFonts w:ascii="Book Antiqua" w:eastAsia="STXingkai" w:hAnsi="Book Antiqua" w:cs="Cambria"/>
          <w:iCs/>
          <w:color w:val="auto"/>
          <w:sz w:val="24"/>
          <w:szCs w:val="24"/>
        </w:rPr>
        <w:instrText xml:space="preserve"> ADDIN EN.CITE &lt;EndNote&gt;&lt;Cite&gt;&lt;Author&gt;Correa-Gallego&lt;/Author&gt;&lt;Year&gt;2015&lt;/Year&gt;&lt;RecNum&gt;28&lt;/RecNum&gt;&lt;DisplayText&gt;&lt;style face="superscript"&gt;[24]&lt;/style&gt;&lt;/DisplayText&gt;&lt;record&gt;&lt;rec-number&gt;28&lt;/rec-number&gt;&lt;foreign-keys&gt;&lt;key app="EN" db-id="wvxspzfe8szr2mewtdpv9arotaddzsrz2550" timestamp="0"&gt;28&lt;/key&gt;&lt;/foreign-keys&gt;&lt;ref-type name="Journal Article"&gt;17&lt;/ref-type&gt;&lt;contributors&gt;&lt;authors&gt;&lt;author&gt;Correa-Gallego, C.&lt;/author&gt;&lt;author&gt;Berman, A.&lt;/author&gt;&lt;author&gt;Denis, S. C.&lt;/author&gt;&lt;author&gt;Langdon-Embry, L.&lt;/author&gt;&lt;author&gt;O&amp;apos;Connor, D.&lt;/author&gt;&lt;author&gt;Arslan-Carlon, V.&lt;/author&gt;&lt;author&gt;Kingham, T. P.&lt;/author&gt;&lt;author&gt;D&amp;apos;Angelica, M. I.&lt;/author&gt;&lt;author&gt;Allen, P. J.&lt;/author&gt;&lt;author&gt;Fong, Y.&lt;/author&gt;&lt;author&gt;DeMatteo, R. P.&lt;/author&gt;&lt;author&gt;Jarnagin, W. R.&lt;/author&gt;&lt;author&gt;Melendez, J.&lt;/author&gt;&lt;author&gt;Fischer, M.&lt;/author&gt;&lt;/authors&gt;&lt;/contributors&gt;&lt;auth-address&gt;Department of Surgery, Memorial Sloan-Kettering Cancer Center, New York, NY, USA.&lt;/auth-address&gt;&lt;titles&gt;&lt;title&gt;Renal function after low central venous pressure-assisted liver resection: assessment of 2116 cases&lt;/title&gt;&lt;secondary-title&gt;HPB (Oxford)&lt;/secondary-title&gt;&lt;/titles&gt;&lt;periodical&gt;&lt;full-title&gt;HPB (Oxford)&lt;/full-title&gt;&lt;abbr-1&gt;HPB : the official journal of the International Hepato Pancreato Biliary Association&lt;/abbr-1&gt;&lt;/periodical&gt;&lt;pages&gt;258-64&lt;/pages&gt;&lt;volume&gt;17&lt;/volume&gt;&lt;number&gt;3&lt;/number&gt;&lt;dates&gt;&lt;year&gt;2015&lt;/year&gt;&lt;pub-dates&gt;&lt;date&gt;Mar&lt;/date&gt;&lt;/pub-dates&gt;&lt;/dates&gt;&lt;publisher&gt;Wiley Online Library&lt;/publisher&gt;&lt;isbn&gt;1477-2574 (Electronic)&amp;#xD;1365-182X (Linking)&lt;/isbn&gt;&lt;accession-num&gt;25387727&lt;/accession-num&gt;&lt;urls&gt;&lt;related-urls&gt;&lt;url&gt;http://www.ncbi.nlm.nih.gov/pubmed/25387727&lt;/url&gt;&lt;url&gt;http://onlinelibrary.wiley.com/doi/10.1111/hpb.12347/abstract&lt;/url&gt;&lt;/related-urls&gt;&lt;/urls&gt;&lt;custom2&gt;PMC4333788&lt;/custom2&gt;&lt;electronic-resource-num&gt;10.1111/hpb.12347&lt;/electronic-resource-num&gt;&lt;/record&gt;&lt;/Cite&gt;&lt;/EndNote&gt;</w:instrText>
      </w:r>
      <w:r w:rsidR="0064109F" w:rsidRPr="00C30085">
        <w:rPr>
          <w:rFonts w:ascii="Book Antiqua" w:eastAsia="STXingkai" w:hAnsi="Book Antiqua" w:cs="Cambria"/>
          <w:iCs/>
          <w:color w:val="auto"/>
          <w:sz w:val="24"/>
          <w:szCs w:val="24"/>
        </w:rPr>
        <w:fldChar w:fldCharType="separate"/>
      </w:r>
      <w:r w:rsidR="00311C03" w:rsidRPr="00C30085">
        <w:rPr>
          <w:rFonts w:ascii="Book Antiqua" w:eastAsia="STXingkai" w:hAnsi="Book Antiqua" w:cs="Cambria"/>
          <w:iCs/>
          <w:noProof/>
          <w:color w:val="auto"/>
          <w:sz w:val="24"/>
          <w:szCs w:val="24"/>
          <w:vertAlign w:val="superscript"/>
        </w:rPr>
        <w:t>[</w:t>
      </w:r>
      <w:hyperlink w:anchor="_ENREF_24" w:tooltip="Correa-Gallego, 2015 #28" w:history="1">
        <w:r w:rsidR="005308B2" w:rsidRPr="00C30085">
          <w:rPr>
            <w:rFonts w:ascii="Book Antiqua" w:eastAsia="STXingkai" w:hAnsi="Book Antiqua" w:cs="Cambria"/>
            <w:iCs/>
            <w:noProof/>
            <w:color w:val="auto"/>
            <w:sz w:val="24"/>
            <w:szCs w:val="24"/>
            <w:vertAlign w:val="superscript"/>
          </w:rPr>
          <w:t>24</w:t>
        </w:r>
      </w:hyperlink>
      <w:r w:rsidR="00311C03" w:rsidRPr="00C30085">
        <w:rPr>
          <w:rFonts w:ascii="Book Antiqua" w:eastAsia="STXingkai" w:hAnsi="Book Antiqua" w:cs="Cambria"/>
          <w:iCs/>
          <w:noProof/>
          <w:color w:val="auto"/>
          <w:sz w:val="24"/>
          <w:szCs w:val="24"/>
          <w:vertAlign w:val="superscript"/>
        </w:rPr>
        <w:t>]</w:t>
      </w:r>
      <w:r w:rsidR="0064109F" w:rsidRPr="00C30085">
        <w:rPr>
          <w:rFonts w:ascii="Book Antiqua" w:eastAsia="STXingkai" w:hAnsi="Book Antiqua" w:cs="Cambria"/>
          <w:iCs/>
          <w:color w:val="auto"/>
          <w:sz w:val="24"/>
          <w:szCs w:val="24"/>
        </w:rPr>
        <w:fldChar w:fldCharType="end"/>
      </w:r>
      <w:r w:rsidR="003C1497" w:rsidRPr="00C30085">
        <w:rPr>
          <w:rFonts w:ascii="Book Antiqua" w:eastAsia="STXingkai" w:hAnsi="Book Antiqua" w:cs="Cambria"/>
          <w:iCs/>
          <w:color w:val="auto"/>
          <w:sz w:val="24"/>
          <w:szCs w:val="24"/>
        </w:rPr>
        <w:t>,</w:t>
      </w:r>
      <w:r w:rsidRPr="00C30085">
        <w:rPr>
          <w:rFonts w:ascii="Book Antiqua" w:eastAsia="STXingkai" w:hAnsi="Book Antiqua" w:cs="Cambria"/>
          <w:iCs/>
          <w:color w:val="auto"/>
          <w:sz w:val="24"/>
          <w:szCs w:val="24"/>
        </w:rPr>
        <w:t xml:space="preserve"> that although renal dysfunction was fairly common when lowering CVP, it was more importantly a transient event with limited clinical significance.</w:t>
      </w:r>
    </w:p>
    <w:p w14:paraId="0B03C961" w14:textId="51B4E35E" w:rsidR="00C435CE" w:rsidRPr="00C30085" w:rsidRDefault="00146030" w:rsidP="005D4E68">
      <w:pPr>
        <w:pStyle w:val="Body"/>
        <w:adjustRightInd w:val="0"/>
        <w:snapToGrid w:val="0"/>
        <w:spacing w:after="0" w:line="360" w:lineRule="auto"/>
        <w:ind w:firstLine="72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The presence of comorbidities is still being argued as a reason to preclude a patient from hepatic surgery. In the </w:t>
      </w:r>
      <w:r w:rsidR="002564B6" w:rsidRPr="00C30085">
        <w:rPr>
          <w:rFonts w:ascii="Book Antiqua" w:eastAsia="STXingkai" w:hAnsi="Book Antiqua" w:cs="Cambria"/>
          <w:color w:val="auto"/>
          <w:sz w:val="24"/>
          <w:szCs w:val="24"/>
          <w:lang w:eastAsia="zh-CN"/>
        </w:rPr>
        <w:t>“</w:t>
      </w:r>
      <w:r w:rsidRPr="00C30085">
        <w:rPr>
          <w:rFonts w:ascii="Book Antiqua" w:eastAsia="STXingkai" w:hAnsi="Book Antiqua" w:cs="Cambria"/>
          <w:iCs/>
          <w:color w:val="auto"/>
          <w:sz w:val="24"/>
          <w:szCs w:val="24"/>
        </w:rPr>
        <w:t>Patient Safety in Surgery Study</w:t>
      </w:r>
      <w:r w:rsidR="002564B6" w:rsidRPr="00C30085">
        <w:rPr>
          <w:rFonts w:ascii="Book Antiqua" w:eastAsia="STXingkai" w:hAnsi="Book Antiqua" w:cs="Cambria"/>
          <w:iCs/>
          <w:color w:val="auto"/>
          <w:sz w:val="24"/>
          <w:szCs w:val="24"/>
          <w:lang w:eastAsia="zh-CN"/>
        </w:rPr>
        <w:t>”</w:t>
      </w:r>
      <w:r w:rsidRPr="00C30085">
        <w:rPr>
          <w:rFonts w:ascii="Book Antiqua" w:eastAsia="STXingkai" w:hAnsi="Book Antiqua" w:cs="Cambria"/>
          <w:iCs/>
          <w:color w:val="auto"/>
          <w:sz w:val="24"/>
          <w:szCs w:val="24"/>
        </w:rPr>
        <w:t xml:space="preserve"> </w:t>
      </w:r>
      <w:r w:rsidR="00CD709B" w:rsidRPr="00C30085">
        <w:rPr>
          <w:rFonts w:ascii="Book Antiqua" w:eastAsia="STXingkai" w:hAnsi="Book Antiqua" w:cs="Cambria"/>
          <w:color w:val="auto"/>
          <w:sz w:val="24"/>
          <w:szCs w:val="24"/>
        </w:rPr>
        <w:t xml:space="preserve">by Virani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Virani&lt;/Author&gt;&lt;Year&gt;2007&lt;/Year&gt;&lt;RecNum&gt;29&lt;/RecNum&gt;&lt;DisplayText&gt;&lt;style face="superscript"&gt;[25]&lt;/style&gt;&lt;/DisplayText&gt;&lt;record&gt;&lt;rec-number&gt;29&lt;/rec-number&gt;&lt;foreign-keys&gt;&lt;key app="EN" db-id="wvxspzfe8szr2mewtdpv9arotaddzsrz2550" timestamp="0"&gt;29&lt;/key&gt;&lt;/foreign-keys&gt;&lt;ref-type name="Journal Article"&gt;17&lt;/ref-type&gt;&lt;contributors&gt;&lt;authors&gt;&lt;author&gt;Virani, S.&lt;/author&gt;&lt;author&gt;Michaelson, J. S.&lt;/author&gt;&lt;author&gt;Hutter, M. M.&lt;/author&gt;&lt;author&gt;Lancaster, R. T.&lt;/author&gt;&lt;author&gt;Warshaw, A. L.&lt;/author&gt;&lt;author&gt;Henderson, W. G.&lt;/author&gt;&lt;author&gt;Khuri, S. F.&lt;/author&gt;&lt;author&gt;Tanabe, K. K.&lt;/author&gt;&lt;/authors&gt;&lt;/contributors&gt;&lt;auth-address&gt;Harvard Medical School, Boston, MA, USA.&lt;/auth-address&gt;&lt;titles&gt;&lt;title&gt;Morbidity and mortality after liver resection: results of the patient safety in surgery study&lt;/title&gt;&lt;secondary-title&gt;J Am Coll Surg&lt;/secondary-title&gt;&lt;/titles&gt;&lt;periodical&gt;&lt;full-title&gt;J Am Coll Surg&lt;/full-title&gt;&lt;/periodical&gt;&lt;pages&gt;1284-92&lt;/pages&gt;&lt;volume&gt;204&lt;/volume&gt;&lt;number&gt;6&lt;/number&gt;&lt;keywords&gt;&lt;keyword&gt;Female&lt;/keyword&gt;&lt;keyword&gt;*Hepatectomy/mortality&lt;/keyword&gt;&lt;keyword&gt;Humans&lt;/keyword&gt;&lt;keyword&gt;Logistic Models&lt;/keyword&gt;&lt;keyword&gt;Male&lt;/keyword&gt;&lt;keyword&gt;Middle Aged&lt;/keyword&gt;&lt;keyword&gt;Morbidity&lt;/keyword&gt;&lt;keyword&gt;Neoplasms/complications&lt;/keyword&gt;&lt;keyword&gt;*Postoperative Complications/mortality&lt;/keyword&gt;&lt;keyword&gt;Prospective Studies&lt;/keyword&gt;&lt;keyword&gt;Risk Factors&lt;/keyword&gt;&lt;keyword&gt;Safety&lt;/keyword&gt;&lt;/keywords&gt;&lt;dates&gt;&lt;year&gt;2007&lt;/year&gt;&lt;pub-dates&gt;&lt;date&gt;Jun&lt;/date&gt;&lt;/pub-dates&gt;&lt;/dates&gt;&lt;publisher&gt;Elsevier&lt;/publisher&gt;&lt;isbn&gt;1072-7515 (Print)&amp;#xD;1072-7515 (Linking)&lt;/isbn&gt;&lt;accession-num&gt;17544086&lt;/accession-num&gt;&lt;urls&gt;&lt;related-urls&gt;&lt;url&gt;http://www.ncbi.nlm.nih.gov/pubmed/17544086&lt;/url&gt;&lt;/related-urls&gt;&lt;/urls&gt;&lt;electronic-resource-num&gt;10.1016/j.jamcollsurg.2007.02.067&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25" w:tooltip="Virani, 2007 #29" w:history="1">
        <w:r w:rsidR="005308B2" w:rsidRPr="00C30085">
          <w:rPr>
            <w:rFonts w:ascii="Book Antiqua" w:eastAsia="STXingkai" w:hAnsi="Book Antiqua" w:cs="Cambria"/>
            <w:noProof/>
            <w:color w:val="auto"/>
            <w:sz w:val="24"/>
            <w:szCs w:val="24"/>
            <w:vertAlign w:val="superscript"/>
          </w:rPr>
          <w:t>2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it was reported that a history of previous cardiac operation, hypertension, diabetes, dyspnea, COPD, ascites, wound or wound infection, alcohol use, dialysis, or bleeding disorder was associated with or had a trend towards association with postoperative morbidity or mortality. However</w:t>
      </w:r>
      <w:r w:rsidR="00A3692F"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e status of these comorbidities should be optimized preoperatively, and surgery should only be contraindicated in certain conditions; acute liver failure, acute renal failure, acute viral hepatitis, alcoholic hepatitis, cardiomyopathy, hypoxemia, severe coagulopathy (despi</w:t>
      </w:r>
      <w:r w:rsidR="00CD709B" w:rsidRPr="00C30085">
        <w:rPr>
          <w:rFonts w:ascii="Book Antiqua" w:eastAsia="STXingkai" w:hAnsi="Book Antiqua" w:cs="Cambria"/>
          <w:color w:val="auto"/>
          <w:sz w:val="24"/>
          <w:szCs w:val="24"/>
        </w:rPr>
        <w:t>te treatment)</w:t>
      </w:r>
      <w:r w:rsidR="0064109F" w:rsidRPr="00C30085">
        <w:rPr>
          <w:rFonts w:ascii="Book Antiqua" w:eastAsia="STXingkai" w:hAnsi="Book Antiqua" w:cs="Cambria"/>
          <w:iCs/>
          <w:color w:val="auto"/>
          <w:sz w:val="24"/>
          <w:szCs w:val="24"/>
        </w:rPr>
        <w:fldChar w:fldCharType="begin"/>
      </w:r>
      <w:r w:rsidR="00311C03" w:rsidRPr="00C30085">
        <w:rPr>
          <w:rFonts w:ascii="Book Antiqua" w:eastAsia="STXingkai" w:hAnsi="Book Antiqua" w:cs="Cambria"/>
          <w:iCs/>
          <w:color w:val="auto"/>
          <w:sz w:val="24"/>
          <w:szCs w:val="24"/>
        </w:rPr>
        <w:instrText xml:space="preserve"> ADDIN EN.CITE &lt;EndNote&gt;&lt;Cite&gt;&lt;Author&gt;Friedman&lt;/Author&gt;&lt;Year&gt;2010&lt;/Year&gt;&lt;RecNum&gt;32&lt;/RecNum&gt;&lt;DisplayText&gt;&lt;style face="superscript"&gt;[26]&lt;/style&gt;&lt;/DisplayText&gt;&lt;record&gt;&lt;rec-number&gt;32&lt;/rec-number&gt;&lt;foreign-keys&gt;&lt;key app="EN" db-id="wvxspzfe8szr2mewtdpv9arotaddzsrz2550" timestamp="0"&gt;32&lt;/key&gt;&lt;/foreign-keys&gt;&lt;ref-type name="Journal Article"&gt;17&lt;/ref-type&gt;&lt;contributors&gt;&lt;authors&gt;&lt;author&gt;Friedman, L. S.&lt;/author&gt;&lt;/authors&gt;&lt;/contributors&gt;&lt;auth-address&gt;Department of Medicine, Newton-Wellesley Hospital, 2014 Washington Street, Newton, MA 02462, USA. lfriedman@partners.org&lt;/auth-address&gt;&lt;titles&gt;&lt;title&gt;Surgery in the patient with liver disease&lt;/title&gt;&lt;secondary-title&gt;Trans Am Clin Climatol Assoc&lt;/secondary-title&gt;&lt;/titles&gt;&lt;periodical&gt;&lt;full-title&gt;Trans Am Clin Climatol Assoc&lt;/full-title&gt;&lt;/periodical&gt;&lt;pages&gt;192-204; discussion 205&lt;/pages&gt;&lt;volume&gt;121&lt;/volume&gt;&lt;keywords&gt;&lt;keyword&gt;Anoxia/etiology&lt;/keyword&gt;&lt;keyword&gt;Cardiac Surgical Procedures/adverse effects&lt;/keyword&gt;&lt;keyword&gt;Digestive System Surgical Procedures/*adverse&lt;/keyword&gt;&lt;keyword&gt;effects/contraindications/methods/mortality&lt;/keyword&gt;&lt;keyword&gt;Elective Surgical Procedures/adverse effects/contraindications/methods/mortality&lt;/keyword&gt;&lt;keyword&gt;Hepatitis, Alcoholic/surgery&lt;/keyword&gt;&lt;keyword&gt;Humans&lt;/keyword&gt;&lt;keyword&gt;Intraoperative Period&lt;/keyword&gt;&lt;keyword&gt;Liver Circulation&lt;/keyword&gt;&lt;keyword&gt;Liver Cirrhosis/classification/surgery&lt;/keyword&gt;&lt;keyword&gt;Liver Diseases/physiopathology/*surgery/therapy&lt;/keyword&gt;&lt;keyword&gt;Liver Failure, Acute/surgery&lt;/keyword&gt;&lt;keyword&gt;Monitoring, Physiologic&lt;/keyword&gt;&lt;keyword&gt;Pharmaceutical Preparations/metabolism&lt;/keyword&gt;&lt;keyword&gt;Postoperative Care&lt;/keyword&gt;&lt;keyword&gt;Risk Factors&lt;/keyword&gt;&lt;/keywords&gt;&lt;dates&gt;&lt;year&gt;2010&lt;/year&gt;&lt;/dates&gt;&lt;publisher&gt;American Clinical and Climatological Association&lt;/publisher&gt;&lt;isbn&gt;0065-7778 (Print)&amp;#xD;0065-7778 (Linking)&lt;/isbn&gt;&lt;accession-num&gt;20697561&lt;/accession-num&gt;&lt;urls&gt;&lt;related-urls&gt;&lt;url&gt;http://www.ncbi.nlm.nih.gov/pubmed/20697561&lt;/url&gt;&lt;/related-urls&gt;&lt;/urls&gt;&lt;custom2&gt;PMC2917124&lt;/custom2&gt;&lt;/record&gt;&lt;/Cite&gt;&lt;/EndNote&gt;</w:instrText>
      </w:r>
      <w:r w:rsidR="0064109F" w:rsidRPr="00C30085">
        <w:rPr>
          <w:rFonts w:ascii="Book Antiqua" w:eastAsia="STXingkai" w:hAnsi="Book Antiqua" w:cs="Cambria"/>
          <w:iCs/>
          <w:color w:val="auto"/>
          <w:sz w:val="24"/>
          <w:szCs w:val="24"/>
        </w:rPr>
        <w:fldChar w:fldCharType="separate"/>
      </w:r>
      <w:r w:rsidR="00311C03" w:rsidRPr="00C30085">
        <w:rPr>
          <w:rFonts w:ascii="Book Antiqua" w:eastAsia="STXingkai" w:hAnsi="Book Antiqua" w:cs="Cambria"/>
          <w:iCs/>
          <w:noProof/>
          <w:color w:val="auto"/>
          <w:sz w:val="24"/>
          <w:szCs w:val="24"/>
          <w:vertAlign w:val="superscript"/>
        </w:rPr>
        <w:t>[</w:t>
      </w:r>
      <w:hyperlink w:anchor="_ENREF_26" w:tooltip="Friedman, 2010 #32" w:history="1">
        <w:r w:rsidR="005308B2" w:rsidRPr="00C30085">
          <w:rPr>
            <w:rFonts w:ascii="Book Antiqua" w:eastAsia="STXingkai" w:hAnsi="Book Antiqua" w:cs="Cambria"/>
            <w:iCs/>
            <w:noProof/>
            <w:color w:val="auto"/>
            <w:sz w:val="24"/>
            <w:szCs w:val="24"/>
            <w:vertAlign w:val="superscript"/>
          </w:rPr>
          <w:t>26</w:t>
        </w:r>
      </w:hyperlink>
      <w:r w:rsidR="00311C03" w:rsidRPr="00C30085">
        <w:rPr>
          <w:rFonts w:ascii="Book Antiqua" w:eastAsia="STXingkai" w:hAnsi="Book Antiqua" w:cs="Cambria"/>
          <w:iCs/>
          <w:noProof/>
          <w:color w:val="auto"/>
          <w:sz w:val="24"/>
          <w:szCs w:val="24"/>
          <w:vertAlign w:val="superscript"/>
        </w:rPr>
        <w:t>]</w:t>
      </w:r>
      <w:r w:rsidR="0064109F" w:rsidRPr="00C30085">
        <w:rPr>
          <w:rFonts w:ascii="Book Antiqua" w:eastAsia="STXingkai" w:hAnsi="Book Antiqua" w:cs="Cambria"/>
          <w:iCs/>
          <w:color w:val="auto"/>
          <w:sz w:val="24"/>
          <w:szCs w:val="24"/>
        </w:rPr>
        <w:fldChar w:fldCharType="end"/>
      </w:r>
      <w:r w:rsidR="00CD709B" w:rsidRPr="00C30085">
        <w:rPr>
          <w:rFonts w:ascii="Book Antiqua" w:eastAsia="STXingkai" w:hAnsi="Book Antiqua" w:cs="Cambria"/>
          <w:iCs/>
          <w:color w:val="auto"/>
          <w:sz w:val="24"/>
          <w:szCs w:val="24"/>
        </w:rPr>
        <w:t>.</w:t>
      </w:r>
      <w:r w:rsidR="00BF7EA2" w:rsidRPr="00C30085">
        <w:rPr>
          <w:rFonts w:ascii="Book Antiqua" w:eastAsia="STXingkai" w:hAnsi="Book Antiqua" w:cs="Cambria"/>
          <w:iCs/>
          <w:color w:val="auto"/>
          <w:sz w:val="24"/>
          <w:szCs w:val="24"/>
        </w:rPr>
        <w:t xml:space="preserve"> </w:t>
      </w:r>
      <w:r w:rsidR="00BF7EA2" w:rsidRPr="00C30085">
        <w:rPr>
          <w:rFonts w:ascii="Book Antiqua" w:eastAsia="STXingkai" w:hAnsi="Book Antiqua" w:cs="Cambria"/>
          <w:color w:val="auto"/>
          <w:sz w:val="24"/>
          <w:szCs w:val="24"/>
        </w:rPr>
        <w:t>Major abdominal surgery, especially when performed in a cancer setting warrants medical venous thr</w:t>
      </w:r>
      <w:r w:rsidR="00CD709B" w:rsidRPr="00C30085">
        <w:rPr>
          <w:rFonts w:ascii="Book Antiqua" w:eastAsia="STXingkai" w:hAnsi="Book Antiqua" w:cs="Cambria"/>
          <w:color w:val="auto"/>
          <w:sz w:val="24"/>
          <w:szCs w:val="24"/>
        </w:rPr>
        <w:t>omboembolism (VTE) prophylaxis</w:t>
      </w:r>
      <w:r w:rsidR="0064109F" w:rsidRPr="00C30085">
        <w:rPr>
          <w:rFonts w:ascii="Book Antiqua" w:eastAsia="STXingkai" w:hAnsi="Book Antiqua" w:cs="Cambria"/>
          <w:color w:val="auto"/>
          <w:sz w:val="24"/>
          <w:szCs w:val="24"/>
        </w:rPr>
        <w:fldChar w:fldCharType="begin">
          <w:fldData xml:space="preserve">PEVuZE5vdGU+PENpdGU+PEF1dGhvcj5Hb3VsZDwvQXV0aG9yPjxZZWFyPjIwMTI8L1llYXI+PFJl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Hb3VsZDwvQXV0aG9yPjxZZWFyPjIwMTI8L1llYXI+PFJl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27" w:tooltip="Gould, 2012 #409" w:history="1">
        <w:r w:rsidR="005308B2" w:rsidRPr="00C30085">
          <w:rPr>
            <w:rFonts w:ascii="Book Antiqua" w:eastAsia="STXingkai" w:hAnsi="Book Antiqua" w:cs="Cambria"/>
            <w:noProof/>
            <w:color w:val="auto"/>
            <w:sz w:val="24"/>
            <w:szCs w:val="24"/>
            <w:vertAlign w:val="superscript"/>
          </w:rPr>
          <w:t>2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r w:rsidR="00BF7EA2" w:rsidRPr="00C30085">
        <w:rPr>
          <w:rFonts w:ascii="Book Antiqua" w:eastAsia="STXingkai" w:hAnsi="Book Antiqua" w:cs="Cambria"/>
          <w:color w:val="auto"/>
          <w:sz w:val="24"/>
          <w:szCs w:val="24"/>
        </w:rPr>
        <w:t xml:space="preserve"> However, it has generally been believed that the post hepatectomy phase carries a high risk of bleeding secondary to p</w:t>
      </w:r>
      <w:r w:rsidR="00CD709B" w:rsidRPr="00C30085">
        <w:rPr>
          <w:rFonts w:ascii="Book Antiqua" w:eastAsia="STXingkai" w:hAnsi="Book Antiqua" w:cs="Cambria"/>
          <w:color w:val="auto"/>
          <w:sz w:val="24"/>
          <w:szCs w:val="24"/>
        </w:rPr>
        <w:t>ost-operative liver dysfunctio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Strasberg&lt;/Author&gt;&lt;Year&gt;2011&lt;/Year&gt;&lt;RecNum&gt;412&lt;/RecNum&gt;&lt;DisplayText&gt;&lt;style face="superscript"&gt;[28]&lt;/style&gt;&lt;/DisplayText&gt;&lt;record&gt;&lt;rec-number&gt;412&lt;/rec-number&gt;&lt;foreign-keys&gt;&lt;key app="EN" db-id="wvxspzfe8szr2mewtdpv9arotaddzsrz2550" timestamp="1429890313"&gt;412&lt;/key&gt;&lt;/foreign-keys&gt;&lt;ref-type name="Journal Article"&gt;17&lt;/ref-type&gt;&lt;contributors&gt;&lt;authors&gt;&lt;author&gt;Strasberg, S. M.&lt;/author&gt;&lt;author&gt;Hall, B. L.&lt;/author&gt;&lt;/authors&gt;&lt;/contributors&gt;&lt;auth-address&gt;Department of Surgery, School of Medicine, Washington University in Saint Louis, St Louis, MO, USA. strasbergs@wustl.edu&lt;/auth-address&gt;&lt;titles&gt;&lt;title&gt;Postoperative morbidity index: a quantitative measure of severity of postoperative complications&lt;/title&gt;&lt;secondary-title&gt;J Am Coll Surg&lt;/secondary-title&gt;&lt;/titles&gt;&lt;periodical&gt;&lt;full-title&gt;J Am Coll Surg&lt;/full-title&gt;&lt;/periodical&gt;&lt;pages&gt;616-26&lt;/pages&gt;&lt;volume&gt;213&lt;/volume&gt;&lt;number&gt;5&lt;/number&gt;&lt;keywords&gt;&lt;keyword&gt;Adult&lt;/keyword&gt;&lt;keyword&gt;Aged&lt;/keyword&gt;&lt;keyword&gt;Appendectomy/adverse effects&lt;/keyword&gt;&lt;keyword&gt;Colectomy/adverse effects&lt;/keyword&gt;&lt;keyword&gt;Feasibility Studies&lt;/keyword&gt;&lt;keyword&gt;Female&lt;/keyword&gt;&lt;keyword&gt;Hepatectomy/adverse effects&lt;/keyword&gt;&lt;keyword&gt;Herniorrhaphy/adverse effects&lt;/keyword&gt;&lt;keyword&gt;Humans&lt;/keyword&gt;&lt;keyword&gt;Laparoscopy/adverse effects&lt;/keyword&gt;&lt;keyword&gt;Male&lt;/keyword&gt;&lt;keyword&gt;Middle Aged&lt;/keyword&gt;&lt;keyword&gt;Morbidity&lt;/keyword&gt;&lt;keyword&gt;Pancreaticoduodenectomy/adverse effects&lt;/keyword&gt;&lt;keyword&gt;Postoperative Complications/*epidemiology/*etiology&lt;/keyword&gt;&lt;keyword&gt;Severity of Illness Index&lt;/keyword&gt;&lt;keyword&gt;Surgical Procedures, Operative/*adverse effects&lt;/keyword&gt;&lt;/keywords&gt;&lt;dates&gt;&lt;year&gt;2011&lt;/year&gt;&lt;pub-dates&gt;&lt;date&gt;Nov&lt;/date&gt;&lt;/pub-dates&gt;&lt;/dates&gt;&lt;publisher&gt;Elsevier&lt;/publisher&gt;&lt;isbn&gt;1879-1190 (Electronic)&amp;#xD;1072-7515 (Linking)&lt;/isbn&gt;&lt;accession-num&gt;21871822&lt;/accession-num&gt;&lt;urls&gt;&lt;related-urls&gt;&lt;url&gt;http://www.ncbi.nlm.nih.gov/pubmed/21871822&lt;/url&gt;&lt;/related-urls&gt;&lt;/urls&gt;&lt;electronic-resource-num&gt;10.1016/j.jamcollsurg.2011.07.019&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28" w:tooltip="Strasberg, 2011 #412" w:history="1">
        <w:r w:rsidR="005308B2" w:rsidRPr="00C30085">
          <w:rPr>
            <w:rFonts w:ascii="Book Antiqua" w:eastAsia="STXingkai" w:hAnsi="Book Antiqua" w:cs="Cambria"/>
            <w:noProof/>
            <w:color w:val="auto"/>
            <w:sz w:val="24"/>
            <w:szCs w:val="24"/>
            <w:vertAlign w:val="superscript"/>
          </w:rPr>
          <w:t>2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r w:rsidR="00BF7EA2" w:rsidRPr="00C30085">
        <w:rPr>
          <w:rFonts w:ascii="Book Antiqua" w:eastAsia="STXingkai" w:hAnsi="Book Antiqua" w:cs="Cambria"/>
          <w:color w:val="auto"/>
          <w:sz w:val="24"/>
          <w:szCs w:val="24"/>
        </w:rPr>
        <w:t xml:space="preserve"> thus decreasing the need for VTE prophylaxis due to this “auto-anticoagulation” effect. Yet, the contrary has been proven; the post hepatectomy phase in fact carries an increased risk for VTE, which increases in proport</w:t>
      </w:r>
      <w:r w:rsidR="00CD709B" w:rsidRPr="00C30085">
        <w:rPr>
          <w:rFonts w:ascii="Book Antiqua" w:eastAsia="STXingkai" w:hAnsi="Book Antiqua" w:cs="Cambria"/>
          <w:color w:val="auto"/>
          <w:sz w:val="24"/>
          <w:szCs w:val="24"/>
        </w:rPr>
        <w:t>ion to the extent of resection</w:t>
      </w:r>
      <w:r w:rsidR="0064109F" w:rsidRPr="00C30085">
        <w:rPr>
          <w:rFonts w:ascii="Book Antiqua" w:eastAsia="STXingkai" w:hAnsi="Book Antiqua" w:cs="Cambria"/>
          <w:color w:val="auto"/>
          <w:sz w:val="24"/>
          <w:szCs w:val="24"/>
        </w:rPr>
        <w:fldChar w:fldCharType="begin">
          <w:fldData xml:space="preserve">PEVuZE5vdGU+PENpdGU+PEF1dGhvcj5UemVuZzwvQXV0aG9yPjxZZWFyPjIwMTI8L1llYXI+PFJl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UemVuZzwvQXV0aG9yPjxZZWFyPjIwMTI8L1llYXI+PFJl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29" w:tooltip="Tzeng, 2012 #413" w:history="1">
        <w:r w:rsidR="005308B2" w:rsidRPr="00C30085">
          <w:rPr>
            <w:rFonts w:ascii="Book Antiqua" w:eastAsia="STXingkai" w:hAnsi="Book Antiqua" w:cs="Cambria"/>
            <w:noProof/>
            <w:color w:val="auto"/>
            <w:sz w:val="24"/>
            <w:szCs w:val="24"/>
            <w:vertAlign w:val="superscript"/>
          </w:rPr>
          <w:t>29</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r w:rsidR="00BF7EA2" w:rsidRPr="00C30085">
        <w:rPr>
          <w:rFonts w:ascii="Book Antiqua" w:eastAsia="STXingkai" w:hAnsi="Book Antiqua" w:cs="Cambria"/>
          <w:color w:val="auto"/>
          <w:sz w:val="24"/>
          <w:szCs w:val="24"/>
        </w:rPr>
        <w:t xml:space="preserve"> This would necessitate the use of V</w:t>
      </w:r>
      <w:r w:rsidR="00C435CE" w:rsidRPr="00C30085">
        <w:rPr>
          <w:rFonts w:ascii="Book Antiqua" w:eastAsia="STXingkai" w:hAnsi="Book Antiqua" w:cs="Cambria"/>
          <w:color w:val="auto"/>
          <w:sz w:val="24"/>
          <w:szCs w:val="24"/>
        </w:rPr>
        <w:t xml:space="preserve">TE prophylaxis in </w:t>
      </w:r>
      <w:r w:rsidR="00C435CE" w:rsidRPr="00C30085">
        <w:rPr>
          <w:rFonts w:ascii="Book Antiqua" w:eastAsia="STXingkai" w:hAnsi="Book Antiqua" w:cs="Cambria"/>
          <w:color w:val="auto"/>
          <w:sz w:val="24"/>
          <w:szCs w:val="24"/>
        </w:rPr>
        <w:lastRenderedPageBreak/>
        <w:t>hepatectomies. The e</w:t>
      </w:r>
      <w:r w:rsidR="00BF7EA2" w:rsidRPr="00C30085">
        <w:rPr>
          <w:rFonts w:ascii="Book Antiqua" w:eastAsia="STXingkai" w:hAnsi="Book Antiqua" w:cs="Cambria"/>
          <w:color w:val="auto"/>
          <w:sz w:val="24"/>
          <w:szCs w:val="24"/>
        </w:rPr>
        <w:t xml:space="preserve">xception </w:t>
      </w:r>
      <w:r w:rsidR="00C435CE" w:rsidRPr="00C30085">
        <w:rPr>
          <w:rFonts w:ascii="Book Antiqua" w:eastAsia="STXingkai" w:hAnsi="Book Antiqua" w:cs="Cambria"/>
          <w:color w:val="auto"/>
          <w:sz w:val="24"/>
          <w:szCs w:val="24"/>
        </w:rPr>
        <w:t xml:space="preserve">to this would be </w:t>
      </w:r>
      <w:r w:rsidR="00BF7EA2" w:rsidRPr="00C30085">
        <w:rPr>
          <w:rFonts w:ascii="Book Antiqua" w:eastAsia="STXingkai" w:hAnsi="Book Antiqua" w:cs="Cambria"/>
          <w:color w:val="auto"/>
          <w:sz w:val="24"/>
          <w:szCs w:val="24"/>
        </w:rPr>
        <w:t>patients with known preoperative bleeding disorders, in which</w:t>
      </w:r>
      <w:r w:rsidR="00C435CE" w:rsidRPr="00C30085">
        <w:rPr>
          <w:rFonts w:ascii="Book Antiqua" w:eastAsia="STXingkai" w:hAnsi="Book Antiqua" w:cs="Cambria"/>
          <w:color w:val="auto"/>
          <w:sz w:val="24"/>
          <w:szCs w:val="24"/>
        </w:rPr>
        <w:t xml:space="preserve"> case</w:t>
      </w:r>
      <w:r w:rsidR="00BF7EA2" w:rsidRPr="00C30085">
        <w:rPr>
          <w:rFonts w:ascii="Book Antiqua" w:eastAsia="STXingkai" w:hAnsi="Book Antiqua" w:cs="Cambria"/>
          <w:color w:val="auto"/>
          <w:sz w:val="24"/>
          <w:szCs w:val="24"/>
        </w:rPr>
        <w:t xml:space="preserve"> achieving </w:t>
      </w:r>
      <w:r w:rsidR="00C435CE" w:rsidRPr="00C30085">
        <w:rPr>
          <w:rFonts w:ascii="Book Antiqua" w:eastAsia="STXingkai" w:hAnsi="Book Antiqua" w:cs="Cambria"/>
          <w:color w:val="auto"/>
          <w:sz w:val="24"/>
          <w:szCs w:val="24"/>
        </w:rPr>
        <w:t>adequate</w:t>
      </w:r>
      <w:r w:rsidR="00BF7EA2" w:rsidRPr="00C30085">
        <w:rPr>
          <w:rFonts w:ascii="Book Antiqua" w:eastAsia="STXingkai" w:hAnsi="Book Antiqua" w:cs="Cambria"/>
          <w:color w:val="auto"/>
          <w:sz w:val="24"/>
          <w:szCs w:val="24"/>
        </w:rPr>
        <w:t xml:space="preserve"> homeostasis is prioritized.</w:t>
      </w:r>
      <w:r w:rsidR="003502C2" w:rsidRPr="00C30085">
        <w:rPr>
          <w:rFonts w:ascii="Book Antiqua" w:eastAsia="STXingkai" w:hAnsi="Book Antiqua" w:cs="Cambria"/>
          <w:color w:val="auto"/>
          <w:sz w:val="24"/>
          <w:szCs w:val="24"/>
        </w:rPr>
        <w:t xml:space="preserve"> </w:t>
      </w:r>
    </w:p>
    <w:p w14:paraId="2B515353" w14:textId="060F672F" w:rsidR="00E2486A" w:rsidRPr="00C30085" w:rsidRDefault="00017FAE"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Laparoscopy has increasingly proved to be of use in liver surgery, as it is associated with </w:t>
      </w:r>
      <w:r w:rsidR="00CD709B" w:rsidRPr="00C30085">
        <w:rPr>
          <w:rFonts w:ascii="Book Antiqua" w:eastAsia="STXingkai" w:hAnsi="Book Antiqua" w:cs="Cambria"/>
          <w:color w:val="auto"/>
          <w:sz w:val="24"/>
          <w:szCs w:val="24"/>
        </w:rPr>
        <w:t>less surgical stress</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Ishizawa&lt;/Author&gt;&lt;Year&gt;2012&lt;/Year&gt;&lt;RecNum&gt;455&lt;/RecNum&gt;&lt;DisplayText&gt;&lt;style face="superscript"&gt;[30]&lt;/style&gt;&lt;/DisplayText&gt;&lt;record&gt;&lt;rec-number&gt;455&lt;/rec-number&gt;&lt;foreign-keys&gt;&lt;key app="EN" db-id="wvxspzfe8szr2mewtdpv9arotaddzsrz2550" timestamp="1430072558"&gt;455&lt;/key&gt;&lt;/foreign-keys&gt;&lt;ref-type name="Journal Article"&gt;17&lt;/ref-type&gt;&lt;contributors&gt;&lt;authors&gt;&lt;author&gt;Ishizawa, T.&lt;/author&gt;&lt;author&gt;Gumbs, A. A.&lt;/author&gt;&lt;author&gt;Kokudo, N.&lt;/author&gt;&lt;author&gt;Gayet, B.&lt;/author&gt;&lt;/authors&gt;&lt;/contributors&gt;&lt;auth-address&gt;Department of Digestive Diseases, Institut Mutualiste Montsouris, University Paris V, France.&lt;/auth-address&gt;&lt;titles&gt;&lt;title&gt;Laparoscopic segmentectomy of the liver: from segment I to VIII&lt;/title&gt;&lt;secondary-title&gt;Ann Surg&lt;/secondary-title&gt;&lt;/titles&gt;&lt;periodical&gt;&lt;full-title&gt;Ann Surg&lt;/full-title&gt;&lt;/periodical&gt;&lt;pages&gt;959-64&lt;/pages&gt;&lt;volume&gt;256&lt;/volume&gt;&lt;number&gt;6&lt;/number&gt;&lt;keywords&gt;&lt;keyword&gt;Adult&lt;/keyword&gt;&lt;keyword&gt;Aged&lt;/keyword&gt;&lt;keyword&gt;Aged, 80 and over&lt;/keyword&gt;&lt;keyword&gt;Female&lt;/keyword&gt;&lt;keyword&gt;Hepatectomy/*methods&lt;/keyword&gt;&lt;keyword&gt;Humans&lt;/keyword&gt;&lt;keyword&gt;*Laparoscopy&lt;/keyword&gt;&lt;keyword&gt;Liver/anatomy &amp;amp; histology/*surgery&lt;/keyword&gt;&lt;keyword&gt;Male&lt;/keyword&gt;&lt;keyword&gt;Middle Aged&lt;/keyword&gt;&lt;/keywords&gt;&lt;dates&gt;&lt;year&gt;2012&lt;/year&gt;&lt;pub-dates&gt;&lt;date&gt;Dec&lt;/date&gt;&lt;/pub-dates&gt;&lt;/dates&gt;&lt;publisher&gt;LWW&lt;/publisher&gt;&lt;isbn&gt;1528-1140 (Electronic)&amp;#xD;0003-4932 (Linking)&lt;/isbn&gt;&lt;accession-num&gt;22968066&lt;/accession-num&gt;&lt;urls&gt;&lt;related-urls&gt;&lt;url&gt;http://www.ncbi.nlm.nih.gov/pubmed/22968066&lt;/url&gt;&lt;/related-urls&gt;&lt;/urls&gt;&lt;electronic-resource-num&gt;10.1097/SLA.0b013e31825ffed3&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30" w:tooltip="Ishizawa, 2012 #455" w:history="1">
        <w:r w:rsidR="005308B2" w:rsidRPr="00C30085">
          <w:rPr>
            <w:rFonts w:ascii="Book Antiqua" w:eastAsia="STXingkai" w:hAnsi="Book Antiqua" w:cs="Cambria"/>
            <w:noProof/>
            <w:color w:val="auto"/>
            <w:sz w:val="24"/>
            <w:szCs w:val="24"/>
            <w:vertAlign w:val="superscript"/>
          </w:rPr>
          <w:t>3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r w:rsidR="009A465E" w:rsidRPr="00C30085">
        <w:rPr>
          <w:rFonts w:ascii="Book Antiqua" w:eastAsia="STXingkai" w:hAnsi="Book Antiqua" w:cs="Cambria"/>
          <w:color w:val="auto"/>
          <w:sz w:val="24"/>
          <w:szCs w:val="24"/>
        </w:rPr>
        <w:t xml:space="preserve"> </w:t>
      </w:r>
      <w:r w:rsidRPr="00C30085">
        <w:rPr>
          <w:rFonts w:ascii="Book Antiqua" w:eastAsia="STXingkai" w:hAnsi="Book Antiqua" w:cs="Cambria"/>
          <w:iCs/>
          <w:color w:val="auto"/>
          <w:sz w:val="24"/>
          <w:szCs w:val="24"/>
        </w:rPr>
        <w:t>decreased blood loss and pain, shorter hospital stay</w:t>
      </w:r>
      <w:r w:rsidR="00CD709B" w:rsidRPr="00C30085">
        <w:rPr>
          <w:rFonts w:ascii="Book Antiqua" w:eastAsia="STXingkai" w:hAnsi="Book Antiqua" w:cs="Cambria"/>
          <w:iCs/>
          <w:color w:val="auto"/>
          <w:sz w:val="24"/>
          <w:szCs w:val="24"/>
        </w:rPr>
        <w:t>, and lower complication rates</w:t>
      </w:r>
      <w:r w:rsidR="00CE5D51" w:rsidRPr="00C30085">
        <w:rPr>
          <w:rFonts w:ascii="Book Antiqua" w:eastAsia="STXingkai" w:hAnsi="Book Antiqua" w:cs="Cambria"/>
          <w:iCs/>
          <w:color w:val="auto"/>
          <w:sz w:val="24"/>
          <w:szCs w:val="24"/>
        </w:rPr>
        <w:fldChar w:fldCharType="begin">
          <w:fldData xml:space="preserve">PEVuZE5vdGU+PENpdGU+PEF1dGhvcj5CZWxsaTwvQXV0aG9yPjxZZWFyPjIwMDc8L1llYXI+PFJl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</w:fldData>
        </w:fldChar>
      </w:r>
      <w:r w:rsidR="00311C03" w:rsidRPr="00C30085">
        <w:rPr>
          <w:rFonts w:ascii="Book Antiqua" w:eastAsia="STXingkai" w:hAnsi="Book Antiqua" w:cs="Cambria"/>
          <w:iCs/>
          <w:color w:val="auto"/>
          <w:sz w:val="24"/>
          <w:szCs w:val="24"/>
        </w:rPr>
        <w:instrText xml:space="preserve"> ADDIN EN.CITE </w:instrText>
      </w:r>
      <w:r w:rsidR="00311C03" w:rsidRPr="00C30085">
        <w:rPr>
          <w:rFonts w:ascii="Book Antiqua" w:eastAsia="STXingkai" w:hAnsi="Book Antiqua" w:cs="Cambria"/>
          <w:iCs/>
          <w:color w:val="auto"/>
          <w:sz w:val="24"/>
          <w:szCs w:val="24"/>
        </w:rPr>
        <w:fldChar w:fldCharType="begin">
          <w:fldData xml:space="preserve">PEVuZE5vdGU+PENpdGU+PEF1dGhvcj5CZWxsaTwvQXV0aG9yPjxZZWFyPjIwMDc8L1llYXI+PFJl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</w:fldData>
        </w:fldChar>
      </w:r>
      <w:r w:rsidR="00311C03" w:rsidRPr="00C30085">
        <w:rPr>
          <w:rFonts w:ascii="Book Antiqua" w:eastAsia="STXingkai" w:hAnsi="Book Antiqua" w:cs="Cambria"/>
          <w:iCs/>
          <w:color w:val="auto"/>
          <w:sz w:val="24"/>
          <w:szCs w:val="24"/>
        </w:rPr>
        <w:instrText xml:space="preserve"> ADDIN EN.CITE.DATA </w:instrText>
      </w:r>
      <w:r w:rsidR="00311C03" w:rsidRPr="00C30085">
        <w:rPr>
          <w:rFonts w:ascii="Book Antiqua" w:eastAsia="STXingkai" w:hAnsi="Book Antiqua" w:cs="Cambria"/>
          <w:iCs/>
          <w:color w:val="auto"/>
          <w:sz w:val="24"/>
          <w:szCs w:val="24"/>
        </w:rPr>
      </w:r>
      <w:r w:rsidR="00311C03" w:rsidRPr="00C30085">
        <w:rPr>
          <w:rFonts w:ascii="Book Antiqua" w:eastAsia="STXingkai" w:hAnsi="Book Antiqua" w:cs="Cambria"/>
          <w:iCs/>
          <w:color w:val="auto"/>
          <w:sz w:val="24"/>
          <w:szCs w:val="24"/>
        </w:rPr>
        <w:fldChar w:fldCharType="end"/>
      </w:r>
      <w:r w:rsidR="00CE5D51" w:rsidRPr="00C30085">
        <w:rPr>
          <w:rFonts w:ascii="Book Antiqua" w:eastAsia="STXingkai" w:hAnsi="Book Antiqua" w:cs="Cambria"/>
          <w:iCs/>
          <w:color w:val="auto"/>
          <w:sz w:val="24"/>
          <w:szCs w:val="24"/>
        </w:rPr>
      </w:r>
      <w:r w:rsidR="00CE5D51" w:rsidRPr="00C30085">
        <w:rPr>
          <w:rFonts w:ascii="Book Antiqua" w:eastAsia="STXingkai" w:hAnsi="Book Antiqua" w:cs="Cambria"/>
          <w:iCs/>
          <w:color w:val="auto"/>
          <w:sz w:val="24"/>
          <w:szCs w:val="24"/>
        </w:rPr>
        <w:fldChar w:fldCharType="separate"/>
      </w:r>
      <w:r w:rsidR="00311C03" w:rsidRPr="00C30085">
        <w:rPr>
          <w:rFonts w:ascii="Book Antiqua" w:eastAsia="STXingkai" w:hAnsi="Book Antiqua" w:cs="Cambria"/>
          <w:iCs/>
          <w:noProof/>
          <w:color w:val="auto"/>
          <w:sz w:val="24"/>
          <w:szCs w:val="24"/>
          <w:vertAlign w:val="superscript"/>
        </w:rPr>
        <w:t>[</w:t>
      </w:r>
      <w:hyperlink w:anchor="_ENREF_31" w:tooltip="Belli, 2007 #405" w:history="1">
        <w:r w:rsidR="005308B2" w:rsidRPr="00C30085">
          <w:rPr>
            <w:rFonts w:ascii="Book Antiqua" w:eastAsia="STXingkai" w:hAnsi="Book Antiqua" w:cs="Cambria"/>
            <w:iCs/>
            <w:noProof/>
            <w:color w:val="auto"/>
            <w:sz w:val="24"/>
            <w:szCs w:val="24"/>
            <w:vertAlign w:val="superscript"/>
          </w:rPr>
          <w:t>31</w:t>
        </w:r>
      </w:hyperlink>
      <w:r w:rsidR="002564B6" w:rsidRPr="00C30085">
        <w:rPr>
          <w:rFonts w:ascii="Book Antiqua" w:eastAsia="STXingkai" w:hAnsi="Book Antiqua" w:cs="Cambria"/>
          <w:iCs/>
          <w:noProof/>
          <w:color w:val="auto"/>
          <w:sz w:val="24"/>
          <w:szCs w:val="24"/>
          <w:vertAlign w:val="superscript"/>
        </w:rPr>
        <w:t>,</w:t>
      </w:r>
      <w:hyperlink w:anchor="_ENREF_32" w:tooltip="Montalti, 2014 #420" w:history="1">
        <w:r w:rsidR="005308B2" w:rsidRPr="00C30085">
          <w:rPr>
            <w:rFonts w:ascii="Book Antiqua" w:eastAsia="STXingkai" w:hAnsi="Book Antiqua" w:cs="Cambria"/>
            <w:iCs/>
            <w:noProof/>
            <w:color w:val="auto"/>
            <w:sz w:val="24"/>
            <w:szCs w:val="24"/>
            <w:vertAlign w:val="superscript"/>
          </w:rPr>
          <w:t>32</w:t>
        </w:r>
      </w:hyperlink>
      <w:r w:rsidR="00311C03" w:rsidRPr="00C30085">
        <w:rPr>
          <w:rFonts w:ascii="Book Antiqua" w:eastAsia="STXingkai" w:hAnsi="Book Antiqua" w:cs="Cambria"/>
          <w:iCs/>
          <w:noProof/>
          <w:color w:val="auto"/>
          <w:sz w:val="24"/>
          <w:szCs w:val="24"/>
          <w:vertAlign w:val="superscript"/>
        </w:rPr>
        <w:t>]</w:t>
      </w:r>
      <w:r w:rsidR="00CE5D51" w:rsidRPr="00C30085">
        <w:rPr>
          <w:rFonts w:ascii="Book Antiqua" w:eastAsia="STXingkai" w:hAnsi="Book Antiqua" w:cs="Cambria"/>
          <w:iCs/>
          <w:color w:val="auto"/>
          <w:sz w:val="24"/>
          <w:szCs w:val="24"/>
        </w:rPr>
        <w:fldChar w:fldCharType="end"/>
      </w:r>
      <w:r w:rsidR="00CD709B" w:rsidRPr="00C30085">
        <w:rPr>
          <w:rFonts w:ascii="Book Antiqua" w:eastAsia="STXingkai" w:hAnsi="Book Antiqua" w:cs="Cambria"/>
          <w:iCs/>
          <w:color w:val="auto"/>
          <w:sz w:val="24"/>
          <w:szCs w:val="24"/>
        </w:rPr>
        <w:t>.</w:t>
      </w:r>
      <w:r w:rsidRPr="00C30085">
        <w:rPr>
          <w:rFonts w:ascii="Book Antiqua" w:eastAsia="STXingkai" w:hAnsi="Book Antiqua" w:cs="Cambria"/>
          <w:iCs/>
          <w:color w:val="auto"/>
          <w:sz w:val="24"/>
          <w:szCs w:val="24"/>
        </w:rPr>
        <w:t xml:space="preserve"> </w:t>
      </w:r>
      <w:r w:rsidR="00FF162E" w:rsidRPr="00C30085">
        <w:rPr>
          <w:rFonts w:ascii="Book Antiqua" w:eastAsia="STXingkai" w:hAnsi="Book Antiqua" w:cs="Cambria"/>
          <w:iCs/>
          <w:color w:val="auto"/>
          <w:sz w:val="24"/>
          <w:szCs w:val="24"/>
        </w:rPr>
        <w:t xml:space="preserve">Most importantly laparoscopy has comparable long-term survival as the open approach when resecting CRLM, with the added benefit of allowing </w:t>
      </w:r>
      <w:r w:rsidR="00714994" w:rsidRPr="00C30085">
        <w:rPr>
          <w:rFonts w:ascii="Book Antiqua" w:eastAsia="STXingkai" w:hAnsi="Book Antiqua" w:cs="Cambria"/>
          <w:iCs/>
          <w:color w:val="auto"/>
          <w:sz w:val="24"/>
          <w:szCs w:val="24"/>
        </w:rPr>
        <w:t>a simpler procedure in the event of recurrence</w:t>
      </w:r>
      <w:r w:rsidR="0064109F" w:rsidRPr="00C30085">
        <w:rPr>
          <w:rFonts w:ascii="Book Antiqua" w:eastAsia="STXingkai" w:hAnsi="Book Antiqua" w:cs="Cambria"/>
          <w:iCs/>
          <w:color w:val="auto"/>
          <w:sz w:val="24"/>
          <w:szCs w:val="24"/>
        </w:rPr>
        <w:fldChar w:fldCharType="begin">
          <w:fldData xml:space="preserve">PEVuZE5vdGU+PENpdGU+PEF1dGhvcj5Nb250YWx0aTwvQXV0aG9yPjxZZWFyPjIwMTQ8L1llYXI+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HBhZ2VzPjUzNi00NDwvcGFnZXM+PHZvbHVtZT40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</w:fldData>
        </w:fldChar>
      </w:r>
      <w:r w:rsidR="00311C03" w:rsidRPr="00C30085">
        <w:rPr>
          <w:rFonts w:ascii="Book Antiqua" w:eastAsia="STXingkai" w:hAnsi="Book Antiqua" w:cs="Cambria"/>
          <w:iCs/>
          <w:color w:val="auto"/>
          <w:sz w:val="24"/>
          <w:szCs w:val="24"/>
        </w:rPr>
        <w:instrText xml:space="preserve"> ADDIN EN.CITE </w:instrText>
      </w:r>
      <w:r w:rsidR="00311C03" w:rsidRPr="00C30085">
        <w:rPr>
          <w:rFonts w:ascii="Book Antiqua" w:eastAsia="STXingkai" w:hAnsi="Book Antiqua" w:cs="Cambria"/>
          <w:iCs/>
          <w:color w:val="auto"/>
          <w:sz w:val="24"/>
          <w:szCs w:val="24"/>
        </w:rPr>
        <w:fldChar w:fldCharType="begin">
          <w:fldData xml:space="preserve">PEVuZE5vdGU+PENpdGU+PEF1dGhvcj5Nb250YWx0aTwvQXV0aG9yPjxZZWFyPjIwMTQ8L1llYXI+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HBhZ2VzPjUzNi00NDwvcGFnZXM+PHZvbHVtZT40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</w:fldData>
        </w:fldChar>
      </w:r>
      <w:r w:rsidR="00311C03" w:rsidRPr="00C30085">
        <w:rPr>
          <w:rFonts w:ascii="Book Antiqua" w:eastAsia="STXingkai" w:hAnsi="Book Antiqua" w:cs="Cambria"/>
          <w:iCs/>
          <w:color w:val="auto"/>
          <w:sz w:val="24"/>
          <w:szCs w:val="24"/>
        </w:rPr>
        <w:instrText xml:space="preserve"> ADDIN EN.CITE.DATA </w:instrText>
      </w:r>
      <w:r w:rsidR="00311C03" w:rsidRPr="00C30085">
        <w:rPr>
          <w:rFonts w:ascii="Book Antiqua" w:eastAsia="STXingkai" w:hAnsi="Book Antiqua" w:cs="Cambria"/>
          <w:iCs/>
          <w:color w:val="auto"/>
          <w:sz w:val="24"/>
          <w:szCs w:val="24"/>
        </w:rPr>
      </w:r>
      <w:r w:rsidR="00311C03" w:rsidRPr="00C30085">
        <w:rPr>
          <w:rFonts w:ascii="Book Antiqua" w:eastAsia="STXingkai" w:hAnsi="Book Antiqua" w:cs="Cambria"/>
          <w:iCs/>
          <w:color w:val="auto"/>
          <w:sz w:val="24"/>
          <w:szCs w:val="24"/>
        </w:rPr>
        <w:fldChar w:fldCharType="end"/>
      </w:r>
      <w:r w:rsidR="0064109F" w:rsidRPr="00C30085">
        <w:rPr>
          <w:rFonts w:ascii="Book Antiqua" w:eastAsia="STXingkai" w:hAnsi="Book Antiqua" w:cs="Cambria"/>
          <w:iCs/>
          <w:color w:val="auto"/>
          <w:sz w:val="24"/>
          <w:szCs w:val="24"/>
        </w:rPr>
      </w:r>
      <w:r w:rsidR="0064109F" w:rsidRPr="00C30085">
        <w:rPr>
          <w:rFonts w:ascii="Book Antiqua" w:eastAsia="STXingkai" w:hAnsi="Book Antiqua" w:cs="Cambria"/>
          <w:iCs/>
          <w:color w:val="auto"/>
          <w:sz w:val="24"/>
          <w:szCs w:val="24"/>
        </w:rPr>
        <w:fldChar w:fldCharType="separate"/>
      </w:r>
      <w:r w:rsidR="00311C03" w:rsidRPr="00C30085">
        <w:rPr>
          <w:rFonts w:ascii="Book Antiqua" w:eastAsia="STXingkai" w:hAnsi="Book Antiqua" w:cs="Cambria"/>
          <w:iCs/>
          <w:noProof/>
          <w:color w:val="auto"/>
          <w:sz w:val="24"/>
          <w:szCs w:val="24"/>
          <w:vertAlign w:val="superscript"/>
        </w:rPr>
        <w:t>[</w:t>
      </w:r>
      <w:hyperlink w:anchor="_ENREF_32" w:tooltip="Montalti, 2014 #420" w:history="1">
        <w:r w:rsidR="005308B2" w:rsidRPr="00C30085">
          <w:rPr>
            <w:rFonts w:ascii="Book Antiqua" w:eastAsia="STXingkai" w:hAnsi="Book Antiqua" w:cs="Cambria"/>
            <w:iCs/>
            <w:noProof/>
            <w:color w:val="auto"/>
            <w:sz w:val="24"/>
            <w:szCs w:val="24"/>
            <w:vertAlign w:val="superscript"/>
          </w:rPr>
          <w:t>32</w:t>
        </w:r>
      </w:hyperlink>
      <w:r w:rsidR="00311C03" w:rsidRPr="00C30085">
        <w:rPr>
          <w:rFonts w:ascii="Book Antiqua" w:eastAsia="STXingkai" w:hAnsi="Book Antiqua" w:cs="Cambria"/>
          <w:iCs/>
          <w:noProof/>
          <w:color w:val="auto"/>
          <w:sz w:val="24"/>
          <w:szCs w:val="24"/>
          <w:vertAlign w:val="superscript"/>
        </w:rPr>
        <w:t>]</w:t>
      </w:r>
      <w:r w:rsidR="0064109F" w:rsidRPr="00C30085">
        <w:rPr>
          <w:rFonts w:ascii="Book Antiqua" w:eastAsia="STXingkai" w:hAnsi="Book Antiqua" w:cs="Cambria"/>
          <w:iCs/>
          <w:color w:val="auto"/>
          <w:sz w:val="24"/>
          <w:szCs w:val="24"/>
        </w:rPr>
        <w:fldChar w:fldCharType="end"/>
      </w:r>
      <w:r w:rsidR="00CD709B" w:rsidRPr="00C30085">
        <w:rPr>
          <w:rFonts w:ascii="Book Antiqua" w:eastAsia="STXingkai" w:hAnsi="Book Antiqua" w:cs="Cambria"/>
          <w:iCs/>
          <w:color w:val="auto"/>
          <w:sz w:val="24"/>
          <w:szCs w:val="24"/>
        </w:rPr>
        <w:t>.</w:t>
      </w:r>
      <w:r w:rsidR="003A128F" w:rsidRPr="00C30085">
        <w:rPr>
          <w:rFonts w:ascii="Book Antiqua" w:eastAsia="STXingkai" w:hAnsi="Book Antiqua" w:cs="Cambria"/>
          <w:iCs/>
          <w:color w:val="auto"/>
          <w:sz w:val="24"/>
          <w:szCs w:val="24"/>
        </w:rPr>
        <w:t xml:space="preserve"> </w:t>
      </w:r>
      <w:r w:rsidRPr="00C30085">
        <w:rPr>
          <w:rFonts w:ascii="Book Antiqua" w:eastAsia="STXingkai" w:hAnsi="Book Antiqua" w:cs="Cambria"/>
          <w:iCs/>
          <w:color w:val="auto"/>
          <w:sz w:val="24"/>
          <w:szCs w:val="24"/>
        </w:rPr>
        <w:t>The role of l</w:t>
      </w:r>
      <w:r w:rsidRPr="00C30085">
        <w:rPr>
          <w:rFonts w:ascii="Book Antiqua" w:eastAsia="STXingkai" w:hAnsi="Book Antiqua" w:cs="Cambria"/>
          <w:color w:val="auto"/>
          <w:sz w:val="24"/>
          <w:szCs w:val="24"/>
        </w:rPr>
        <w:t>aparoscopy has been especially establi</w:t>
      </w:r>
      <w:r w:rsidR="00CD709B" w:rsidRPr="00C30085">
        <w:rPr>
          <w:rFonts w:ascii="Book Antiqua" w:eastAsia="STXingkai" w:hAnsi="Book Antiqua" w:cs="Cambria"/>
          <w:color w:val="auto"/>
          <w:sz w:val="24"/>
          <w:szCs w:val="24"/>
        </w:rPr>
        <w:t>shed in minor liver resections</w:t>
      </w:r>
      <w:r w:rsidR="0064109F" w:rsidRPr="00C30085">
        <w:rPr>
          <w:rFonts w:ascii="Book Antiqua" w:eastAsia="STXingkai" w:hAnsi="Book Antiqua" w:cs="Cambria"/>
          <w:iCs/>
          <w:color w:val="auto"/>
          <w:sz w:val="24"/>
          <w:szCs w:val="24"/>
        </w:rPr>
        <w:fldChar w:fldCharType="begin">
          <w:fldData xml:space="preserve">PEVuZE5vdGU+PENpdGU+PEF1dGhvcj5CZWxsaTwvQXV0aG9yPjxZZWFyPjIwMDc8L1llYXI+PFJl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</w:fldData>
        </w:fldChar>
      </w:r>
      <w:r w:rsidR="00311C03" w:rsidRPr="00C30085">
        <w:rPr>
          <w:rFonts w:ascii="Book Antiqua" w:eastAsia="STXingkai" w:hAnsi="Book Antiqua" w:cs="Cambria"/>
          <w:iCs/>
          <w:color w:val="auto"/>
          <w:sz w:val="24"/>
          <w:szCs w:val="24"/>
        </w:rPr>
        <w:instrText xml:space="preserve"> ADDIN EN.CITE </w:instrText>
      </w:r>
      <w:r w:rsidR="00311C03" w:rsidRPr="00C30085">
        <w:rPr>
          <w:rFonts w:ascii="Book Antiqua" w:eastAsia="STXingkai" w:hAnsi="Book Antiqua" w:cs="Cambria"/>
          <w:iCs/>
          <w:color w:val="auto"/>
          <w:sz w:val="24"/>
          <w:szCs w:val="24"/>
        </w:rPr>
        <w:fldChar w:fldCharType="begin">
          <w:fldData xml:space="preserve">PEVuZE5vdGU+PENpdGU+PEF1dGhvcj5CZWxsaTwvQXV0aG9yPjxZZWFyPjIwMDc8L1llYXI+PFJl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</w:fldData>
        </w:fldChar>
      </w:r>
      <w:r w:rsidR="00311C03" w:rsidRPr="00C30085">
        <w:rPr>
          <w:rFonts w:ascii="Book Antiqua" w:eastAsia="STXingkai" w:hAnsi="Book Antiqua" w:cs="Cambria"/>
          <w:iCs/>
          <w:color w:val="auto"/>
          <w:sz w:val="24"/>
          <w:szCs w:val="24"/>
        </w:rPr>
        <w:instrText xml:space="preserve"> ADDIN EN.CITE.DATA </w:instrText>
      </w:r>
      <w:r w:rsidR="00311C03" w:rsidRPr="00C30085">
        <w:rPr>
          <w:rFonts w:ascii="Book Antiqua" w:eastAsia="STXingkai" w:hAnsi="Book Antiqua" w:cs="Cambria"/>
          <w:iCs/>
          <w:color w:val="auto"/>
          <w:sz w:val="24"/>
          <w:szCs w:val="24"/>
        </w:rPr>
      </w:r>
      <w:r w:rsidR="00311C03" w:rsidRPr="00C30085">
        <w:rPr>
          <w:rFonts w:ascii="Book Antiqua" w:eastAsia="STXingkai" w:hAnsi="Book Antiqua" w:cs="Cambria"/>
          <w:iCs/>
          <w:color w:val="auto"/>
          <w:sz w:val="24"/>
          <w:szCs w:val="24"/>
        </w:rPr>
        <w:fldChar w:fldCharType="end"/>
      </w:r>
      <w:r w:rsidR="0064109F" w:rsidRPr="00C30085">
        <w:rPr>
          <w:rFonts w:ascii="Book Antiqua" w:eastAsia="STXingkai" w:hAnsi="Book Antiqua" w:cs="Cambria"/>
          <w:iCs/>
          <w:color w:val="auto"/>
          <w:sz w:val="24"/>
          <w:szCs w:val="24"/>
        </w:rPr>
      </w:r>
      <w:r w:rsidR="0064109F" w:rsidRPr="00C30085">
        <w:rPr>
          <w:rFonts w:ascii="Book Antiqua" w:eastAsia="STXingkai" w:hAnsi="Book Antiqua" w:cs="Cambria"/>
          <w:iCs/>
          <w:color w:val="auto"/>
          <w:sz w:val="24"/>
          <w:szCs w:val="24"/>
        </w:rPr>
        <w:fldChar w:fldCharType="separate"/>
      </w:r>
      <w:r w:rsidR="00311C03" w:rsidRPr="00C30085">
        <w:rPr>
          <w:rFonts w:ascii="Book Antiqua" w:eastAsia="STXingkai" w:hAnsi="Book Antiqua" w:cs="Cambria"/>
          <w:iCs/>
          <w:noProof/>
          <w:color w:val="auto"/>
          <w:sz w:val="24"/>
          <w:szCs w:val="24"/>
          <w:vertAlign w:val="superscript"/>
        </w:rPr>
        <w:t>[</w:t>
      </w:r>
      <w:hyperlink w:anchor="_ENREF_31" w:tooltip="Belli, 2007 #405" w:history="1">
        <w:r w:rsidR="005308B2" w:rsidRPr="00C30085">
          <w:rPr>
            <w:rFonts w:ascii="Book Antiqua" w:eastAsia="STXingkai" w:hAnsi="Book Antiqua" w:cs="Cambria"/>
            <w:iCs/>
            <w:noProof/>
            <w:color w:val="auto"/>
            <w:sz w:val="24"/>
            <w:szCs w:val="24"/>
            <w:vertAlign w:val="superscript"/>
          </w:rPr>
          <w:t>31</w:t>
        </w:r>
      </w:hyperlink>
      <w:r w:rsidR="00311C03" w:rsidRPr="00C30085">
        <w:rPr>
          <w:rFonts w:ascii="Book Antiqua" w:eastAsia="STXingkai" w:hAnsi="Book Antiqua" w:cs="Cambria"/>
          <w:iCs/>
          <w:noProof/>
          <w:color w:val="auto"/>
          <w:sz w:val="24"/>
          <w:szCs w:val="24"/>
          <w:vertAlign w:val="superscript"/>
        </w:rPr>
        <w:t>]</w:t>
      </w:r>
      <w:r w:rsidR="0064109F" w:rsidRPr="00C30085">
        <w:rPr>
          <w:rFonts w:ascii="Book Antiqua" w:eastAsia="STXingkai" w:hAnsi="Book Antiqua" w:cs="Cambria"/>
          <w:iCs/>
          <w:color w:val="auto"/>
          <w:sz w:val="24"/>
          <w:szCs w:val="24"/>
        </w:rPr>
        <w:fldChar w:fldCharType="end"/>
      </w:r>
      <w:r w:rsidR="00CD709B" w:rsidRPr="00C30085">
        <w:rPr>
          <w:rFonts w:ascii="Book Antiqua" w:eastAsia="STXingkai" w:hAnsi="Book Antiqua" w:cs="Cambria"/>
          <w:iCs/>
          <w:color w:val="auto"/>
          <w:sz w:val="24"/>
          <w:szCs w:val="24"/>
        </w:rPr>
        <w:t>,</w:t>
      </w:r>
      <w:r w:rsidRPr="00C30085">
        <w:rPr>
          <w:rFonts w:ascii="Book Antiqua" w:eastAsia="STXingkai" w:hAnsi="Book Antiqua" w:cs="Cambria"/>
          <w:color w:val="auto"/>
          <w:sz w:val="24"/>
          <w:szCs w:val="24"/>
        </w:rPr>
        <w:t xml:space="preserve"> but is not as clear in major res</w:t>
      </w:r>
      <w:r w:rsidR="00CD709B" w:rsidRPr="00C30085">
        <w:rPr>
          <w:rFonts w:ascii="Book Antiqua" w:eastAsia="STXingkai" w:hAnsi="Book Antiqua" w:cs="Cambria"/>
          <w:color w:val="auto"/>
          <w:sz w:val="24"/>
          <w:szCs w:val="24"/>
        </w:rPr>
        <w:t>ections</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Dagher&lt;/Author&gt;&lt;Year&gt;2009&lt;/Year&gt;&lt;RecNum&gt;415&lt;/RecNum&gt;&lt;DisplayText&gt;&lt;style face="superscript"&gt;[33]&lt;/style&gt;&lt;/DisplayText&gt;&lt;record&gt;&lt;rec-number&gt;415&lt;/rec-number&gt;&lt;foreign-keys&gt;&lt;key app="EN" db-id="wvxspzfe8szr2mewtdpv9arotaddzsrz2550" timestamp="1429894858"&gt;415&lt;/key&gt;&lt;/foreign-keys&gt;&lt;ref-type name="Journal Article"&gt;17&lt;/ref-type&gt;&lt;contributors&gt;&lt;authors&gt;&lt;author&gt;Dagher, I.&lt;/author&gt;&lt;author&gt;Di Giuro, G.&lt;/author&gt;&lt;author&gt;Dubrez, J.&lt;/author&gt;&lt;author&gt;Lainas, P.&lt;/author&gt;&lt;author&gt;Smadja, C.&lt;/author&gt;&lt;author&gt;Franco, D.&lt;/author&gt;&lt;/authors&gt;&lt;/contributors&gt;&lt;auth-address&gt;Department of General Surgery, Antoine Beclere Hospital, Clamart, France. ibrahim.dagher@abc.aphp.fr&lt;/auth-address&gt;&lt;titles&gt;&lt;title&gt;Laparoscopic versus open right hepatectomy: a comparative study&lt;/title&gt;&lt;secondary-title&gt;Am J Surg&lt;/secondary-title&gt;&lt;/titles&gt;&lt;periodical&gt;&lt;full-title&gt;Am J Surg&lt;/full-title&gt;&lt;/periodical&gt;&lt;pages&gt;173-7&lt;/pages&gt;&lt;volume&gt;198&lt;/volume&gt;&lt;number&gt;2&lt;/number&gt;&lt;keywords&gt;&lt;keyword&gt;Blood Loss, Surgical&lt;/keyword&gt;&lt;keyword&gt;Blood Transfusion/statistics &amp;amp; numerical data&lt;/keyword&gt;&lt;keyword&gt;Cohort Studies&lt;/keyword&gt;&lt;keyword&gt;Constriction&lt;/keyword&gt;&lt;keyword&gt;Female&lt;/keyword&gt;&lt;keyword&gt;Hemostasis, Surgical/methods/statistics &amp;amp; numerical data&lt;/keyword&gt;&lt;keyword&gt;Hepatectomy/*methods&lt;/keyword&gt;&lt;keyword&gt;Humans&lt;/keyword&gt;&lt;keyword&gt;*Laparoscopy&lt;/keyword&gt;&lt;keyword&gt;Length of Stay/statistics &amp;amp; numerical data&lt;/keyword&gt;&lt;keyword&gt;Male&lt;/keyword&gt;&lt;keyword&gt;Middle Aged&lt;/keyword&gt;&lt;keyword&gt;Outcome Assessment (Health Care)&lt;/keyword&gt;&lt;keyword&gt;Portal System&lt;/keyword&gt;&lt;keyword&gt;Retrospective Studies&lt;/keyword&gt;&lt;keyword&gt;Time Factors&lt;/keyword&gt;&lt;/keywords&gt;&lt;dates&gt;&lt;year&gt;2009&lt;/year&gt;&lt;pub-dates&gt;&lt;date&gt;Aug&lt;/date&gt;&lt;/pub-dates&gt;&lt;/dates&gt;&lt;publisher&gt;Elsevier&lt;/publisher&gt;&lt;isbn&gt;1879-1883 (Electronic)&amp;#xD;0002-9610 (Linking)&lt;/isbn&gt;&lt;accession-num&gt;19268902&lt;/accession-num&gt;&lt;urls&gt;&lt;related-urls&gt;&lt;url&gt;http://www.ncbi.nlm.nih.gov/pubmed/19268902&lt;/url&gt;&lt;/related-urls&gt;&lt;/urls&gt;&lt;electronic-resource-num&gt;10.1016/j.amjsurg.2008.09.015&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33" w:tooltip="Dagher, 2009 #415" w:history="1">
        <w:r w:rsidR="005308B2" w:rsidRPr="00C30085">
          <w:rPr>
            <w:rFonts w:ascii="Book Antiqua" w:eastAsia="STXingkai" w:hAnsi="Book Antiqua" w:cs="Cambria"/>
            <w:noProof/>
            <w:color w:val="auto"/>
            <w:sz w:val="24"/>
            <w:szCs w:val="24"/>
            <w:vertAlign w:val="superscript"/>
          </w:rPr>
          <w:t>3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p>
    <w:p w14:paraId="69F65CC2" w14:textId="524960B4" w:rsidR="000A22AF" w:rsidRPr="00C30085" w:rsidRDefault="00392D86"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Various multi-institution studies determined advanced age to be an independent risk factor for morbidity and mortality follow</w:t>
      </w:r>
      <w:r w:rsidR="00CD709B" w:rsidRPr="00C30085">
        <w:rPr>
          <w:rFonts w:ascii="Book Antiqua" w:eastAsia="STXingkai" w:hAnsi="Book Antiqua" w:cs="Cambria"/>
          <w:color w:val="auto"/>
          <w:sz w:val="24"/>
          <w:szCs w:val="24"/>
        </w:rPr>
        <w:t>ing major abdominal procedures</w:t>
      </w:r>
      <w:r w:rsidR="00CE5D51" w:rsidRPr="00C30085">
        <w:rPr>
          <w:rFonts w:ascii="Book Antiqua" w:eastAsia="STXingkai" w:hAnsi="Book Antiqua" w:cs="Cambria"/>
          <w:color w:val="auto"/>
          <w:sz w:val="24"/>
          <w:szCs w:val="24"/>
        </w:rPr>
        <w:fldChar w:fldCharType="begin">
          <w:fldData xml:space="preserve">PEVuZE5vdGU+PENpdGU+PEF1dGhvcj5GYXJnZXM8L0F1dGhvcj48WWVhcj4yMDEyPC9ZZWFyPjxS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GYXJnZXM8L0F1dGhvcj48WWVhcj4yMDEyPC9ZZWFyPjxS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34" w:tooltip="Farges, 2012 #398" w:history="1">
        <w:r w:rsidR="005308B2" w:rsidRPr="00C30085">
          <w:rPr>
            <w:rFonts w:ascii="Book Antiqua" w:eastAsia="STXingkai" w:hAnsi="Book Antiqua" w:cs="Cambria"/>
            <w:noProof/>
            <w:color w:val="auto"/>
            <w:sz w:val="24"/>
            <w:szCs w:val="24"/>
            <w:vertAlign w:val="superscript"/>
          </w:rPr>
          <w:t>34</w:t>
        </w:r>
      </w:hyperlink>
      <w:r w:rsidR="002564B6" w:rsidRPr="00C30085">
        <w:rPr>
          <w:rFonts w:ascii="Book Antiqua" w:eastAsia="STXingkai" w:hAnsi="Book Antiqua" w:cs="Cambria"/>
          <w:noProof/>
          <w:color w:val="auto"/>
          <w:sz w:val="24"/>
          <w:szCs w:val="24"/>
          <w:vertAlign w:val="superscript"/>
        </w:rPr>
        <w:t>,</w:t>
      </w:r>
      <w:hyperlink w:anchor="_ENREF_35" w:tooltip="Al-Refaie, 2010 #402" w:history="1">
        <w:r w:rsidR="005308B2" w:rsidRPr="00C30085">
          <w:rPr>
            <w:rFonts w:ascii="Book Antiqua" w:eastAsia="STXingkai" w:hAnsi="Book Antiqua" w:cs="Cambria"/>
            <w:noProof/>
            <w:color w:val="auto"/>
            <w:sz w:val="24"/>
            <w:szCs w:val="24"/>
            <w:vertAlign w:val="superscript"/>
          </w:rPr>
          <w:t>35</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Nonetheless</w:t>
      </w:r>
      <w:r w:rsidRPr="00C30085">
        <w:rPr>
          <w:rFonts w:ascii="Book Antiqua" w:eastAsia="STXingkai" w:hAnsi="Book Antiqua" w:cs="Cambria"/>
          <w:iCs/>
          <w:color w:val="auto"/>
          <w:sz w:val="24"/>
          <w:szCs w:val="24"/>
        </w:rPr>
        <w:t>, other studies stated that a</w:t>
      </w:r>
      <w:r w:rsidR="007523C5" w:rsidRPr="00C30085">
        <w:rPr>
          <w:rFonts w:ascii="Book Antiqua" w:eastAsia="STXingkai" w:hAnsi="Book Antiqua" w:cs="Cambria"/>
          <w:iCs/>
          <w:color w:val="auto"/>
          <w:sz w:val="24"/>
          <w:szCs w:val="24"/>
        </w:rPr>
        <w:t>dvanced age in itself is no longer considered an exclusion criterion while entertaining the possibility of liver resection; comparable mortality, morbidity, and survival have been achieved in older age groups</w:t>
      </w:r>
      <w:r w:rsidR="00CD709B" w:rsidRPr="00C30085">
        <w:rPr>
          <w:rFonts w:ascii="Book Antiqua" w:eastAsia="STXingkai" w:hAnsi="Book Antiqua" w:cs="Cambria"/>
          <w:iCs/>
          <w:color w:val="auto"/>
          <w:sz w:val="24"/>
          <w:szCs w:val="24"/>
        </w:rPr>
        <w:t xml:space="preserve"> as appose to younger patient</w:t>
      </w:r>
      <w:r w:rsidR="0064109F" w:rsidRPr="00C30085">
        <w:rPr>
          <w:rFonts w:ascii="Book Antiqua" w:eastAsia="STXingkai" w:hAnsi="Book Antiqua" w:cs="Cambria"/>
          <w:color w:val="auto"/>
          <w:sz w:val="24"/>
          <w:szCs w:val="24"/>
        </w:rPr>
        <w:fldChar w:fldCharType="begin">
          <w:fldData xml:space="preserve">PEVuZE5vdGU+PENpdGU+PEF1dGhvcj5Gb25nPC9BdXRob3I+PFllYXI+MTk5OTwvWWVhcj48UmVj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Gb25nPC9BdXRob3I+PFllYXI+MTk5OTwvWWVhcj48UmVj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36" w:tooltip="Fong, 1999 #14" w:history="1">
        <w:r w:rsidR="005308B2" w:rsidRPr="00C30085">
          <w:rPr>
            <w:rFonts w:ascii="Book Antiqua" w:eastAsia="STXingkai" w:hAnsi="Book Antiqua" w:cs="Cambria"/>
            <w:noProof/>
            <w:color w:val="auto"/>
            <w:sz w:val="24"/>
            <w:szCs w:val="24"/>
            <w:vertAlign w:val="superscript"/>
          </w:rPr>
          <w:t>3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is controversy may be explained by the latter’s group bias in patient selection and the limitations posed by the extent of the procedures pe</w:t>
      </w:r>
      <w:r w:rsidR="00CD709B" w:rsidRPr="00C30085">
        <w:rPr>
          <w:rFonts w:ascii="Book Antiqua" w:eastAsia="STXingkai" w:hAnsi="Book Antiqua" w:cs="Cambria"/>
          <w:color w:val="auto"/>
          <w:sz w:val="24"/>
          <w:szCs w:val="24"/>
        </w:rPr>
        <w:t>rformed on the older age group</w:t>
      </w:r>
      <w:r w:rsidR="0064109F" w:rsidRPr="00C30085">
        <w:rPr>
          <w:rFonts w:ascii="Book Antiqua" w:eastAsia="STXingkai" w:hAnsi="Book Antiqua" w:cs="Cambria"/>
          <w:color w:val="auto"/>
          <w:sz w:val="24"/>
          <w:szCs w:val="24"/>
        </w:rPr>
        <w:fldChar w:fldCharType="begin">
          <w:fldData xml:space="preserve">PEVuZE5vdGU+PENpdGU+PEF1dGhvcj5Uc3VqaXRhPC9BdXRob3I+PFllYXI+MjAxMjwvWWVhcj48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Uc3VqaXRhPC9BdXRob3I+PFllYXI+MjAxMjwvWWVhcj48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37" w:tooltip="Tsujita, 2012 #403" w:history="1">
        <w:r w:rsidR="005308B2" w:rsidRPr="00C30085">
          <w:rPr>
            <w:rFonts w:ascii="Book Antiqua" w:eastAsia="STXingkai" w:hAnsi="Book Antiqua" w:cs="Cambria"/>
            <w:noProof/>
            <w:color w:val="auto"/>
            <w:sz w:val="24"/>
            <w:szCs w:val="24"/>
            <w:vertAlign w:val="superscript"/>
          </w:rPr>
          <w:t>3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t>
      </w:r>
      <w:r w:rsidR="00676C9E" w:rsidRPr="00C30085">
        <w:rPr>
          <w:rFonts w:ascii="Book Antiqua" w:eastAsia="STXingkai" w:hAnsi="Book Antiqua" w:cs="Cambria"/>
          <w:color w:val="auto"/>
          <w:sz w:val="24"/>
          <w:szCs w:val="24"/>
        </w:rPr>
        <w:t xml:space="preserve">In an attempt to provide a broader view, </w:t>
      </w:r>
      <w:r w:rsidR="004160A5" w:rsidRPr="00C30085">
        <w:rPr>
          <w:rFonts w:ascii="Book Antiqua" w:eastAsia="STXingkai" w:hAnsi="Book Antiqua" w:cs="Cambria"/>
          <w:color w:val="auto"/>
          <w:sz w:val="24"/>
          <w:szCs w:val="24"/>
        </w:rPr>
        <w:t xml:space="preserve">an analysis </w:t>
      </w:r>
      <w:r w:rsidR="00676C9E" w:rsidRPr="00C30085">
        <w:rPr>
          <w:rFonts w:ascii="Book Antiqua" w:eastAsia="STXingkai" w:hAnsi="Book Antiqua" w:cs="Cambria"/>
          <w:color w:val="auto"/>
          <w:sz w:val="24"/>
          <w:szCs w:val="24"/>
        </w:rPr>
        <w:t xml:space="preserve">was performed </w:t>
      </w:r>
      <w:r w:rsidR="004160A5" w:rsidRPr="00C30085">
        <w:rPr>
          <w:rFonts w:ascii="Book Antiqua" w:eastAsia="STXingkai" w:hAnsi="Book Antiqua" w:cs="Cambria"/>
          <w:color w:val="auto"/>
          <w:sz w:val="24"/>
          <w:szCs w:val="24"/>
        </w:rPr>
        <w:t xml:space="preserve">of the American College of Surgeons (ACS) National Surgical Quality Improvement Program (NSQIP) database </w:t>
      </w:r>
      <w:r w:rsidR="00676C9E" w:rsidRPr="00C30085">
        <w:rPr>
          <w:rFonts w:ascii="Book Antiqua" w:eastAsia="STXingkai" w:hAnsi="Book Antiqua" w:cs="Cambria"/>
          <w:color w:val="auto"/>
          <w:sz w:val="24"/>
          <w:szCs w:val="24"/>
        </w:rPr>
        <w:t>including</w:t>
      </w:r>
      <w:r w:rsidR="004160A5" w:rsidRPr="00C30085">
        <w:rPr>
          <w:rFonts w:ascii="Book Antiqua" w:eastAsia="STXingkai" w:hAnsi="Book Antiqua" w:cs="Cambria"/>
          <w:color w:val="auto"/>
          <w:sz w:val="24"/>
          <w:szCs w:val="24"/>
        </w:rPr>
        <w:t xml:space="preserve"> over 400 different hospitals, they compared patients ≥</w:t>
      </w:r>
      <w:r w:rsidR="002564B6" w:rsidRPr="00C30085">
        <w:rPr>
          <w:rFonts w:ascii="Book Antiqua" w:eastAsia="STXingkai" w:hAnsi="Book Antiqua" w:cs="Cambria" w:hint="eastAsia"/>
          <w:color w:val="auto"/>
          <w:sz w:val="24"/>
          <w:szCs w:val="24"/>
          <w:lang w:eastAsia="zh-CN"/>
        </w:rPr>
        <w:t xml:space="preserve"> </w:t>
      </w:r>
      <w:r w:rsidR="004160A5" w:rsidRPr="00C30085">
        <w:rPr>
          <w:rFonts w:ascii="Book Antiqua" w:eastAsia="STXingkai" w:hAnsi="Book Antiqua" w:cs="Cambria"/>
          <w:color w:val="auto"/>
          <w:sz w:val="24"/>
          <w:szCs w:val="24"/>
        </w:rPr>
        <w:t>75 years old with those &lt;</w:t>
      </w:r>
      <w:r w:rsidR="002564B6" w:rsidRPr="00C30085">
        <w:rPr>
          <w:rFonts w:ascii="Book Antiqua" w:eastAsia="STXingkai" w:hAnsi="Book Antiqua" w:cs="Cambria" w:hint="eastAsia"/>
          <w:color w:val="auto"/>
          <w:sz w:val="24"/>
          <w:szCs w:val="24"/>
          <w:lang w:eastAsia="zh-CN"/>
        </w:rPr>
        <w:t xml:space="preserve"> </w:t>
      </w:r>
      <w:r w:rsidR="004160A5" w:rsidRPr="00C30085">
        <w:rPr>
          <w:rFonts w:ascii="Book Antiqua" w:eastAsia="STXingkai" w:hAnsi="Book Antiqua" w:cs="Cambria"/>
          <w:color w:val="auto"/>
          <w:sz w:val="24"/>
          <w:szCs w:val="24"/>
        </w:rPr>
        <w:t>75 un</w:t>
      </w:r>
      <w:r w:rsidR="00CD709B" w:rsidRPr="00C30085">
        <w:rPr>
          <w:rFonts w:ascii="Book Antiqua" w:eastAsia="STXingkai" w:hAnsi="Book Antiqua" w:cs="Cambria"/>
          <w:color w:val="auto"/>
          <w:sz w:val="24"/>
          <w:szCs w:val="24"/>
        </w:rPr>
        <w:t>dergoing elective hepatectomies</w:t>
      </w:r>
      <w:r w:rsidR="0064109F" w:rsidRPr="00C30085">
        <w:rPr>
          <w:rFonts w:ascii="Book Antiqua" w:eastAsia="STXingkai" w:hAnsi="Book Antiqua" w:cs="Cambria"/>
          <w:color w:val="auto"/>
          <w:sz w:val="24"/>
          <w:szCs w:val="24"/>
        </w:rPr>
        <w:fldChar w:fldCharType="begin">
          <w:fldData xml:space="preserve">PEVuZE5vdGU+PENpdGU+PEF1dGhvcj5UemVuZzwvQXV0aG9yPjxZZWFyPjIwMTQ8L1llYXI+PFJl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UemVuZzwvQXV0aG9yPjxZZWFyPjIwMTQ8L1llYXI+PFJl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38" w:tooltip="Tzeng, 2014 #404" w:history="1">
        <w:r w:rsidR="005308B2" w:rsidRPr="00C30085">
          <w:rPr>
            <w:rFonts w:ascii="Book Antiqua" w:eastAsia="STXingkai" w:hAnsi="Book Antiqua" w:cs="Cambria"/>
            <w:noProof/>
            <w:color w:val="auto"/>
            <w:sz w:val="24"/>
            <w:szCs w:val="24"/>
            <w:vertAlign w:val="superscript"/>
          </w:rPr>
          <w:t>3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r w:rsidR="004160A5" w:rsidRPr="00C30085">
        <w:rPr>
          <w:rFonts w:ascii="Book Antiqua" w:eastAsia="STXingkai" w:hAnsi="Book Antiqua" w:cs="Cambria"/>
          <w:color w:val="auto"/>
          <w:sz w:val="24"/>
          <w:szCs w:val="24"/>
        </w:rPr>
        <w:t xml:space="preserve"> </w:t>
      </w:r>
      <w:r w:rsidR="00676C9E" w:rsidRPr="00C30085">
        <w:rPr>
          <w:rFonts w:ascii="Book Antiqua" w:eastAsia="STXingkai" w:hAnsi="Book Antiqua" w:cs="Cambria"/>
          <w:color w:val="auto"/>
          <w:sz w:val="24"/>
          <w:szCs w:val="24"/>
        </w:rPr>
        <w:t>It was found that e</w:t>
      </w:r>
      <w:r w:rsidR="00146030" w:rsidRPr="00C30085">
        <w:rPr>
          <w:rFonts w:ascii="Book Antiqua" w:eastAsia="STXingkai" w:hAnsi="Book Antiqua" w:cs="Cambria"/>
          <w:color w:val="auto"/>
          <w:sz w:val="24"/>
          <w:szCs w:val="24"/>
        </w:rPr>
        <w:t xml:space="preserve">lderly patients were more likely to experience severe complications, and </w:t>
      </w:r>
      <w:r w:rsidR="00676C9E" w:rsidRPr="00C30085">
        <w:rPr>
          <w:rFonts w:ascii="Book Antiqua" w:eastAsia="STXingkai" w:hAnsi="Book Antiqua" w:cs="Cambria"/>
          <w:color w:val="auto"/>
          <w:sz w:val="24"/>
          <w:szCs w:val="24"/>
        </w:rPr>
        <w:t>given their lower physiological reserve were less likely to</w:t>
      </w:r>
      <w:r w:rsidR="00D31905" w:rsidRPr="00C30085">
        <w:rPr>
          <w:rFonts w:ascii="Book Antiqua" w:eastAsia="STXingkai" w:hAnsi="Book Antiqua" w:cs="Cambria"/>
          <w:color w:val="auto"/>
          <w:sz w:val="24"/>
          <w:szCs w:val="24"/>
        </w:rPr>
        <w:t xml:space="preserve"> be</w:t>
      </w:r>
      <w:r w:rsidR="00676C9E" w:rsidRPr="00C30085">
        <w:rPr>
          <w:rFonts w:ascii="Book Antiqua" w:eastAsia="STXingkai" w:hAnsi="Book Antiqua" w:cs="Cambria"/>
          <w:color w:val="auto"/>
          <w:sz w:val="24"/>
          <w:szCs w:val="24"/>
        </w:rPr>
        <w:t xml:space="preserve"> rescued</w:t>
      </w:r>
      <w:r w:rsidR="000F68FE" w:rsidRPr="00C30085">
        <w:rPr>
          <w:rFonts w:ascii="Book Antiqua" w:eastAsia="STXingkai" w:hAnsi="Book Antiqua" w:cs="Cambria"/>
          <w:color w:val="auto"/>
          <w:sz w:val="24"/>
          <w:szCs w:val="24"/>
        </w:rPr>
        <w:t xml:space="preserve"> successfully</w:t>
      </w:r>
      <w:r w:rsidR="00676C9E" w:rsidRPr="00C30085">
        <w:rPr>
          <w:rFonts w:ascii="Book Antiqua" w:eastAsia="STXingkai" w:hAnsi="Book Antiqua" w:cs="Cambria"/>
          <w:color w:val="auto"/>
          <w:sz w:val="24"/>
          <w:szCs w:val="24"/>
        </w:rPr>
        <w:t xml:space="preserve">, and in consequence contributing to the major increase in the rates of 30-day </w:t>
      </w:r>
      <w:r w:rsidR="00146030" w:rsidRPr="00C30085">
        <w:rPr>
          <w:rFonts w:ascii="Book Antiqua" w:eastAsia="STXingkai" w:hAnsi="Book Antiqua" w:cs="Cambria"/>
          <w:color w:val="auto"/>
          <w:sz w:val="24"/>
          <w:szCs w:val="24"/>
        </w:rPr>
        <w:t>postoperative mortality</w:t>
      </w:r>
      <w:r w:rsidR="00676C9E" w:rsidRPr="00C30085">
        <w:rPr>
          <w:rFonts w:ascii="Book Antiqua" w:eastAsia="STXingkai" w:hAnsi="Book Antiqua" w:cs="Cambria"/>
          <w:color w:val="auto"/>
          <w:sz w:val="24"/>
          <w:szCs w:val="24"/>
        </w:rPr>
        <w:t>.</w:t>
      </w:r>
      <w:r w:rsidR="0018072B" w:rsidRPr="00C30085">
        <w:rPr>
          <w:rFonts w:ascii="Book Antiqua" w:eastAsia="STXingkai" w:hAnsi="Book Antiqua" w:cs="Cambria"/>
          <w:color w:val="auto"/>
          <w:sz w:val="24"/>
          <w:szCs w:val="24"/>
        </w:rPr>
        <w:t xml:space="preserve"> This should not discourage selection of elderly patients for resection, but warrants optimization of their preoperative status as aforementioned, while also balancing the risks and benefits by which guide the extent of the procedure to be taken.</w:t>
      </w:r>
      <w:r w:rsidR="009A465E" w:rsidRPr="00C30085">
        <w:rPr>
          <w:rFonts w:ascii="Book Antiqua" w:eastAsia="STXingkai" w:hAnsi="Book Antiqua" w:cs="Cambria"/>
          <w:color w:val="auto"/>
          <w:sz w:val="24"/>
          <w:szCs w:val="24"/>
        </w:rPr>
        <w:t xml:space="preserve"> At present, there does not seem to be </w:t>
      </w:r>
      <w:r w:rsidR="00EC31F2" w:rsidRPr="00C30085">
        <w:rPr>
          <w:rFonts w:ascii="Book Antiqua" w:eastAsia="STXingkai" w:hAnsi="Book Antiqua" w:cs="Cambria"/>
          <w:color w:val="auto"/>
          <w:sz w:val="24"/>
          <w:szCs w:val="24"/>
        </w:rPr>
        <w:t>any literature</w:t>
      </w:r>
      <w:r w:rsidR="009A465E" w:rsidRPr="00C30085">
        <w:rPr>
          <w:rFonts w:ascii="Book Antiqua" w:eastAsia="STXingkai" w:hAnsi="Book Antiqua" w:cs="Cambria"/>
          <w:color w:val="auto"/>
          <w:sz w:val="24"/>
          <w:szCs w:val="24"/>
        </w:rPr>
        <w:t xml:space="preserve"> evaluating </w:t>
      </w:r>
      <w:r w:rsidR="00EC31F2" w:rsidRPr="00C30085">
        <w:rPr>
          <w:rFonts w:ascii="Book Antiqua" w:eastAsia="STXingkai" w:hAnsi="Book Antiqua" w:cs="Cambria"/>
          <w:color w:val="auto"/>
          <w:sz w:val="24"/>
          <w:szCs w:val="24"/>
        </w:rPr>
        <w:t>patients of an older age group (&gt;</w:t>
      </w:r>
      <w:r w:rsidR="002564B6" w:rsidRPr="00C30085">
        <w:rPr>
          <w:rFonts w:ascii="Book Antiqua" w:eastAsia="STXingkai" w:hAnsi="Book Antiqua" w:cs="Cambria" w:hint="eastAsia"/>
          <w:color w:val="auto"/>
          <w:sz w:val="24"/>
          <w:szCs w:val="24"/>
          <w:lang w:eastAsia="zh-CN"/>
        </w:rPr>
        <w:t xml:space="preserve"> </w:t>
      </w:r>
      <w:r w:rsidR="00EC31F2" w:rsidRPr="00C30085">
        <w:rPr>
          <w:rFonts w:ascii="Book Antiqua" w:eastAsia="STXingkai" w:hAnsi="Book Antiqua" w:cs="Cambria"/>
          <w:color w:val="auto"/>
          <w:sz w:val="24"/>
          <w:szCs w:val="24"/>
        </w:rPr>
        <w:t>80 years), except for 2 case reports demonstrating successful hepatectomies in</w:t>
      </w:r>
      <w:r w:rsidR="00CD709B" w:rsidRPr="00C30085">
        <w:rPr>
          <w:rFonts w:ascii="Book Antiqua" w:eastAsia="STXingkai" w:hAnsi="Book Antiqua" w:cs="Cambria"/>
          <w:color w:val="auto"/>
          <w:sz w:val="24"/>
          <w:szCs w:val="24"/>
        </w:rPr>
        <w:t xml:space="preserve"> patients over 90 years of ag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Uwatoko&lt;/Author&gt;&lt;Year&gt;2015&lt;/Year&gt;&lt;RecNum&gt;456&lt;/RecNum&gt;&lt;DisplayText&gt;&lt;style face="superscript"&gt;[39]&lt;/style&gt;&lt;/DisplayText&gt;&lt;record&gt;&lt;rec-number&gt;456&lt;/rec-number&gt;&lt;foreign-keys&gt;&lt;key app="EN" db-id="wvxspzfe8szr2mewtdpv9arotaddzsrz2550" timestamp="1430072877"&gt;456&lt;/key&gt;&lt;/foreign-keys&gt;&lt;ref-type name="Journal Article"&gt;17&lt;/ref-type&gt;&lt;contributors&gt;&lt;authors&gt;&lt;author&gt;Uwatoko, S.&lt;/author&gt;&lt;author&gt;Yamamoto, K.&lt;/author&gt;&lt;author&gt;Sasaki, T.&lt;/author&gt;&lt;author&gt;Fukumori, D.&lt;/author&gt;&lt;author&gt;Igimi, H.&lt;/author&gt;&lt;author&gt;Yamamoto, M.&lt;/author&gt;&lt;author&gt;Yamamoto, F.&lt;/author&gt;&lt;author&gt;Yamashita, Y.&lt;/author&gt;&lt;/authors&gt;&lt;/contributors&gt;&lt;auth-address&gt;Department of Surgery, Yamamoto Memorial Hospital, Imari, Japan.&amp;#xD;Department of Gastroenterological Surgery, Fukuoka University School of Medicine, Fukuoka, Japan.&amp;#xD;Department of Surgery, Rigs Hospital, Copenhagen, Denmark.&lt;/auth-address&gt;&lt;titles&gt;&lt;title&gt;Age is no longer a limit: two cases of hepatectomy in patients over 90 years old&lt;/title&gt;&lt;secondary-title&gt;Case Rep Gastroenterol&lt;/secondary-title&gt;&lt;/titles&gt;&lt;periodical&gt;&lt;full-title&gt;Case Rep Gastroenterol&lt;/full-title&gt;&lt;/periodical&gt;&lt;pages&gt;49-55&lt;/pages&gt;&lt;volume&gt;9&lt;/volume&gt;&lt;number&gt;1&lt;/number&gt;&lt;keywords&gt;&lt;keyword&gt;Elderly patients&lt;/keyword&gt;&lt;keyword&gt;Hepatocellular carcinoma&lt;/keyword&gt;&lt;/keywords&gt;&lt;dates&gt;&lt;year&gt;2015&lt;/year&gt;&lt;pub-dates&gt;&lt;date&gt;Jan-Apr&lt;/date&gt;&lt;/pub-dates&gt;&lt;/dates&gt;&lt;publisher&gt;Karger Publishers&lt;/publisher&gt;&lt;isbn&gt;1662-0631 (Electronic)&amp;#xD;1662-0631 (Linking)&lt;/isbn&gt;&lt;accession-num&gt;25802498&lt;/accession-num&gt;&lt;urls&gt;&lt;related-urls&gt;&lt;url&gt;http://www.ncbi.nlm.nih.gov/pubmed/25802498&lt;/url&gt;&lt;url&gt;http://www.ncbi.nlm.nih.gov/pmc/articles/PMC4357676/pdf/crg-0009-0049.pdf&lt;/url&gt;&lt;/related-urls&gt;&lt;/urls&gt;&lt;custom2&gt;PMC4357676&lt;/custom2&gt;&lt;electronic-resource-num&gt;10.1159/000368115&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39" w:tooltip="Uwatoko, 2015 #456" w:history="1">
        <w:r w:rsidR="005308B2" w:rsidRPr="00C30085">
          <w:rPr>
            <w:rFonts w:ascii="Book Antiqua" w:eastAsia="STXingkai" w:hAnsi="Book Antiqua" w:cs="Cambria"/>
            <w:noProof/>
            <w:color w:val="auto"/>
            <w:sz w:val="24"/>
            <w:szCs w:val="24"/>
            <w:vertAlign w:val="superscript"/>
          </w:rPr>
          <w:t>39</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r w:rsidR="00EC31F2" w:rsidRPr="00C30085">
        <w:rPr>
          <w:rFonts w:ascii="Book Antiqua" w:eastAsia="STXingkai" w:hAnsi="Book Antiqua" w:cs="Cambria"/>
          <w:color w:val="auto"/>
          <w:sz w:val="24"/>
          <w:szCs w:val="24"/>
        </w:rPr>
        <w:t xml:space="preserve"> Although the authors stated that no postoperative complications wer</w:t>
      </w:r>
      <w:r w:rsidR="003A128F" w:rsidRPr="00C30085">
        <w:rPr>
          <w:rFonts w:ascii="Book Antiqua" w:eastAsia="STXingkai" w:hAnsi="Book Antiqua" w:cs="Cambria"/>
          <w:color w:val="auto"/>
          <w:sz w:val="24"/>
          <w:szCs w:val="24"/>
        </w:rPr>
        <w:t>e encountered, neither the post-</w:t>
      </w:r>
      <w:r w:rsidR="00EC31F2" w:rsidRPr="00C30085">
        <w:rPr>
          <w:rFonts w:ascii="Book Antiqua" w:eastAsia="STXingkai" w:hAnsi="Book Antiqua" w:cs="Cambria"/>
          <w:color w:val="auto"/>
          <w:sz w:val="24"/>
          <w:szCs w:val="24"/>
        </w:rPr>
        <w:t>operative course nor survival was mentioned.</w:t>
      </w:r>
    </w:p>
    <w:p w14:paraId="2B5174DD" w14:textId="1E351F43" w:rsidR="003A128F" w:rsidRPr="00C30085" w:rsidRDefault="00A245C5" w:rsidP="002564B6">
      <w:pPr>
        <w:pStyle w:val="Body"/>
        <w:adjustRightInd w:val="0"/>
        <w:snapToGrid w:val="0"/>
        <w:spacing w:after="0" w:line="360" w:lineRule="auto"/>
        <w:ind w:firstLineChars="100" w:firstLine="240"/>
        <w:jc w:val="both"/>
        <w:rPr>
          <w:rFonts w:ascii="Book Antiqua" w:eastAsia="STXingkai" w:hAnsi="Book Antiqua" w:cs="Times New Roman Bold"/>
          <w:color w:val="auto"/>
          <w:sz w:val="24"/>
          <w:szCs w:val="24"/>
        </w:rPr>
      </w:pPr>
      <w:r w:rsidRPr="00C30085">
        <w:rPr>
          <w:rFonts w:ascii="Book Antiqua" w:eastAsia="STXingkai" w:hAnsi="Book Antiqua" w:cs="Cambria"/>
          <w:iCs/>
          <w:color w:val="auto"/>
          <w:sz w:val="24"/>
          <w:szCs w:val="24"/>
        </w:rPr>
        <w:t xml:space="preserve">A standard blood workup should be performed preoperatively, and abnormalities ought to be corrected as possible before surgery is commenced. </w:t>
      </w:r>
      <w:r w:rsidR="00CD709B" w:rsidRPr="00C30085">
        <w:rPr>
          <w:rFonts w:ascii="Book Antiqua" w:eastAsia="STXingkai" w:hAnsi="Book Antiqua" w:cs="Cambria"/>
          <w:color w:val="auto"/>
          <w:sz w:val="24"/>
          <w:szCs w:val="24"/>
        </w:rPr>
        <w:t xml:space="preserve">Virani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Virani&lt;/Author&gt;&lt;Year&gt;2007&lt;/Year&gt;&lt;RecNum&gt;29&lt;/RecNum&gt;&lt;DisplayText&gt;&lt;style face="superscript"&gt;[25]&lt;/style&gt;&lt;/DisplayText&gt;&lt;record&gt;&lt;rec-number&gt;29&lt;/rec-number&gt;&lt;foreign-keys&gt;&lt;key app="EN" db-id="wvxspzfe8szr2mewtdpv9arotaddzsrz2550" timestamp="0"&gt;29&lt;/key&gt;&lt;/foreign-keys&gt;&lt;ref-type name="Journal Article"&gt;17&lt;/ref-type&gt;&lt;contributors&gt;&lt;authors&gt;&lt;author&gt;Virani, S.&lt;/author&gt;&lt;author&gt;Michaelson, J. S.&lt;/author&gt;&lt;author&gt;Hutter, M. M.&lt;/author&gt;&lt;author&gt;Lancaster, R. T.&lt;/author&gt;&lt;author&gt;Warshaw, A. L.&lt;/author&gt;&lt;author&gt;Henderson, W. G.&lt;/author&gt;&lt;author&gt;Khuri, S. F.&lt;/author&gt;&lt;author&gt;Tanabe, K. K.&lt;/author&gt;&lt;/authors&gt;&lt;/contributors&gt;&lt;auth-address&gt;Harvard Medical School, Boston, MA, USA.&lt;/auth-address&gt;&lt;titles&gt;&lt;title&gt;Morbidity and mortality after liver resection: results of the patient safety in surgery study&lt;/title&gt;&lt;secondary-title&gt;J Am Coll Surg&lt;/secondary-title&gt;&lt;/titles&gt;&lt;periodical&gt;&lt;full-title&gt;J Am Coll Surg&lt;/full-title&gt;&lt;/periodical&gt;&lt;pages&gt;1284-92&lt;/pages&gt;&lt;volume&gt;204&lt;/volume&gt;&lt;number&gt;6&lt;/number&gt;&lt;keywords&gt;&lt;keyword&gt;Female&lt;/keyword&gt;&lt;keyword&gt;*Hepatectomy/mortality&lt;/keyword&gt;&lt;keyword&gt;Humans&lt;/keyword&gt;&lt;keyword&gt;Logistic Models&lt;/keyword&gt;&lt;keyword&gt;Male&lt;/keyword&gt;&lt;keyword&gt;Middle Aged&lt;/keyword&gt;&lt;keyword&gt;Morbidity&lt;/keyword&gt;&lt;keyword&gt;Neoplasms/complications&lt;/keyword&gt;&lt;keyword&gt;*Postoperative Complications/mortality&lt;/keyword&gt;&lt;keyword&gt;Prospective Studies&lt;/keyword&gt;&lt;keyword&gt;Risk Factors&lt;/keyword&gt;&lt;keyword&gt;Safety&lt;/keyword&gt;&lt;/keywords&gt;&lt;dates&gt;&lt;year&gt;2007&lt;/year&gt;&lt;pub-dates&gt;&lt;date&gt;Jun&lt;/date&gt;&lt;/pub-dates&gt;&lt;/dates&gt;&lt;publisher&gt;Elsevier&lt;/publisher&gt;&lt;isbn&gt;1072-7515 (Print)&amp;#xD;1072-7515 (Linking)&lt;/isbn&gt;&lt;accession-num&gt;17544086&lt;/accession-num&gt;&lt;urls&gt;&lt;related-urls&gt;&lt;url&gt;http://www.ncbi.nlm.nih.gov/pubmed/17544086&lt;/url&gt;&lt;/related-urls&gt;&lt;/urls&gt;&lt;electronic-resource-num&gt;10.1016/j.jamcollsurg.2007.02.067&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25" w:tooltip="Virani, 2007 #29" w:history="1">
        <w:r w:rsidR="005308B2" w:rsidRPr="00C30085">
          <w:rPr>
            <w:rFonts w:ascii="Book Antiqua" w:eastAsia="STXingkai" w:hAnsi="Book Antiqua" w:cs="Cambria"/>
            <w:noProof/>
            <w:color w:val="auto"/>
            <w:sz w:val="24"/>
            <w:szCs w:val="24"/>
            <w:vertAlign w:val="superscript"/>
          </w:rPr>
          <w:t>2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reported that </w:t>
      </w:r>
      <w:r w:rsidRPr="00C30085">
        <w:rPr>
          <w:rFonts w:ascii="Book Antiqua" w:eastAsia="STXingkai" w:hAnsi="Book Antiqua" w:cs="Cambria"/>
          <w:color w:val="auto"/>
          <w:sz w:val="24"/>
          <w:szCs w:val="24"/>
        </w:rPr>
        <w:lastRenderedPageBreak/>
        <w:t>preoperative elevated alkaline phosphatase, bilirubin, creatinine, aspartate aminotransferase (AST), and decreased sodium was associated with increased morbidity. They also observed that the mean albumin level was lower in patients that developed complications in contrast to those that didn’t. A baseline carcinoembryonic antigen (CEA) should also be obtained preoperatively. Although the result in itself does not affect preoperative selection of patients for resection, a trend of rising CEA post hepatectomy should alert the treating physici</w:t>
      </w:r>
      <w:r w:rsidR="00CD709B" w:rsidRPr="00C30085">
        <w:rPr>
          <w:rFonts w:ascii="Book Antiqua" w:eastAsia="STXingkai" w:hAnsi="Book Antiqua" w:cs="Cambria"/>
          <w:color w:val="auto"/>
          <w:sz w:val="24"/>
          <w:szCs w:val="24"/>
        </w:rPr>
        <w:t>an of an unfavorable prognosis</w:t>
      </w:r>
      <w:r w:rsidR="0064109F" w:rsidRPr="00C30085">
        <w:rPr>
          <w:rFonts w:ascii="Book Antiqua" w:eastAsia="STXingkai" w:hAnsi="Book Antiqua" w:cs="Cambria"/>
          <w:color w:val="auto"/>
          <w:sz w:val="24"/>
          <w:szCs w:val="24"/>
        </w:rPr>
        <w:fldChar w:fldCharType="begin">
          <w:fldData xml:space="preserve">PEVuZE5vdGU+PENpdGU+PEF1dGhvcj5Jbm91ZTwvQXV0aG9yPjxZZWFyPjIwMTI8L1llYXI+PFJl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Jbm91ZTwvQXV0aG9yPjxZZWFyPjIwMTI8L1llYXI+PFJl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0" w:tooltip="Inoue, 2012 #58" w:history="1">
        <w:r w:rsidR="005308B2" w:rsidRPr="00C30085">
          <w:rPr>
            <w:rFonts w:ascii="Book Antiqua" w:eastAsia="STXingkai" w:hAnsi="Book Antiqua" w:cs="Cambria"/>
            <w:noProof/>
            <w:color w:val="auto"/>
            <w:sz w:val="24"/>
            <w:szCs w:val="24"/>
            <w:vertAlign w:val="superscript"/>
          </w:rPr>
          <w:t>4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Serum CEA and C-reactive protein (CRP) are also used in vari</w:t>
      </w:r>
      <w:r w:rsidR="00CD709B" w:rsidRPr="00C30085">
        <w:rPr>
          <w:rFonts w:ascii="Book Antiqua" w:eastAsia="STXingkai" w:hAnsi="Book Antiqua" w:cs="Cambria"/>
          <w:color w:val="auto"/>
          <w:sz w:val="24"/>
          <w:szCs w:val="24"/>
        </w:rPr>
        <w:t>ous prognostic scoring system</w:t>
      </w:r>
      <w:r w:rsidR="00CE5D51" w:rsidRPr="00C30085">
        <w:rPr>
          <w:rFonts w:ascii="Book Antiqua" w:eastAsia="STXingkai" w:hAnsi="Book Antiqua" w:cs="Cambria"/>
          <w:color w:val="auto"/>
          <w:sz w:val="24"/>
          <w:szCs w:val="24"/>
        </w:rPr>
        <w:fldChar w:fldCharType="begin">
          <w:fldData xml:space="preserve">PEVuZE5vdGU+PENpdGU+PEF1dGhvcj5SZWFkPC9BdXRob3I+PFllYXI+MjAwNjwvWWVhcj48UmVj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SZWFkPC9BdXRob3I+PFllYXI+MjAwNjwvWWVhcj48UmVj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36" w:tooltip="Fong, 1999 #14" w:history="1">
        <w:r w:rsidR="005308B2" w:rsidRPr="00C30085">
          <w:rPr>
            <w:rFonts w:ascii="Book Antiqua" w:eastAsia="STXingkai" w:hAnsi="Book Antiqua" w:cs="Cambria"/>
            <w:noProof/>
            <w:color w:val="auto"/>
            <w:sz w:val="24"/>
            <w:szCs w:val="24"/>
            <w:vertAlign w:val="superscript"/>
          </w:rPr>
          <w:t>36</w:t>
        </w:r>
      </w:hyperlink>
      <w:r w:rsidR="002564B6" w:rsidRPr="00C30085">
        <w:rPr>
          <w:rFonts w:ascii="Book Antiqua" w:eastAsia="STXingkai" w:hAnsi="Book Antiqua" w:cs="Cambria"/>
          <w:noProof/>
          <w:color w:val="auto"/>
          <w:sz w:val="24"/>
          <w:szCs w:val="24"/>
          <w:vertAlign w:val="superscript"/>
        </w:rPr>
        <w:t>,</w:t>
      </w:r>
      <w:hyperlink w:anchor="_ENREF_41" w:tooltip="Read, 2006 #369" w:history="1">
        <w:r w:rsidR="005308B2" w:rsidRPr="00C30085">
          <w:rPr>
            <w:rFonts w:ascii="Book Antiqua" w:eastAsia="STXingkai" w:hAnsi="Book Antiqua" w:cs="Cambria"/>
            <w:noProof/>
            <w:color w:val="auto"/>
            <w:sz w:val="24"/>
            <w:szCs w:val="24"/>
            <w:vertAlign w:val="superscript"/>
          </w:rPr>
          <w:t>41</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hyperlink w:anchor="_ENREF_15" w:tooltip="Fong, 1999 #14" w:history="1"/>
      <w:r w:rsidRPr="00C30085">
        <w:rPr>
          <w:rFonts w:ascii="Book Antiqua" w:eastAsia="STXingkai" w:hAnsi="Book Antiqua" w:cs="Cambria"/>
          <w:color w:val="auto"/>
          <w:sz w:val="24"/>
          <w:szCs w:val="24"/>
        </w:rPr>
        <w:t xml:space="preserve"> which will be discussed </w:t>
      </w:r>
      <w:r w:rsidR="003A128F" w:rsidRPr="00C30085">
        <w:rPr>
          <w:rFonts w:ascii="Book Antiqua" w:eastAsia="STXingkai" w:hAnsi="Book Antiqua" w:cs="Cambria"/>
          <w:color w:val="auto"/>
          <w:sz w:val="24"/>
          <w:szCs w:val="24"/>
        </w:rPr>
        <w:t>below</w:t>
      </w:r>
      <w:r w:rsidRPr="00C30085">
        <w:rPr>
          <w:rFonts w:ascii="Book Antiqua" w:eastAsia="STXingkai" w:hAnsi="Book Antiqua" w:cs="Cambria"/>
          <w:color w:val="auto"/>
          <w:sz w:val="24"/>
          <w:szCs w:val="24"/>
        </w:rPr>
        <w:t>, and thus should be obtained to aid in correct preoperative stratification of patients.</w:t>
      </w:r>
    </w:p>
    <w:p w14:paraId="7F2149D0" w14:textId="77777777" w:rsidR="001E7E2B" w:rsidRPr="00C30085" w:rsidRDefault="001E7E2B" w:rsidP="005D4E68">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Cambria"/>
          <w:b/>
          <w:bCs/>
          <w:iCs/>
        </w:rPr>
      </w:pPr>
    </w:p>
    <w:p w14:paraId="604C473B" w14:textId="204563BF" w:rsidR="001E7E2B" w:rsidRPr="00C30085" w:rsidRDefault="004A2FCD" w:rsidP="005D4E68">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Cambria"/>
          <w:b/>
          <w:bCs/>
          <w:iCs/>
        </w:rPr>
      </w:pPr>
      <w:r w:rsidRPr="00C30085">
        <w:rPr>
          <w:rFonts w:ascii="Book Antiqua" w:eastAsia="STXingkai" w:hAnsi="Book Antiqua" w:cs="Cambria"/>
          <w:b/>
          <w:bCs/>
          <w:iCs/>
        </w:rPr>
        <w:t xml:space="preserve">IMAGING FOR </w:t>
      </w:r>
      <w:r w:rsidR="003A128F" w:rsidRPr="00C30085">
        <w:rPr>
          <w:rFonts w:ascii="Book Antiqua" w:eastAsia="STXingkai" w:hAnsi="Book Antiqua" w:cs="Cambria"/>
          <w:b/>
          <w:bCs/>
          <w:iCs/>
        </w:rPr>
        <w:t>EVALUATION OF THE</w:t>
      </w:r>
      <w:r w:rsidRPr="00C30085">
        <w:rPr>
          <w:rFonts w:ascii="Book Antiqua" w:eastAsia="STXingkai" w:hAnsi="Book Antiqua" w:cs="Cambria"/>
          <w:b/>
          <w:bCs/>
          <w:iCs/>
        </w:rPr>
        <w:t xml:space="preserve"> METASTASES</w:t>
      </w:r>
    </w:p>
    <w:p w14:paraId="69557AFF" w14:textId="5211D2FD" w:rsidR="007523C5" w:rsidRPr="00C30085" w:rsidRDefault="007523C5"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Preoperative imaging studies aim to: (1) delineate the extent of hepatic metastases, whether they are segmental or lobar</w:t>
      </w:r>
      <w:r w:rsidR="002564B6" w:rsidRPr="00C30085">
        <w:rPr>
          <w:rFonts w:ascii="Book Antiqua" w:eastAsia="STXingkai" w:hAnsi="Book Antiqua" w:cs="Cambria" w:hint="eastAsia"/>
          <w:color w:val="auto"/>
          <w:sz w:val="24"/>
          <w:szCs w:val="24"/>
          <w:lang w:eastAsia="zh-CN"/>
        </w:rPr>
        <w:t>;</w:t>
      </w:r>
      <w:r w:rsidRPr="00C30085">
        <w:rPr>
          <w:rFonts w:ascii="Book Antiqua" w:eastAsia="STXingkai" w:hAnsi="Book Antiqua" w:cs="Cambria"/>
          <w:color w:val="auto"/>
          <w:sz w:val="24"/>
          <w:szCs w:val="24"/>
        </w:rPr>
        <w:t xml:space="preserve"> (2) determine their best management plan</w:t>
      </w:r>
      <w:r w:rsidR="002564B6" w:rsidRPr="00C30085">
        <w:rPr>
          <w:rFonts w:ascii="Book Antiqua" w:eastAsia="STXingkai" w:hAnsi="Book Antiqua" w:cs="Cambria" w:hint="eastAsia"/>
          <w:color w:val="auto"/>
          <w:sz w:val="24"/>
          <w:szCs w:val="24"/>
          <w:lang w:eastAsia="zh-CN"/>
        </w:rPr>
        <w:t>;</w:t>
      </w:r>
      <w:r w:rsidRPr="00C30085">
        <w:rPr>
          <w:rFonts w:ascii="Book Antiqua" w:eastAsia="STXingkai" w:hAnsi="Book Antiqua" w:cs="Cambria"/>
          <w:color w:val="auto"/>
          <w:sz w:val="24"/>
          <w:szCs w:val="24"/>
        </w:rPr>
        <w:t xml:space="preserve"> and (3) identify extrahepatic disease, taking into account lymph node and peritoneal involvement, local or regional recurrence or residual, and other sites of hematog</w:t>
      </w:r>
      <w:r w:rsidR="00CD709B" w:rsidRPr="00C30085">
        <w:rPr>
          <w:rFonts w:ascii="Book Antiqua" w:eastAsia="STXingkai" w:hAnsi="Book Antiqua" w:cs="Cambria"/>
          <w:color w:val="auto"/>
          <w:sz w:val="24"/>
          <w:szCs w:val="24"/>
        </w:rPr>
        <w:t>enous spread such as the lungs</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Charnsangavej&lt;/Author&gt;&lt;Year&gt;2006&lt;/Year&gt;&lt;RecNum&gt;41&lt;/RecNum&gt;&lt;DisplayText&gt;&lt;style face="superscript"&gt;[42]&lt;/style&gt;&lt;/DisplayText&gt;&lt;record&gt;&lt;rec-number&gt;41&lt;/rec-number&gt;&lt;foreign-keys&gt;&lt;key app="EN" db-id="wvxspzfe8szr2mewtdpv9arotaddzsrz2550" timestamp="0"&gt;41&lt;/key&gt;&lt;/foreign-keys&gt;&lt;ref-type name="Journal Article"&gt;17&lt;/ref-type&gt;&lt;contributors&gt;&lt;authors&gt;&lt;author&gt;Charnsangavej, C.&lt;/author&gt;&lt;author&gt;Clary, B.&lt;/author&gt;&lt;author&gt;Fong, Y.&lt;/author&gt;&lt;author&gt;Grothey, A.&lt;/author&gt;&lt;author&gt;Pawlik, T. M.&lt;/author&gt;&lt;author&gt;Choti, M. A.&lt;/author&gt;&lt;/authors&gt;&lt;/contributors&gt;&lt;auth-address&gt;Department of Radiology, M. D. Anderson Cancer Center, Houston, TX, USA.&lt;/auth-address&gt;&lt;titles&gt;&lt;title&gt;Selection of patients for resection of hepatic colorectal metastases: expert consensus statement&lt;/title&gt;&lt;secondary-title&gt;Ann Surg Oncol&lt;/secondary-title&gt;&lt;/titles&gt;&lt;periodical&gt;&lt;full-title&gt;Ann Surg Oncol&lt;/full-title&gt;&lt;/periodical&gt;&lt;pages&gt;1261-8&lt;/pages&gt;&lt;volume&gt;13&lt;/volume&gt;&lt;number&gt;10&lt;/number&gt;&lt;keywords&gt;&lt;keyword&gt;Biological Markers&lt;/keyword&gt;&lt;keyword&gt;Colorectal Neoplasms/*pathology/radionuclide imaging&lt;/keyword&gt;&lt;keyword&gt;Hepatectomy/*methods&lt;/keyword&gt;&lt;keyword&gt;Humans&lt;/keyword&gt;&lt;keyword&gt;Liver Neoplasms/*secondary/*surgery/therapy&lt;/keyword&gt;&lt;keyword&gt;Magnetic Resonance Imaging&lt;/keyword&gt;&lt;keyword&gt;Neoadjuvant Therapy&lt;/keyword&gt;&lt;keyword&gt;Neoplasm Metastasis&lt;/keyword&gt;&lt;keyword&gt;*Patient Selection&lt;/keyword&gt;&lt;keyword&gt;Positron-Emission Tomography&lt;/keyword&gt;&lt;keyword&gt;Prognosis&lt;/keyword&gt;&lt;keyword&gt;Tomography, X-Ray Computed&lt;/keyword&gt;&lt;/keywords&gt;&lt;dates&gt;&lt;year&gt;2006&lt;/year&gt;&lt;pub-dates&gt;&lt;date&gt;Oct&lt;/date&gt;&lt;/pub-dates&gt;&lt;/dates&gt;&lt;publisher&gt;Springer&lt;/publisher&gt;&lt;isbn&gt;1068-9265 (Print)&amp;#xD;1068-9265 (Linking)&lt;/isbn&gt;&lt;accession-num&gt;16947009&lt;/accession-num&gt;&lt;urls&gt;&lt;related-urls&gt;&lt;url&gt;http://www.ncbi.nlm.nih.gov/pubmed/16947009&lt;/url&gt;&lt;/related-urls&gt;&lt;/urls&gt;&lt;electronic-resource-num&gt;10.1245/s10434-006-9023-y&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2" w:tooltip="Charnsangavej, 2006 #41" w:history="1">
        <w:r w:rsidR="005308B2" w:rsidRPr="00C30085">
          <w:rPr>
            <w:rFonts w:ascii="Book Antiqua" w:eastAsia="STXingkai" w:hAnsi="Book Antiqua" w:cs="Cambria"/>
            <w:noProof/>
            <w:color w:val="auto"/>
            <w:sz w:val="24"/>
            <w:szCs w:val="24"/>
            <w:vertAlign w:val="superscript"/>
          </w:rPr>
          <w:t>4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Many imaging modalities are available; the choice is determined by availability and user experience, in addition to the purpose of each study and the limitation it may present, and fina</w:t>
      </w:r>
      <w:r w:rsidR="00CD709B" w:rsidRPr="00C30085">
        <w:rPr>
          <w:rFonts w:ascii="Book Antiqua" w:eastAsia="STXingkai" w:hAnsi="Book Antiqua" w:cs="Cambria"/>
          <w:color w:val="auto"/>
          <w:sz w:val="24"/>
          <w:szCs w:val="24"/>
        </w:rPr>
        <w:t>lly, available imaging results</w:t>
      </w:r>
      <w:r w:rsidR="0064109F" w:rsidRPr="00C30085">
        <w:rPr>
          <w:rFonts w:ascii="Book Antiqua" w:eastAsia="STXingkai" w:hAnsi="Book Antiqua" w:cs="Cambria"/>
          <w:color w:val="auto"/>
          <w:sz w:val="24"/>
          <w:szCs w:val="24"/>
        </w:rPr>
        <w:fldChar w:fldCharType="begin">
          <w:fldData xml:space="preserve">PEVuZE5vdGU+PENpdGU+PEF1dGhvcj5BZGFtczwvQXV0aG9yPjxZZWFyPjIwMTM8L1llYXI+PFJl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BZGFtczwvQXV0aG9yPjxZZWFyPjIwMTM8L1llYXI+PFJl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3" w:tooltip="Adams, 2013 #40" w:history="1">
        <w:r w:rsidR="005308B2" w:rsidRPr="00C30085">
          <w:rPr>
            <w:rFonts w:ascii="Book Antiqua" w:eastAsia="STXingkai" w:hAnsi="Book Antiqua" w:cs="Cambria"/>
            <w:noProof/>
            <w:color w:val="auto"/>
            <w:sz w:val="24"/>
            <w:szCs w:val="24"/>
            <w:vertAlign w:val="superscript"/>
          </w:rPr>
          <w:t>4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D709B" w:rsidRPr="00C30085">
        <w:rPr>
          <w:rFonts w:ascii="Book Antiqua" w:eastAsia="STXingkai" w:hAnsi="Book Antiqua" w:cs="Cambria"/>
          <w:color w:val="auto"/>
          <w:sz w:val="24"/>
          <w:szCs w:val="24"/>
        </w:rPr>
        <w:t>.</w:t>
      </w:r>
    </w:p>
    <w:p w14:paraId="0F5C7D4E" w14:textId="10D82355" w:rsidR="007523C5"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In the 2006 British guidelines for resection of colorectal </w:t>
      </w:r>
      <w:r w:rsidR="006C39F1" w:rsidRPr="00C30085">
        <w:rPr>
          <w:rFonts w:ascii="Book Antiqua" w:eastAsia="STXingkai" w:hAnsi="Book Antiqua" w:cs="Cambria"/>
          <w:color w:val="auto"/>
          <w:sz w:val="24"/>
          <w:szCs w:val="24"/>
        </w:rPr>
        <w:t xml:space="preserve">liver metastases, Garden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Garden&lt;/Author&gt;&lt;Year&gt;2006&lt;/Year&gt;&lt;RecNum&gt;44&lt;/RecNum&gt;&lt;DisplayText&gt;&lt;style face="superscript"&gt;[44]&lt;/style&gt;&lt;/DisplayText&gt;&lt;record&gt;&lt;rec-number&gt;44&lt;/rec-number&gt;&lt;foreign-keys&gt;&lt;key app="EN" db-id="wvxspzfe8szr2mewtdpv9arotaddzsrz2550" timestamp="0"&gt;44&lt;/key&gt;&lt;/foreign-keys&gt;&lt;ref-type name="Journal Article"&gt;17&lt;/ref-type&gt;&lt;contributors&gt;&lt;authors&gt;&lt;author&gt;Garden, O. J.&lt;/author&gt;&lt;author&gt;Rees, M.&lt;/author&gt;&lt;author&gt;Poston, G. J.&lt;/author&gt;&lt;author&gt;Mirza, D.&lt;/author&gt;&lt;author&gt;Saunders, M.&lt;/author&gt;&lt;author&gt;Ledermann, J.&lt;/author&gt;&lt;author&gt;Primrose, J. N.&lt;/author&gt;&lt;author&gt;Parks, R. W.&lt;/author&gt;&lt;/authors&gt;&lt;/contributors&gt;&lt;auth-address&gt;Clinical and Surgical Sciences (Surgery), University of Edinburgh, Royal Infirmary, 51 Little France Crescent, Edinburgh EH16 4SA, UK. OJGarden@ed.ac.uk&lt;/auth-address&gt;&lt;titles&gt;&lt;title&gt;Guidelines for resection of colorectal cancer liver metastases&lt;/title&gt;&lt;secondary-title&gt;Gut&lt;/secondary-title&gt;&lt;/titles&gt;&lt;periodical&gt;&lt;full-title&gt;Gut&lt;/full-title&gt;&lt;/periodical&gt;&lt;pages&gt;iii1-8&lt;/pages&gt;&lt;volume&gt;55 Suppl 3&lt;/volume&gt;&lt;number&gt;suppl 3&lt;/number&gt;&lt;keywords&gt;&lt;keyword&gt;Catheter Ablation&lt;/keyword&gt;&lt;keyword&gt;Chemotherapy, Adjuvant&lt;/keyword&gt;&lt;keyword&gt;*Colorectal Neoplasms/surgery&lt;/keyword&gt;&lt;keyword&gt;Hepatectomy&lt;/keyword&gt;&lt;keyword&gt;Humans&lt;/keyword&gt;&lt;keyword&gt;Liver Neoplasms/*secondary/*surgery/therapy&lt;/keyword&gt;&lt;keyword&gt;Lung Neoplasms/secondary/surgery/therapy&lt;/keyword&gt;&lt;keyword&gt;Neoadjuvant Therapy&lt;/keyword&gt;&lt;/keywords&gt;&lt;dates&gt;&lt;year&gt;2006&lt;/year&gt;&lt;pub-dates&gt;&lt;date&gt;Aug&lt;/date&gt;&lt;/pub-dates&gt;&lt;/dates&gt;&lt;publisher&gt;BMJ Publishing Group Ltd and British Society of Gastroenterology&lt;/publisher&gt;&lt;isbn&gt;0017-5749 (Print)&amp;#xD;0017-5749 (Linking)&lt;/isbn&gt;&lt;accession-num&gt;16835351&lt;/accession-num&gt;&lt;urls&gt;&lt;related-urls&gt;&lt;url&gt;http://www.ncbi.nlm.nih.gov/pubmed/16835351&lt;/url&gt;&lt;/related-urls&gt;&lt;/urls&gt;&lt;custom2&gt;PMC1860000&lt;/custom2&gt;&lt;electronic-resource-num&gt;10.1136/gut.2006.098053&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4" w:tooltip="Garden, 2006 #44" w:history="1">
        <w:r w:rsidR="005308B2" w:rsidRPr="00C30085">
          <w:rPr>
            <w:rFonts w:ascii="Book Antiqua" w:eastAsia="STXingkai" w:hAnsi="Book Antiqua" w:cs="Cambria"/>
            <w:noProof/>
            <w:color w:val="auto"/>
            <w:sz w:val="24"/>
            <w:szCs w:val="24"/>
            <w:vertAlign w:val="superscript"/>
          </w:rPr>
          <w:t>4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recommended that detection of colorectal metastases be done using contrast-enhanced CT scans of the abdomen, pelvis, and chest (chest x-ray would also be acceptable). Multidetector-row CT (MDCT) is the most commonly used imaging modality for detection and characte</w:t>
      </w:r>
      <w:r w:rsidR="006C39F1" w:rsidRPr="00C30085">
        <w:rPr>
          <w:rFonts w:ascii="Book Antiqua" w:eastAsia="STXingkai" w:hAnsi="Book Antiqua" w:cs="Cambria"/>
          <w:color w:val="auto"/>
          <w:sz w:val="24"/>
          <w:szCs w:val="24"/>
        </w:rPr>
        <w:t>rization of hepatic metastases</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Kamel&lt;/Author&gt;&lt;Year&gt;2004&lt;/Year&gt;&lt;RecNum&gt;45&lt;/RecNum&gt;&lt;DisplayText&gt;&lt;style face="superscript"&gt;[45]&lt;/style&gt;&lt;/DisplayText&gt;&lt;record&gt;&lt;rec-number&gt;45&lt;/rec-number&gt;&lt;foreign-keys&gt;&lt;key app="EN" db-id="wvxspzfe8szr2mewtdpv9arotaddzsrz2550" timestamp="0"&gt;45&lt;/key&gt;&lt;/foreign-keys&gt;&lt;ref-type name="Journal Article"&gt;17&lt;/ref-type&gt;&lt;contributors&gt;&lt;authors&gt;&lt;author&gt;Kamel, I. R.&lt;/author&gt;&lt;author&gt;Fishman, E. K.&lt;/author&gt;&lt;/authors&gt;&lt;/contributors&gt;&lt;auth-address&gt;Russell H. Morgan Department of Radiology and Radiological Sciences, Johns Hopkins Hospital, Baltimore, Maryland 21287, USA. ikamel@jhmi.edu&lt;/auth-address&gt;&lt;titles&gt;&lt;title&gt;Recent advances in CT imaging of liver metastases&lt;/title&gt;&lt;secondary-title&gt;Cancer J&lt;/secondary-title&gt;&lt;/titles&gt;&lt;periodical&gt;&lt;full-title&gt;Cancer J&lt;/full-title&gt;&lt;/periodical&gt;&lt;pages&gt;104-20&lt;/pages&gt;&lt;volume&gt;10&lt;/volume&gt;&lt;number&gt;2&lt;/number&gt;&lt;keywords&gt;&lt;keyword&gt;Catheter Ablation&lt;/keyword&gt;&lt;keyword&gt;Chemoembolization, Therapeutic&lt;/keyword&gt;&lt;keyword&gt;Humans&lt;/keyword&gt;&lt;keyword&gt;Liver Neoplasms/blood supply/*pathology/*secondary/therapy&lt;/keyword&gt;&lt;keyword&gt;Tomography, Emission-Computed&lt;/keyword&gt;&lt;keyword&gt;Tomography, X-Ray Computed/methods&lt;/keyword&gt;&lt;/keywords&gt;&lt;dates&gt;&lt;year&gt;2004&lt;/year&gt;&lt;pub-dates&gt;&lt;date&gt;Mar-Apr&lt;/date&gt;&lt;/pub-dates&gt;&lt;/dates&gt;&lt;publisher&gt;LWW&lt;/publisher&gt;&lt;isbn&gt;1528-9117 (Print)&amp;#xD;1528-9117 (Linking)&lt;/isbn&gt;&lt;accession-num&gt;15130270&lt;/accession-num&gt;&lt;urls&gt;&lt;related-urls&gt;&lt;url&gt;http://www.ncbi.nlm.nih.gov/pubmed/15130270&lt;/url&gt;&lt;/related-urls&gt;&lt;/urls&gt;&lt;electronic-resource-num&gt;10.1097/00130404-200403000-00006&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5" w:tooltip="Kamel, 2004 #45" w:history="1">
        <w:r w:rsidR="005308B2" w:rsidRPr="00C30085">
          <w:rPr>
            <w:rFonts w:ascii="Book Antiqua" w:eastAsia="STXingkai" w:hAnsi="Book Antiqua" w:cs="Cambria"/>
            <w:noProof/>
            <w:color w:val="auto"/>
            <w:sz w:val="24"/>
            <w:szCs w:val="24"/>
            <w:vertAlign w:val="superscript"/>
          </w:rPr>
          <w:t>4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C39F1"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ith detection rates of 68% to 91% using contrast-enhanced</w:t>
      </w:r>
      <w:r w:rsidR="006C39F1" w:rsidRPr="00C30085">
        <w:rPr>
          <w:rFonts w:ascii="Book Antiqua" w:eastAsia="STXingkai" w:hAnsi="Book Antiqua" w:cs="Cambria"/>
          <w:color w:val="auto"/>
          <w:sz w:val="24"/>
          <w:szCs w:val="24"/>
        </w:rPr>
        <w:t xml:space="preserve"> CT (CECT) scans of the abdome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Ward&lt;/Author&gt;&lt;Year&gt;1989&lt;/Year&gt;&lt;RecNum&gt;46&lt;/RecNum&gt;&lt;DisplayText&gt;&lt;style face="superscript"&gt;[46]&lt;/style&gt;&lt;/DisplayText&gt;&lt;record&gt;&lt;rec-number&gt;46&lt;/rec-number&gt;&lt;foreign-keys&gt;&lt;key app="EN" db-id="wvxspzfe8szr2mewtdpv9arotaddzsrz2550" timestamp="0"&gt;46&lt;/key&gt;&lt;/foreign-keys&gt;&lt;ref-type name="Journal Article"&gt;17&lt;/ref-type&gt;&lt;contributors&gt;&lt;authors&gt;&lt;author&gt;Ward, B. A.&lt;/author&gt;&lt;author&gt;Miller, D. L.&lt;/author&gt;&lt;author&gt;Frank, J. A.&lt;/author&gt;&lt;author&gt;Dwyer, A. J.&lt;/author&gt;&lt;author&gt;Simmons, J. T.&lt;/author&gt;&lt;author&gt;Chang, R.&lt;/author&gt;&lt;author&gt;Shawker, T. H.&lt;/author&gt;&lt;author&gt;Choyke, P.&lt;/author&gt;&lt;author&gt;Chang, A. E.&lt;/author&gt;&lt;/authors&gt;&lt;/contributors&gt;&lt;auth-address&gt;Surgery Branch, National Cancer Institute, Bethesda, Md.&lt;/auth-address&gt;&lt;titles&gt;&lt;title&gt;Prospective evaluation of hepatic imaging studies in the detection of colorectal metastases: correlation with surgical findings&lt;/title&gt;&lt;secondary-title&gt;Surgery&lt;/secondary-title&gt;&lt;/titles&gt;&lt;periodical&gt;&lt;full-title&gt;Surgery&lt;/full-title&gt;&lt;/periodical&gt;&lt;pages&gt;180-7&lt;/pages&gt;&lt;volume&gt;105&lt;/volume&gt;&lt;number&gt;2 Pt 1&lt;/number&gt;&lt;keywords&gt;&lt;keyword&gt;*Colorectal Neoplasms&lt;/keyword&gt;&lt;keyword&gt;Contrast Media&lt;/keyword&gt;&lt;keyword&gt;Ethiodized Oil/diagnostic use&lt;/keyword&gt;&lt;keyword&gt;False Positive Reactions&lt;/keyword&gt;&lt;keyword&gt;Humans&lt;/keyword&gt;&lt;keyword&gt;Liver Neoplasms/diagnosis/radiography/*secondary/surgery&lt;/keyword&gt;&lt;keyword&gt;Magnetic Resonance Imaging&lt;/keyword&gt;&lt;keyword&gt;Portography&lt;/keyword&gt;&lt;keyword&gt;Prospective Studies&lt;/keyword&gt;&lt;keyword&gt;Sensitivity and Specificity&lt;/keyword&gt;&lt;keyword&gt;Tomography, X-Ray Computed&lt;/keyword&gt;&lt;/keywords&gt;&lt;dates&gt;&lt;year&gt;1989&lt;/year&gt;&lt;pub-dates&gt;&lt;date&gt;Feb&lt;/date&gt;&lt;/pub-dates&gt;&lt;/dates&gt;&lt;isbn&gt;0039-6060 (Print)&amp;#xD;0039-6060 (Linking)&lt;/isbn&gt;&lt;accession-num&gt;2536965&lt;/accession-num&gt;&lt;urls&gt;&lt;related-urls&gt;&lt;url&gt;http://www.ncbi.nlm.nih.gov/pubmed/2536965&lt;/url&gt;&lt;/related-urls&gt;&lt;/urls&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6" w:tooltip="Ward, 1989 #46" w:history="1">
        <w:r w:rsidR="005308B2" w:rsidRPr="00C30085">
          <w:rPr>
            <w:rFonts w:ascii="Book Antiqua" w:eastAsia="STXingkai" w:hAnsi="Book Antiqua" w:cs="Cambria"/>
            <w:noProof/>
            <w:color w:val="auto"/>
            <w:sz w:val="24"/>
            <w:szCs w:val="24"/>
            <w:vertAlign w:val="superscript"/>
          </w:rPr>
          <w:t>4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C39F1"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Nonetheless, a limitation that cannot be overlooked, in addition to the need for a high radiation doses, is the in inability of CT to sufficiently chara</w:t>
      </w:r>
      <w:r w:rsidR="006C39F1" w:rsidRPr="00C30085">
        <w:rPr>
          <w:rFonts w:ascii="Book Antiqua" w:eastAsia="STXingkai" w:hAnsi="Book Antiqua" w:cs="Cambria"/>
          <w:color w:val="auto"/>
          <w:sz w:val="24"/>
          <w:szCs w:val="24"/>
        </w:rPr>
        <w:t>cterize sub-centimetric lesions</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Khalil&lt;/Author&gt;&lt;Year&gt;2005&lt;/Year&gt;&lt;RecNum&gt;47&lt;/RecNum&gt;&lt;DisplayText&gt;&lt;style face="superscript"&gt;[47]&lt;/style&gt;&lt;/DisplayText&gt;&lt;record&gt;&lt;rec-number&gt;47&lt;/rec-number&gt;&lt;foreign-keys&gt;&lt;key app="EN" db-id="wvxspzfe8szr2mewtdpv9arotaddzsrz2550" timestamp="0"&gt;47&lt;/key&gt;&lt;/foreign-keys&gt;&lt;ref-type name="Journal Article"&gt;17&lt;/ref-type&gt;&lt;contributors&gt;&lt;authors&gt;&lt;author&gt;Khalil, H. I.&lt;/author&gt;&lt;author&gt;Patterson, S. A.&lt;/author&gt;&lt;author&gt;Panicek, D. M.&lt;/author&gt;&lt;/authors&gt;&lt;/contributors&gt;&lt;auth-address&gt;Department of Radiology, Memorial Sloan-Kettering Cancer Center, 1275 York Ave, New York, NY 10021, USA.&lt;/auth-address&gt;&lt;titles&gt;&lt;title&gt;Hepatic lesions deemed too small to characterize at CT: prevalence and importance in women with breast cancer&lt;/title&gt;&lt;secondary-title&gt;Radiology&lt;/secondary-title&gt;&lt;/titles&gt;&lt;periodical&gt;&lt;full-title&gt;Radiology&lt;/full-title&gt;&lt;/periodical&gt;&lt;pages&gt;872-8&lt;/pages&gt;&lt;volume&gt;235&lt;/volume&gt;&lt;number&gt;3&lt;/number&gt;&lt;keywords&gt;&lt;keyword&gt;Adult&lt;/keyword&gt;&lt;keyword&gt;Aged&lt;/keyword&gt;&lt;keyword&gt;Aged, 80 and over&lt;/keyword&gt;&lt;keyword&gt;Breast Neoplasms/*pathology/*radiography&lt;/keyword&gt;&lt;keyword&gt;Decision Trees&lt;/keyword&gt;&lt;keyword&gt;Female&lt;/keyword&gt;&lt;keyword&gt;Humans&lt;/keyword&gt;&lt;keyword&gt;Liver Neoplasms/epidemiology/*radiography/*secondary&lt;/keyword&gt;&lt;keyword&gt;Middle Aged&lt;/keyword&gt;&lt;keyword&gt;Prevalence&lt;/keyword&gt;&lt;keyword&gt;Retrospective Studies&lt;/keyword&gt;&lt;keyword&gt;*Tomography, X-Ray Computed&lt;/keyword&gt;&lt;/keywords&gt;&lt;dates&gt;&lt;year&gt;2005&lt;/year&gt;&lt;pub-dates&gt;&lt;date&gt;Jun&lt;/date&gt;&lt;/pub-dates&gt;&lt;/dates&gt;&lt;publisher&gt;Radiological Society of North America&lt;/publisher&gt;&lt;isbn&gt;0033-8419 (Print)&amp;#xD;0033-8419 (Linking)&lt;/isbn&gt;&lt;accession-num&gt;15833992&lt;/accession-num&gt;&lt;urls&gt;&lt;related-urls&gt;&lt;url&gt;http://www.ncbi.nlm.nih.gov/pubmed/15833992&lt;/url&gt;&lt;/related-urls&gt;&lt;/urls&gt;&lt;electronic-resource-num&gt;10.1148/radiol.2353041099&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7" w:tooltip="Khalil, 2005 #47" w:history="1">
        <w:r w:rsidR="005308B2" w:rsidRPr="00C30085">
          <w:rPr>
            <w:rFonts w:ascii="Book Antiqua" w:eastAsia="STXingkai" w:hAnsi="Book Antiqua" w:cs="Cambria"/>
            <w:noProof/>
            <w:color w:val="auto"/>
            <w:sz w:val="24"/>
            <w:szCs w:val="24"/>
            <w:vertAlign w:val="superscript"/>
          </w:rPr>
          <w:t>4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C39F1"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as appose to the more expensive and not so readily available option; </w:t>
      </w:r>
      <w:r w:rsidR="00521FEF" w:rsidRPr="00C30085">
        <w:rPr>
          <w:rFonts w:ascii="Book Antiqua" w:eastAsia="STXingkai" w:hAnsi="Book Antiqua" w:cs="Cambria"/>
          <w:color w:val="auto"/>
          <w:sz w:val="24"/>
          <w:szCs w:val="24"/>
        </w:rPr>
        <w:t>magnetic resonance imaging (</w:t>
      </w:r>
      <w:r w:rsidRPr="00C30085">
        <w:rPr>
          <w:rFonts w:ascii="Book Antiqua" w:eastAsia="STXingkai" w:hAnsi="Book Antiqua" w:cs="Cambria"/>
          <w:color w:val="auto"/>
          <w:sz w:val="24"/>
          <w:szCs w:val="24"/>
        </w:rPr>
        <w:t>MRI</w:t>
      </w:r>
      <w:r w:rsidR="00521FEF"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ith h</w:t>
      </w:r>
      <w:r w:rsidR="006C39F1" w:rsidRPr="00C30085">
        <w:rPr>
          <w:rFonts w:ascii="Book Antiqua" w:eastAsia="STXingkai" w:hAnsi="Book Antiqua" w:cs="Cambria"/>
          <w:color w:val="auto"/>
          <w:sz w:val="24"/>
          <w:szCs w:val="24"/>
        </w:rPr>
        <w:t>epatobiliary contrast</w:t>
      </w:r>
      <w:r w:rsidR="0064109F" w:rsidRPr="00C30085">
        <w:rPr>
          <w:rFonts w:ascii="Book Antiqua" w:eastAsia="STXingkai" w:hAnsi="Book Antiqua" w:cs="Cambria"/>
          <w:color w:val="auto"/>
          <w:sz w:val="24"/>
          <w:szCs w:val="24"/>
        </w:rPr>
        <w:fldChar w:fldCharType="begin">
          <w:fldData xml:space="preserve">PEVuZE5vdGU+PENpdGU+PEF1dGhvcj5BZGFtczwvQXV0aG9yPjxZZWFyPjIwMTM8L1llYXI+PFJl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BZGFtczwvQXV0aG9yPjxZZWFyPjIwMTM8L1llYXI+PFJl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3" w:tooltip="Adams, 2013 #40" w:history="1">
        <w:r w:rsidR="005308B2" w:rsidRPr="00C30085">
          <w:rPr>
            <w:rFonts w:ascii="Book Antiqua" w:eastAsia="STXingkai" w:hAnsi="Book Antiqua" w:cs="Cambria"/>
            <w:noProof/>
            <w:color w:val="auto"/>
            <w:sz w:val="24"/>
            <w:szCs w:val="24"/>
            <w:vertAlign w:val="superscript"/>
          </w:rPr>
          <w:t>4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C39F1"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A recent retrospective study proposed this be overcome intraoperatively by using </w:t>
      </w:r>
      <w:r w:rsidRPr="00C30085">
        <w:rPr>
          <w:rFonts w:ascii="Book Antiqua" w:eastAsia="STXingkai" w:hAnsi="Book Antiqua" w:cs="Cambria"/>
          <w:color w:val="auto"/>
          <w:sz w:val="24"/>
          <w:szCs w:val="24"/>
          <w:lang w:val="en-CA"/>
        </w:rPr>
        <w:t>intraoperative ultrasonography</w:t>
      </w:r>
      <w:r w:rsidRPr="00C30085">
        <w:rPr>
          <w:rFonts w:ascii="Book Antiqua" w:eastAsia="STXingkai" w:hAnsi="Book Antiqua" w:cs="Cambria"/>
          <w:color w:val="auto"/>
          <w:sz w:val="24"/>
          <w:szCs w:val="24"/>
        </w:rPr>
        <w:t xml:space="preserve"> (IOUS) for patients who were scanned with CT </w:t>
      </w:r>
      <w:r w:rsidR="00F26897" w:rsidRPr="00C30085">
        <w:rPr>
          <w:rFonts w:ascii="Book Antiqua" w:eastAsia="STXingkai" w:hAnsi="Book Antiqua" w:cs="Cambria"/>
          <w:color w:val="auto"/>
          <w:sz w:val="24"/>
          <w:szCs w:val="24"/>
        </w:rPr>
        <w:t>preoperatively</w:t>
      </w:r>
      <w:r w:rsidRPr="00C30085">
        <w:rPr>
          <w:rFonts w:ascii="Book Antiqua" w:eastAsia="STXingkai" w:hAnsi="Book Antiqua" w:cs="Cambria"/>
          <w:color w:val="auto"/>
          <w:sz w:val="24"/>
          <w:szCs w:val="24"/>
        </w:rPr>
        <w:t xml:space="preserve">, thus preventing unnecessary waiting times prior surgery and at lower costs, </w:t>
      </w:r>
      <w:r w:rsidRPr="00C30085">
        <w:rPr>
          <w:rFonts w:ascii="Book Antiqua" w:eastAsia="STXingkai" w:hAnsi="Book Antiqua" w:cs="Cambria"/>
          <w:color w:val="auto"/>
          <w:sz w:val="24"/>
          <w:szCs w:val="24"/>
        </w:rPr>
        <w:lastRenderedPageBreak/>
        <w:t xml:space="preserve">whilst also providing </w:t>
      </w:r>
      <w:r w:rsidR="006C39F1" w:rsidRPr="00C30085">
        <w:rPr>
          <w:rFonts w:ascii="Book Antiqua" w:eastAsia="STXingkai" w:hAnsi="Book Antiqua" w:cs="Cambria"/>
          <w:color w:val="auto"/>
          <w:sz w:val="24"/>
          <w:szCs w:val="24"/>
        </w:rPr>
        <w:t>adequately sensitive detection</w:t>
      </w:r>
      <w:r w:rsidR="0064109F" w:rsidRPr="00C30085">
        <w:rPr>
          <w:rFonts w:ascii="Book Antiqua" w:eastAsia="STXingkai" w:hAnsi="Book Antiqua" w:cs="Cambria"/>
          <w:color w:val="auto"/>
          <w:sz w:val="24"/>
          <w:szCs w:val="24"/>
        </w:rPr>
        <w:fldChar w:fldCharType="begin">
          <w:fldData xml:space="preserve">PEVuZE5vdGU+PENpdGU+PEF1dGhvcj5XaWdnYW5zPC9BdXRob3I+PFllYXI+MjAxNDwvWWVhcj48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XaWdnYW5zPC9BdXRob3I+PFllYXI+MjAxNDwvWWVhcj48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8" w:tooltip="Wiggans, 2014 #49" w:history="1">
        <w:r w:rsidR="005308B2" w:rsidRPr="00C30085">
          <w:rPr>
            <w:rFonts w:ascii="Book Antiqua" w:eastAsia="STXingkai" w:hAnsi="Book Antiqua" w:cs="Cambria"/>
            <w:noProof/>
            <w:color w:val="auto"/>
            <w:sz w:val="24"/>
            <w:szCs w:val="24"/>
            <w:vertAlign w:val="superscript"/>
          </w:rPr>
          <w:t>4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C39F1" w:rsidRPr="00C30085">
        <w:rPr>
          <w:rFonts w:ascii="Book Antiqua" w:eastAsia="STXingkai" w:hAnsi="Book Antiqua" w:cs="Cambria"/>
          <w:color w:val="auto"/>
          <w:sz w:val="24"/>
          <w:szCs w:val="24"/>
        </w:rPr>
        <w:t>.</w:t>
      </w:r>
      <w:r w:rsidR="00C73844" w:rsidRPr="00C30085">
        <w:rPr>
          <w:rFonts w:ascii="Book Antiqua" w:eastAsia="STXingkai" w:hAnsi="Book Antiqua" w:cs="Cambria"/>
          <w:color w:val="auto"/>
          <w:sz w:val="24"/>
          <w:szCs w:val="24"/>
        </w:rPr>
        <w:t xml:space="preserve"> CT, however, remains inferior to MRI in detecting hepatic lesions on a b</w:t>
      </w:r>
      <w:r w:rsidR="006C39F1" w:rsidRPr="00C30085">
        <w:rPr>
          <w:rFonts w:ascii="Book Antiqua" w:eastAsia="STXingkai" w:hAnsi="Book Antiqua" w:cs="Cambria"/>
          <w:color w:val="auto"/>
          <w:sz w:val="24"/>
          <w:szCs w:val="24"/>
        </w:rPr>
        <w:t>ackground of fatty infiltration</w:t>
      </w:r>
      <w:r w:rsidR="0064109F" w:rsidRPr="00C30085">
        <w:rPr>
          <w:rFonts w:ascii="Book Antiqua" w:eastAsia="STXingkai" w:hAnsi="Book Antiqua" w:cs="Cambria"/>
          <w:color w:val="auto"/>
          <w:sz w:val="24"/>
          <w:szCs w:val="24"/>
        </w:rPr>
        <w:fldChar w:fldCharType="begin">
          <w:fldData xml:space="preserve">PEVuZE5vdGU+PENpdGU+PEF1dGhvcj5LdWxlbWFubjwvQXV0aG9yPjxZZWFyPjIwMTE8L1llYXI+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LdWxlbWFubjwvQXV0aG9yPjxZZWFyPjIwMTE8L1llYXI+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9" w:tooltip="Kulemann, 2011 #50" w:history="1">
        <w:r w:rsidR="005308B2" w:rsidRPr="00C30085">
          <w:rPr>
            <w:rFonts w:ascii="Book Antiqua" w:eastAsia="STXingkai" w:hAnsi="Book Antiqua" w:cs="Cambria"/>
            <w:noProof/>
            <w:color w:val="auto"/>
            <w:sz w:val="24"/>
            <w:szCs w:val="24"/>
            <w:vertAlign w:val="superscript"/>
          </w:rPr>
          <w:t>49</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C39F1" w:rsidRPr="00C30085">
        <w:rPr>
          <w:rFonts w:ascii="Book Antiqua" w:eastAsia="STXingkai" w:hAnsi="Book Antiqua" w:cs="Cambria"/>
          <w:color w:val="auto"/>
          <w:sz w:val="24"/>
          <w:szCs w:val="24"/>
        </w:rPr>
        <w:t>.</w:t>
      </w:r>
    </w:p>
    <w:p w14:paraId="6A3FC5B1" w14:textId="27893B5A" w:rsidR="00A80336"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Fluorodeoxyglucose-positron emission tomography</w:t>
      </w:r>
      <w:r w:rsidRPr="00C30085">
        <w:rPr>
          <w:rFonts w:ascii="Book Antiqua" w:eastAsia="STXingkai" w:hAnsi="Book Antiqua" w:cs="Cambria"/>
          <w:color w:val="auto"/>
          <w:sz w:val="24"/>
          <w:szCs w:val="24"/>
          <w:lang w:val="en-CA"/>
        </w:rPr>
        <w:t xml:space="preserve"> (</w:t>
      </w:r>
      <w:r w:rsidRPr="00C30085">
        <w:rPr>
          <w:rFonts w:ascii="Book Antiqua" w:eastAsia="STXingkai" w:hAnsi="Book Antiqua" w:cs="Cambria"/>
          <w:color w:val="auto"/>
          <w:sz w:val="24"/>
          <w:szCs w:val="24"/>
          <w:vertAlign w:val="superscript"/>
          <w:lang w:val="en-CA"/>
        </w:rPr>
        <w:t>18</w:t>
      </w:r>
      <w:r w:rsidRPr="00C30085">
        <w:rPr>
          <w:rFonts w:ascii="Book Antiqua" w:eastAsia="STXingkai" w:hAnsi="Book Antiqua" w:cs="Cambria"/>
          <w:color w:val="auto"/>
          <w:sz w:val="24"/>
          <w:szCs w:val="24"/>
          <w:lang w:val="en-CA"/>
        </w:rPr>
        <w:t>FDG-PET) is an imaging technique that provides unique molecular and metabolic information in regar</w:t>
      </w:r>
      <w:r w:rsidR="006C39F1" w:rsidRPr="00C30085">
        <w:rPr>
          <w:rFonts w:ascii="Book Antiqua" w:eastAsia="STXingkai" w:hAnsi="Book Antiqua" w:cs="Cambria"/>
          <w:color w:val="auto"/>
          <w:sz w:val="24"/>
          <w:szCs w:val="24"/>
          <w:lang w:val="en-CA"/>
        </w:rPr>
        <w:t>ds to many oncological diseases</w:t>
      </w:r>
      <w:r w:rsidR="0064109F" w:rsidRPr="00C30085">
        <w:rPr>
          <w:rFonts w:ascii="Book Antiqua" w:eastAsia="STXingkai" w:hAnsi="Book Antiqua" w:cs="Cambria"/>
          <w:color w:val="auto"/>
          <w:sz w:val="24"/>
          <w:szCs w:val="24"/>
          <w:lang w:val="en-CA"/>
        </w:rPr>
        <w:fldChar w:fldCharType="begin">
          <w:fldData xml:space="preserve">PEVuZE5vdGU+PENpdGU+PEF1dGhvcj5GbGV0Y2hlcjwvQXV0aG9yPjxZZWFyPjIwMDg8L1llYXI+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</w:fldData>
        </w:fldChar>
      </w:r>
      <w:r w:rsidR="00311C03" w:rsidRPr="00C30085">
        <w:rPr>
          <w:rFonts w:ascii="Book Antiqua" w:eastAsia="STXingkai" w:hAnsi="Book Antiqua" w:cs="Cambria"/>
          <w:color w:val="auto"/>
          <w:sz w:val="24"/>
          <w:szCs w:val="24"/>
          <w:lang w:val="en-CA"/>
        </w:rPr>
        <w:instrText xml:space="preserve"> ADDIN EN.CITE </w:instrText>
      </w:r>
      <w:r w:rsidR="00311C03" w:rsidRPr="00C30085">
        <w:rPr>
          <w:rFonts w:ascii="Book Antiqua" w:eastAsia="STXingkai" w:hAnsi="Book Antiqua" w:cs="Cambria"/>
          <w:color w:val="auto"/>
          <w:sz w:val="24"/>
          <w:szCs w:val="24"/>
          <w:lang w:val="en-CA"/>
        </w:rPr>
        <w:fldChar w:fldCharType="begin">
          <w:fldData xml:space="preserve">PEVuZE5vdGU+PENpdGU+PEF1dGhvcj5GbGV0Y2hlcjwvQXV0aG9yPjxZZWFyPjIwMDg8L1llYXI+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</w:fldData>
        </w:fldChar>
      </w:r>
      <w:r w:rsidR="00311C03" w:rsidRPr="00C30085">
        <w:rPr>
          <w:rFonts w:ascii="Book Antiqua" w:eastAsia="STXingkai" w:hAnsi="Book Antiqua" w:cs="Cambria"/>
          <w:color w:val="auto"/>
          <w:sz w:val="24"/>
          <w:szCs w:val="24"/>
          <w:lang w:val="en-CA"/>
        </w:rPr>
        <w:instrText xml:space="preserve"> ADDIN EN.CITE.DATA </w:instrText>
      </w:r>
      <w:r w:rsidR="00311C03" w:rsidRPr="00C30085">
        <w:rPr>
          <w:rFonts w:ascii="Book Antiqua" w:eastAsia="STXingkai" w:hAnsi="Book Antiqua" w:cs="Cambria"/>
          <w:color w:val="auto"/>
          <w:sz w:val="24"/>
          <w:szCs w:val="24"/>
          <w:lang w:val="en-CA"/>
        </w:rPr>
      </w:r>
      <w:r w:rsidR="00311C03" w:rsidRPr="00C30085">
        <w:rPr>
          <w:rFonts w:ascii="Book Antiqua" w:eastAsia="STXingkai" w:hAnsi="Book Antiqua" w:cs="Cambria"/>
          <w:color w:val="auto"/>
          <w:sz w:val="24"/>
          <w:szCs w:val="24"/>
          <w:lang w:val="en-CA"/>
        </w:rPr>
        <w:fldChar w:fldCharType="end"/>
      </w:r>
      <w:r w:rsidR="0064109F" w:rsidRPr="00C30085">
        <w:rPr>
          <w:rFonts w:ascii="Book Antiqua" w:eastAsia="STXingkai" w:hAnsi="Book Antiqua" w:cs="Cambria"/>
          <w:color w:val="auto"/>
          <w:sz w:val="24"/>
          <w:szCs w:val="24"/>
          <w:lang w:val="en-CA"/>
        </w:rPr>
      </w:r>
      <w:r w:rsidR="0064109F" w:rsidRPr="00C30085">
        <w:rPr>
          <w:rFonts w:ascii="Book Antiqua" w:eastAsia="STXingkai" w:hAnsi="Book Antiqua" w:cs="Cambria"/>
          <w:color w:val="auto"/>
          <w:sz w:val="24"/>
          <w:szCs w:val="24"/>
          <w:lang w:val="en-CA"/>
        </w:rPr>
        <w:fldChar w:fldCharType="separate"/>
      </w:r>
      <w:r w:rsidR="00311C03" w:rsidRPr="00C30085">
        <w:rPr>
          <w:rFonts w:ascii="Book Antiqua" w:eastAsia="STXingkai" w:hAnsi="Book Antiqua" w:cs="Cambria"/>
          <w:noProof/>
          <w:color w:val="auto"/>
          <w:sz w:val="24"/>
          <w:szCs w:val="24"/>
          <w:vertAlign w:val="superscript"/>
          <w:lang w:val="en-CA"/>
        </w:rPr>
        <w:t>[</w:t>
      </w:r>
      <w:hyperlink w:anchor="_ENREF_50" w:tooltip="Fletcher, 2008 #106" w:history="1">
        <w:r w:rsidR="005308B2" w:rsidRPr="00C30085">
          <w:rPr>
            <w:rFonts w:ascii="Book Antiqua" w:eastAsia="STXingkai" w:hAnsi="Book Antiqua" w:cs="Cambria"/>
            <w:noProof/>
            <w:color w:val="auto"/>
            <w:sz w:val="24"/>
            <w:szCs w:val="24"/>
            <w:vertAlign w:val="superscript"/>
            <w:lang w:val="en-CA"/>
          </w:rPr>
          <w:t>50</w:t>
        </w:r>
      </w:hyperlink>
      <w:r w:rsidR="00311C03" w:rsidRPr="00C30085">
        <w:rPr>
          <w:rFonts w:ascii="Book Antiqua" w:eastAsia="STXingkai" w:hAnsi="Book Antiqua" w:cs="Cambria"/>
          <w:noProof/>
          <w:color w:val="auto"/>
          <w:sz w:val="24"/>
          <w:szCs w:val="24"/>
          <w:vertAlign w:val="superscript"/>
          <w:lang w:val="en-CA"/>
        </w:rPr>
        <w:t>]</w:t>
      </w:r>
      <w:r w:rsidR="0064109F" w:rsidRPr="00C30085">
        <w:rPr>
          <w:rFonts w:ascii="Book Antiqua" w:eastAsia="STXingkai" w:hAnsi="Book Antiqua" w:cs="Cambria"/>
          <w:color w:val="auto"/>
          <w:sz w:val="24"/>
          <w:szCs w:val="24"/>
          <w:lang w:val="en-CA"/>
        </w:rPr>
        <w:fldChar w:fldCharType="end"/>
      </w:r>
      <w:r w:rsidR="006C39F1" w:rsidRPr="00C30085">
        <w:rPr>
          <w:rFonts w:ascii="Book Antiqua" w:eastAsia="STXingkai" w:hAnsi="Book Antiqua" w:cs="Cambria"/>
          <w:color w:val="auto"/>
          <w:sz w:val="24"/>
          <w:szCs w:val="24"/>
          <w:lang w:val="en-CA"/>
        </w:rPr>
        <w:t>.</w:t>
      </w:r>
      <w:r w:rsidRPr="00C30085">
        <w:rPr>
          <w:rFonts w:ascii="Book Antiqua" w:eastAsia="STXingkai" w:hAnsi="Book Antiqua" w:cs="Cambria"/>
          <w:color w:val="auto"/>
          <w:sz w:val="24"/>
          <w:szCs w:val="24"/>
          <w:lang w:val="en-CA"/>
        </w:rPr>
        <w:t xml:space="preserve"> To provide optimal results, PET is combined with CT (or CECT), to </w:t>
      </w:r>
      <w:r w:rsidRPr="00C30085">
        <w:rPr>
          <w:rFonts w:ascii="Book Antiqua" w:eastAsia="STXingkai" w:hAnsi="Book Antiqua" w:cs="Cambria"/>
          <w:color w:val="auto"/>
          <w:sz w:val="24"/>
          <w:szCs w:val="24"/>
        </w:rPr>
        <w:t xml:space="preserve">produce a whole body </w:t>
      </w:r>
      <w:r w:rsidR="006C39F1" w:rsidRPr="00C30085">
        <w:rPr>
          <w:rFonts w:ascii="Book Antiqua" w:eastAsia="STXingkai" w:hAnsi="Book Antiqua" w:cs="Cambria"/>
          <w:color w:val="auto"/>
          <w:sz w:val="24"/>
          <w:szCs w:val="24"/>
        </w:rPr>
        <w:t>metabolic map of glucose uptake</w:t>
      </w:r>
      <w:r w:rsidR="00CE5D51" w:rsidRPr="00C30085">
        <w:rPr>
          <w:rFonts w:ascii="Book Antiqua" w:eastAsia="STXingkai" w:hAnsi="Book Antiqua" w:cs="Cambria"/>
          <w:color w:val="auto"/>
          <w:sz w:val="24"/>
          <w:szCs w:val="24"/>
        </w:rPr>
        <w:fldChar w:fldCharType="begin">
          <w:fldData xml:space="preserve">PEVuZE5vdGU+PENpdGU+PEF1dGhvcj5GbGV0Y2hlcjwvQXV0aG9yPjxZZWFyPjIwMDg8L1llYXI+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GbGV0Y2hlcjwvQXV0aG9yPjxZZWFyPjIwMDg8L1llYXI+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3" w:tooltip="Adams, 2013 #40" w:history="1">
        <w:r w:rsidR="005308B2" w:rsidRPr="00C30085">
          <w:rPr>
            <w:rFonts w:ascii="Book Antiqua" w:eastAsia="STXingkai" w:hAnsi="Book Antiqua" w:cs="Cambria"/>
            <w:noProof/>
            <w:color w:val="auto"/>
            <w:sz w:val="24"/>
            <w:szCs w:val="24"/>
            <w:vertAlign w:val="superscript"/>
          </w:rPr>
          <w:t>43</w:t>
        </w:r>
      </w:hyperlink>
      <w:r w:rsidR="002564B6" w:rsidRPr="00C30085">
        <w:rPr>
          <w:rFonts w:ascii="Book Antiqua" w:eastAsia="STXingkai" w:hAnsi="Book Antiqua" w:cs="Cambria"/>
          <w:noProof/>
          <w:color w:val="auto"/>
          <w:sz w:val="24"/>
          <w:szCs w:val="24"/>
          <w:vertAlign w:val="superscript"/>
        </w:rPr>
        <w:t>,</w:t>
      </w:r>
      <w:hyperlink w:anchor="_ENREF_50" w:tooltip="Fletcher, 2008 #106" w:history="1">
        <w:r w:rsidR="005308B2" w:rsidRPr="00C30085">
          <w:rPr>
            <w:rFonts w:ascii="Book Antiqua" w:eastAsia="STXingkai" w:hAnsi="Book Antiqua" w:cs="Cambria"/>
            <w:noProof/>
            <w:color w:val="auto"/>
            <w:sz w:val="24"/>
            <w:szCs w:val="24"/>
            <w:vertAlign w:val="superscript"/>
          </w:rPr>
          <w:t>50</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6C39F1"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lang w:val="en-CA"/>
        </w:rPr>
        <w:t xml:space="preserve">PET continues to prove to be of benefit in </w:t>
      </w:r>
      <w:r w:rsidRPr="00C30085">
        <w:rPr>
          <w:rFonts w:ascii="Book Antiqua" w:eastAsia="STXingkai" w:hAnsi="Book Antiqua" w:cs="Cambria"/>
          <w:color w:val="auto"/>
          <w:sz w:val="24"/>
          <w:szCs w:val="24"/>
        </w:rPr>
        <w:t>preoperative imaging of CRLM.</w:t>
      </w:r>
      <w:r w:rsidRPr="00C30085">
        <w:rPr>
          <w:rFonts w:ascii="Book Antiqua" w:eastAsia="STXingkai" w:hAnsi="Book Antiqua" w:cs="Cambria"/>
          <w:color w:val="auto"/>
          <w:sz w:val="24"/>
          <w:szCs w:val="24"/>
          <w:lang w:val="en-CA"/>
        </w:rPr>
        <w:t xml:space="preserve"> In a recent meta-analysis and systemic review of the publis</w:t>
      </w:r>
      <w:r w:rsidR="00C039A9" w:rsidRPr="00C30085">
        <w:rPr>
          <w:rFonts w:ascii="Book Antiqua" w:eastAsia="STXingkai" w:hAnsi="Book Antiqua" w:cs="Cambria"/>
          <w:color w:val="auto"/>
          <w:sz w:val="24"/>
          <w:szCs w:val="24"/>
          <w:lang w:val="en-CA"/>
        </w:rPr>
        <w:t xml:space="preserve">hed literature, Maffione </w:t>
      </w:r>
      <w:r w:rsidR="00FF5D98" w:rsidRPr="00C30085">
        <w:rPr>
          <w:rFonts w:ascii="Book Antiqua" w:eastAsia="STXingkai" w:hAnsi="Book Antiqua" w:cs="Cambria"/>
          <w:i/>
          <w:color w:val="auto"/>
          <w:sz w:val="24"/>
          <w:szCs w:val="24"/>
          <w:lang w:val="en-CA"/>
        </w:rPr>
        <w:t>et al</w:t>
      </w:r>
      <w:r w:rsidR="0064109F" w:rsidRPr="00C30085">
        <w:rPr>
          <w:rFonts w:ascii="Book Antiqua" w:eastAsia="STXingkai" w:hAnsi="Book Antiqua" w:cs="Cambria"/>
          <w:color w:val="auto"/>
          <w:sz w:val="24"/>
          <w:szCs w:val="24"/>
          <w:lang w:val="en-CA"/>
        </w:rPr>
        <w:fldChar w:fldCharType="begin">
          <w:fldData xml:space="preserve">PEVuZE5vdGU+PENpdGU+PEF1dGhvcj5NYWZmaW9uZTwvQXV0aG9yPjxZZWFyPjIwMTU8L1llYXI+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</w:fldData>
        </w:fldChar>
      </w:r>
      <w:r w:rsidR="00311C03" w:rsidRPr="00C30085">
        <w:rPr>
          <w:rFonts w:ascii="Book Antiqua" w:eastAsia="STXingkai" w:hAnsi="Book Antiqua" w:cs="Cambria"/>
          <w:color w:val="auto"/>
          <w:sz w:val="24"/>
          <w:szCs w:val="24"/>
          <w:lang w:val="en-CA"/>
        </w:rPr>
        <w:instrText xml:space="preserve"> ADDIN EN.CITE </w:instrText>
      </w:r>
      <w:r w:rsidR="00311C03" w:rsidRPr="00C30085">
        <w:rPr>
          <w:rFonts w:ascii="Book Antiqua" w:eastAsia="STXingkai" w:hAnsi="Book Antiqua" w:cs="Cambria"/>
          <w:color w:val="auto"/>
          <w:sz w:val="24"/>
          <w:szCs w:val="24"/>
          <w:lang w:val="en-CA"/>
        </w:rPr>
        <w:fldChar w:fldCharType="begin">
          <w:fldData xml:space="preserve">PEVuZE5vdGU+PENpdGU+PEF1dGhvcj5NYWZmaW9uZTwvQXV0aG9yPjxZZWFyPjIwMTU8L1llYXI+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</w:fldData>
        </w:fldChar>
      </w:r>
      <w:r w:rsidR="00311C03" w:rsidRPr="00C30085">
        <w:rPr>
          <w:rFonts w:ascii="Book Antiqua" w:eastAsia="STXingkai" w:hAnsi="Book Antiqua" w:cs="Cambria"/>
          <w:color w:val="auto"/>
          <w:sz w:val="24"/>
          <w:szCs w:val="24"/>
          <w:lang w:val="en-CA"/>
        </w:rPr>
        <w:instrText xml:space="preserve"> ADDIN EN.CITE.DATA </w:instrText>
      </w:r>
      <w:r w:rsidR="00311C03" w:rsidRPr="00C30085">
        <w:rPr>
          <w:rFonts w:ascii="Book Antiqua" w:eastAsia="STXingkai" w:hAnsi="Book Antiqua" w:cs="Cambria"/>
          <w:color w:val="auto"/>
          <w:sz w:val="24"/>
          <w:szCs w:val="24"/>
          <w:lang w:val="en-CA"/>
        </w:rPr>
      </w:r>
      <w:r w:rsidR="00311C03" w:rsidRPr="00C30085">
        <w:rPr>
          <w:rFonts w:ascii="Book Antiqua" w:eastAsia="STXingkai" w:hAnsi="Book Antiqua" w:cs="Cambria"/>
          <w:color w:val="auto"/>
          <w:sz w:val="24"/>
          <w:szCs w:val="24"/>
          <w:lang w:val="en-CA"/>
        </w:rPr>
        <w:fldChar w:fldCharType="end"/>
      </w:r>
      <w:r w:rsidR="0064109F" w:rsidRPr="00C30085">
        <w:rPr>
          <w:rFonts w:ascii="Book Antiqua" w:eastAsia="STXingkai" w:hAnsi="Book Antiqua" w:cs="Cambria"/>
          <w:color w:val="auto"/>
          <w:sz w:val="24"/>
          <w:szCs w:val="24"/>
          <w:lang w:val="en-CA"/>
        </w:rPr>
      </w:r>
      <w:r w:rsidR="0064109F" w:rsidRPr="00C30085">
        <w:rPr>
          <w:rFonts w:ascii="Book Antiqua" w:eastAsia="STXingkai" w:hAnsi="Book Antiqua" w:cs="Cambria"/>
          <w:color w:val="auto"/>
          <w:sz w:val="24"/>
          <w:szCs w:val="24"/>
          <w:lang w:val="en-CA"/>
        </w:rPr>
        <w:fldChar w:fldCharType="separate"/>
      </w:r>
      <w:r w:rsidR="00311C03" w:rsidRPr="00C30085">
        <w:rPr>
          <w:rFonts w:ascii="Book Antiqua" w:eastAsia="STXingkai" w:hAnsi="Book Antiqua" w:cs="Cambria"/>
          <w:noProof/>
          <w:color w:val="auto"/>
          <w:sz w:val="24"/>
          <w:szCs w:val="24"/>
          <w:vertAlign w:val="superscript"/>
          <w:lang w:val="en-CA"/>
        </w:rPr>
        <w:t>[</w:t>
      </w:r>
      <w:hyperlink w:anchor="_ENREF_51" w:tooltip="Maffione, 2015 #107" w:history="1">
        <w:r w:rsidR="005308B2" w:rsidRPr="00C30085">
          <w:rPr>
            <w:rFonts w:ascii="Book Antiqua" w:eastAsia="STXingkai" w:hAnsi="Book Antiqua" w:cs="Cambria"/>
            <w:noProof/>
            <w:color w:val="auto"/>
            <w:sz w:val="24"/>
            <w:szCs w:val="24"/>
            <w:vertAlign w:val="superscript"/>
            <w:lang w:val="en-CA"/>
          </w:rPr>
          <w:t>51</w:t>
        </w:r>
      </w:hyperlink>
      <w:r w:rsidR="00311C03" w:rsidRPr="00C30085">
        <w:rPr>
          <w:rFonts w:ascii="Book Antiqua" w:eastAsia="STXingkai" w:hAnsi="Book Antiqua" w:cs="Cambria"/>
          <w:noProof/>
          <w:color w:val="auto"/>
          <w:sz w:val="24"/>
          <w:szCs w:val="24"/>
          <w:vertAlign w:val="superscript"/>
          <w:lang w:val="en-CA"/>
        </w:rPr>
        <w:t>]</w:t>
      </w:r>
      <w:r w:rsidR="0064109F" w:rsidRPr="00C30085">
        <w:rPr>
          <w:rFonts w:ascii="Book Antiqua" w:eastAsia="STXingkai" w:hAnsi="Book Antiqua" w:cs="Cambria"/>
          <w:color w:val="auto"/>
          <w:sz w:val="24"/>
          <w:szCs w:val="24"/>
          <w:lang w:val="en-CA"/>
        </w:rPr>
        <w:fldChar w:fldCharType="end"/>
      </w:r>
      <w:r w:rsidRPr="00C30085">
        <w:rPr>
          <w:rFonts w:ascii="Book Antiqua" w:eastAsia="STXingkai" w:hAnsi="Book Antiqua" w:cs="Cambria"/>
          <w:color w:val="auto"/>
          <w:sz w:val="24"/>
          <w:szCs w:val="24"/>
          <w:lang w:val="en-CA"/>
        </w:rPr>
        <w:t xml:space="preserve"> found the following: (1)</w:t>
      </w:r>
      <w:r w:rsidRPr="00C30085">
        <w:rPr>
          <w:rFonts w:ascii="Book Antiqua" w:eastAsia="STXingkai" w:hAnsi="Book Antiqua" w:cs="Cambria"/>
          <w:color w:val="auto"/>
          <w:sz w:val="24"/>
          <w:szCs w:val="24"/>
        </w:rPr>
        <w:t> </w:t>
      </w:r>
      <w:r w:rsidRPr="00C30085">
        <w:rPr>
          <w:rFonts w:ascii="Book Antiqua" w:eastAsia="STXingkai" w:hAnsi="Book Antiqua" w:cs="Cambria"/>
          <w:color w:val="auto"/>
          <w:sz w:val="24"/>
          <w:szCs w:val="24"/>
          <w:vertAlign w:val="superscript"/>
          <w:lang w:val="en-CA"/>
        </w:rPr>
        <w:t>18</w:t>
      </w:r>
      <w:r w:rsidRPr="00C30085">
        <w:rPr>
          <w:rFonts w:ascii="Book Antiqua" w:eastAsia="STXingkai" w:hAnsi="Book Antiqua" w:cs="Cambria"/>
          <w:color w:val="auto"/>
          <w:sz w:val="24"/>
          <w:szCs w:val="24"/>
        </w:rPr>
        <w:t xml:space="preserve">FDG PET/CT was 93% accurate in the detection of liver lesions on a patient basis, but less accurate on a lesion basis (sensitivity = 60 %, specificity </w:t>
      </w:r>
      <w:r w:rsidR="002564B6" w:rsidRPr="00C30085">
        <w:rPr>
          <w:rFonts w:ascii="Book Antiqua" w:eastAsia="STXingkai" w:hAnsi="Book Antiqua" w:cs="Cambria" w:hint="eastAsia"/>
          <w:color w:val="auto"/>
          <w:sz w:val="24"/>
          <w:szCs w:val="24"/>
          <w:lang w:eastAsia="zh-CN"/>
        </w:rPr>
        <w:t xml:space="preserve">= </w:t>
      </w:r>
      <w:r w:rsidRPr="00C30085">
        <w:rPr>
          <w:rFonts w:ascii="Book Antiqua" w:eastAsia="STXingkai" w:hAnsi="Book Antiqua" w:cs="Cambria"/>
          <w:color w:val="auto"/>
          <w:sz w:val="24"/>
          <w:szCs w:val="24"/>
        </w:rPr>
        <w:t>79 %)</w:t>
      </w:r>
      <w:r w:rsidR="002564B6" w:rsidRPr="00C30085">
        <w:rPr>
          <w:rFonts w:ascii="Book Antiqua" w:eastAsia="STXingkai" w:hAnsi="Book Antiqua" w:cs="Cambria" w:hint="eastAsia"/>
          <w:color w:val="auto"/>
          <w:sz w:val="24"/>
          <w:szCs w:val="24"/>
          <w:lang w:eastAsia="zh-CN"/>
        </w:rPr>
        <w:t>;</w:t>
      </w:r>
      <w:r w:rsidRPr="00C30085">
        <w:rPr>
          <w:rFonts w:ascii="Book Antiqua" w:eastAsia="STXingkai" w:hAnsi="Book Antiqua" w:cs="Cambria"/>
          <w:color w:val="auto"/>
          <w:sz w:val="24"/>
          <w:szCs w:val="24"/>
        </w:rPr>
        <w:t xml:space="preserve"> (2) When compared to both MRI and CT, PET was less sensitive but more specific</w:t>
      </w:r>
      <w:r w:rsidR="002564B6" w:rsidRPr="00C30085">
        <w:rPr>
          <w:rFonts w:ascii="Book Antiqua" w:eastAsia="STXingkai" w:hAnsi="Book Antiqua" w:cs="Cambria" w:hint="eastAsia"/>
          <w:color w:val="auto"/>
          <w:sz w:val="24"/>
          <w:szCs w:val="24"/>
          <w:lang w:eastAsia="zh-CN"/>
        </w:rPr>
        <w:t>;</w:t>
      </w:r>
      <w:r w:rsidRPr="00C30085">
        <w:rPr>
          <w:rFonts w:ascii="Book Antiqua" w:eastAsia="STXingkai" w:hAnsi="Book Antiqua" w:cs="Cambria"/>
          <w:color w:val="auto"/>
          <w:sz w:val="24"/>
          <w:szCs w:val="24"/>
        </w:rPr>
        <w:t xml:space="preserve"> </w:t>
      </w:r>
      <w:r w:rsidR="002564B6" w:rsidRPr="00C30085">
        <w:rPr>
          <w:rFonts w:ascii="Book Antiqua" w:eastAsia="STXingkai" w:hAnsi="Book Antiqua" w:cs="Cambria" w:hint="eastAsia"/>
          <w:color w:val="auto"/>
          <w:sz w:val="24"/>
          <w:szCs w:val="24"/>
          <w:lang w:eastAsia="zh-CN"/>
        </w:rPr>
        <w:t xml:space="preserve">and </w:t>
      </w:r>
      <w:r w:rsidRPr="00C30085">
        <w:rPr>
          <w:rFonts w:ascii="Book Antiqua" w:eastAsia="STXingkai" w:hAnsi="Book Antiqua" w:cs="Cambria"/>
          <w:color w:val="auto"/>
          <w:sz w:val="24"/>
          <w:szCs w:val="24"/>
        </w:rPr>
        <w:t>(3) With its added advantage of delin</w:t>
      </w:r>
      <w:r w:rsidR="00C039A9" w:rsidRPr="00C30085">
        <w:rPr>
          <w:rFonts w:ascii="Book Antiqua" w:eastAsia="STXingkai" w:hAnsi="Book Antiqua" w:cs="Cambria"/>
          <w:color w:val="auto"/>
          <w:sz w:val="24"/>
          <w:szCs w:val="24"/>
        </w:rPr>
        <w:t>eating extrahepatic metastases</w:t>
      </w:r>
      <w:r w:rsidR="0064109F" w:rsidRPr="00C30085">
        <w:rPr>
          <w:rFonts w:ascii="Book Antiqua" w:eastAsia="STXingkai" w:hAnsi="Book Antiqua" w:cs="Cambria"/>
          <w:color w:val="auto"/>
          <w:sz w:val="24"/>
          <w:szCs w:val="24"/>
        </w:rPr>
        <w:fldChar w:fldCharType="begin">
          <w:fldData xml:space="preserve">PEVuZE5vdGU+PENpdGU+PEF1dGhvcj5FcnR1cms8L0F1dGhvcj48WWVhcj4yMDA2PC9ZZWFyPjxS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FcnR1cms8L0F1dGhvcj48WWVhcj4yMDA2PC9ZZWFyPjxS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52" w:tooltip="Erturk, 2006 #108" w:history="1">
        <w:r w:rsidR="005308B2" w:rsidRPr="00C30085">
          <w:rPr>
            <w:rFonts w:ascii="Book Antiqua" w:eastAsia="STXingkai" w:hAnsi="Book Antiqua" w:cs="Cambria"/>
            <w:noProof/>
            <w:color w:val="auto"/>
            <w:sz w:val="24"/>
            <w:szCs w:val="24"/>
            <w:vertAlign w:val="superscript"/>
          </w:rPr>
          <w:t>5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39A9"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extrahepatic disease identified by PET and not by other imaging techniques had a mean incidence of 32%, and subsequently the decision to operate was either aborted or modified in a substantial number of patients (24%).</w:t>
      </w:r>
      <w:r w:rsidR="00C64E5E" w:rsidRPr="00C30085">
        <w:rPr>
          <w:rFonts w:ascii="Book Antiqua" w:eastAsia="STXingkai" w:hAnsi="Book Antiqua" w:cs="Cambria"/>
          <w:color w:val="auto"/>
          <w:sz w:val="24"/>
          <w:szCs w:val="24"/>
        </w:rPr>
        <w:t xml:space="preserve"> Nonetheless, when PET/CT was studied in randomized settings, its addition to the diagnostic workup sh</w:t>
      </w:r>
      <w:r w:rsidR="00C039A9" w:rsidRPr="00C30085">
        <w:rPr>
          <w:rFonts w:ascii="Book Antiqua" w:eastAsia="STXingkai" w:hAnsi="Book Antiqua" w:cs="Cambria"/>
          <w:color w:val="auto"/>
          <w:sz w:val="24"/>
          <w:szCs w:val="24"/>
        </w:rPr>
        <w:t>owed no influence on survival</w:t>
      </w:r>
      <w:r w:rsidR="0064109F" w:rsidRPr="00C30085">
        <w:rPr>
          <w:rFonts w:ascii="Book Antiqua" w:eastAsia="STXingkai" w:hAnsi="Book Antiqua" w:cs="Cambria"/>
          <w:color w:val="auto"/>
          <w:sz w:val="24"/>
          <w:szCs w:val="24"/>
        </w:rPr>
        <w:fldChar w:fldCharType="begin">
          <w:fldData xml:space="preserve">PEVuZE5vdGU+PENpdGU+PEF1dGhvcj5Nb3VsdG9uPC9BdXRob3I+PFllYXI+MjAxNDwvWWVhcj48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Nb3VsdG9uPC9BdXRob3I+PFllYXI+MjAxNDwvWWVhcj48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53" w:tooltip="Moulton, 2014 #425" w:history="1">
        <w:r w:rsidR="005308B2" w:rsidRPr="00C30085">
          <w:rPr>
            <w:rFonts w:ascii="Book Antiqua" w:eastAsia="STXingkai" w:hAnsi="Book Antiqua" w:cs="Cambria"/>
            <w:noProof/>
            <w:color w:val="auto"/>
            <w:sz w:val="24"/>
            <w:szCs w:val="24"/>
            <w:vertAlign w:val="superscript"/>
          </w:rPr>
          <w:t>5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39A9" w:rsidRPr="00C30085">
        <w:rPr>
          <w:rFonts w:ascii="Book Antiqua" w:eastAsia="STXingkai" w:hAnsi="Book Antiqua" w:cs="Cambria"/>
          <w:color w:val="auto"/>
          <w:sz w:val="24"/>
          <w:szCs w:val="24"/>
        </w:rPr>
        <w:t>.</w:t>
      </w:r>
    </w:p>
    <w:p w14:paraId="2B900586" w14:textId="19311C08" w:rsidR="007523C5" w:rsidRPr="00C30085" w:rsidRDefault="00D06063"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lang w:val="en-CA"/>
        </w:rPr>
        <w:t xml:space="preserve">Regarding MRI (magnetic resonance imaging), </w:t>
      </w:r>
      <w:r w:rsidR="007523C5" w:rsidRPr="00C30085">
        <w:rPr>
          <w:rFonts w:ascii="Book Antiqua" w:eastAsia="STXingkai" w:hAnsi="Book Antiqua" w:cs="Cambria"/>
          <w:color w:val="auto"/>
          <w:sz w:val="24"/>
          <w:szCs w:val="24"/>
        </w:rPr>
        <w:t xml:space="preserve">the International Hepato-Pancreato-Biliary Association (IHPBA) </w:t>
      </w:r>
      <w:r w:rsidR="007523C5" w:rsidRPr="00C30085">
        <w:rPr>
          <w:rFonts w:ascii="Book Antiqua" w:eastAsia="STXingkai" w:hAnsi="Book Antiqua" w:cs="Cambria"/>
          <w:color w:val="auto"/>
          <w:sz w:val="24"/>
          <w:szCs w:val="24"/>
          <w:lang w:val="en-CA"/>
        </w:rPr>
        <w:t>stated</w:t>
      </w:r>
      <w:r w:rsidRPr="00C30085">
        <w:rPr>
          <w:rFonts w:ascii="Book Antiqua" w:eastAsia="STXingkai" w:hAnsi="Book Antiqua" w:cs="Cambria"/>
          <w:color w:val="auto"/>
          <w:sz w:val="24"/>
          <w:szCs w:val="24"/>
          <w:lang w:val="en-CA"/>
        </w:rPr>
        <w:t xml:space="preserve"> in their most recent expert </w:t>
      </w:r>
      <w:r w:rsidRPr="00C30085">
        <w:rPr>
          <w:rFonts w:ascii="Book Antiqua" w:eastAsia="STXingkai" w:hAnsi="Book Antiqua" w:cs="Cambria"/>
          <w:color w:val="auto"/>
          <w:sz w:val="24"/>
          <w:szCs w:val="24"/>
        </w:rPr>
        <w:t>consensus statement</w:t>
      </w:r>
      <w:r w:rsidR="007523C5" w:rsidRPr="00C30085">
        <w:rPr>
          <w:rFonts w:ascii="Book Antiqua" w:eastAsia="STXingkai" w:hAnsi="Book Antiqua" w:cs="Cambria"/>
          <w:color w:val="auto"/>
          <w:sz w:val="24"/>
          <w:szCs w:val="24"/>
          <w:lang w:val="en-CA"/>
        </w:rPr>
        <w:t xml:space="preserve"> that in optimal situations “</w:t>
      </w:r>
      <w:r w:rsidR="007523C5" w:rsidRPr="00C30085">
        <w:rPr>
          <w:rFonts w:ascii="Book Antiqua" w:eastAsia="STXingkai" w:hAnsi="Book Antiqua" w:cs="Cambria"/>
          <w:color w:val="auto"/>
          <w:sz w:val="24"/>
          <w:szCs w:val="24"/>
        </w:rPr>
        <w:t>MRI combining Gd-EOB-DTPA (a hepatocyte-specific contrast agent; gadolinium ethoxybenzyl diethylenetriamine pentaacetic acid) delayed images and diffusion-weighted imaging has the best performance characteristics for detecting and characterizing liver lesions, par</w:t>
      </w:r>
      <w:r w:rsidR="00C039A9" w:rsidRPr="00C30085">
        <w:rPr>
          <w:rFonts w:ascii="Book Antiqua" w:eastAsia="STXingkai" w:hAnsi="Book Antiqua" w:cs="Cambria"/>
          <w:color w:val="auto"/>
          <w:sz w:val="24"/>
          <w:szCs w:val="24"/>
        </w:rPr>
        <w:t>ticularly those &lt; 1 cm in size</w:t>
      </w:r>
      <w:r w:rsidR="0064109F" w:rsidRPr="00C30085">
        <w:rPr>
          <w:rFonts w:ascii="Book Antiqua" w:eastAsia="STXingkai" w:hAnsi="Book Antiqua" w:cs="Cambria"/>
          <w:color w:val="auto"/>
          <w:sz w:val="24"/>
          <w:szCs w:val="24"/>
        </w:rPr>
        <w:fldChar w:fldCharType="begin">
          <w:fldData xml:space="preserve">PEVuZE5vdGU+PENpdGU+PEF1dGhvcj5BZGFtczwvQXV0aG9yPjxZZWFyPjIwMTM8L1llYXI+PFJl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BZGFtczwvQXV0aG9yPjxZZWFyPjIwMTM8L1llYXI+PFJl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3" w:tooltip="Adams, 2013 #40" w:history="1">
        <w:r w:rsidR="005308B2" w:rsidRPr="00C30085">
          <w:rPr>
            <w:rFonts w:ascii="Book Antiqua" w:eastAsia="STXingkai" w:hAnsi="Book Antiqua" w:cs="Cambria"/>
            <w:noProof/>
            <w:color w:val="auto"/>
            <w:sz w:val="24"/>
            <w:szCs w:val="24"/>
            <w:vertAlign w:val="superscript"/>
          </w:rPr>
          <w:t>4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39A9"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This is of increased value in patients with preexisting steatosis, </w:t>
      </w:r>
      <w:r w:rsidR="00C039A9" w:rsidRPr="00C30085">
        <w:rPr>
          <w:rFonts w:ascii="Book Antiqua" w:eastAsia="STXingkai" w:hAnsi="Book Antiqua" w:cs="Cambria"/>
          <w:color w:val="auto"/>
          <w:sz w:val="24"/>
          <w:szCs w:val="24"/>
        </w:rPr>
        <w:t>or chemotherapy induced changes</w:t>
      </w:r>
      <w:r w:rsidR="0064109F" w:rsidRPr="00C30085">
        <w:rPr>
          <w:rFonts w:ascii="Book Antiqua" w:eastAsia="STXingkai" w:hAnsi="Book Antiqua" w:cs="Cambria"/>
          <w:color w:val="auto"/>
          <w:sz w:val="24"/>
          <w:szCs w:val="24"/>
        </w:rPr>
        <w:fldChar w:fldCharType="begin">
          <w:fldData xml:space="preserve">PEVuZE5vdGU+PENpdGU+PEF1dGhvcj5LdWxlbWFubjwvQXV0aG9yPjxZZWFyPjIwMTE8L1llYXI+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LdWxlbWFubjwvQXV0aG9yPjxZZWFyPjIwMTE8L1llYXI+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9" w:tooltip="Kulemann, 2011 #50" w:history="1">
        <w:r w:rsidR="005308B2" w:rsidRPr="00C30085">
          <w:rPr>
            <w:rFonts w:ascii="Book Antiqua" w:eastAsia="STXingkai" w:hAnsi="Book Antiqua" w:cs="Cambria"/>
            <w:noProof/>
            <w:color w:val="auto"/>
            <w:sz w:val="24"/>
            <w:szCs w:val="24"/>
            <w:vertAlign w:val="superscript"/>
          </w:rPr>
          <w:t>49</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39A9" w:rsidRPr="00C30085">
        <w:rPr>
          <w:rFonts w:ascii="Book Antiqua" w:eastAsia="STXingkai" w:hAnsi="Book Antiqua" w:cs="Cambria"/>
          <w:color w:val="auto"/>
          <w:sz w:val="24"/>
          <w:szCs w:val="24"/>
        </w:rPr>
        <w:t>.</w:t>
      </w:r>
    </w:p>
    <w:p w14:paraId="178CF867" w14:textId="3A9D0346" w:rsidR="00D06063" w:rsidRPr="00C30085" w:rsidRDefault="00D06063" w:rsidP="002564B6">
      <w:pPr>
        <w:pStyle w:val="Body"/>
        <w:adjustRightInd w:val="0"/>
        <w:snapToGrid w:val="0"/>
        <w:spacing w:after="0" w:line="360" w:lineRule="auto"/>
        <w:ind w:firstLineChars="100" w:firstLine="240"/>
        <w:jc w:val="both"/>
        <w:rPr>
          <w:rFonts w:ascii="Book Antiqua" w:eastAsia="STXingkai" w:hAnsi="Book Antiqua" w:cs="Cambria"/>
          <w:b/>
          <w:bCs/>
          <w:iCs/>
          <w:color w:val="auto"/>
          <w:sz w:val="24"/>
          <w:szCs w:val="24"/>
        </w:rPr>
      </w:pPr>
      <w:r w:rsidRPr="00C30085">
        <w:rPr>
          <w:rFonts w:ascii="Book Antiqua" w:eastAsia="STXingkai" w:hAnsi="Book Antiqua" w:cs="Cambria"/>
          <w:color w:val="auto"/>
          <w:sz w:val="24"/>
          <w:szCs w:val="24"/>
        </w:rPr>
        <w:t xml:space="preserve">Finally, </w:t>
      </w:r>
      <w:r w:rsidR="007523C5" w:rsidRPr="00C30085">
        <w:rPr>
          <w:rFonts w:ascii="Book Antiqua" w:eastAsia="STXingkai" w:hAnsi="Book Antiqua" w:cs="Cambria"/>
          <w:color w:val="auto"/>
          <w:sz w:val="24"/>
          <w:szCs w:val="24"/>
        </w:rPr>
        <w:t>despite its limited role in staging or patient selection prior to surgery,</w:t>
      </w:r>
      <w:r w:rsidRPr="00C30085">
        <w:rPr>
          <w:rFonts w:ascii="Book Antiqua" w:eastAsia="STXingkai" w:hAnsi="Book Antiqua" w:cs="Cambria"/>
          <w:color w:val="auto"/>
          <w:sz w:val="24"/>
          <w:szCs w:val="24"/>
        </w:rPr>
        <w:t xml:space="preserve"> ultrasound has undergone major advances that has made it an </w:t>
      </w:r>
      <w:r w:rsidR="002A5E53" w:rsidRPr="00C30085">
        <w:rPr>
          <w:rFonts w:ascii="Book Antiqua" w:eastAsia="STXingkai" w:hAnsi="Book Antiqua" w:cs="Cambria"/>
          <w:color w:val="auto"/>
          <w:sz w:val="24"/>
          <w:szCs w:val="24"/>
        </w:rPr>
        <w:t>indispensable</w:t>
      </w:r>
      <w:r w:rsidRPr="00C30085">
        <w:rPr>
          <w:rFonts w:ascii="Book Antiqua" w:eastAsia="STXingkai" w:hAnsi="Book Antiqua" w:cs="Cambria"/>
          <w:color w:val="auto"/>
          <w:sz w:val="24"/>
          <w:szCs w:val="24"/>
        </w:rPr>
        <w:t xml:space="preserve"> too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Bipat&lt;/Author&gt;&lt;Year&gt;2005&lt;/Year&gt;&lt;RecNum&gt;51&lt;/RecNum&gt;&lt;DisplayText&gt;&lt;style face="superscript"&gt;[54]&lt;/style&gt;&lt;/DisplayText&gt;&lt;record&gt;&lt;rec-number&gt;51&lt;/rec-number&gt;&lt;foreign-keys&gt;&lt;key app="EN" db-id="wvxspzfe8szr2mewtdpv9arotaddzsrz2550" timestamp="0"&gt;51&lt;/key&gt;&lt;/foreign-keys&gt;&lt;ref-type name="Journal Article"&gt;17&lt;/ref-type&gt;&lt;contributors&gt;&lt;authors&gt;&lt;author&gt;Bipat, S.&lt;/author&gt;&lt;author&gt;van Leeuwen, M. S.&lt;/author&gt;&lt;author&gt;Comans, E. F.&lt;/author&gt;&lt;author&gt;Pijl, M. E.&lt;/author&gt;&lt;author&gt;Bossuyt, P. M.&lt;/author&gt;&lt;author&gt;Zwinderman, A. H.&lt;/author&gt;&lt;author&gt;Stoker, J.&lt;/author&gt;&lt;/authors&gt;&lt;/contributors&gt;&lt;auth-address&gt;Department of Radiology, Academic Medical Center, University of Amsterdam, Meibergdreef 9, 1105 AZ Amsterdam, The Netherlands. s.bipat@amc.uva.nl&lt;/auth-address&gt;&lt;titles&gt;&lt;title&gt;Colorectal liver metastases: CT, MR imaging, and PET for diagnosis--meta-analysis&lt;/title&gt;&lt;secondary-title&gt;Radiology&lt;/secondary-title&gt;&lt;/titles&gt;&lt;periodical&gt;&lt;full-title&gt;Radiology&lt;/full-title&gt;&lt;/periodical&gt;&lt;pages&gt;123-31&lt;/pages&gt;&lt;volume&gt;237&lt;/volume&gt;&lt;number&gt;1&lt;/number&gt;&lt;keywords&gt;&lt;keyword&gt;Colorectal Neoplasms/*pathology&lt;/keyword&gt;&lt;keyword&gt;Fluorodeoxyglucose F18/diagnostic use&lt;/keyword&gt;&lt;keyword&gt;Gadolinium/diagnostic use&lt;/keyword&gt;&lt;keyword&gt;Humans&lt;/keyword&gt;&lt;keyword&gt;Liver Neoplasms/*diagnosis/pathology/*secondary&lt;/keyword&gt;&lt;keyword&gt;*Magnetic Resonance Imaging&lt;/keyword&gt;&lt;keyword&gt;*Positron-Emission Tomography&lt;/keyword&gt;&lt;keyword&gt;Sensitivity and Specificity&lt;/keyword&gt;&lt;keyword&gt;Tomography, Spiral Computed&lt;/keyword&gt;&lt;keyword&gt;*Tomography, X-Ray Computed&lt;/keyword&gt;&lt;/keywords&gt;&lt;dates&gt;&lt;year&gt;2005&lt;/year&gt;&lt;pub-dates&gt;&lt;date&gt;Oct&lt;/date&gt;&lt;/pub-dates&gt;&lt;/dates&gt;&lt;publisher&gt;Radiological Society of North America&lt;/publisher&gt;&lt;isbn&gt;0033-8419 (Print)&amp;#xD;0033-8419 (Linking)&lt;/isbn&gt;&lt;accession-num&gt;16100087&lt;/accession-num&gt;&lt;urls&gt;&lt;related-urls&gt;&lt;url&gt;http://www.ncbi.nlm.nih.gov/pubmed/16100087&lt;/url&gt;&lt;/related-urls&gt;&lt;/urls&gt;&lt;electronic-resource-num&gt;10.1148/radiol.2371042060&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54" w:tooltip="Bipat, 2005 #51" w:history="1">
        <w:r w:rsidR="005308B2" w:rsidRPr="00C30085">
          <w:rPr>
            <w:rFonts w:ascii="Book Antiqua" w:eastAsia="STXingkai" w:hAnsi="Book Antiqua" w:cs="Cambria"/>
            <w:noProof/>
            <w:color w:val="auto"/>
            <w:sz w:val="24"/>
            <w:szCs w:val="24"/>
            <w:vertAlign w:val="superscript"/>
          </w:rPr>
          <w:t>5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7523C5" w:rsidRPr="00C30085">
        <w:rPr>
          <w:rFonts w:ascii="Book Antiqua" w:eastAsia="STXingkai" w:hAnsi="Book Antiqua" w:cs="Cambria"/>
          <w:color w:val="auto"/>
          <w:sz w:val="24"/>
          <w:szCs w:val="24"/>
        </w:rPr>
        <w:t xml:space="preserve">. </w:t>
      </w:r>
      <w:r w:rsidR="007523C5" w:rsidRPr="00C30085">
        <w:rPr>
          <w:rFonts w:ascii="Book Antiqua" w:eastAsia="STXingkai" w:hAnsi="Book Antiqua" w:cs="Cambria"/>
          <w:color w:val="auto"/>
          <w:sz w:val="24"/>
          <w:szCs w:val="24"/>
          <w:lang w:val="en-CA"/>
        </w:rPr>
        <w:t xml:space="preserve">The role of </w:t>
      </w:r>
      <w:r w:rsidRPr="00C30085">
        <w:rPr>
          <w:rFonts w:ascii="Book Antiqua" w:eastAsia="STXingkai" w:hAnsi="Book Antiqua" w:cs="Cambria"/>
          <w:color w:val="auto"/>
          <w:sz w:val="24"/>
          <w:szCs w:val="24"/>
          <w:lang w:val="en-CA"/>
        </w:rPr>
        <w:t>intraoperative ultrasound (</w:t>
      </w:r>
      <w:r w:rsidR="007523C5" w:rsidRPr="00C30085">
        <w:rPr>
          <w:rFonts w:ascii="Book Antiqua" w:eastAsia="STXingkai" w:hAnsi="Book Antiqua" w:cs="Cambria"/>
          <w:color w:val="auto"/>
          <w:sz w:val="24"/>
          <w:szCs w:val="24"/>
          <w:lang w:val="en-CA"/>
        </w:rPr>
        <w:t>IOUS</w:t>
      </w:r>
      <w:r w:rsidRPr="00C30085">
        <w:rPr>
          <w:rFonts w:ascii="Book Antiqua" w:eastAsia="STXingkai" w:hAnsi="Book Antiqua" w:cs="Cambria"/>
          <w:color w:val="auto"/>
          <w:sz w:val="24"/>
          <w:szCs w:val="24"/>
          <w:lang w:val="en-CA"/>
        </w:rPr>
        <w:t>)</w:t>
      </w:r>
      <w:r w:rsidR="007523C5" w:rsidRPr="00C30085">
        <w:rPr>
          <w:rFonts w:ascii="Book Antiqua" w:eastAsia="STXingkai" w:hAnsi="Book Antiqua" w:cs="Cambria"/>
          <w:color w:val="auto"/>
          <w:sz w:val="24"/>
          <w:szCs w:val="24"/>
          <w:lang w:val="en-CA"/>
        </w:rPr>
        <w:t xml:space="preserve"> remains vital for correct staging and operative planning. Though the percentage varies amongst reports, IOUS continues to prove to be of value in identifying new sub-centimetric liver lesions intraoperatively that were missed during preoperative imaging, thus changing the</w:t>
      </w:r>
      <w:r w:rsidR="005213BC" w:rsidRPr="00C30085">
        <w:rPr>
          <w:rFonts w:ascii="Book Antiqua" w:eastAsia="STXingkai" w:hAnsi="Book Antiqua" w:cs="Cambria"/>
          <w:color w:val="auto"/>
          <w:sz w:val="24"/>
          <w:szCs w:val="24"/>
          <w:lang w:val="en-CA"/>
        </w:rPr>
        <w:t xml:space="preserve"> surgical strategy of resection</w:t>
      </w:r>
      <w:r w:rsidR="0064109F" w:rsidRPr="00C30085">
        <w:rPr>
          <w:rFonts w:ascii="Book Antiqua" w:eastAsia="STXingkai" w:hAnsi="Book Antiqua" w:cs="Cambria"/>
          <w:color w:val="auto"/>
          <w:sz w:val="24"/>
          <w:szCs w:val="24"/>
          <w:lang w:val="en-CA"/>
        </w:rPr>
        <w:fldChar w:fldCharType="begin">
          <w:fldData xml:space="preserve">PEVuZE5vdGU+PENpdGU+PEF1dGhvcj5Cb25hbm5pPC9BdXRob3I+PFllYXI+MjAxNDwvWWVhcj48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cGVy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</w:fldData>
        </w:fldChar>
      </w:r>
      <w:r w:rsidR="00311C03" w:rsidRPr="00C30085">
        <w:rPr>
          <w:rFonts w:ascii="Book Antiqua" w:eastAsia="STXingkai" w:hAnsi="Book Antiqua" w:cs="Cambria"/>
          <w:color w:val="auto"/>
          <w:sz w:val="24"/>
          <w:szCs w:val="24"/>
          <w:lang w:val="en-CA"/>
        </w:rPr>
        <w:instrText xml:space="preserve"> ADDIN EN.CITE </w:instrText>
      </w:r>
      <w:r w:rsidR="00311C03" w:rsidRPr="00C30085">
        <w:rPr>
          <w:rFonts w:ascii="Book Antiqua" w:eastAsia="STXingkai" w:hAnsi="Book Antiqua" w:cs="Cambria"/>
          <w:color w:val="auto"/>
          <w:sz w:val="24"/>
          <w:szCs w:val="24"/>
          <w:lang w:val="en-CA"/>
        </w:rPr>
        <w:fldChar w:fldCharType="begin">
          <w:fldData xml:space="preserve">PEVuZE5vdGU+PENpdGU+PEF1dGhvcj5Cb25hbm5pPC9BdXRob3I+PFllYXI+MjAxNDwvWWVhcj48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cGVy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</w:fldData>
        </w:fldChar>
      </w:r>
      <w:r w:rsidR="00311C03" w:rsidRPr="00C30085">
        <w:rPr>
          <w:rFonts w:ascii="Book Antiqua" w:eastAsia="STXingkai" w:hAnsi="Book Antiqua" w:cs="Cambria"/>
          <w:color w:val="auto"/>
          <w:sz w:val="24"/>
          <w:szCs w:val="24"/>
          <w:lang w:val="en-CA"/>
        </w:rPr>
        <w:instrText xml:space="preserve"> ADDIN EN.CITE.DATA </w:instrText>
      </w:r>
      <w:r w:rsidR="00311C03" w:rsidRPr="00C30085">
        <w:rPr>
          <w:rFonts w:ascii="Book Antiqua" w:eastAsia="STXingkai" w:hAnsi="Book Antiqua" w:cs="Cambria"/>
          <w:color w:val="auto"/>
          <w:sz w:val="24"/>
          <w:szCs w:val="24"/>
          <w:lang w:val="en-CA"/>
        </w:rPr>
      </w:r>
      <w:r w:rsidR="00311C03" w:rsidRPr="00C30085">
        <w:rPr>
          <w:rFonts w:ascii="Book Antiqua" w:eastAsia="STXingkai" w:hAnsi="Book Antiqua" w:cs="Cambria"/>
          <w:color w:val="auto"/>
          <w:sz w:val="24"/>
          <w:szCs w:val="24"/>
          <w:lang w:val="en-CA"/>
        </w:rPr>
        <w:fldChar w:fldCharType="end"/>
      </w:r>
      <w:r w:rsidR="0064109F" w:rsidRPr="00C30085">
        <w:rPr>
          <w:rFonts w:ascii="Book Antiqua" w:eastAsia="STXingkai" w:hAnsi="Book Antiqua" w:cs="Cambria"/>
          <w:color w:val="auto"/>
          <w:sz w:val="24"/>
          <w:szCs w:val="24"/>
          <w:lang w:val="en-CA"/>
        </w:rPr>
      </w:r>
      <w:r w:rsidR="0064109F" w:rsidRPr="00C30085">
        <w:rPr>
          <w:rFonts w:ascii="Book Antiqua" w:eastAsia="STXingkai" w:hAnsi="Book Antiqua" w:cs="Cambria"/>
          <w:color w:val="auto"/>
          <w:sz w:val="24"/>
          <w:szCs w:val="24"/>
          <w:lang w:val="en-CA"/>
        </w:rPr>
        <w:fldChar w:fldCharType="separate"/>
      </w:r>
      <w:r w:rsidR="00311C03" w:rsidRPr="00C30085">
        <w:rPr>
          <w:rFonts w:ascii="Book Antiqua" w:eastAsia="STXingkai" w:hAnsi="Book Antiqua" w:cs="Cambria"/>
          <w:noProof/>
          <w:color w:val="auto"/>
          <w:sz w:val="24"/>
          <w:szCs w:val="24"/>
          <w:vertAlign w:val="superscript"/>
          <w:lang w:val="en-CA"/>
        </w:rPr>
        <w:t>[</w:t>
      </w:r>
      <w:hyperlink w:anchor="_ENREF_55" w:tooltip="Bonanni, 2014 #42" w:history="1">
        <w:r w:rsidR="005308B2" w:rsidRPr="00C30085">
          <w:rPr>
            <w:rFonts w:ascii="Book Antiqua" w:eastAsia="STXingkai" w:hAnsi="Book Antiqua" w:cs="Cambria"/>
            <w:noProof/>
            <w:color w:val="auto"/>
            <w:sz w:val="24"/>
            <w:szCs w:val="24"/>
            <w:vertAlign w:val="superscript"/>
            <w:lang w:val="en-CA"/>
          </w:rPr>
          <w:t>55</w:t>
        </w:r>
      </w:hyperlink>
      <w:r w:rsidR="00311C03" w:rsidRPr="00C30085">
        <w:rPr>
          <w:rFonts w:ascii="Book Antiqua" w:eastAsia="STXingkai" w:hAnsi="Book Antiqua" w:cs="Cambria"/>
          <w:noProof/>
          <w:color w:val="auto"/>
          <w:sz w:val="24"/>
          <w:szCs w:val="24"/>
          <w:vertAlign w:val="superscript"/>
          <w:lang w:val="en-CA"/>
        </w:rPr>
        <w:t>]</w:t>
      </w:r>
      <w:r w:rsidR="0064109F" w:rsidRPr="00C30085">
        <w:rPr>
          <w:rFonts w:ascii="Book Antiqua" w:eastAsia="STXingkai" w:hAnsi="Book Antiqua" w:cs="Cambria"/>
          <w:color w:val="auto"/>
          <w:sz w:val="24"/>
          <w:szCs w:val="24"/>
          <w:lang w:val="en-CA"/>
        </w:rPr>
        <w:fldChar w:fldCharType="end"/>
      </w:r>
      <w:r w:rsidR="005213BC" w:rsidRPr="00C30085">
        <w:rPr>
          <w:rFonts w:ascii="Book Antiqua" w:eastAsia="STXingkai" w:hAnsi="Book Antiqua" w:cs="Cambria"/>
          <w:color w:val="auto"/>
          <w:sz w:val="24"/>
          <w:szCs w:val="24"/>
          <w:lang w:val="en-CA"/>
        </w:rPr>
        <w:t>.</w:t>
      </w:r>
      <w:r w:rsidR="007523C5" w:rsidRPr="00C30085">
        <w:rPr>
          <w:rFonts w:ascii="Book Antiqua" w:eastAsia="STXingkai" w:hAnsi="Book Antiqua" w:cs="Cambria"/>
          <w:color w:val="auto"/>
          <w:sz w:val="24"/>
          <w:szCs w:val="24"/>
          <w:lang w:val="en-CA"/>
        </w:rPr>
        <w:t xml:space="preserve"> The development of contrast-enhanced ultrasound (CEUS) has dramatically increased the potential of sonography </w:t>
      </w:r>
      <w:r w:rsidR="007523C5" w:rsidRPr="00C30085">
        <w:rPr>
          <w:rFonts w:ascii="Book Antiqua" w:eastAsia="STXingkai" w:hAnsi="Book Antiqua" w:cs="Cambria"/>
          <w:color w:val="auto"/>
          <w:sz w:val="24"/>
          <w:szCs w:val="24"/>
          <w:lang w:val="en-CA"/>
        </w:rPr>
        <w:lastRenderedPageBreak/>
        <w:t>in the assessment of focal liver lesions. The use of US contrast agents permits real time demonstration of the parenchymal microvasculature and the enhancement patterns of liver lesions, unlike the predetermined time points of contrast circul</w:t>
      </w:r>
      <w:r w:rsidR="005213BC" w:rsidRPr="00C30085">
        <w:rPr>
          <w:rFonts w:ascii="Book Antiqua" w:eastAsia="STXingkai" w:hAnsi="Book Antiqua" w:cs="Cambria"/>
          <w:color w:val="auto"/>
          <w:sz w:val="24"/>
          <w:szCs w:val="24"/>
          <w:lang w:val="en-CA"/>
        </w:rPr>
        <w:t>ation utilized in CECT and MRI</w:t>
      </w:r>
      <w:r w:rsidR="0064109F" w:rsidRPr="00C30085">
        <w:rPr>
          <w:rFonts w:ascii="Book Antiqua" w:eastAsia="STXingkai" w:hAnsi="Book Antiqua" w:cs="Cambria"/>
          <w:color w:val="auto"/>
          <w:sz w:val="24"/>
          <w:szCs w:val="24"/>
          <w:lang w:val="en-CA"/>
        </w:rPr>
        <w:fldChar w:fldCharType="begin">
          <w:fldData xml:space="preserve">PEVuZE5vdGU+PENpdGU+PEF1dGhvcj5DYW50aXNhbmk8L0F1dGhvcj48WWVhcj4yMDE0PC9ZZWFy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</w:fldData>
        </w:fldChar>
      </w:r>
      <w:r w:rsidR="00311C03" w:rsidRPr="00C30085">
        <w:rPr>
          <w:rFonts w:ascii="Book Antiqua" w:eastAsia="STXingkai" w:hAnsi="Book Antiqua" w:cs="Cambria"/>
          <w:color w:val="auto"/>
          <w:sz w:val="24"/>
          <w:szCs w:val="24"/>
          <w:lang w:val="en-CA"/>
        </w:rPr>
        <w:instrText xml:space="preserve"> ADDIN EN.CITE </w:instrText>
      </w:r>
      <w:r w:rsidR="00311C03" w:rsidRPr="00C30085">
        <w:rPr>
          <w:rFonts w:ascii="Book Antiqua" w:eastAsia="STXingkai" w:hAnsi="Book Antiqua" w:cs="Cambria"/>
          <w:color w:val="auto"/>
          <w:sz w:val="24"/>
          <w:szCs w:val="24"/>
          <w:lang w:val="en-CA"/>
        </w:rPr>
        <w:fldChar w:fldCharType="begin">
          <w:fldData xml:space="preserve">PEVuZE5vdGU+PENpdGU+PEF1dGhvcj5DYW50aXNhbmk8L0F1dGhvcj48WWVhcj4yMDE0PC9ZZWFy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</w:fldData>
        </w:fldChar>
      </w:r>
      <w:r w:rsidR="00311C03" w:rsidRPr="00C30085">
        <w:rPr>
          <w:rFonts w:ascii="Book Antiqua" w:eastAsia="STXingkai" w:hAnsi="Book Antiqua" w:cs="Cambria"/>
          <w:color w:val="auto"/>
          <w:sz w:val="24"/>
          <w:szCs w:val="24"/>
          <w:lang w:val="en-CA"/>
        </w:rPr>
        <w:instrText xml:space="preserve"> ADDIN EN.CITE.DATA </w:instrText>
      </w:r>
      <w:r w:rsidR="00311C03" w:rsidRPr="00C30085">
        <w:rPr>
          <w:rFonts w:ascii="Book Antiqua" w:eastAsia="STXingkai" w:hAnsi="Book Antiqua" w:cs="Cambria"/>
          <w:color w:val="auto"/>
          <w:sz w:val="24"/>
          <w:szCs w:val="24"/>
          <w:lang w:val="en-CA"/>
        </w:rPr>
      </w:r>
      <w:r w:rsidR="00311C03" w:rsidRPr="00C30085">
        <w:rPr>
          <w:rFonts w:ascii="Book Antiqua" w:eastAsia="STXingkai" w:hAnsi="Book Antiqua" w:cs="Cambria"/>
          <w:color w:val="auto"/>
          <w:sz w:val="24"/>
          <w:szCs w:val="24"/>
          <w:lang w:val="en-CA"/>
        </w:rPr>
        <w:fldChar w:fldCharType="end"/>
      </w:r>
      <w:r w:rsidR="0064109F" w:rsidRPr="00C30085">
        <w:rPr>
          <w:rFonts w:ascii="Book Antiqua" w:eastAsia="STXingkai" w:hAnsi="Book Antiqua" w:cs="Cambria"/>
          <w:color w:val="auto"/>
          <w:sz w:val="24"/>
          <w:szCs w:val="24"/>
          <w:lang w:val="en-CA"/>
        </w:rPr>
      </w:r>
      <w:r w:rsidR="0064109F" w:rsidRPr="00C30085">
        <w:rPr>
          <w:rFonts w:ascii="Book Antiqua" w:eastAsia="STXingkai" w:hAnsi="Book Antiqua" w:cs="Cambria"/>
          <w:color w:val="auto"/>
          <w:sz w:val="24"/>
          <w:szCs w:val="24"/>
          <w:lang w:val="en-CA"/>
        </w:rPr>
        <w:fldChar w:fldCharType="separate"/>
      </w:r>
      <w:r w:rsidR="00311C03" w:rsidRPr="00C30085">
        <w:rPr>
          <w:rFonts w:ascii="Book Antiqua" w:eastAsia="STXingkai" w:hAnsi="Book Antiqua" w:cs="Cambria"/>
          <w:noProof/>
          <w:color w:val="auto"/>
          <w:sz w:val="24"/>
          <w:szCs w:val="24"/>
          <w:vertAlign w:val="superscript"/>
          <w:lang w:val="en-CA"/>
        </w:rPr>
        <w:t>[</w:t>
      </w:r>
      <w:hyperlink w:anchor="_ENREF_56" w:tooltip="Cantisani, 2014 #52" w:history="1">
        <w:r w:rsidR="005308B2" w:rsidRPr="00C30085">
          <w:rPr>
            <w:rFonts w:ascii="Book Antiqua" w:eastAsia="STXingkai" w:hAnsi="Book Antiqua" w:cs="Cambria"/>
            <w:noProof/>
            <w:color w:val="auto"/>
            <w:sz w:val="24"/>
            <w:szCs w:val="24"/>
            <w:vertAlign w:val="superscript"/>
            <w:lang w:val="en-CA"/>
          </w:rPr>
          <w:t>56</w:t>
        </w:r>
      </w:hyperlink>
      <w:r w:rsidR="00311C03" w:rsidRPr="00C30085">
        <w:rPr>
          <w:rFonts w:ascii="Book Antiqua" w:eastAsia="STXingkai" w:hAnsi="Book Antiqua" w:cs="Cambria"/>
          <w:noProof/>
          <w:color w:val="auto"/>
          <w:sz w:val="24"/>
          <w:szCs w:val="24"/>
          <w:vertAlign w:val="superscript"/>
          <w:lang w:val="en-CA"/>
        </w:rPr>
        <w:t>]</w:t>
      </w:r>
      <w:r w:rsidR="0064109F" w:rsidRPr="00C30085">
        <w:rPr>
          <w:rFonts w:ascii="Book Antiqua" w:eastAsia="STXingkai" w:hAnsi="Book Antiqua" w:cs="Cambria"/>
          <w:color w:val="auto"/>
          <w:sz w:val="24"/>
          <w:szCs w:val="24"/>
          <w:lang w:val="en-CA"/>
        </w:rPr>
        <w:fldChar w:fldCharType="end"/>
      </w:r>
      <w:r w:rsidR="005213BC" w:rsidRPr="00C30085">
        <w:rPr>
          <w:rFonts w:ascii="Book Antiqua" w:eastAsia="STXingkai" w:hAnsi="Book Antiqua" w:cs="Cambria"/>
          <w:color w:val="auto"/>
          <w:sz w:val="24"/>
          <w:szCs w:val="24"/>
          <w:lang w:val="en-CA"/>
        </w:rPr>
        <w:t>.</w:t>
      </w:r>
      <w:r w:rsidR="007523C5" w:rsidRPr="00C30085">
        <w:rPr>
          <w:rFonts w:ascii="Book Antiqua" w:eastAsia="STXingkai" w:hAnsi="Book Antiqua" w:cs="Cambria"/>
          <w:color w:val="auto"/>
          <w:sz w:val="24"/>
          <w:szCs w:val="24"/>
          <w:lang w:val="en-CA"/>
        </w:rPr>
        <w:t xml:space="preserve"> Safety is an additional </w:t>
      </w:r>
      <w:r w:rsidR="005213BC" w:rsidRPr="00C30085">
        <w:rPr>
          <w:rFonts w:ascii="Book Antiqua" w:eastAsia="STXingkai" w:hAnsi="Book Antiqua" w:cs="Cambria"/>
          <w:color w:val="auto"/>
          <w:sz w:val="24"/>
          <w:szCs w:val="24"/>
          <w:lang w:val="en-CA"/>
        </w:rPr>
        <w:t>advantage of US contrast agents</w:t>
      </w:r>
      <w:r w:rsidR="0064109F" w:rsidRPr="00C30085">
        <w:rPr>
          <w:rFonts w:ascii="Book Antiqua" w:eastAsia="STXingkai" w:hAnsi="Book Antiqua" w:cs="Cambria"/>
          <w:color w:val="auto"/>
          <w:sz w:val="24"/>
          <w:szCs w:val="24"/>
          <w:lang w:val="en-CA"/>
        </w:rPr>
        <w:fldChar w:fldCharType="begin">
          <w:fldData xml:space="preserve">PEVuZE5vdGU+PENpdGU+PEF1dGhvcj5DbGF1ZG9uPC9BdXRob3I+PFllYXI+MjAxMzwvWWVhcj48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</w:fldData>
        </w:fldChar>
      </w:r>
      <w:r w:rsidR="00311C03" w:rsidRPr="00C30085">
        <w:rPr>
          <w:rFonts w:ascii="Book Antiqua" w:eastAsia="STXingkai" w:hAnsi="Book Antiqua" w:cs="Cambria"/>
          <w:color w:val="auto"/>
          <w:sz w:val="24"/>
          <w:szCs w:val="24"/>
          <w:lang w:val="en-CA"/>
        </w:rPr>
        <w:instrText xml:space="preserve"> ADDIN EN.CITE </w:instrText>
      </w:r>
      <w:r w:rsidR="00311C03" w:rsidRPr="00C30085">
        <w:rPr>
          <w:rFonts w:ascii="Book Antiqua" w:eastAsia="STXingkai" w:hAnsi="Book Antiqua" w:cs="Cambria"/>
          <w:color w:val="auto"/>
          <w:sz w:val="24"/>
          <w:szCs w:val="24"/>
          <w:lang w:val="en-CA"/>
        </w:rPr>
        <w:fldChar w:fldCharType="begin">
          <w:fldData xml:space="preserve">PEVuZE5vdGU+PENpdGU+PEF1dGhvcj5DbGF1ZG9uPC9BdXRob3I+PFllYXI+MjAxMzwvWWVhcj48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</w:fldData>
        </w:fldChar>
      </w:r>
      <w:r w:rsidR="00311C03" w:rsidRPr="00C30085">
        <w:rPr>
          <w:rFonts w:ascii="Book Antiqua" w:eastAsia="STXingkai" w:hAnsi="Book Antiqua" w:cs="Cambria"/>
          <w:color w:val="auto"/>
          <w:sz w:val="24"/>
          <w:szCs w:val="24"/>
          <w:lang w:val="en-CA"/>
        </w:rPr>
        <w:instrText xml:space="preserve"> ADDIN EN.CITE.DATA </w:instrText>
      </w:r>
      <w:r w:rsidR="00311C03" w:rsidRPr="00C30085">
        <w:rPr>
          <w:rFonts w:ascii="Book Antiqua" w:eastAsia="STXingkai" w:hAnsi="Book Antiqua" w:cs="Cambria"/>
          <w:color w:val="auto"/>
          <w:sz w:val="24"/>
          <w:szCs w:val="24"/>
          <w:lang w:val="en-CA"/>
        </w:rPr>
      </w:r>
      <w:r w:rsidR="00311C03" w:rsidRPr="00C30085">
        <w:rPr>
          <w:rFonts w:ascii="Book Antiqua" w:eastAsia="STXingkai" w:hAnsi="Book Antiqua" w:cs="Cambria"/>
          <w:color w:val="auto"/>
          <w:sz w:val="24"/>
          <w:szCs w:val="24"/>
          <w:lang w:val="en-CA"/>
        </w:rPr>
        <w:fldChar w:fldCharType="end"/>
      </w:r>
      <w:r w:rsidR="0064109F" w:rsidRPr="00C30085">
        <w:rPr>
          <w:rFonts w:ascii="Book Antiqua" w:eastAsia="STXingkai" w:hAnsi="Book Antiqua" w:cs="Cambria"/>
          <w:color w:val="auto"/>
          <w:sz w:val="24"/>
          <w:szCs w:val="24"/>
          <w:lang w:val="en-CA"/>
        </w:rPr>
      </w:r>
      <w:r w:rsidR="0064109F" w:rsidRPr="00C30085">
        <w:rPr>
          <w:rFonts w:ascii="Book Antiqua" w:eastAsia="STXingkai" w:hAnsi="Book Antiqua" w:cs="Cambria"/>
          <w:color w:val="auto"/>
          <w:sz w:val="24"/>
          <w:szCs w:val="24"/>
          <w:lang w:val="en-CA"/>
        </w:rPr>
        <w:fldChar w:fldCharType="separate"/>
      </w:r>
      <w:r w:rsidR="00311C03" w:rsidRPr="00C30085">
        <w:rPr>
          <w:rFonts w:ascii="Book Antiqua" w:eastAsia="STXingkai" w:hAnsi="Book Antiqua" w:cs="Cambria"/>
          <w:noProof/>
          <w:color w:val="auto"/>
          <w:sz w:val="24"/>
          <w:szCs w:val="24"/>
          <w:vertAlign w:val="superscript"/>
          <w:lang w:val="en-CA"/>
        </w:rPr>
        <w:t>[</w:t>
      </w:r>
      <w:hyperlink w:anchor="_ENREF_57" w:tooltip="Claudon, 2013 #53" w:history="1">
        <w:r w:rsidR="005308B2" w:rsidRPr="00C30085">
          <w:rPr>
            <w:rFonts w:ascii="Book Antiqua" w:eastAsia="STXingkai" w:hAnsi="Book Antiqua" w:cs="Cambria"/>
            <w:noProof/>
            <w:color w:val="auto"/>
            <w:sz w:val="24"/>
            <w:szCs w:val="24"/>
            <w:vertAlign w:val="superscript"/>
            <w:lang w:val="en-CA"/>
          </w:rPr>
          <w:t>57</w:t>
        </w:r>
      </w:hyperlink>
      <w:r w:rsidR="00311C03" w:rsidRPr="00C30085">
        <w:rPr>
          <w:rFonts w:ascii="Book Antiqua" w:eastAsia="STXingkai" w:hAnsi="Book Antiqua" w:cs="Cambria"/>
          <w:noProof/>
          <w:color w:val="auto"/>
          <w:sz w:val="24"/>
          <w:szCs w:val="24"/>
          <w:vertAlign w:val="superscript"/>
          <w:lang w:val="en-CA"/>
        </w:rPr>
        <w:t>]</w:t>
      </w:r>
      <w:r w:rsidR="0064109F" w:rsidRPr="00C30085">
        <w:rPr>
          <w:rFonts w:ascii="Book Antiqua" w:eastAsia="STXingkai" w:hAnsi="Book Antiqua" w:cs="Cambria"/>
          <w:color w:val="auto"/>
          <w:sz w:val="24"/>
          <w:szCs w:val="24"/>
          <w:lang w:val="en-CA"/>
        </w:rPr>
        <w:fldChar w:fldCharType="end"/>
      </w:r>
      <w:r w:rsidR="005213BC" w:rsidRPr="00C30085">
        <w:rPr>
          <w:rFonts w:ascii="Book Antiqua" w:eastAsia="STXingkai" w:hAnsi="Book Antiqua" w:cs="Cambria"/>
          <w:color w:val="auto"/>
          <w:sz w:val="24"/>
          <w:szCs w:val="24"/>
          <w:lang w:val="en-CA"/>
        </w:rPr>
        <w:t>;</w:t>
      </w:r>
      <w:r w:rsidR="007523C5" w:rsidRPr="00C30085">
        <w:rPr>
          <w:rFonts w:ascii="Book Antiqua" w:eastAsia="STXingkai" w:hAnsi="Book Antiqua" w:cs="Cambria"/>
          <w:color w:val="auto"/>
          <w:sz w:val="24"/>
          <w:szCs w:val="24"/>
          <w:lang w:val="en-CA"/>
        </w:rPr>
        <w:t xml:space="preserve"> as no hepato-, nephro-, or cardiotoxicities have been reported. The combination of the above mentioned techniques produces contrast enhanced IOUS (CE-IOUS). Recent studies have shown it to be beneficial in delineating minute metastases that would otherwise be difficult to identify against chemotherapy-induced</w:t>
      </w:r>
      <w:r w:rsidR="005213BC" w:rsidRPr="00C30085">
        <w:rPr>
          <w:rFonts w:ascii="Book Antiqua" w:eastAsia="STXingkai" w:hAnsi="Book Antiqua" w:cs="Cambria"/>
          <w:color w:val="auto"/>
          <w:sz w:val="24"/>
          <w:szCs w:val="24"/>
          <w:lang w:val="en-CA"/>
        </w:rPr>
        <w:t xml:space="preserve"> background parenchymal injury</w:t>
      </w:r>
      <w:r w:rsidR="0064109F" w:rsidRPr="00C30085">
        <w:rPr>
          <w:rFonts w:ascii="Book Antiqua" w:eastAsia="STXingkai" w:hAnsi="Book Antiqua" w:cs="Cambria"/>
          <w:color w:val="auto"/>
          <w:sz w:val="24"/>
          <w:szCs w:val="24"/>
          <w:lang w:val="en-CA"/>
        </w:rPr>
        <w:fldChar w:fldCharType="begin">
          <w:fldData xml:space="preserve">PEVuZE5vdGU+PENpdGU+PEF1dGhvcj5Bcml0YTwvQXV0aG9yPjxZZWFyPjIwMTQ8L1llYXI+PFJl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</w:fldData>
        </w:fldChar>
      </w:r>
      <w:r w:rsidR="00311C03" w:rsidRPr="00C30085">
        <w:rPr>
          <w:rFonts w:ascii="Book Antiqua" w:eastAsia="STXingkai" w:hAnsi="Book Antiqua" w:cs="Cambria"/>
          <w:color w:val="auto"/>
          <w:sz w:val="24"/>
          <w:szCs w:val="24"/>
          <w:lang w:val="en-CA"/>
        </w:rPr>
        <w:instrText xml:space="preserve"> ADDIN EN.CITE </w:instrText>
      </w:r>
      <w:r w:rsidR="00311C03" w:rsidRPr="00C30085">
        <w:rPr>
          <w:rFonts w:ascii="Book Antiqua" w:eastAsia="STXingkai" w:hAnsi="Book Antiqua" w:cs="Cambria"/>
          <w:color w:val="auto"/>
          <w:sz w:val="24"/>
          <w:szCs w:val="24"/>
          <w:lang w:val="en-CA"/>
        </w:rPr>
        <w:fldChar w:fldCharType="begin">
          <w:fldData xml:space="preserve">PEVuZE5vdGU+PENpdGU+PEF1dGhvcj5Bcml0YTwvQXV0aG9yPjxZZWFyPjIwMTQ8L1llYXI+PFJl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</w:fldData>
        </w:fldChar>
      </w:r>
      <w:r w:rsidR="00311C03" w:rsidRPr="00C30085">
        <w:rPr>
          <w:rFonts w:ascii="Book Antiqua" w:eastAsia="STXingkai" w:hAnsi="Book Antiqua" w:cs="Cambria"/>
          <w:color w:val="auto"/>
          <w:sz w:val="24"/>
          <w:szCs w:val="24"/>
          <w:lang w:val="en-CA"/>
        </w:rPr>
        <w:instrText xml:space="preserve"> ADDIN EN.CITE.DATA </w:instrText>
      </w:r>
      <w:r w:rsidR="00311C03" w:rsidRPr="00C30085">
        <w:rPr>
          <w:rFonts w:ascii="Book Antiqua" w:eastAsia="STXingkai" w:hAnsi="Book Antiqua" w:cs="Cambria"/>
          <w:color w:val="auto"/>
          <w:sz w:val="24"/>
          <w:szCs w:val="24"/>
          <w:lang w:val="en-CA"/>
        </w:rPr>
      </w:r>
      <w:r w:rsidR="00311C03" w:rsidRPr="00C30085">
        <w:rPr>
          <w:rFonts w:ascii="Book Antiqua" w:eastAsia="STXingkai" w:hAnsi="Book Antiqua" w:cs="Cambria"/>
          <w:color w:val="auto"/>
          <w:sz w:val="24"/>
          <w:szCs w:val="24"/>
          <w:lang w:val="en-CA"/>
        </w:rPr>
        <w:fldChar w:fldCharType="end"/>
      </w:r>
      <w:r w:rsidR="0064109F" w:rsidRPr="00C30085">
        <w:rPr>
          <w:rFonts w:ascii="Book Antiqua" w:eastAsia="STXingkai" w:hAnsi="Book Antiqua" w:cs="Cambria"/>
          <w:color w:val="auto"/>
          <w:sz w:val="24"/>
          <w:szCs w:val="24"/>
          <w:lang w:val="en-CA"/>
        </w:rPr>
      </w:r>
      <w:r w:rsidR="0064109F" w:rsidRPr="00C30085">
        <w:rPr>
          <w:rFonts w:ascii="Book Antiqua" w:eastAsia="STXingkai" w:hAnsi="Book Antiqua" w:cs="Cambria"/>
          <w:color w:val="auto"/>
          <w:sz w:val="24"/>
          <w:szCs w:val="24"/>
          <w:lang w:val="en-CA"/>
        </w:rPr>
        <w:fldChar w:fldCharType="separate"/>
      </w:r>
      <w:r w:rsidR="00311C03" w:rsidRPr="00C30085">
        <w:rPr>
          <w:rFonts w:ascii="Book Antiqua" w:eastAsia="STXingkai" w:hAnsi="Book Antiqua" w:cs="Cambria"/>
          <w:noProof/>
          <w:color w:val="auto"/>
          <w:sz w:val="24"/>
          <w:szCs w:val="24"/>
          <w:vertAlign w:val="superscript"/>
          <w:lang w:val="en-CA"/>
        </w:rPr>
        <w:t>[</w:t>
      </w:r>
      <w:hyperlink w:anchor="_ENREF_58" w:tooltip="Arita, 2014 #54" w:history="1">
        <w:r w:rsidR="005308B2" w:rsidRPr="00C30085">
          <w:rPr>
            <w:rFonts w:ascii="Book Antiqua" w:eastAsia="STXingkai" w:hAnsi="Book Antiqua" w:cs="Cambria"/>
            <w:noProof/>
            <w:color w:val="auto"/>
            <w:sz w:val="24"/>
            <w:szCs w:val="24"/>
            <w:vertAlign w:val="superscript"/>
            <w:lang w:val="en-CA"/>
          </w:rPr>
          <w:t>58</w:t>
        </w:r>
      </w:hyperlink>
      <w:r w:rsidR="00311C03" w:rsidRPr="00C30085">
        <w:rPr>
          <w:rFonts w:ascii="Book Antiqua" w:eastAsia="STXingkai" w:hAnsi="Book Antiqua" w:cs="Cambria"/>
          <w:noProof/>
          <w:color w:val="auto"/>
          <w:sz w:val="24"/>
          <w:szCs w:val="24"/>
          <w:vertAlign w:val="superscript"/>
          <w:lang w:val="en-CA"/>
        </w:rPr>
        <w:t>]</w:t>
      </w:r>
      <w:r w:rsidR="0064109F" w:rsidRPr="00C30085">
        <w:rPr>
          <w:rFonts w:ascii="Book Antiqua" w:eastAsia="STXingkai" w:hAnsi="Book Antiqua" w:cs="Cambria"/>
          <w:color w:val="auto"/>
          <w:sz w:val="24"/>
          <w:szCs w:val="24"/>
          <w:lang w:val="en-CA"/>
        </w:rPr>
        <w:fldChar w:fldCharType="end"/>
      </w:r>
      <w:r w:rsidR="005213BC" w:rsidRPr="00C30085">
        <w:rPr>
          <w:rFonts w:ascii="Book Antiqua" w:eastAsia="STXingkai" w:hAnsi="Book Antiqua" w:cs="Cambria"/>
          <w:color w:val="auto"/>
          <w:sz w:val="24"/>
          <w:szCs w:val="24"/>
          <w:lang w:val="en-CA"/>
        </w:rPr>
        <w:t>.</w:t>
      </w:r>
      <w:r w:rsidR="007523C5" w:rsidRPr="00C30085">
        <w:rPr>
          <w:rFonts w:ascii="Book Antiqua" w:eastAsia="STXingkai" w:hAnsi="Book Antiqua" w:cs="Cambria"/>
          <w:color w:val="auto"/>
          <w:sz w:val="24"/>
          <w:szCs w:val="24"/>
          <w:lang w:val="en-CA"/>
        </w:rPr>
        <w:t xml:space="preserve"> Torzilli </w:t>
      </w:r>
      <w:r w:rsidR="00FF5D98" w:rsidRPr="00C30085">
        <w:rPr>
          <w:rFonts w:ascii="Book Antiqua" w:eastAsia="STXingkai" w:hAnsi="Book Antiqua" w:cs="Cambria"/>
          <w:i/>
          <w:color w:val="auto"/>
          <w:sz w:val="24"/>
          <w:szCs w:val="24"/>
          <w:lang w:val="en-CA"/>
        </w:rPr>
        <w:t>et al</w:t>
      </w:r>
      <w:r w:rsidR="0064109F" w:rsidRPr="00C30085">
        <w:rPr>
          <w:rFonts w:ascii="Book Antiqua" w:eastAsia="STXingkai" w:hAnsi="Book Antiqua" w:cs="Cambria"/>
          <w:color w:val="auto"/>
          <w:sz w:val="24"/>
          <w:szCs w:val="24"/>
          <w:lang w:val="en-CA"/>
        </w:rPr>
        <w:fldChar w:fldCharType="begin">
          <w:fldData xml:space="preserve">PEVuZE5vdGU+PENpdGU+PEF1dGhvcj5Ub3J6aWxsaTwvQXV0aG9yPjxZZWFyPjIwMTQ8L1llYXI+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</w:fldData>
        </w:fldChar>
      </w:r>
      <w:r w:rsidR="00311C03" w:rsidRPr="00C30085">
        <w:rPr>
          <w:rFonts w:ascii="Book Antiqua" w:eastAsia="STXingkai" w:hAnsi="Book Antiqua" w:cs="Cambria"/>
          <w:color w:val="auto"/>
          <w:sz w:val="24"/>
          <w:szCs w:val="24"/>
          <w:lang w:val="en-CA"/>
        </w:rPr>
        <w:instrText xml:space="preserve"> ADDIN EN.CITE </w:instrText>
      </w:r>
      <w:r w:rsidR="00311C03" w:rsidRPr="00C30085">
        <w:rPr>
          <w:rFonts w:ascii="Book Antiqua" w:eastAsia="STXingkai" w:hAnsi="Book Antiqua" w:cs="Cambria"/>
          <w:color w:val="auto"/>
          <w:sz w:val="24"/>
          <w:szCs w:val="24"/>
          <w:lang w:val="en-CA"/>
        </w:rPr>
        <w:fldChar w:fldCharType="begin">
          <w:fldData xml:space="preserve">PEVuZE5vdGU+PENpdGU+PEF1dGhvcj5Ub3J6aWxsaTwvQXV0aG9yPjxZZWFyPjIwMTQ8L1llYXI+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</w:fldData>
        </w:fldChar>
      </w:r>
      <w:r w:rsidR="00311C03" w:rsidRPr="00C30085">
        <w:rPr>
          <w:rFonts w:ascii="Book Antiqua" w:eastAsia="STXingkai" w:hAnsi="Book Antiqua" w:cs="Cambria"/>
          <w:color w:val="auto"/>
          <w:sz w:val="24"/>
          <w:szCs w:val="24"/>
          <w:lang w:val="en-CA"/>
        </w:rPr>
        <w:instrText xml:space="preserve"> ADDIN EN.CITE.DATA </w:instrText>
      </w:r>
      <w:r w:rsidR="00311C03" w:rsidRPr="00C30085">
        <w:rPr>
          <w:rFonts w:ascii="Book Antiqua" w:eastAsia="STXingkai" w:hAnsi="Book Antiqua" w:cs="Cambria"/>
          <w:color w:val="auto"/>
          <w:sz w:val="24"/>
          <w:szCs w:val="24"/>
          <w:lang w:val="en-CA"/>
        </w:rPr>
      </w:r>
      <w:r w:rsidR="00311C03" w:rsidRPr="00C30085">
        <w:rPr>
          <w:rFonts w:ascii="Book Antiqua" w:eastAsia="STXingkai" w:hAnsi="Book Antiqua" w:cs="Cambria"/>
          <w:color w:val="auto"/>
          <w:sz w:val="24"/>
          <w:szCs w:val="24"/>
          <w:lang w:val="en-CA"/>
        </w:rPr>
        <w:fldChar w:fldCharType="end"/>
      </w:r>
      <w:r w:rsidR="0064109F" w:rsidRPr="00C30085">
        <w:rPr>
          <w:rFonts w:ascii="Book Antiqua" w:eastAsia="STXingkai" w:hAnsi="Book Antiqua" w:cs="Cambria"/>
          <w:color w:val="auto"/>
          <w:sz w:val="24"/>
          <w:szCs w:val="24"/>
          <w:lang w:val="en-CA"/>
        </w:rPr>
      </w:r>
      <w:r w:rsidR="0064109F" w:rsidRPr="00C30085">
        <w:rPr>
          <w:rFonts w:ascii="Book Antiqua" w:eastAsia="STXingkai" w:hAnsi="Book Antiqua" w:cs="Cambria"/>
          <w:color w:val="auto"/>
          <w:sz w:val="24"/>
          <w:szCs w:val="24"/>
          <w:lang w:val="en-CA"/>
        </w:rPr>
        <w:fldChar w:fldCharType="separate"/>
      </w:r>
      <w:r w:rsidR="00311C03" w:rsidRPr="00C30085">
        <w:rPr>
          <w:rFonts w:ascii="Book Antiqua" w:eastAsia="STXingkai" w:hAnsi="Book Antiqua" w:cs="Cambria"/>
          <w:noProof/>
          <w:color w:val="auto"/>
          <w:sz w:val="24"/>
          <w:szCs w:val="24"/>
          <w:vertAlign w:val="superscript"/>
          <w:lang w:val="en-CA"/>
        </w:rPr>
        <w:t>[</w:t>
      </w:r>
      <w:hyperlink w:anchor="_ENREF_59" w:tooltip="Torzilli, 2014 #55" w:history="1">
        <w:r w:rsidR="005308B2" w:rsidRPr="00C30085">
          <w:rPr>
            <w:rFonts w:ascii="Book Antiqua" w:eastAsia="STXingkai" w:hAnsi="Book Antiqua" w:cs="Cambria"/>
            <w:noProof/>
            <w:color w:val="auto"/>
            <w:sz w:val="24"/>
            <w:szCs w:val="24"/>
            <w:vertAlign w:val="superscript"/>
            <w:lang w:val="en-CA"/>
          </w:rPr>
          <w:t>59</w:t>
        </w:r>
      </w:hyperlink>
      <w:r w:rsidR="00311C03" w:rsidRPr="00C30085">
        <w:rPr>
          <w:rFonts w:ascii="Book Antiqua" w:eastAsia="STXingkai" w:hAnsi="Book Antiqua" w:cs="Cambria"/>
          <w:noProof/>
          <w:color w:val="auto"/>
          <w:sz w:val="24"/>
          <w:szCs w:val="24"/>
          <w:vertAlign w:val="superscript"/>
          <w:lang w:val="en-CA"/>
        </w:rPr>
        <w:t>]</w:t>
      </w:r>
      <w:r w:rsidR="0064109F" w:rsidRPr="00C30085">
        <w:rPr>
          <w:rFonts w:ascii="Book Antiqua" w:eastAsia="STXingkai" w:hAnsi="Book Antiqua" w:cs="Cambria"/>
          <w:color w:val="auto"/>
          <w:sz w:val="24"/>
          <w:szCs w:val="24"/>
          <w:lang w:val="en-CA"/>
        </w:rPr>
        <w:fldChar w:fldCharType="end"/>
      </w:r>
      <w:r w:rsidR="007523C5" w:rsidRPr="00C30085">
        <w:rPr>
          <w:rFonts w:ascii="Book Antiqua" w:eastAsia="STXingkai" w:hAnsi="Book Antiqua" w:cs="Cambria"/>
          <w:color w:val="auto"/>
          <w:sz w:val="24"/>
          <w:szCs w:val="24"/>
          <w:lang w:val="en-CA"/>
        </w:rPr>
        <w:t xml:space="preserve"> suggested that CE-IOUS be reserved for patients with multiple and isoechoic liver lesions on IOUS</w:t>
      </w:r>
      <w:r w:rsidR="00943C72" w:rsidRPr="00C30085">
        <w:rPr>
          <w:rFonts w:ascii="Book Antiqua" w:eastAsia="STXingkai" w:hAnsi="Book Antiqua" w:cs="Cambria"/>
          <w:b/>
          <w:bCs/>
          <w:iCs/>
          <w:color w:val="auto"/>
          <w:sz w:val="24"/>
          <w:szCs w:val="24"/>
        </w:rPr>
        <w:t xml:space="preserve">. </w:t>
      </w:r>
    </w:p>
    <w:p w14:paraId="16224875" w14:textId="77777777" w:rsidR="001E7E2B" w:rsidRPr="00C30085" w:rsidRDefault="001E7E2B" w:rsidP="005D4E68">
      <w:pPr>
        <w:pStyle w:val="Body"/>
        <w:adjustRightInd w:val="0"/>
        <w:snapToGrid w:val="0"/>
        <w:spacing w:after="0" w:line="360" w:lineRule="auto"/>
        <w:jc w:val="both"/>
        <w:rPr>
          <w:rFonts w:ascii="Book Antiqua" w:eastAsia="STXingkai" w:hAnsi="Book Antiqua" w:cs="Cambria"/>
          <w:b/>
          <w:bCs/>
          <w:iCs/>
          <w:color w:val="auto"/>
          <w:sz w:val="24"/>
          <w:szCs w:val="24"/>
        </w:rPr>
      </w:pPr>
    </w:p>
    <w:p w14:paraId="5DD3B9E2" w14:textId="0C666537" w:rsidR="001E7E2B" w:rsidRPr="00C30085" w:rsidRDefault="00FF313D" w:rsidP="005D4E68">
      <w:pPr>
        <w:pStyle w:val="Body"/>
        <w:adjustRightInd w:val="0"/>
        <w:snapToGrid w:val="0"/>
        <w:spacing w:after="0" w:line="360" w:lineRule="auto"/>
        <w:jc w:val="both"/>
        <w:rPr>
          <w:rFonts w:ascii="Book Antiqua" w:eastAsia="STXingkai" w:hAnsi="Book Antiqua" w:cs="Cambria"/>
          <w:b/>
          <w:bCs/>
          <w:color w:val="auto"/>
          <w:sz w:val="24"/>
          <w:szCs w:val="24"/>
        </w:rPr>
      </w:pPr>
      <w:r w:rsidRPr="00C30085">
        <w:rPr>
          <w:rFonts w:ascii="Book Antiqua" w:eastAsia="STXingkai" w:hAnsi="Book Antiqua" w:cs="Cambria"/>
          <w:b/>
          <w:bCs/>
          <w:color w:val="auto"/>
          <w:sz w:val="24"/>
          <w:szCs w:val="24"/>
        </w:rPr>
        <w:t xml:space="preserve">HEPATIC </w:t>
      </w:r>
      <w:r w:rsidR="00943C72" w:rsidRPr="00C30085">
        <w:rPr>
          <w:rFonts w:ascii="Book Antiqua" w:eastAsia="STXingkai" w:hAnsi="Book Antiqua" w:cs="Cambria"/>
          <w:b/>
          <w:bCs/>
          <w:color w:val="auto"/>
          <w:sz w:val="24"/>
          <w:szCs w:val="24"/>
        </w:rPr>
        <w:t>FACTORS</w:t>
      </w:r>
    </w:p>
    <w:p w14:paraId="1E8EFEC7" w14:textId="14C0F859" w:rsidR="001E7E2B" w:rsidRPr="00C30085" w:rsidRDefault="00FF313D"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Despite the fact being that resection of hepatic metastases remains the only curative option for CRLM, less than 25% of pati</w:t>
      </w:r>
      <w:r w:rsidR="005213BC" w:rsidRPr="00C30085">
        <w:rPr>
          <w:rFonts w:ascii="Book Antiqua" w:eastAsia="STXingkai" w:hAnsi="Book Antiqua" w:cs="Cambria"/>
          <w:color w:val="auto"/>
          <w:sz w:val="24"/>
          <w:szCs w:val="24"/>
        </w:rPr>
        <w:t>ents are candidates for surgery</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Adson&lt;/Author&gt;&lt;Year&gt;1987&lt;/Year&gt;&lt;RecNum&gt;12&lt;/RecNum&gt;&lt;DisplayText&gt;&lt;style face="superscript"&gt;[12]&lt;/style&gt;&lt;/DisplayText&gt;&lt;record&gt;&lt;rec-number&gt;12&lt;/rec-number&gt;&lt;foreign-keys&gt;&lt;key app="EN" db-id="wvxspzfe8szr2mewtdpv9arotaddzsrz2550" timestamp="0"&gt;12&lt;/key&gt;&lt;/foreign-keys&gt;&lt;ref-type name="Journal Article"&gt;17&lt;/ref-type&gt;&lt;contributors&gt;&lt;authors&gt;&lt;author&gt;Adson, M. A.&lt;/author&gt;&lt;/authors&gt;&lt;/contributors&gt;&lt;titles&gt;&lt;title&gt;Resection of liver metastases—When is it worthwhile?&lt;/title&gt;&lt;secondary-title&gt;World Journal of Surgery&lt;/secondary-title&gt;&lt;/titles&gt;&lt;periodical&gt;&lt;full-title&gt;World journal of surgery&lt;/full-title&gt;&lt;/periodical&gt;&lt;pages&gt;511-520&lt;/pages&gt;&lt;volume&gt;11&lt;/volume&gt;&lt;number&gt;4&lt;/number&gt;&lt;dates&gt;&lt;year&gt;1987&lt;/year&gt;&lt;/dates&gt;&lt;publisher&gt;Springer&lt;/publisher&gt;&lt;isbn&gt;0364-2313&amp;#xD;1432-2323&lt;/isbn&gt;&lt;accession-num&gt;3630196&lt;/accession-num&gt;&lt;urls&gt;&lt;related-urls&gt;&lt;url&gt;http://www.ncbi.nlm.nih.gov/pubmed/3630196&lt;/url&gt;&lt;/related-urls&gt;&lt;/urls&gt;&lt;electronic-resource-num&gt;10.1007/bf01655817&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 w:tooltip="Adson, 1987 #12" w:history="1">
        <w:r w:rsidR="005308B2" w:rsidRPr="00C30085">
          <w:rPr>
            <w:rFonts w:ascii="Book Antiqua" w:eastAsia="STXingkai" w:hAnsi="Book Antiqua" w:cs="Cambria"/>
            <w:noProof/>
            <w:color w:val="auto"/>
            <w:sz w:val="24"/>
            <w:szCs w:val="24"/>
            <w:vertAlign w:val="superscript"/>
          </w:rPr>
          <w:t>1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213B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t>
      </w:r>
      <w:r w:rsidR="005213BC" w:rsidRPr="00C30085">
        <w:rPr>
          <w:rFonts w:ascii="Book Antiqua" w:eastAsia="STXingkai" w:hAnsi="Book Antiqua" w:cs="Cambria"/>
          <w:color w:val="auto"/>
          <w:sz w:val="24"/>
          <w:szCs w:val="24"/>
        </w:rPr>
        <w:t xml:space="preserve">In 1986, Hughs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Hughes&lt;/Author&gt;&lt;Year&gt;1986&lt;/Year&gt;&lt;RecNum&gt;33&lt;/RecNum&gt;&lt;DisplayText&gt;&lt;style face="superscript"&gt;[14]&lt;/style&gt;&lt;/DisplayText&gt;&lt;record&gt;&lt;rec-number&gt;33&lt;/rec-number&gt;&lt;foreign-keys&gt;&lt;key app="EN" db-id="wvxspzfe8szr2mewtdpv9arotaddzsrz2550" timestamp="0"&gt;33&lt;/key&gt;&lt;/foreign-keys&gt;&lt;ref-type name="Journal Article"&gt;17&lt;/ref-type&gt;&lt;contributors&gt;&lt;authors&gt;&lt;author&gt;Hughes, K. S.&lt;/author&gt;&lt;author&gt;Simon, R.&lt;/author&gt;&lt;author&gt;Songhorabodi, S.&lt;/author&gt;&lt;author&gt;Adson, M. A.&lt;/author&gt;&lt;author&gt;Ilstrup, D. M.&lt;/author&gt;&lt;author&gt;Fortner, J. G.&lt;/author&gt;&lt;author&gt;Maclean, B. J.&lt;/author&gt;&lt;author&gt;Foster, J. H.&lt;/author&gt;&lt;author&gt;Daly, J. M.&lt;/author&gt;&lt;author&gt;Fitzherbert, D.&lt;/author&gt;&lt;author&gt;et al.,&lt;/author&gt;&lt;/authors&gt;&lt;/contributors&gt;&lt;titles&gt;&lt;title&gt;Resection of the liver for colorectal carcinoma metastases: a multi-institutional study of patterns of recurrence&lt;/title&gt;&lt;secondary-title&gt;Surgery&lt;/secondary-title&gt;&lt;/titles&gt;&lt;periodical&gt;&lt;full-title&gt;Surgery&lt;/full-title&gt;&lt;/periodical&gt;&lt;pages&gt;278-84&lt;/pages&gt;&lt;volume&gt;100&lt;/volume&gt;&lt;number&gt;2&lt;/number&gt;&lt;keywords&gt;&lt;keyword&gt;Clinical Trials as Topic&lt;/keyword&gt;&lt;keyword&gt;Colonic Neoplasms/*pathology&lt;/keyword&gt;&lt;keyword&gt;Hepatectomy&lt;/keyword&gt;&lt;keyword&gt;Humans&lt;/keyword&gt;&lt;keyword&gt;Liver Neoplasms/mortality/*secondary/surgery&lt;/keyword&gt;&lt;keyword&gt;Lung Neoplasms/secondary&lt;/keyword&gt;&lt;keyword&gt;Neoplasm Recurrence, Local/*epidemiology&lt;/keyword&gt;&lt;keyword&gt;Postoperative Care&lt;/keyword&gt;&lt;keyword&gt;Rectal Neoplasms/*pathology&lt;/keyword&gt;&lt;keyword&gt;Registries&lt;/keyword&gt;&lt;keyword&gt;Retrospective Studies&lt;/keyword&gt;&lt;keyword&gt;Risk&lt;/keyword&gt;&lt;keyword&gt;Time Factors&lt;/keyword&gt;&lt;/keywords&gt;&lt;dates&gt;&lt;year&gt;1986&lt;/year&gt;&lt;pub-dates&gt;&lt;date&gt;Aug&lt;/date&gt;&lt;/pub-dates&gt;&lt;/dates&gt;&lt;isbn&gt;0039-6060 (Print)&amp;#xD;0039-6060 (Linking)&lt;/isbn&gt;&lt;accession-num&gt;3526605&lt;/accession-num&gt;&lt;urls&gt;&lt;related-urls&gt;&lt;url&gt;http://www.ncbi.nlm.nih.gov/pubmed/3526605&lt;/url&gt;&lt;/related-urls&gt;&lt;/urls&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 w:tooltip="Hughes, 1986 #33" w:history="1">
        <w:r w:rsidR="005308B2" w:rsidRPr="00C30085">
          <w:rPr>
            <w:rFonts w:ascii="Book Antiqua" w:eastAsia="STXingkai" w:hAnsi="Book Antiqua" w:cs="Cambria"/>
            <w:noProof/>
            <w:color w:val="auto"/>
            <w:sz w:val="24"/>
            <w:szCs w:val="24"/>
            <w:vertAlign w:val="superscript"/>
          </w:rPr>
          <w:t>1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analyzed their hepatic metastases registry; this was the first reported attempt to develop a criteria for indications and contraindications for resection. They regarded the presence of positive porta-hepatis node, extra hepatic metastases, or four or more hepatic metastases to be contraindications to liver resection. Patients with Duke’s C primary tumor presenting with multiple metastases or synchronous metastatic disease were also considered to be inappropriate for liver resection. Duri</w:t>
      </w:r>
      <w:r w:rsidR="005213BC" w:rsidRPr="00C30085">
        <w:rPr>
          <w:rFonts w:ascii="Book Antiqua" w:eastAsia="STXingkai" w:hAnsi="Book Antiqua" w:cs="Cambria"/>
          <w:color w:val="auto"/>
          <w:sz w:val="24"/>
          <w:szCs w:val="24"/>
        </w:rPr>
        <w:t xml:space="preserve">ng the same year, Ekberg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Ekberg&lt;/Author&gt;&lt;Year&gt;1986&lt;/Year&gt;&lt;RecNum&gt;104&lt;/RecNum&gt;&lt;DisplayText&gt;&lt;style face="superscript"&gt;[60]&lt;/style&gt;&lt;/DisplayText&gt;&lt;record&gt;&lt;rec-number&gt;104&lt;/rec-number&gt;&lt;foreign-keys&gt;&lt;key app="EN" db-id="wvxspzfe8szr2mewtdpv9arotaddzsrz2550" timestamp="1418461258"&gt;104&lt;/key&gt;&lt;/foreign-keys&gt;&lt;ref-type name="Journal Article"&gt;17&lt;/ref-type&gt;&lt;contributors&gt;&lt;authors&gt;&lt;author&gt;Ekberg, H.&lt;/author&gt;&lt;author&gt;Tranberg, K. G.&lt;/author&gt;&lt;author&gt;Andersson, R.&lt;/author&gt;&lt;author&gt;Lundstedt, C.&lt;/author&gt;&lt;author&gt;Hagerstrand, I.&lt;/author&gt;&lt;author&gt;Ranstam, J.&lt;/author&gt;&lt;author&gt;Bengmark, S.&lt;/author&gt;&lt;/authors&gt;&lt;/contributors&gt;&lt;titles&gt;&lt;title&gt;Determinants of survival in liver resection for colorectal secondaries&lt;/title&gt;&lt;secondary-title&gt;Br J Surg&lt;/secondary-title&gt;&lt;/titles&gt;&lt;periodical&gt;&lt;full-title&gt;Br J Surg&lt;/full-title&gt;&lt;abbr-1&gt;The British journal of surgery&lt;/abbr-1&gt;&lt;/periodical&gt;&lt;pages&gt;727-31&lt;/pages&gt;&lt;volume&gt;73&lt;/volume&gt;&lt;number&gt;9&lt;/number&gt;&lt;keywords&gt;&lt;keyword&gt;Adult&lt;/keyword&gt;&lt;keyword&gt;Aged&lt;/keyword&gt;&lt;keyword&gt;Colonic Neoplasms/*pathology&lt;/keyword&gt;&lt;keyword&gt;Female&lt;/keyword&gt;&lt;keyword&gt;Humans&lt;/keyword&gt;&lt;keyword&gt;Liver/*surgery&lt;/keyword&gt;&lt;keyword&gt;Liver Neoplasms/mortality/*secondary/surgery&lt;/keyword&gt;&lt;keyword&gt;Male&lt;/keyword&gt;&lt;keyword&gt;Middle Aged&lt;/keyword&gt;&lt;keyword&gt;Neoplasm Recurrence, Local&lt;/keyword&gt;&lt;keyword&gt;Postoperative Complications&lt;/keyword&gt;&lt;keyword&gt;Prognosis&lt;/keyword&gt;&lt;keyword&gt;Rectal Neoplasms/*pathology&lt;/keyword&gt;&lt;/keywords&gt;&lt;dates&gt;&lt;year&gt;1986&lt;/year&gt;&lt;pub-dates&gt;&lt;date&gt;Sep&lt;/date&gt;&lt;/pub-dates&gt;&lt;/dates&gt;&lt;publisher&gt;Wiley Online Library&lt;/publisher&gt;&lt;isbn&gt;0007-1323 (Print)&amp;#xD;0007-1323 (Linking)&lt;/isbn&gt;&lt;accession-num&gt;3756436&lt;/accession-num&gt;&lt;urls&gt;&lt;related-urls&gt;&lt;url&gt;http://www.ncbi.nlm.nih.gov/pubmed/3756436&lt;/url&gt;&lt;/related-urls&gt;&lt;/urls&gt;&lt;electronic-resource-num&gt;10.1002/bjs.1800730917&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60" w:tooltip="Ekberg, 1986 #104" w:history="1">
        <w:r w:rsidR="005308B2" w:rsidRPr="00C30085">
          <w:rPr>
            <w:rFonts w:ascii="Book Antiqua" w:eastAsia="STXingkai" w:hAnsi="Book Antiqua" w:cs="Cambria"/>
            <w:noProof/>
            <w:color w:val="auto"/>
            <w:sz w:val="24"/>
            <w:szCs w:val="24"/>
            <w:vertAlign w:val="superscript"/>
          </w:rPr>
          <w:t>6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required the following to be present to qualify for resection: a maximum of three liver lesions, the ability to achieve a 10mm resection margin, and absence of extrahepatic metastases.</w:t>
      </w:r>
      <w:r w:rsidR="001E7E2B"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Since then, most, if not all, of these prerequisites have been challenged; the criteria are</w:t>
      </w:r>
      <w:r w:rsidR="001E7E2B" w:rsidRPr="00C30085">
        <w:rPr>
          <w:rFonts w:ascii="Book Antiqua" w:eastAsia="STXingkai" w:hAnsi="Book Antiqua" w:cs="Cambria"/>
          <w:color w:val="auto"/>
          <w:sz w:val="24"/>
          <w:szCs w:val="24"/>
        </w:rPr>
        <w:t xml:space="preserve"> continuously undergoing revision </w:t>
      </w:r>
      <w:r w:rsidRPr="00C30085">
        <w:rPr>
          <w:rFonts w:ascii="Book Antiqua" w:eastAsia="STXingkai" w:hAnsi="Book Antiqua" w:cs="Cambria"/>
          <w:color w:val="auto"/>
          <w:sz w:val="24"/>
          <w:szCs w:val="24"/>
        </w:rPr>
        <w:t xml:space="preserve">and </w:t>
      </w:r>
      <w:r w:rsidR="001E7E2B" w:rsidRPr="00C30085">
        <w:rPr>
          <w:rFonts w:ascii="Book Antiqua" w:eastAsia="STXingkai" w:hAnsi="Book Antiqua" w:cs="Cambria"/>
          <w:color w:val="auto"/>
          <w:sz w:val="24"/>
          <w:szCs w:val="24"/>
        </w:rPr>
        <w:t>expansio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Khatri&lt;/Author&gt;&lt;Year&gt;2005&lt;/Year&gt;&lt;RecNum&gt;13&lt;/RecNum&gt;&lt;DisplayText&gt;&lt;style face="superscript"&gt;[13]&lt;/style&gt;&lt;/DisplayText&gt;&lt;record&gt;&lt;rec-number&gt;13&lt;/rec-number&gt;&lt;foreign-keys&gt;&lt;key app="EN" db-id="wvxspzfe8szr2mewtdpv9arotaddzsrz2550" timestamp="0"&gt;13&lt;/key&gt;&lt;/foreign-keys&gt;&lt;ref-type name="Journal Article"&gt;17&lt;/ref-type&gt;&lt;contributors&gt;&lt;authors&gt;&lt;author&gt;Khatri, V. P.&lt;/author&gt;&lt;author&gt;Petrelli, N. J.&lt;/author&gt;&lt;author&gt;Belghiti, J.&lt;/author&gt;&lt;/authors&gt;&lt;/contributors&gt;&lt;auth-address&gt;Division of Surgical Oncology, University of California, Davis Center, Sacramento, CA 95817, USA. vijay.khatri@ucdmc.ucdavis.edu&lt;/auth-address&gt;&lt;titles&gt;&lt;title&gt;Extending the frontiers of surgical therapy for hepatic colorectal metastases: is there a limit?&lt;/title&gt;&lt;secondary-title&gt;J Clin Oncol&lt;/secondary-title&gt;&lt;/titles&gt;&lt;periodical&gt;&lt;full-title&gt;J Clin Oncol&lt;/full-title&gt;&lt;/periodical&gt;&lt;pages&gt;8490-9&lt;/pages&gt;&lt;volume&gt;23&lt;/volume&gt;&lt;number&gt;33&lt;/number&gt;&lt;keywords&gt;&lt;keyword&gt;Colorectal Neoplasms/*pathology&lt;/keyword&gt;&lt;keyword&gt;Hemostasis, Surgical/instrumentation&lt;/keyword&gt;&lt;keyword&gt;Hepatectomy/instrumentation/*methods&lt;/keyword&gt;&lt;keyword&gt;Humans&lt;/keyword&gt;&lt;keyword&gt;Liver Neoplasms/diagnosis/*secondary/*surgery&lt;/keyword&gt;&lt;keyword&gt;Patient Selection&lt;/keyword&gt;&lt;keyword&gt;Perioperative Care&lt;/keyword&gt;&lt;keyword&gt;Prognosis&lt;/keyword&gt;&lt;keyword&gt;Ultrasonography, Interventional&lt;/keyword&gt;&lt;/keywords&gt;&lt;dates&gt;&lt;year&gt;2005&lt;/year&gt;&lt;pub-dates&gt;&lt;date&gt;Nov 20&lt;/date&gt;&lt;/pub-dates&gt;&lt;/dates&gt;&lt;publisher&gt;American Society of Clinical Oncology&lt;/publisher&gt;&lt;isbn&gt;0732-183X (Print)&amp;#xD;0732-183X (Linking)&lt;/isbn&gt;&lt;accession-num&gt;16230676&lt;/accession-num&gt;&lt;urls&gt;&lt;related-urls&gt;&lt;url&gt;http://www.ncbi.nlm.nih.gov/pubmed/16230676&lt;/url&gt;&lt;/related-urls&gt;&lt;/urls&gt;&lt;electronic-resource-num&gt;10.1200/JCO.2004.00.6155&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 w:tooltip="Khatri, 2005 #13" w:history="1">
        <w:r w:rsidR="005308B2" w:rsidRPr="00C30085">
          <w:rPr>
            <w:rFonts w:ascii="Book Antiqua" w:eastAsia="STXingkai" w:hAnsi="Book Antiqua" w:cs="Cambria"/>
            <w:noProof/>
            <w:color w:val="auto"/>
            <w:sz w:val="24"/>
            <w:szCs w:val="24"/>
            <w:vertAlign w:val="superscript"/>
          </w:rPr>
          <w:t>1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213BC" w:rsidRPr="00C30085">
        <w:rPr>
          <w:rFonts w:ascii="Book Antiqua" w:eastAsia="STXingkai" w:hAnsi="Book Antiqua" w:cs="Cambria"/>
          <w:color w:val="auto"/>
          <w:sz w:val="24"/>
          <w:szCs w:val="24"/>
        </w:rPr>
        <w:t>.</w:t>
      </w:r>
    </w:p>
    <w:p w14:paraId="6ED0CC71" w14:textId="77777777" w:rsidR="001E7E2B" w:rsidRPr="00C30085" w:rsidRDefault="001E7E2B" w:rsidP="005D4E68">
      <w:pPr>
        <w:pStyle w:val="Body"/>
        <w:adjustRightInd w:val="0"/>
        <w:snapToGrid w:val="0"/>
        <w:spacing w:after="0" w:line="360" w:lineRule="auto"/>
        <w:jc w:val="both"/>
        <w:rPr>
          <w:rFonts w:ascii="Book Antiqua" w:eastAsia="STXingkai" w:hAnsi="Book Antiqua" w:cs="Cambria"/>
          <w:color w:val="auto"/>
          <w:sz w:val="24"/>
          <w:szCs w:val="24"/>
        </w:rPr>
      </w:pPr>
    </w:p>
    <w:p w14:paraId="5B3FF513" w14:textId="77777777" w:rsidR="007523C5" w:rsidRPr="00C30085" w:rsidRDefault="007523C5" w:rsidP="005D4E68">
      <w:pPr>
        <w:pStyle w:val="Body"/>
        <w:adjustRightInd w:val="0"/>
        <w:snapToGrid w:val="0"/>
        <w:spacing w:after="0" w:line="360" w:lineRule="auto"/>
        <w:jc w:val="both"/>
        <w:rPr>
          <w:rFonts w:ascii="Book Antiqua" w:eastAsia="STXingkai" w:hAnsi="Book Antiqua" w:cs="Cambria"/>
          <w:b/>
          <w:bCs/>
          <w:i/>
          <w:iCs/>
          <w:color w:val="auto"/>
          <w:sz w:val="24"/>
          <w:szCs w:val="24"/>
        </w:rPr>
      </w:pPr>
      <w:r w:rsidRPr="00C30085">
        <w:rPr>
          <w:rFonts w:ascii="Book Antiqua" w:eastAsia="STXingkai" w:hAnsi="Book Antiqua" w:cs="Cambria"/>
          <w:b/>
          <w:bCs/>
          <w:i/>
          <w:iCs/>
          <w:color w:val="auto"/>
          <w:sz w:val="24"/>
          <w:szCs w:val="24"/>
        </w:rPr>
        <w:t>Resectability</w:t>
      </w:r>
      <w:r w:rsidR="001E7E2B" w:rsidRPr="00C30085">
        <w:rPr>
          <w:rFonts w:ascii="Book Antiqua" w:eastAsia="STXingkai" w:hAnsi="Book Antiqua" w:cs="Cambria"/>
          <w:b/>
          <w:bCs/>
          <w:i/>
          <w:iCs/>
          <w:color w:val="auto"/>
          <w:sz w:val="24"/>
          <w:szCs w:val="24"/>
        </w:rPr>
        <w:t xml:space="preserve"> of metastatic lesions</w:t>
      </w:r>
    </w:p>
    <w:p w14:paraId="3FA9B4A4" w14:textId="20C884F9" w:rsidR="007523C5" w:rsidRPr="00C30085" w:rsidRDefault="007523C5"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Currently, the only local requirements that need be met to undergo resection of CRLM are: the anticipation of attaining a negative margin (R0), whilst maintaining an adequate future liver remnant (FLR) with adequate vascular inflow</w:t>
      </w:r>
      <w:r w:rsidR="005213BC" w:rsidRPr="00C30085">
        <w:rPr>
          <w:rFonts w:ascii="Book Antiqua" w:eastAsia="STXingkai" w:hAnsi="Book Antiqua" w:cs="Cambria"/>
          <w:color w:val="auto"/>
          <w:sz w:val="24"/>
          <w:szCs w:val="24"/>
        </w:rPr>
        <w:t>, outflow and biliary drainage</w:t>
      </w:r>
      <w:r w:rsidR="0064109F" w:rsidRPr="00C30085">
        <w:rPr>
          <w:rFonts w:ascii="Book Antiqua" w:eastAsia="STXingkai" w:hAnsi="Book Antiqua" w:cs="Cambria"/>
          <w:color w:val="auto"/>
          <w:sz w:val="24"/>
          <w:szCs w:val="24"/>
        </w:rPr>
        <w:fldChar w:fldCharType="begin">
          <w:fldData xml:space="preserve">PEVuZE5vdGU+PENpdGU+PEF1dGhvcj5EYW08L0F1dGhvcj48WWVhcj4yMDE0PC9ZZWFyPjxSZWNO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EYW08L0F1dGhvcj48WWVhcj4yMDE0PC9ZZWFyPjxSZWNO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61" w:tooltip="van Dam, 2014 #57" w:history="1">
        <w:r w:rsidR="005308B2" w:rsidRPr="00C30085">
          <w:rPr>
            <w:rFonts w:ascii="Book Antiqua" w:eastAsia="STXingkai" w:hAnsi="Book Antiqua" w:cs="Cambria"/>
            <w:noProof/>
            <w:color w:val="auto"/>
            <w:sz w:val="24"/>
            <w:szCs w:val="24"/>
            <w:vertAlign w:val="superscript"/>
          </w:rPr>
          <w:t>6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213B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erefore, regardless of other associated clinical factors, patients are candidates for resection </w:t>
      </w:r>
      <w:r w:rsidRPr="00C30085">
        <w:rPr>
          <w:rFonts w:ascii="Book Antiqua" w:eastAsia="STXingkai" w:hAnsi="Book Antiqua" w:cs="Cambria"/>
          <w:color w:val="auto"/>
          <w:sz w:val="24"/>
          <w:szCs w:val="24"/>
        </w:rPr>
        <w:lastRenderedPageBreak/>
        <w:t>provided they have an acceptable functional capacity, with technically resectable metastases confined to the liver, regional lymph nodes and/or lungs</w:t>
      </w:r>
      <w:r w:rsidR="00CE5D51" w:rsidRPr="00C30085">
        <w:rPr>
          <w:rFonts w:ascii="Book Antiqua" w:eastAsia="STXingkai" w:hAnsi="Book Antiqua" w:cs="Cambria"/>
          <w:color w:val="auto"/>
          <w:sz w:val="24"/>
          <w:szCs w:val="24"/>
        </w:rPr>
        <w:fldChar w:fldCharType="begin">
          <w:fldData xml:space="preserve">PEVuZE5vdGU+PENpdGU+PEF1dGhvcj5Gb25nPC9BdXRob3I+PFllYXI+MTk5OTwvWWVhcj48UmVj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Gb25nPC9BdXRob3I+PFllYXI+MTk5OTwvWWVhcj48UmVj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36" w:tooltip="Fong, 1999 #14" w:history="1">
        <w:r w:rsidR="005308B2" w:rsidRPr="00C30085">
          <w:rPr>
            <w:rFonts w:ascii="Book Antiqua" w:eastAsia="STXingkai" w:hAnsi="Book Antiqua" w:cs="Cambria"/>
            <w:noProof/>
            <w:color w:val="auto"/>
            <w:sz w:val="24"/>
            <w:szCs w:val="24"/>
            <w:vertAlign w:val="superscript"/>
          </w:rPr>
          <w:t>36</w:t>
        </w:r>
      </w:hyperlink>
      <w:r w:rsidR="002564B6" w:rsidRPr="00C30085">
        <w:rPr>
          <w:rFonts w:ascii="Book Antiqua" w:eastAsia="STXingkai" w:hAnsi="Book Antiqua" w:cs="Cambria"/>
          <w:noProof/>
          <w:color w:val="auto"/>
          <w:sz w:val="24"/>
          <w:szCs w:val="24"/>
          <w:vertAlign w:val="superscript"/>
        </w:rPr>
        <w:t>,</w:t>
      </w:r>
      <w:hyperlink w:anchor="_ENREF_62" w:tooltip="Pawlik, 2008 #56" w:history="1">
        <w:r w:rsidR="005308B2" w:rsidRPr="00C30085">
          <w:rPr>
            <w:rFonts w:ascii="Book Antiqua" w:eastAsia="STXingkai" w:hAnsi="Book Antiqua" w:cs="Cambria"/>
            <w:noProof/>
            <w:color w:val="auto"/>
            <w:sz w:val="24"/>
            <w:szCs w:val="24"/>
            <w:vertAlign w:val="superscript"/>
          </w:rPr>
          <w:t>62</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5213BC" w:rsidRPr="00C30085">
        <w:rPr>
          <w:rFonts w:ascii="Book Antiqua" w:eastAsia="STXingkai" w:hAnsi="Book Antiqua" w:cs="Cambria"/>
          <w:color w:val="auto"/>
          <w:sz w:val="24"/>
          <w:szCs w:val="24"/>
        </w:rPr>
        <w:t>.</w:t>
      </w:r>
    </w:p>
    <w:p w14:paraId="6C83D024" w14:textId="2B9D3E67" w:rsidR="004A2FCD"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The resection margin has for long been debated; some authors stress that an optimal </w:t>
      </w:r>
      <w:r w:rsidR="005213BC" w:rsidRPr="00C30085">
        <w:rPr>
          <w:rFonts w:ascii="Book Antiqua" w:eastAsia="STXingkai" w:hAnsi="Book Antiqua" w:cs="Cambria"/>
          <w:color w:val="auto"/>
          <w:sz w:val="24"/>
          <w:szCs w:val="24"/>
        </w:rPr>
        <w:t>margin should be at least 10</w:t>
      </w:r>
      <w:r w:rsidR="002564B6" w:rsidRPr="00C30085">
        <w:rPr>
          <w:rFonts w:ascii="Book Antiqua" w:eastAsia="STXingkai" w:hAnsi="Book Antiqua" w:cs="Cambria" w:hint="eastAsia"/>
          <w:color w:val="auto"/>
          <w:sz w:val="24"/>
          <w:szCs w:val="24"/>
          <w:lang w:eastAsia="zh-CN"/>
        </w:rPr>
        <w:t xml:space="preserve"> </w:t>
      </w:r>
      <w:r w:rsidR="005213BC" w:rsidRPr="00C30085">
        <w:rPr>
          <w:rFonts w:ascii="Book Antiqua" w:eastAsia="STXingkai" w:hAnsi="Book Antiqua" w:cs="Cambria"/>
          <w:color w:val="auto"/>
          <w:sz w:val="24"/>
          <w:szCs w:val="24"/>
        </w:rPr>
        <w:t>mm</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Dhir&lt;/Author&gt;&lt;Year&gt;2011&lt;/Year&gt;&lt;RecNum&gt;115&lt;/RecNum&gt;&lt;DisplayText&gt;&lt;style face="superscript"&gt;[63]&lt;/style&gt;&lt;/DisplayText&gt;&lt;record&gt;&lt;rec-number&gt;115&lt;/rec-number&gt;&lt;foreign-keys&gt;&lt;key app="EN" db-id="wvxspzfe8szr2mewtdpv9arotaddzsrz2550" timestamp="1418726746"&gt;115&lt;/key&gt;&lt;/foreign-keys&gt;&lt;ref-type name="Journal Article"&gt;17&lt;/ref-type&gt;&lt;contributors&gt;&lt;authors&gt;&lt;author&gt;Dhir, M.&lt;/author&gt;&lt;author&gt;Lyden, E. R.&lt;/author&gt;&lt;author&gt;Wang, A.&lt;/author&gt;&lt;author&gt;Smith, L. M.&lt;/author&gt;&lt;author&gt;Ullrich, F.&lt;/author&gt;&lt;author&gt;Are, C.&lt;/author&gt;&lt;/authors&gt;&lt;/contributors&gt;&lt;auth-address&gt;Department of Surgery, Division of Surgical Oncology, Eppley Cancer Center, University of Nebraska Medical Center, Omaha, NE 68198, USA.&lt;/auth-address&gt;&lt;titles&gt;&lt;title&gt;Influence of margins on overall survival after hepatic resection for colorectal metastasis: a meta-analysis&lt;/title&gt;&lt;secondary-title&gt;Ann Surg&lt;/secondary-title&gt;&lt;/titles&gt;&lt;periodical&gt;&lt;full-title&gt;Ann Surg&lt;/full-title&gt;&lt;/periodical&gt;&lt;pages&gt;234-42&lt;/pages&gt;&lt;volume&gt;254&lt;/volume&gt;&lt;number&gt;2&lt;/number&gt;&lt;keywords&gt;&lt;keyword&gt;Colorectal Neoplasms/*mortality/pathology/surgery&lt;/keyword&gt;&lt;keyword&gt;Disease-Free Survival&lt;/keyword&gt;&lt;keyword&gt;Hepatectomy/*methods&lt;/keyword&gt;&lt;keyword&gt;Humans&lt;/keyword&gt;&lt;keyword&gt;Liver/pathology&lt;/keyword&gt;&lt;keyword&gt;Liver Neoplasms/*mortality/pathology/*secondary/*surgery&lt;/keyword&gt;&lt;keyword&gt;Odds Ratio&lt;/keyword&gt;&lt;/keywords&gt;&lt;dates&gt;&lt;year&gt;2011&lt;/year&gt;&lt;pub-dates&gt;&lt;date&gt;Aug&lt;/date&gt;&lt;/pub-dates&gt;&lt;/dates&gt;&lt;publisher&gt;LWW&lt;/publisher&gt;&lt;isbn&gt;1528-1140 (Electronic)&amp;#xD;0003-4932 (Linking)&lt;/isbn&gt;&lt;accession-num&gt;21694583&lt;/accession-num&gt;&lt;urls&gt;&lt;related-urls&gt;&lt;url&gt;http://www.ncbi.nlm.nih.gov/pubmed/21694583&lt;/url&gt;&lt;/related-urls&gt;&lt;/urls&gt;&lt;electronic-resource-num&gt;10.1097/SLA.0b013e318223c609&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63" w:tooltip="Dhir, 2011 #115" w:history="1">
        <w:r w:rsidR="005308B2" w:rsidRPr="00C30085">
          <w:rPr>
            <w:rFonts w:ascii="Book Antiqua" w:eastAsia="STXingkai" w:hAnsi="Book Antiqua" w:cs="Cambria"/>
            <w:noProof/>
            <w:color w:val="auto"/>
            <w:sz w:val="24"/>
            <w:szCs w:val="24"/>
            <w:vertAlign w:val="superscript"/>
          </w:rPr>
          <w:t>6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213B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ough a sub</w:t>
      </w:r>
      <w:r w:rsidR="002A5E53"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centimetric margin should not</w:t>
      </w:r>
      <w:r w:rsidR="005213BC" w:rsidRPr="00C30085">
        <w:rPr>
          <w:rFonts w:ascii="Book Antiqua" w:eastAsia="STXingkai" w:hAnsi="Book Antiqua" w:cs="Cambria"/>
          <w:color w:val="auto"/>
          <w:sz w:val="24"/>
          <w:szCs w:val="24"/>
        </w:rPr>
        <w:t xml:space="preserve"> be a criterion of exclusio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Charnsangavej&lt;/Author&gt;&lt;Year&gt;2006&lt;/Year&gt;&lt;RecNum&gt;41&lt;/RecNum&gt;&lt;DisplayText&gt;&lt;style face="superscript"&gt;[42]&lt;/style&gt;&lt;/DisplayText&gt;&lt;record&gt;&lt;rec-number&gt;41&lt;/rec-number&gt;&lt;foreign-keys&gt;&lt;key app="EN" db-id="wvxspzfe8szr2mewtdpv9arotaddzsrz2550" timestamp="0"&gt;41&lt;/key&gt;&lt;/foreign-keys&gt;&lt;ref-type name="Journal Article"&gt;17&lt;/ref-type&gt;&lt;contributors&gt;&lt;authors&gt;&lt;author&gt;Charnsangavej, C.&lt;/author&gt;&lt;author&gt;Clary, B.&lt;/author&gt;&lt;author&gt;Fong, Y.&lt;/author&gt;&lt;author&gt;Grothey, A.&lt;/author&gt;&lt;author&gt;Pawlik, T. M.&lt;/author&gt;&lt;author&gt;Choti, M. A.&lt;/author&gt;&lt;/authors&gt;&lt;/contributors&gt;&lt;auth-address&gt;Department of Radiology, M. D. Anderson Cancer Center, Houston, TX, USA.&lt;/auth-address&gt;&lt;titles&gt;&lt;title&gt;Selection of patients for resection of hepatic colorectal metastases: expert consensus statement&lt;/title&gt;&lt;secondary-title&gt;Ann Surg Oncol&lt;/secondary-title&gt;&lt;/titles&gt;&lt;periodical&gt;&lt;full-title&gt;Ann Surg Oncol&lt;/full-title&gt;&lt;/periodical&gt;&lt;pages&gt;1261-8&lt;/pages&gt;&lt;volume&gt;13&lt;/volume&gt;&lt;number&gt;10&lt;/number&gt;&lt;keywords&gt;&lt;keyword&gt;Biological Markers&lt;/keyword&gt;&lt;keyword&gt;Colorectal Neoplasms/*pathology/radionuclide imaging&lt;/keyword&gt;&lt;keyword&gt;Hepatectomy/*methods&lt;/keyword&gt;&lt;keyword&gt;Humans&lt;/keyword&gt;&lt;keyword&gt;Liver Neoplasms/*secondary/*surgery/therapy&lt;/keyword&gt;&lt;keyword&gt;Magnetic Resonance Imaging&lt;/keyword&gt;&lt;keyword&gt;Neoadjuvant Therapy&lt;/keyword&gt;&lt;keyword&gt;Neoplasm Metastasis&lt;/keyword&gt;&lt;keyword&gt;*Patient Selection&lt;/keyword&gt;&lt;keyword&gt;Positron-Emission Tomography&lt;/keyword&gt;&lt;keyword&gt;Prognosis&lt;/keyword&gt;&lt;keyword&gt;Tomography, X-Ray Computed&lt;/keyword&gt;&lt;/keywords&gt;&lt;dates&gt;&lt;year&gt;2006&lt;/year&gt;&lt;pub-dates&gt;&lt;date&gt;Oct&lt;/date&gt;&lt;/pub-dates&gt;&lt;/dates&gt;&lt;publisher&gt;Springer&lt;/publisher&gt;&lt;isbn&gt;1068-9265 (Print)&amp;#xD;1068-9265 (Linking)&lt;/isbn&gt;&lt;accession-num&gt;16947009&lt;/accession-num&gt;&lt;urls&gt;&lt;related-urls&gt;&lt;url&gt;http://www.ncbi.nlm.nih.gov/pubmed/16947009&lt;/url&gt;&lt;/related-urls&gt;&lt;/urls&gt;&lt;electronic-resource-num&gt;10.1245/s10434-006-9023-y&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2" w:tooltip="Charnsangavej, 2006 #41" w:history="1">
        <w:r w:rsidR="005308B2" w:rsidRPr="00C30085">
          <w:rPr>
            <w:rFonts w:ascii="Book Antiqua" w:eastAsia="STXingkai" w:hAnsi="Book Antiqua" w:cs="Cambria"/>
            <w:noProof/>
            <w:color w:val="auto"/>
            <w:sz w:val="24"/>
            <w:szCs w:val="24"/>
            <w:vertAlign w:val="superscript"/>
          </w:rPr>
          <w:t>4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213B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In contrast, various others and large scale studies report that neither overall nor disease free survival nor recurrence is affec</w:t>
      </w:r>
      <w:r w:rsidR="005213BC" w:rsidRPr="00C30085">
        <w:rPr>
          <w:rFonts w:ascii="Book Antiqua" w:eastAsia="STXingkai" w:hAnsi="Book Antiqua" w:cs="Cambria"/>
          <w:color w:val="auto"/>
          <w:sz w:val="24"/>
          <w:szCs w:val="24"/>
        </w:rPr>
        <w:t>ted by the width of the margin</w:t>
      </w:r>
      <w:r w:rsidR="0064109F" w:rsidRPr="00C30085">
        <w:rPr>
          <w:rFonts w:ascii="Book Antiqua" w:eastAsia="STXingkai" w:hAnsi="Book Antiqua" w:cs="Cambria"/>
          <w:color w:val="auto"/>
          <w:sz w:val="24"/>
          <w:szCs w:val="24"/>
        </w:rPr>
        <w:fldChar w:fldCharType="begin">
          <w:fldData xml:space="preserve">PEVuZE5vdGU+PENpdGU+PEF1dGhvcj5Lb2t1ZG88L0F1dGhvcj48WWVhcj4yMDAyPC9ZZWFyPjxS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Lb2t1ZG88L0F1dGhvcj48WWVhcj4yMDAyPC9ZZWFyPjxS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64" w:tooltip="Kokudo, 2002 #116" w:history="1">
        <w:r w:rsidR="005308B2" w:rsidRPr="00C30085">
          <w:rPr>
            <w:rFonts w:ascii="Book Antiqua" w:eastAsia="STXingkai" w:hAnsi="Book Antiqua" w:cs="Cambria"/>
            <w:noProof/>
            <w:color w:val="auto"/>
            <w:sz w:val="24"/>
            <w:szCs w:val="24"/>
            <w:vertAlign w:val="superscript"/>
          </w:rPr>
          <w:t>64-6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213B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idespread acceptance of margins as narrow as 1mm or less emerges from the realization of the importance of preser</w:t>
      </w:r>
      <w:r w:rsidR="005213BC" w:rsidRPr="00C30085">
        <w:rPr>
          <w:rFonts w:ascii="Book Antiqua" w:eastAsia="STXingkai" w:hAnsi="Book Antiqua" w:cs="Cambria"/>
          <w:color w:val="auto"/>
          <w:sz w:val="24"/>
          <w:szCs w:val="24"/>
        </w:rPr>
        <w:t>ving liver volume and function</w:t>
      </w:r>
      <w:r w:rsidR="0064109F" w:rsidRPr="00C30085">
        <w:rPr>
          <w:rFonts w:ascii="Book Antiqua" w:eastAsia="STXingkai" w:hAnsi="Book Antiqua" w:cs="Cambria"/>
          <w:color w:val="auto"/>
          <w:sz w:val="24"/>
          <w:szCs w:val="24"/>
        </w:rPr>
        <w:fldChar w:fldCharType="begin">
          <w:fldData xml:space="preserve">PEVuZE5vdGU+PENpdGU+PEF1dGhvcj5Jbm91ZTwvQXV0aG9yPjxZZWFyPjIwMTI8L1llYXI+PFJl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Jbm91ZTwvQXV0aG9yPjxZZWFyPjIwMTI8L1llYXI+PFJl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0" w:tooltip="Inoue, 2012 #58" w:history="1">
        <w:r w:rsidR="005308B2" w:rsidRPr="00C30085">
          <w:rPr>
            <w:rFonts w:ascii="Book Antiqua" w:eastAsia="STXingkai" w:hAnsi="Book Antiqua" w:cs="Cambria"/>
            <w:noProof/>
            <w:color w:val="auto"/>
            <w:sz w:val="24"/>
            <w:szCs w:val="24"/>
            <w:vertAlign w:val="superscript"/>
          </w:rPr>
          <w:t>4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213B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is is also due to the fact that 58</w:t>
      </w:r>
      <w:r w:rsidR="002564B6" w:rsidRPr="00C30085">
        <w:rPr>
          <w:rFonts w:ascii="Book Antiqua" w:eastAsia="STXingkai" w:hAnsi="Book Antiqua" w:cs="Cambria" w:hint="eastAsia"/>
          <w:color w:val="auto"/>
          <w:sz w:val="24"/>
          <w:szCs w:val="24"/>
          <w:lang w:eastAsia="zh-CN"/>
        </w:rPr>
        <w:t>%</w:t>
      </w:r>
      <w:r w:rsidRPr="00C30085">
        <w:rPr>
          <w:rFonts w:ascii="Book Antiqua" w:eastAsia="STXingkai" w:hAnsi="Book Antiqua" w:cs="Cambria"/>
          <w:color w:val="auto"/>
          <w:sz w:val="24"/>
          <w:szCs w:val="24"/>
        </w:rPr>
        <w:t>-78% of patients develop recurrence after initial resection of CRLM</w:t>
      </w:r>
      <w:r w:rsidR="005213BC" w:rsidRPr="00C30085">
        <w:rPr>
          <w:rFonts w:ascii="Book Antiqua" w:eastAsia="STXingkai" w:hAnsi="Book Antiqua" w:cs="Cambria"/>
          <w:color w:val="auto"/>
          <w:sz w:val="24"/>
          <w:szCs w:val="24"/>
        </w:rPr>
        <w:t>, almost 50% being intrahepatic</w:t>
      </w:r>
      <w:r w:rsidR="0064109F" w:rsidRPr="00C30085">
        <w:rPr>
          <w:rFonts w:ascii="Book Antiqua" w:eastAsia="STXingkai" w:hAnsi="Book Antiqua" w:cs="Cambria"/>
          <w:color w:val="auto"/>
          <w:sz w:val="24"/>
          <w:szCs w:val="24"/>
        </w:rPr>
        <w:fldChar w:fldCharType="begin">
          <w:fldData xml:space="preserve">PEVuZE5vdGU+PENpdGU+PEF1dGhvcj5TdXp1a2k8L0F1dGhvcj48WWVhcj4yMDAxPC9ZZWFyPjxS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TdXp1a2k8L0F1dGhvcj48WWVhcj4yMDAxPC9ZZWFyPjxS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69" w:tooltip="Suzuki, 2001 #139" w:history="1">
        <w:r w:rsidR="005308B2" w:rsidRPr="00C30085">
          <w:rPr>
            <w:rFonts w:ascii="Book Antiqua" w:eastAsia="STXingkai" w:hAnsi="Book Antiqua" w:cs="Cambria"/>
            <w:noProof/>
            <w:color w:val="auto"/>
            <w:sz w:val="24"/>
            <w:szCs w:val="24"/>
            <w:vertAlign w:val="superscript"/>
          </w:rPr>
          <w:t>69-7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213B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it is therefore crucial to maintain as much liver volume as possible during the first hepatectomy to widen treatment opti</w:t>
      </w:r>
      <w:r w:rsidR="005213BC" w:rsidRPr="00C30085">
        <w:rPr>
          <w:rFonts w:ascii="Book Antiqua" w:eastAsia="STXingkai" w:hAnsi="Book Antiqua" w:cs="Cambria"/>
          <w:color w:val="auto"/>
          <w:sz w:val="24"/>
          <w:szCs w:val="24"/>
        </w:rPr>
        <w:t>ons in the event of recurrence</w:t>
      </w:r>
      <w:r w:rsidR="0064109F" w:rsidRPr="00C30085">
        <w:rPr>
          <w:rFonts w:ascii="Book Antiqua" w:eastAsia="STXingkai" w:hAnsi="Book Antiqua" w:cs="Cambria"/>
          <w:color w:val="auto"/>
          <w:sz w:val="24"/>
          <w:szCs w:val="24"/>
        </w:rPr>
        <w:fldChar w:fldCharType="begin">
          <w:fldData xml:space="preserve">PEVuZE5vdGU+PENpdGU+PEF1dGhvcj5Jbm91ZTwvQXV0aG9yPjxZZWFyPjIwMTI8L1llYXI+PFJl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Jbm91ZTwvQXV0aG9yPjxZZWFyPjIwMTI8L1llYXI+PFJl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0" w:tooltip="Inoue, 2012 #58" w:history="1">
        <w:r w:rsidR="005308B2" w:rsidRPr="00C30085">
          <w:rPr>
            <w:rFonts w:ascii="Book Antiqua" w:eastAsia="STXingkai" w:hAnsi="Book Antiqua" w:cs="Cambria"/>
            <w:noProof/>
            <w:color w:val="auto"/>
            <w:sz w:val="24"/>
            <w:szCs w:val="24"/>
            <w:vertAlign w:val="superscript"/>
          </w:rPr>
          <w:t>4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Thus the main factor affecting the decision of resection is the FLR and resection potential is determined but what will be left of the liver rather than what is being resected.</w:t>
      </w:r>
    </w:p>
    <w:p w14:paraId="17D4E9BF" w14:textId="2B3AA70D" w:rsidR="00C435CE" w:rsidRPr="00C30085" w:rsidRDefault="00564BDC"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Invasion into the biliary ducts though may seem aggressive, in fact signifies an indolent nature of the tumor, and surprisingly better prognosis following resec</w:t>
      </w:r>
      <w:r w:rsidR="005213BC" w:rsidRPr="00C30085">
        <w:rPr>
          <w:rFonts w:ascii="Book Antiqua" w:eastAsia="STXingkai" w:hAnsi="Book Antiqua" w:cs="Cambria"/>
          <w:color w:val="auto"/>
          <w:sz w:val="24"/>
          <w:szCs w:val="24"/>
        </w:rPr>
        <w:t>tio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Kubo&lt;/Author&gt;&lt;Year&gt;2002&lt;/Year&gt;&lt;RecNum&gt;90&lt;/RecNum&gt;&lt;DisplayText&gt;&lt;style face="superscript"&gt;[73]&lt;/style&gt;&lt;/DisplayText&gt;&lt;record&gt;&lt;rec-number&gt;90&lt;/rec-number&gt;&lt;foreign-keys&gt;&lt;key app="EN" db-id="wvxspzfe8szr2mewtdpv9arotaddzsrz2550" timestamp="1418138016"&gt;90&lt;/key&gt;&lt;/foreign-keys&gt;&lt;ref-type name="Journal Article"&gt;17&lt;/ref-type&gt;&lt;contributors&gt;&lt;authors&gt;&lt;author&gt;Kubo, M.&lt;/author&gt;&lt;author&gt;Sakamoto, M.&lt;/author&gt;&lt;author&gt;Fukushima, N.&lt;/author&gt;&lt;author&gt;Yachida, S.&lt;/author&gt;&lt;author&gt;Nakanishi, Y.&lt;/author&gt;&lt;author&gt;Shimoda, T.&lt;/author&gt;&lt;author&gt;Yamamoto, J.&lt;/author&gt;&lt;author&gt;Moriya, Y.&lt;/author&gt;&lt;author&gt;Hirohashi, S.&lt;/author&gt;&lt;/authors&gt;&lt;/contributors&gt;&lt;auth-address&gt;Clinical Laboratory Division, National Cancer Center Hospital, Tokyo, Japan.&lt;/auth-address&gt;&lt;titles&gt;&lt;title&gt;Less aggressive features of colorectal cancer with liver metastases showing macroscopic intrabiliary extension&lt;/title&gt;&lt;secondary-title&gt;Pathol Int&lt;/secondary-title&gt;&lt;/titles&gt;&lt;periodical&gt;&lt;full-title&gt;Pathol Int&lt;/full-title&gt;&lt;/periodical&gt;&lt;pages&gt;514-8&lt;/pages&gt;&lt;volume&gt;52&lt;/volume&gt;&lt;number&gt;8&lt;/number&gt;&lt;keywords&gt;&lt;keyword&gt;Adenocarcinoma/*pathology/*secondary&lt;/keyword&gt;&lt;keyword&gt;Adult&lt;/keyword&gt;&lt;keyword&gt;Aged&lt;/keyword&gt;&lt;keyword&gt;Bile Duct Neoplasms/pathology/*secondary&lt;/keyword&gt;&lt;keyword&gt;Colorectal Neoplasms/*pathology&lt;/keyword&gt;&lt;keyword&gt;Female&lt;/keyword&gt;&lt;keyword&gt;Hepatectomy&lt;/keyword&gt;&lt;keyword&gt;Humans&lt;/keyword&gt;&lt;keyword&gt;Liver Neoplasms/pathology/*secondary/surgery&lt;/keyword&gt;&lt;keyword&gt;Lymphatic Metastasis/pathology&lt;/keyword&gt;&lt;keyword&gt;Male&lt;/keyword&gt;&lt;keyword&gt;Middle Aged&lt;/keyword&gt;&lt;keyword&gt;Neoplasm Invasiveness&lt;/keyword&gt;&lt;keyword&gt;Retrospective Studies&lt;/keyword&gt;&lt;/keywords&gt;&lt;dates&gt;&lt;year&gt;2002&lt;/year&gt;&lt;pub-dates&gt;&lt;date&gt;Aug&lt;/date&gt;&lt;/pub-dates&gt;&lt;/dates&gt;&lt;publisher&gt;Wiley Online Library&lt;/publisher&gt;&lt;isbn&gt;1320-5463 (Print)&amp;#xD;1320-5463 (Linking)&lt;/isbn&gt;&lt;accession-num&gt;12366810&lt;/accession-num&gt;&lt;urls&gt;&lt;related-urls&gt;&lt;url&gt;http://www.ncbi.nlm.nih.gov/pubmed/12366810&lt;/url&gt;&lt;/related-urls&gt;&lt;/urls&gt;&lt;electronic-resource-num&gt;10.1046/j.1440-1827.2002.01382.x&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73" w:tooltip="Kubo, 2002 #90" w:history="1">
        <w:r w:rsidR="005308B2" w:rsidRPr="00C30085">
          <w:rPr>
            <w:rFonts w:ascii="Book Antiqua" w:eastAsia="STXingkai" w:hAnsi="Book Antiqua" w:cs="Cambria"/>
            <w:noProof/>
            <w:color w:val="auto"/>
            <w:sz w:val="24"/>
            <w:szCs w:val="24"/>
            <w:vertAlign w:val="superscript"/>
          </w:rPr>
          <w:t>7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213B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Preoperative imaging should however be utilized to assure complete surgical clearance.</w:t>
      </w:r>
    </w:p>
    <w:p w14:paraId="5E17F0D1" w14:textId="77777777" w:rsidR="001E7E2B" w:rsidRPr="00C30085" w:rsidRDefault="001E7E2B" w:rsidP="005D4E68">
      <w:pPr>
        <w:pStyle w:val="Body"/>
        <w:adjustRightInd w:val="0"/>
        <w:snapToGrid w:val="0"/>
        <w:spacing w:after="0" w:line="360" w:lineRule="auto"/>
        <w:ind w:firstLine="720"/>
        <w:jc w:val="both"/>
        <w:rPr>
          <w:rFonts w:ascii="Book Antiqua" w:eastAsia="STXingkai" w:hAnsi="Book Antiqua" w:cs="Cambria"/>
          <w:color w:val="auto"/>
          <w:sz w:val="24"/>
          <w:szCs w:val="24"/>
        </w:rPr>
      </w:pPr>
    </w:p>
    <w:p w14:paraId="577E771D" w14:textId="30AD966B" w:rsidR="007523C5" w:rsidRPr="00C30085" w:rsidRDefault="007523C5" w:rsidP="005D4E68">
      <w:pPr>
        <w:pStyle w:val="Body"/>
        <w:adjustRightInd w:val="0"/>
        <w:snapToGrid w:val="0"/>
        <w:spacing w:after="0" w:line="360" w:lineRule="auto"/>
        <w:jc w:val="both"/>
        <w:rPr>
          <w:rFonts w:ascii="Book Antiqua" w:eastAsia="STXingkai" w:hAnsi="Book Antiqua" w:cs="Cambria"/>
          <w:b/>
          <w:bCs/>
          <w:iCs/>
          <w:color w:val="auto"/>
          <w:sz w:val="24"/>
          <w:szCs w:val="24"/>
          <w:lang w:eastAsia="zh-CN"/>
        </w:rPr>
      </w:pPr>
      <w:r w:rsidRPr="00C30085">
        <w:rPr>
          <w:rFonts w:ascii="Book Antiqua" w:eastAsia="STXingkai" w:hAnsi="Book Antiqua" w:cs="Cambria"/>
          <w:b/>
          <w:bCs/>
          <w:i/>
          <w:iCs/>
          <w:color w:val="auto"/>
          <w:sz w:val="24"/>
          <w:szCs w:val="24"/>
        </w:rPr>
        <w:t xml:space="preserve">Future </w:t>
      </w:r>
      <w:r w:rsidR="002564B6" w:rsidRPr="00C30085">
        <w:rPr>
          <w:rFonts w:ascii="Book Antiqua" w:eastAsia="STXingkai" w:hAnsi="Book Antiqua" w:cs="Cambria"/>
          <w:b/>
          <w:bCs/>
          <w:i/>
          <w:iCs/>
          <w:color w:val="auto"/>
          <w:sz w:val="24"/>
          <w:szCs w:val="24"/>
        </w:rPr>
        <w:t>liver remnant</w:t>
      </w:r>
    </w:p>
    <w:p w14:paraId="29AC70AC" w14:textId="2F4D5AFD" w:rsidR="007523C5" w:rsidRPr="00C30085" w:rsidRDefault="007523C5"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The ability to calculate the </w:t>
      </w:r>
      <w:r w:rsidR="002564B6" w:rsidRPr="00C30085">
        <w:rPr>
          <w:rFonts w:ascii="Book Antiqua" w:eastAsia="STXingkai" w:hAnsi="Book Antiqua" w:cs="Cambria"/>
          <w:color w:val="auto"/>
          <w:sz w:val="24"/>
          <w:szCs w:val="24"/>
        </w:rPr>
        <w:t>future liver remnant (FLR)</w:t>
      </w:r>
      <w:r w:rsidR="002564B6" w:rsidRPr="00C30085">
        <w:rPr>
          <w:rFonts w:ascii="Book Antiqua" w:eastAsia="STXingkai" w:hAnsi="Book Antiqua" w:cs="Cambria" w:hint="eastAsia"/>
          <w:color w:val="auto"/>
          <w:sz w:val="24"/>
          <w:szCs w:val="24"/>
          <w:lang w:eastAsia="zh-CN"/>
        </w:rPr>
        <w:t xml:space="preserve"> </w:t>
      </w:r>
      <w:r w:rsidRPr="00C30085">
        <w:rPr>
          <w:rFonts w:ascii="Book Antiqua" w:eastAsia="STXingkai" w:hAnsi="Book Antiqua" w:cs="Cambria"/>
          <w:color w:val="auto"/>
          <w:sz w:val="24"/>
          <w:szCs w:val="24"/>
        </w:rPr>
        <w:t xml:space="preserve">is a crucial factor in patient selection, bearing in mind that inadequate FLR is major contributor to early </w:t>
      </w:r>
      <w:r w:rsidR="00295E22" w:rsidRPr="00C30085">
        <w:rPr>
          <w:rFonts w:ascii="Book Antiqua" w:eastAsia="STXingkai" w:hAnsi="Book Antiqua" w:cs="Cambria"/>
          <w:color w:val="auto"/>
          <w:sz w:val="24"/>
          <w:szCs w:val="24"/>
        </w:rPr>
        <w:t>post-hepatectomy liver failure</w:t>
      </w:r>
      <w:r w:rsidR="0064109F" w:rsidRPr="00C30085">
        <w:rPr>
          <w:rFonts w:ascii="Book Antiqua" w:eastAsia="STXingkai" w:hAnsi="Book Antiqua" w:cs="Cambria"/>
          <w:color w:val="auto"/>
          <w:sz w:val="24"/>
          <w:szCs w:val="24"/>
        </w:rPr>
        <w:fldChar w:fldCharType="begin">
          <w:fldData xml:space="preserve">PEVuZE5vdGU+PENpdGU+PEF1dGhvcj5NdWxsZW48L0F1dGhvcj48WWVhcj4yMDA3PC9ZZWFyPjxS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NdWxsZW48L0F1dGhvcj48WWVhcj4yMDA3PC9ZZWFyPjxS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74" w:tooltip="Mullen, 2007 #143" w:history="1">
        <w:r w:rsidR="005308B2" w:rsidRPr="00C30085">
          <w:rPr>
            <w:rFonts w:ascii="Book Antiqua" w:eastAsia="STXingkai" w:hAnsi="Book Antiqua" w:cs="Cambria"/>
            <w:noProof/>
            <w:color w:val="auto"/>
            <w:sz w:val="24"/>
            <w:szCs w:val="24"/>
            <w:vertAlign w:val="superscript"/>
          </w:rPr>
          <w:t>7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295E22"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An otherwise healthy liver will tolerate reducing its volume all the way down to 20%. However one that has developed chemotherapy induced injury or cirrhosis will require a FLR of 30% and 40% or more respectively according to the severity of the disease</w:t>
      </w:r>
      <w:r w:rsidR="0064109F" w:rsidRPr="00C30085">
        <w:rPr>
          <w:rFonts w:ascii="Book Antiqua" w:eastAsia="STXingkai" w:hAnsi="Book Antiqua" w:cs="Cambria"/>
          <w:color w:val="auto"/>
          <w:sz w:val="24"/>
          <w:szCs w:val="24"/>
        </w:rPr>
        <w:fldChar w:fldCharType="begin">
          <w:fldData xml:space="preserve">PEVuZE5vdGU+PENpdGU+PEF1dGhvcj5BYmRhbGxhPC9BdXRob3I+PFllYXI+MjAwNDwvWWVhcj48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BYmRhbGxhPC9BdXRob3I+PFllYXI+MjAwNDwvWWVhcj48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75" w:tooltip="Abdalla, 2004 #131" w:history="1">
        <w:r w:rsidR="005308B2" w:rsidRPr="00C30085">
          <w:rPr>
            <w:rFonts w:ascii="Book Antiqua" w:eastAsia="STXingkai" w:hAnsi="Book Antiqua" w:cs="Cambria"/>
            <w:noProof/>
            <w:color w:val="auto"/>
            <w:sz w:val="24"/>
            <w:szCs w:val="24"/>
            <w:vertAlign w:val="superscript"/>
          </w:rPr>
          <w:t>75-7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295E22" w:rsidRPr="00C30085">
        <w:rPr>
          <w:rFonts w:ascii="Book Antiqua" w:eastAsia="STXingkai" w:hAnsi="Book Antiqua" w:cs="Cambria"/>
          <w:color w:val="auto"/>
          <w:sz w:val="24"/>
          <w:szCs w:val="24"/>
        </w:rPr>
        <w:t>.</w:t>
      </w:r>
    </w:p>
    <w:p w14:paraId="576B47DB" w14:textId="548C6FC1" w:rsidR="007523C5"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Both the volume and function of the future remnant provide invaluable information. Liver volumet</w:t>
      </w:r>
      <w:r w:rsidR="006F615D" w:rsidRPr="00C30085">
        <w:rPr>
          <w:rFonts w:ascii="Book Antiqua" w:eastAsia="STXingkai" w:hAnsi="Book Antiqua" w:cs="Cambria"/>
          <w:color w:val="auto"/>
          <w:sz w:val="24"/>
          <w:szCs w:val="24"/>
        </w:rPr>
        <w:t>ry offers a quantitative means</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Abdalla&lt;/Author&gt;&lt;Year&gt;2004&lt;/Year&gt;&lt;RecNum&gt;131&lt;/RecNum&gt;&lt;DisplayText&gt;&lt;style face="superscript"&gt;[75]&lt;/style&gt;&lt;/DisplayText&gt;&lt;record&gt;&lt;rec-number&gt;131&lt;/rec-number&gt;&lt;foreign-keys&gt;&lt;key app="EN" db-id="wvxspzfe8szr2mewtdpv9arotaddzsrz2550" timestamp="1420284386"&gt;131&lt;/key&gt;&lt;/foreign-keys&gt;&lt;ref-type name="Journal Article"&gt;17&lt;/ref-type&gt;&lt;contributors&gt;&lt;authors&gt;&lt;author&gt;Abdalla, E. K.&lt;/author&gt;&lt;author&gt;Denys, A.&lt;/author&gt;&lt;author&gt;Chevalier, P.&lt;/author&gt;&lt;author&gt;Nemr, R. A.&lt;/author&gt;&lt;author&gt;Vauthey, J. N.&lt;/author&gt;&lt;/authors&gt;&lt;/contributors&gt;&lt;auth-address&gt;Department of Surgical Oncology, The University of Texas M. D. Anderson Cancer Center, 1515 Holcombe Boulevard, Houston, TX 77030, USA.&lt;/auth-address&gt;&lt;titles&gt;&lt;title&gt;Total and segmental liver volume variations: implications for liver surgery&lt;/title&gt;&lt;secondary-title&gt;Surgery&lt;/secondary-title&gt;&lt;/titles&gt;&lt;periodical&gt;&lt;full-title&gt;Surgery&lt;/full-title&gt;&lt;/periodical&gt;&lt;pages&gt;404-10&lt;/pages&gt;&lt;volume&gt;135&lt;/volume&gt;&lt;number&gt;4&lt;/number&gt;&lt;keywords&gt;&lt;keyword&gt;Body Weights and Measures/*methods&lt;/keyword&gt;&lt;keyword&gt;Cohort Studies&lt;/keyword&gt;&lt;keyword&gt;Hepatectomy/*methods&lt;/keyword&gt;&lt;keyword&gt;Humans&lt;/keyword&gt;&lt;keyword&gt;Liver/*anatomy &amp;amp; histology/surgery&lt;/keyword&gt;&lt;keyword&gt;Middle Aged&lt;/keyword&gt;&lt;keyword&gt;Tomography, Spiral Computed/*methods&lt;/keyword&gt;&lt;/keywords&gt;&lt;dates&gt;&lt;year&gt;2004&lt;/year&gt;&lt;pub-dates&gt;&lt;date&gt;Apr&lt;/date&gt;&lt;/pub-dates&gt;&lt;/dates&gt;&lt;publisher&gt;Elsevier&lt;/publisher&gt;&lt;isbn&gt;0039-6060 (Print)&amp;#xD;0039-6060 (Linking)&lt;/isbn&gt;&lt;accession-num&gt;15041964&lt;/accession-num&gt;&lt;urls&gt;&lt;related-urls&gt;&lt;url&gt;http://www.ncbi.nlm.nih.gov/pubmed/15041964&lt;/url&gt;&lt;/related-urls&gt;&lt;/urls&gt;&lt;electronic-resource-num&gt;10.1016/j.surg.2003.08.024&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75" w:tooltip="Abdalla, 2004 #131" w:history="1">
        <w:r w:rsidR="005308B2" w:rsidRPr="00C30085">
          <w:rPr>
            <w:rFonts w:ascii="Book Antiqua" w:eastAsia="STXingkai" w:hAnsi="Book Antiqua" w:cs="Cambria"/>
            <w:noProof/>
            <w:color w:val="auto"/>
            <w:sz w:val="24"/>
            <w:szCs w:val="24"/>
            <w:vertAlign w:val="superscript"/>
          </w:rPr>
          <w:t>7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F615D"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is is commonly calculated </w:t>
      </w:r>
      <w:r w:rsidR="00D72893" w:rsidRPr="00C30085">
        <w:rPr>
          <w:rFonts w:ascii="Book Antiqua" w:eastAsia="STXingkai" w:hAnsi="Book Antiqua" w:cs="Cambria"/>
          <w:i/>
          <w:color w:val="auto"/>
          <w:sz w:val="24"/>
          <w:szCs w:val="24"/>
        </w:rPr>
        <w:t>via</w:t>
      </w:r>
      <w:r w:rsidR="006F615D" w:rsidRPr="00C30085">
        <w:rPr>
          <w:rFonts w:ascii="Book Antiqua" w:eastAsia="STXingkai" w:hAnsi="Book Antiqua" w:cs="Cambria"/>
          <w:color w:val="auto"/>
          <w:sz w:val="24"/>
          <w:szCs w:val="24"/>
        </w:rPr>
        <w:t xml:space="preserve"> CT, which is both reproducibl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Henderson&lt;/Author&gt;&lt;Year&gt;1981&lt;/Year&gt;&lt;RecNum&gt;146&lt;/RecNum&gt;&lt;DisplayText&gt;&lt;style face="superscript"&gt;[78]&lt;/style&gt;&lt;/DisplayText&gt;&lt;record&gt;&lt;rec-number&gt;146&lt;/rec-number&gt;&lt;foreign-keys&gt;&lt;key app="EN" db-id="wvxspzfe8szr2mewtdpv9arotaddzsrz2550" timestamp="1420301203"&gt;146&lt;/key&gt;&lt;/foreign-keys&gt;&lt;ref-type name="Journal Article"&gt;17&lt;/ref-type&gt;&lt;contributors&gt;&lt;authors&gt;&lt;author&gt;Henderson, J. M.&lt;/author&gt;&lt;author&gt;Heymsfield, S. B.&lt;/author&gt;&lt;author&gt;Horowitz, J.&lt;/author&gt;&lt;author&gt;Kutner, M. H.&lt;/author&gt;&lt;/authors&gt;&lt;/contributors&gt;&lt;titles&gt;&lt;title&gt;Measurement of liver and spleen volume by computed tomography. Assessment of reproducibility and changes found following a selective distal splenorenal shunt&lt;/title&gt;&lt;secondary-title&gt;Radiology&lt;/secondary-title&gt;&lt;/titles&gt;&lt;periodical&gt;&lt;full-title&gt;Radiology&lt;/full-title&gt;&lt;/periodical&gt;&lt;pages&gt;525-7&lt;/pages&gt;&lt;volume&gt;141&lt;/volume&gt;&lt;number&gt;2&lt;/number&gt;&lt;keywords&gt;&lt;keyword&gt;Adult&lt;/keyword&gt;&lt;keyword&gt;Esophageal and Gastric Varices/surgery&lt;/keyword&gt;&lt;keyword&gt;Gastrointestinal Hemorrhage/surgery&lt;/keyword&gt;&lt;keyword&gt;Humans&lt;/keyword&gt;&lt;keyword&gt;Liver/*radiography&lt;/keyword&gt;&lt;keyword&gt;Liver Cirrhosis/*radiography/surgery&lt;/keyword&gt;&lt;keyword&gt;*Portasystemic Shunt, Surgical&lt;/keyword&gt;&lt;keyword&gt;Spleen/*radiography&lt;/keyword&gt;&lt;keyword&gt;*Splenorenal Shunt, Surgical&lt;/keyword&gt;&lt;keyword&gt;Tomography, X-Ray Computed&lt;/keyword&gt;&lt;/keywords&gt;&lt;dates&gt;&lt;year&gt;1981&lt;/year&gt;&lt;pub-dates&gt;&lt;date&gt;Nov&lt;/date&gt;&lt;/pub-dates&gt;&lt;/dates&gt;&lt;isbn&gt;0033-8419 (Print)&amp;#xD;0033-8419 (Linking)&lt;/isbn&gt;&lt;accession-num&gt;6974875&lt;/accession-num&gt;&lt;urls&gt;&lt;related-urls&gt;&lt;url&gt;http://www.ncbi.nlm.nih.gov/pubmed/6974875&lt;/url&gt;&lt;/related-urls&gt;&lt;/urls&gt;&lt;electronic-resource-num&gt;10.1148/radiology.141.2.6974875&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78" w:tooltip="Henderson, 1981 #146" w:history="1">
        <w:r w:rsidR="005308B2" w:rsidRPr="00C30085">
          <w:rPr>
            <w:rFonts w:ascii="Book Antiqua" w:eastAsia="STXingkai" w:hAnsi="Book Antiqua" w:cs="Cambria"/>
            <w:noProof/>
            <w:color w:val="auto"/>
            <w:sz w:val="24"/>
            <w:szCs w:val="24"/>
            <w:vertAlign w:val="superscript"/>
          </w:rPr>
          <w:t>7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F615D" w:rsidRPr="00C30085">
        <w:rPr>
          <w:rFonts w:ascii="Book Antiqua" w:eastAsia="STXingkai" w:hAnsi="Book Antiqua" w:cs="Cambria"/>
          <w:color w:val="auto"/>
          <w:sz w:val="24"/>
          <w:szCs w:val="24"/>
        </w:rPr>
        <w:t xml:space="preserve"> and accurat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Soyer&lt;/Author&gt;&lt;Year&gt;1992&lt;/Year&gt;&lt;RecNum&gt;147&lt;/RecNum&gt;&lt;DisplayText&gt;&lt;style face="superscript"&gt;[79]&lt;/style&gt;&lt;/DisplayText&gt;&lt;record&gt;&lt;rec-number&gt;147&lt;/rec-number&gt;&lt;foreign-keys&gt;&lt;key app="EN" db-id="wvxspzfe8szr2mewtdpv9arotaddzsrz2550" timestamp="1420301292"&gt;147&lt;/key&gt;&lt;/foreign-keys&gt;&lt;ref-type name="Journal Article"&gt;17&lt;/ref-type&gt;&lt;contributors&gt;&lt;authors&gt;&lt;author&gt;Soyer, P.&lt;/author&gt;&lt;author&gt;Roche, A.&lt;/author&gt;&lt;author&gt;Elias, D.&lt;/author&gt;&lt;author&gt;Levesque, M.&lt;/author&gt;&lt;/authors&gt;&lt;/contributors&gt;&lt;auth-address&gt;Department of Radiology, Hopital Louis Mourier, Colombes, France.&lt;/auth-address&gt;&lt;titles&gt;&lt;title&gt;Hepatic metastases from colorectal cancer: influence of hepatic volumetric analysis on surgical decision making&lt;/title&gt;&lt;secondary-title&gt;Radiology&lt;/secondary-title&gt;&lt;/titles&gt;&lt;periodical&gt;&lt;full-title&gt;Radiology&lt;/full-title&gt;&lt;/periodical&gt;&lt;pages&gt;695-7&lt;/pages&gt;&lt;volume&gt;184&lt;/volume&gt;&lt;number&gt;3&lt;/number&gt;&lt;keywords&gt;&lt;keyword&gt;Adult&lt;/keyword&gt;&lt;keyword&gt;Aged&lt;/keyword&gt;&lt;keyword&gt;Colorectal Neoplasms/*pathology&lt;/keyword&gt;&lt;keyword&gt;Embolization, Therapeutic&lt;/keyword&gt;&lt;keyword&gt;Female&lt;/keyword&gt;&lt;keyword&gt;Humans&lt;/keyword&gt;&lt;keyword&gt;Liver Neoplasms/pathology/*secondary/surgery&lt;/keyword&gt;&lt;keyword&gt;Male&lt;/keyword&gt;&lt;keyword&gt;Middle Aged&lt;/keyword&gt;&lt;keyword&gt;Preoperative Care&lt;/keyword&gt;&lt;keyword&gt;Prospective Studies&lt;/keyword&gt;&lt;/keywords&gt;&lt;dates&gt;&lt;year&gt;1992&lt;/year&gt;&lt;pub-dates&gt;&lt;date&gt;Sep&lt;/date&gt;&lt;/pub-dates&gt;&lt;/dates&gt;&lt;isbn&gt;0033-8419 (Print)&amp;#xD;0033-8419 (Linking)&lt;/isbn&gt;&lt;accession-num&gt;1509051&lt;/accession-num&gt;&lt;urls&gt;&lt;related-urls&gt;&lt;url&gt;http://www.ncbi.nlm.nih.gov/pubmed/1509051&lt;/url&gt;&lt;/related-urls&gt;&lt;/urls&gt;&lt;electronic-resource-num&gt;10.1148/radiology.184.3.1509051&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79" w:tooltip="Soyer, 1992 #147" w:history="1">
        <w:r w:rsidR="005308B2" w:rsidRPr="00C30085">
          <w:rPr>
            <w:rFonts w:ascii="Book Antiqua" w:eastAsia="STXingkai" w:hAnsi="Book Antiqua" w:cs="Cambria"/>
            <w:noProof/>
            <w:color w:val="auto"/>
            <w:sz w:val="24"/>
            <w:szCs w:val="24"/>
            <w:vertAlign w:val="superscript"/>
          </w:rPr>
          <w:t>79</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F615D"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Functional assessment of the regenerative capacity of the FLR can be measured by assessing the liver’s response to</w:t>
      </w:r>
      <w:r w:rsidR="006F615D" w:rsidRPr="00C30085">
        <w:rPr>
          <w:rFonts w:ascii="Book Antiqua" w:eastAsia="STXingkai" w:hAnsi="Book Antiqua" w:cs="Cambria"/>
          <w:color w:val="auto"/>
          <w:sz w:val="24"/>
          <w:szCs w:val="24"/>
        </w:rPr>
        <w:t xml:space="preserve"> portal vein embolization (PV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Abdalla&lt;/Author&gt;&lt;Year&gt;2004&lt;/Year&gt;&lt;RecNum&gt;131&lt;/RecNum&gt;&lt;DisplayText&gt;&lt;style face="superscript"&gt;[75]&lt;/style&gt;&lt;/DisplayText&gt;&lt;record&gt;&lt;rec-number&gt;131&lt;/rec-number&gt;&lt;foreign-keys&gt;&lt;key app="EN" db-id="wvxspzfe8szr2mewtdpv9arotaddzsrz2550" timestamp="1420284386"&gt;131&lt;/key&gt;&lt;/foreign-keys&gt;&lt;ref-type name="Journal Article"&gt;17&lt;/ref-type&gt;&lt;contributors&gt;&lt;authors&gt;&lt;author&gt;Abdalla, E. K.&lt;/author&gt;&lt;author&gt;Denys, A.&lt;/author&gt;&lt;author&gt;Chevalier, P.&lt;/author&gt;&lt;author&gt;Nemr, R. A.&lt;/author&gt;&lt;author&gt;Vauthey, J. N.&lt;/author&gt;&lt;/authors&gt;&lt;/contributors&gt;&lt;auth-address&gt;Department of Surgical Oncology, The University of Texas M. D. Anderson Cancer Center, 1515 Holcombe Boulevard, Houston, TX 77030, USA.&lt;/auth-address&gt;&lt;titles&gt;&lt;title&gt;Total and segmental liver volume variations: implications for liver surgery&lt;/title&gt;&lt;secondary-title&gt;Surgery&lt;/secondary-title&gt;&lt;/titles&gt;&lt;periodical&gt;&lt;full-title&gt;Surgery&lt;/full-title&gt;&lt;/periodical&gt;&lt;pages&gt;404-10&lt;/pages&gt;&lt;volume&gt;135&lt;/volume&gt;&lt;number&gt;4&lt;/number&gt;&lt;keywords&gt;&lt;keyword&gt;Body Weights and Measures/*methods&lt;/keyword&gt;&lt;keyword&gt;Cohort Studies&lt;/keyword&gt;&lt;keyword&gt;Hepatectomy/*methods&lt;/keyword&gt;&lt;keyword&gt;Humans&lt;/keyword&gt;&lt;keyword&gt;Liver/*anatomy &amp;amp; histology/surgery&lt;/keyword&gt;&lt;keyword&gt;Middle Aged&lt;/keyword&gt;&lt;keyword&gt;Tomography, Spiral Computed/*methods&lt;/keyword&gt;&lt;/keywords&gt;&lt;dates&gt;&lt;year&gt;2004&lt;/year&gt;&lt;pub-dates&gt;&lt;date&gt;Apr&lt;/date&gt;&lt;/pub-dates&gt;&lt;/dates&gt;&lt;publisher&gt;Elsevier&lt;/publisher&gt;&lt;isbn&gt;0039-6060 (Print)&amp;#xD;0039-6060 (Linking)&lt;/isbn&gt;&lt;accession-num&gt;15041964&lt;/accession-num&gt;&lt;urls&gt;&lt;related-urls&gt;&lt;url&gt;http://www.ncbi.nlm.nih.gov/pubmed/15041964&lt;/url&gt;&lt;/related-urls&gt;&lt;/urls&gt;&lt;electronic-resource-num&gt;10.1016/j.surg.2003.08.024&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75" w:tooltip="Abdalla, 2004 #131" w:history="1">
        <w:r w:rsidR="005308B2" w:rsidRPr="00C30085">
          <w:rPr>
            <w:rFonts w:ascii="Book Antiqua" w:eastAsia="STXingkai" w:hAnsi="Book Antiqua" w:cs="Cambria"/>
            <w:noProof/>
            <w:color w:val="auto"/>
            <w:sz w:val="24"/>
            <w:szCs w:val="24"/>
            <w:vertAlign w:val="superscript"/>
          </w:rPr>
          <w:t>7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F615D"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Despite the fact that the liver continues to hypertrophy over time after PVE, the majority of the hypertrophic response happens during the first 3 </w:t>
      </w:r>
      <w:r w:rsidR="002564B6" w:rsidRPr="00C30085">
        <w:rPr>
          <w:rFonts w:ascii="Book Antiqua" w:eastAsia="STXingkai" w:hAnsi="Book Antiqua" w:cs="Cambria" w:hint="eastAsia"/>
          <w:color w:val="auto"/>
          <w:sz w:val="24"/>
          <w:szCs w:val="24"/>
          <w:lang w:eastAsia="zh-CN"/>
        </w:rPr>
        <w:t>wk</w:t>
      </w:r>
      <w:r w:rsidRPr="00C30085">
        <w:rPr>
          <w:rFonts w:ascii="Book Antiqua" w:eastAsia="STXingkai" w:hAnsi="Book Antiqua" w:cs="Cambria"/>
          <w:color w:val="auto"/>
          <w:sz w:val="24"/>
          <w:szCs w:val="24"/>
        </w:rPr>
        <w:t>, where a minimum of 5% degree of hypert</w:t>
      </w:r>
      <w:r w:rsidR="00C03737" w:rsidRPr="00C30085">
        <w:rPr>
          <w:rFonts w:ascii="Book Antiqua" w:eastAsia="STXingkai" w:hAnsi="Book Antiqua" w:cs="Cambria"/>
          <w:color w:val="auto"/>
          <w:sz w:val="24"/>
          <w:szCs w:val="24"/>
        </w:rPr>
        <w:t>rophy is considered acceptabl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Ribero&lt;/Author&gt;&lt;Year&gt;2007&lt;/Year&gt;&lt;RecNum&gt;148&lt;/RecNum&gt;&lt;DisplayText&gt;&lt;style face="superscript"&gt;[80]&lt;/style&gt;&lt;/DisplayText&gt;&lt;record&gt;&lt;rec-number&gt;148&lt;/rec-number&gt;&lt;foreign-keys&gt;&lt;key app="EN" db-id="wvxspzfe8szr2mewtdpv9arotaddzsrz2550" timestamp="1420303680"&gt;148&lt;/key&gt;&lt;/foreign-keys&gt;&lt;ref-type name="Journal Article"&gt;17&lt;/ref-type&gt;&lt;contributors&gt;&lt;authors&gt;&lt;author&gt;Ribero, D.&lt;/author&gt;&lt;author&gt;Abdalla, E. K.&lt;/author&gt;&lt;author&gt;Madoff, D. C.&lt;/author&gt;&lt;author&gt;Donadon, M.&lt;/author&gt;&lt;author&gt;Loyer, E. M.&lt;/author&gt;&lt;author&gt;Vauthey, J. N.&lt;/author&gt;&lt;/authors&gt;&lt;/contributors&gt;&lt;auth-address&gt;Department of Surgical Oncology, University of Texas M. D. Anderson Cancer Center, Houston, Texas, USA.&lt;/auth-address&gt;&lt;titles&gt;&lt;title&gt;Portal vein embolization before major hepatectomy and its effects on regeneration, resectability and outcome&lt;/title&gt;&lt;secondary-title&gt;Br J Surg&lt;/secondary-title&gt;&lt;/titles&gt;&lt;periodical&gt;&lt;full-title&gt;Br J Surg&lt;/full-title&gt;&lt;abbr-1&gt;The British journal of surgery&lt;/abbr-1&gt;&lt;/periodical&gt;&lt;pages&gt;1386-94&lt;/pages&gt;&lt;volume&gt;94&lt;/volume&gt;&lt;number&gt;11&lt;/number&gt;&lt;keywords&gt;&lt;keyword&gt;Adult&lt;/keyword&gt;&lt;keyword&gt;Aged&lt;/keyword&gt;&lt;keyword&gt;Embolization, Therapeutic/*methods&lt;/keyword&gt;&lt;keyword&gt;Female&lt;/keyword&gt;&lt;keyword&gt;Hepatectomy/methods&lt;/keyword&gt;&lt;keyword&gt;Hepatomegaly/etiology&lt;/keyword&gt;&lt;keyword&gt;Humans&lt;/keyword&gt;&lt;keyword&gt;Liver Neoplasms/*surgery&lt;/keyword&gt;&lt;keyword&gt;Liver Regeneration/*physiology&lt;/keyword&gt;&lt;keyword&gt;Male&lt;/keyword&gt;&lt;keyword&gt;Middle Aged&lt;/keyword&gt;&lt;keyword&gt;*Portal Vein&lt;/keyword&gt;&lt;keyword&gt;Preoperative Care&lt;/keyword&gt;&lt;keyword&gt;Treatment Outcome&lt;/keyword&gt;&lt;/keywords&gt;&lt;dates&gt;&lt;year&gt;2007&lt;/year&gt;&lt;pub-dates&gt;&lt;date&gt;Nov&lt;/date&gt;&lt;/pub-dates&gt;&lt;/dates&gt;&lt;publisher&gt;Wiley Online Library&lt;/publisher&gt;&lt;isbn&gt;1365-2168 (Electronic)&amp;#xD;0007-1323 (Linking)&lt;/isbn&gt;&lt;accession-num&gt;17583900&lt;/accession-num&gt;&lt;urls&gt;&lt;related-urls&gt;&lt;url&gt;http://www.ncbi.nlm.nih.gov/pubmed/17583900&lt;/url&gt;&lt;/related-urls&gt;&lt;/urls&gt;&lt;electronic-resource-num&gt;10.1002/bjs.5836&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0" w:tooltip="Ribero, 2007 #148" w:history="1">
        <w:r w:rsidR="005308B2" w:rsidRPr="00C30085">
          <w:rPr>
            <w:rFonts w:ascii="Book Antiqua" w:eastAsia="STXingkai" w:hAnsi="Book Antiqua" w:cs="Cambria"/>
            <w:noProof/>
            <w:color w:val="auto"/>
            <w:sz w:val="24"/>
            <w:szCs w:val="24"/>
            <w:vertAlign w:val="superscript"/>
          </w:rPr>
          <w:t>8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3737"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Another less commonly used method of measuring </w:t>
      </w:r>
      <w:r w:rsidRPr="00C30085">
        <w:rPr>
          <w:rFonts w:ascii="Book Antiqua" w:eastAsia="STXingkai" w:hAnsi="Book Antiqua" w:cs="Cambria"/>
          <w:color w:val="auto"/>
          <w:sz w:val="24"/>
          <w:szCs w:val="24"/>
        </w:rPr>
        <w:lastRenderedPageBreak/>
        <w:t>the functional capacity of the FLR is indocyanine green (ICG) clearance, which is utilized wi</w:t>
      </w:r>
      <w:r w:rsidR="005F546D" w:rsidRPr="00C30085">
        <w:rPr>
          <w:rFonts w:ascii="Book Antiqua" w:eastAsia="STXingkai" w:hAnsi="Book Antiqua" w:cs="Cambria"/>
          <w:color w:val="auto"/>
          <w:sz w:val="24"/>
          <w:szCs w:val="24"/>
        </w:rPr>
        <w:t>dely in Southeastern countries</w:t>
      </w:r>
      <w:r w:rsidR="0064109F" w:rsidRPr="00C30085">
        <w:rPr>
          <w:rFonts w:ascii="Book Antiqua" w:eastAsia="STXingkai" w:hAnsi="Book Antiqua" w:cs="Cambria"/>
          <w:color w:val="auto"/>
          <w:sz w:val="24"/>
          <w:szCs w:val="24"/>
        </w:rPr>
        <w:fldChar w:fldCharType="begin">
          <w:fldData xml:space="preserve">PEVuZE5vdGU+PENpdGU+PEF1dGhvcj5JbWFtdXJhPC9BdXRob3I+PFllYXI+MjAwNTwvWWVhcj48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JbWFtdXJhPC9BdXRob3I+PFllYXI+MjAwNTwvWWVhcj48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1" w:tooltip="Imamura, 2005 #150" w:history="1">
        <w:r w:rsidR="005308B2" w:rsidRPr="00C30085">
          <w:rPr>
            <w:rFonts w:ascii="Book Antiqua" w:eastAsia="STXingkai" w:hAnsi="Book Antiqua" w:cs="Cambria"/>
            <w:noProof/>
            <w:color w:val="auto"/>
            <w:sz w:val="24"/>
            <w:szCs w:val="24"/>
            <w:vertAlign w:val="superscript"/>
          </w:rPr>
          <w:t>8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F546D" w:rsidRPr="00C30085">
        <w:rPr>
          <w:rFonts w:ascii="Book Antiqua" w:eastAsia="STXingkai" w:hAnsi="Book Antiqua" w:cs="Cambria"/>
          <w:color w:val="auto"/>
          <w:sz w:val="24"/>
          <w:szCs w:val="24"/>
        </w:rPr>
        <w:t>.</w:t>
      </w:r>
      <w:r w:rsidR="00161CAB"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In spite of the inverse relationship between the number and size of hepatic metastas</w:t>
      </w:r>
      <w:r w:rsidR="005F546D" w:rsidRPr="00C30085">
        <w:rPr>
          <w:rFonts w:ascii="Book Antiqua" w:eastAsia="STXingkai" w:hAnsi="Book Antiqua" w:cs="Cambria"/>
          <w:color w:val="auto"/>
          <w:sz w:val="24"/>
          <w:szCs w:val="24"/>
        </w:rPr>
        <w:t>es and patient survival</w:t>
      </w:r>
      <w:r w:rsidR="00CE5D51" w:rsidRPr="00C30085">
        <w:rPr>
          <w:rFonts w:ascii="Book Antiqua" w:eastAsia="STXingkai" w:hAnsi="Book Antiqua" w:cs="Cambria"/>
          <w:color w:val="auto"/>
          <w:sz w:val="24"/>
          <w:szCs w:val="24"/>
        </w:rPr>
        <w:fldChar w:fldCharType="begin">
          <w:fldData xml:space="preserve">PEVuZE5vdGU+PENpdGU+PEF1dGhvcj5Gb25nPC9BdXRob3I+PFllYXI+MTk5OTwvWWVhcj48UmVj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Gb25nPC9BdXRob3I+PFllYXI+MTk5OTwvWWVhcj48UmVj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36" w:tooltip="Fong, 1999 #14" w:history="1">
        <w:r w:rsidR="005308B2" w:rsidRPr="00C30085">
          <w:rPr>
            <w:rFonts w:ascii="Book Antiqua" w:eastAsia="STXingkai" w:hAnsi="Book Antiqua" w:cs="Cambria"/>
            <w:noProof/>
            <w:color w:val="auto"/>
            <w:sz w:val="24"/>
            <w:szCs w:val="24"/>
            <w:vertAlign w:val="superscript"/>
          </w:rPr>
          <w:t>36</w:t>
        </w:r>
      </w:hyperlink>
      <w:r w:rsidR="002564B6" w:rsidRPr="00C30085">
        <w:rPr>
          <w:rFonts w:ascii="Book Antiqua" w:eastAsia="STXingkai" w:hAnsi="Book Antiqua" w:cs="Cambria"/>
          <w:noProof/>
          <w:color w:val="auto"/>
          <w:sz w:val="24"/>
          <w:szCs w:val="24"/>
          <w:vertAlign w:val="superscript"/>
        </w:rPr>
        <w:t>,</w:t>
      </w:r>
      <w:hyperlink w:anchor="_ENREF_82" w:tooltip="Nordlinger, 1996 #15" w:history="1">
        <w:r w:rsidR="005308B2" w:rsidRPr="00C30085">
          <w:rPr>
            <w:rFonts w:ascii="Book Antiqua" w:eastAsia="STXingkai" w:hAnsi="Book Antiqua" w:cs="Cambria"/>
            <w:noProof/>
            <w:color w:val="auto"/>
            <w:sz w:val="24"/>
            <w:szCs w:val="24"/>
            <w:vertAlign w:val="superscript"/>
          </w:rPr>
          <w:t>82</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5F546D"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it has become the general rule that if an adequate FLR can be achieved by resection, this relationship should not be cons</w:t>
      </w:r>
      <w:r w:rsidR="00811F88" w:rsidRPr="00C30085">
        <w:rPr>
          <w:rFonts w:ascii="Book Antiqua" w:eastAsia="STXingkai" w:hAnsi="Book Antiqua" w:cs="Cambria"/>
          <w:color w:val="auto"/>
          <w:sz w:val="24"/>
          <w:szCs w:val="24"/>
        </w:rPr>
        <w:t>idered a reason for exclusio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Pawlik&lt;/Author&gt;&lt;Year&gt;2008&lt;/Year&gt;&lt;RecNum&gt;56&lt;/RecNum&gt;&lt;DisplayText&gt;&lt;style face="superscript"&gt;[62]&lt;/style&gt;&lt;/DisplayText&gt;&lt;record&gt;&lt;rec-number&gt;56&lt;/rec-number&gt;&lt;foreign-keys&gt;&lt;key app="EN" db-id="wvxspzfe8szr2mewtdpv9arotaddzsrz2550" timestamp="0"&gt;56&lt;/key&gt;&lt;/foreign-keys&gt;&lt;ref-type name="Journal Article"&gt;17&lt;/ref-type&gt;&lt;contributors&gt;&lt;authors&gt;&lt;author&gt;Pawlik, T. M.&lt;/author&gt;&lt;author&gt;Schulick, R. D.&lt;/author&gt;&lt;author&gt;Choti, M. A.&lt;/author&gt;&lt;/authors&gt;&lt;/contributors&gt;&lt;auth-address&gt;Department of Surgery, Johns Hopkins University School of Medicine, Baltimore, Maryland 22187-6681, USA. tpawlik1@jhmi.edu&lt;/auth-address&gt;&lt;titles&gt;&lt;title&gt;Expanding criteria for resectability of colorectal liver metastases&lt;/title&gt;&lt;secondary-title&gt;Oncologist&lt;/secondary-title&gt;&lt;/titles&gt;&lt;periodical&gt;&lt;full-title&gt;Oncologist&lt;/full-title&gt;&lt;/periodical&gt;&lt;pages&gt;51-64&lt;/pages&gt;&lt;volume&gt;13&lt;/volume&gt;&lt;number&gt;1&lt;/number&gt;&lt;keywords&gt;&lt;keyword&gt;Colorectal Neoplasms/pathology/*surgery&lt;/keyword&gt;&lt;keyword&gt;*Hepatectomy&lt;/keyword&gt;&lt;keyword&gt;Humans&lt;/keyword&gt;&lt;keyword&gt;Liver Neoplasms/secondary/*surgery&lt;/keyword&gt;&lt;keyword&gt;Neoplasm Staging&lt;/keyword&gt;&lt;keyword&gt;*Patient Selection&lt;/keyword&gt;&lt;/keywords&gt;&lt;dates&gt;&lt;year&gt;2008&lt;/year&gt;&lt;pub-dates&gt;&lt;date&gt;Jan&lt;/date&gt;&lt;/pub-dates&gt;&lt;/dates&gt;&lt;publisher&gt;AlphaMed Press&lt;/publisher&gt;&lt;isbn&gt;1083-7159 (Print)&amp;#xD;1083-7159 (Linking)&lt;/isbn&gt;&lt;accession-num&gt;18245012&lt;/accession-num&gt;&lt;urls&gt;&lt;related-urls&gt;&lt;url&gt;http://www.ncbi.nlm.nih.gov/pubmed/18245012&lt;/url&gt;&lt;/related-urls&gt;&lt;/urls&gt;&lt;electronic-resource-num&gt;10.1634/theoncologist.2007-0142&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62" w:tooltip="Pawlik, 2008 #56" w:history="1">
        <w:r w:rsidR="005308B2" w:rsidRPr="00C30085">
          <w:rPr>
            <w:rFonts w:ascii="Book Antiqua" w:eastAsia="STXingkai" w:hAnsi="Book Antiqua" w:cs="Cambria"/>
            <w:noProof/>
            <w:color w:val="auto"/>
            <w:sz w:val="24"/>
            <w:szCs w:val="24"/>
            <w:vertAlign w:val="superscript"/>
          </w:rPr>
          <w:t>6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F546D" w:rsidRPr="00C30085">
        <w:rPr>
          <w:rFonts w:ascii="Book Antiqua" w:eastAsia="STXingkai" w:hAnsi="Book Antiqua" w:cs="Cambria"/>
          <w:color w:val="auto"/>
          <w:sz w:val="24"/>
          <w:szCs w:val="24"/>
        </w:rPr>
        <w:t>.</w:t>
      </w:r>
    </w:p>
    <w:p w14:paraId="49B08070" w14:textId="77777777" w:rsidR="00543BBC" w:rsidRPr="00C30085" w:rsidRDefault="00543BBC" w:rsidP="005D4E68">
      <w:pPr>
        <w:pStyle w:val="Body"/>
        <w:adjustRightInd w:val="0"/>
        <w:snapToGrid w:val="0"/>
        <w:spacing w:after="0" w:line="360" w:lineRule="auto"/>
        <w:jc w:val="both"/>
        <w:rPr>
          <w:rFonts w:ascii="Book Antiqua" w:eastAsia="STXingkai" w:hAnsi="Book Antiqua" w:cs="Cambria"/>
          <w:b/>
          <w:bCs/>
          <w:iCs/>
          <w:color w:val="auto"/>
          <w:sz w:val="24"/>
          <w:szCs w:val="24"/>
        </w:rPr>
      </w:pPr>
    </w:p>
    <w:p w14:paraId="133C2766" w14:textId="63F758D3" w:rsidR="007523C5" w:rsidRPr="00C30085" w:rsidRDefault="007523C5" w:rsidP="005D4E68">
      <w:pPr>
        <w:pStyle w:val="Body"/>
        <w:adjustRightInd w:val="0"/>
        <w:snapToGrid w:val="0"/>
        <w:spacing w:after="0" w:line="360" w:lineRule="auto"/>
        <w:jc w:val="both"/>
        <w:rPr>
          <w:rFonts w:ascii="Book Antiqua" w:eastAsia="STXingkai" w:hAnsi="Book Antiqua" w:cs="Cambria"/>
          <w:b/>
          <w:bCs/>
          <w:i/>
          <w:iCs/>
          <w:color w:val="auto"/>
          <w:sz w:val="24"/>
          <w:szCs w:val="24"/>
        </w:rPr>
      </w:pPr>
      <w:r w:rsidRPr="00C30085">
        <w:rPr>
          <w:rFonts w:ascii="Book Antiqua" w:eastAsia="STXingkai" w:hAnsi="Book Antiqua" w:cs="Cambria"/>
          <w:b/>
          <w:bCs/>
          <w:i/>
          <w:iCs/>
          <w:color w:val="auto"/>
          <w:sz w:val="24"/>
          <w:szCs w:val="24"/>
        </w:rPr>
        <w:t xml:space="preserve">Concurrent </w:t>
      </w:r>
      <w:r w:rsidR="002564B6" w:rsidRPr="00C30085">
        <w:rPr>
          <w:rFonts w:ascii="Book Antiqua" w:eastAsia="STXingkai" w:hAnsi="Book Antiqua" w:cs="Cambria"/>
          <w:b/>
          <w:bCs/>
          <w:i/>
          <w:iCs/>
          <w:color w:val="auto"/>
          <w:sz w:val="24"/>
          <w:szCs w:val="24"/>
        </w:rPr>
        <w:t>liver pathologies</w:t>
      </w:r>
    </w:p>
    <w:p w14:paraId="05C03E50" w14:textId="5AB0D4EF" w:rsidR="00AC6E8F" w:rsidRPr="00C30085" w:rsidRDefault="007523C5"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Asides from the presence of the metastatic lesion, the health of the liver itself must be taken into consideration. </w:t>
      </w:r>
      <w:r w:rsidR="00AC6E8F" w:rsidRPr="00C30085">
        <w:rPr>
          <w:rFonts w:ascii="Book Antiqua" w:eastAsia="STXingkai" w:hAnsi="Book Antiqua" w:cs="Cambria"/>
          <w:color w:val="auto"/>
          <w:sz w:val="24"/>
          <w:szCs w:val="24"/>
        </w:rPr>
        <w:t xml:space="preserve">A small Chinese study reported that although viral hepatitis in itself did not influence </w:t>
      </w:r>
      <w:r w:rsidR="002A5E53" w:rsidRPr="00C30085">
        <w:rPr>
          <w:rFonts w:ascii="Book Antiqua" w:eastAsia="STXingkai" w:hAnsi="Book Antiqua" w:cs="Cambria"/>
          <w:color w:val="auto"/>
          <w:sz w:val="24"/>
          <w:szCs w:val="24"/>
        </w:rPr>
        <w:t>post-operative</w:t>
      </w:r>
      <w:r w:rsidR="00AC6E8F" w:rsidRPr="00C30085">
        <w:rPr>
          <w:rFonts w:ascii="Book Antiqua" w:eastAsia="STXingkai" w:hAnsi="Book Antiqua" w:cs="Cambria"/>
          <w:color w:val="auto"/>
          <w:sz w:val="24"/>
          <w:szCs w:val="24"/>
        </w:rPr>
        <w:t xml:space="preserve"> liver injury, it however did contribute to poor liver regeneration following hepatectomy by halting the </w:t>
      </w:r>
      <w:r w:rsidR="002A5E53" w:rsidRPr="00C30085">
        <w:rPr>
          <w:rFonts w:ascii="Book Antiqua" w:eastAsia="STXingkai" w:hAnsi="Book Antiqua" w:cs="Cambria"/>
          <w:color w:val="auto"/>
          <w:sz w:val="24"/>
          <w:szCs w:val="24"/>
        </w:rPr>
        <w:t>post-operative</w:t>
      </w:r>
      <w:r w:rsidR="0010520F" w:rsidRPr="00C30085">
        <w:rPr>
          <w:rFonts w:ascii="Book Antiqua" w:eastAsia="STXingkai" w:hAnsi="Book Antiqua" w:cs="Cambria"/>
          <w:color w:val="auto"/>
          <w:sz w:val="24"/>
          <w:szCs w:val="24"/>
        </w:rPr>
        <w:t xml:space="preserve"> surge of IL-6</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Gotohda&lt;/Author&gt;&lt;Year&gt;2007&lt;/Year&gt;&lt;RecNum&gt;102&lt;/RecNum&gt;&lt;DisplayText&gt;&lt;style face="superscript"&gt;[83]&lt;/style&gt;&lt;/DisplayText&gt;&lt;record&gt;&lt;rec-number&gt;102&lt;/rec-number&gt;&lt;foreign-keys&gt;&lt;key app="EN" db-id="wvxspzfe8szr2mewtdpv9arotaddzsrz2550" timestamp="1418390489"&gt;102&lt;/key&gt;&lt;/foreign-keys&gt;&lt;ref-type name="Journal Article"&gt;17&lt;/ref-type&gt;&lt;contributors&gt;&lt;authors&gt;&lt;author&gt;Gotohda, N.&lt;/author&gt;&lt;author&gt;Iwagaki, H.&lt;/author&gt;&lt;author&gt;Ozaki, M.&lt;/author&gt;&lt;author&gt;Kinoshita, T.&lt;/author&gt;&lt;author&gt;Konishi, M.&lt;/author&gt;&lt;author&gt;Nakagohri, T.&lt;/author&gt;&lt;author&gt;Takahashi, S.&lt;/author&gt;&lt;author&gt;Saito, S.&lt;/author&gt;&lt;author&gt;Yagi, T.&lt;/author&gt;&lt;author&gt;Tanaka, N.&lt;/author&gt;&lt;/authors&gt;&lt;/contributors&gt;&lt;titles&gt;&lt;title&gt;Deficient response of IL-6 impaired liver regeneration after hepatectomy in patients with viral hepatitis&lt;/title&gt;&lt;secondary-title&gt;Hepato-gastroenterology&lt;/secondary-title&gt;&lt;/titles&gt;&lt;periodical&gt;&lt;full-title&gt;Hepato-gastroenterology&lt;/full-title&gt;&lt;/periodical&gt;&lt;pages&gt;1439-1444&lt;/pages&gt;&lt;volume&gt;55&lt;/volume&gt;&lt;number&gt;85&lt;/number&gt;&lt;dates&gt;&lt;year&gt;2007&lt;/year&gt;&lt;/dates&gt;&lt;isbn&gt;0172-6390&lt;/isbn&gt;&lt;accession-num&gt;18795707&lt;/accession-num&gt;&lt;urls&gt;&lt;related-urls&gt;&lt;url&gt;http://www.ncbi.nlm.nih.gov/pubmed/18795707&lt;/url&gt;&lt;/related-urls&gt;&lt;/urls&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3" w:tooltip="Gotohda, 2007 #102" w:history="1">
        <w:r w:rsidR="005308B2" w:rsidRPr="00C30085">
          <w:rPr>
            <w:rFonts w:ascii="Book Antiqua" w:eastAsia="STXingkai" w:hAnsi="Book Antiqua" w:cs="Cambria"/>
            <w:noProof/>
            <w:color w:val="auto"/>
            <w:sz w:val="24"/>
            <w:szCs w:val="24"/>
            <w:vertAlign w:val="superscript"/>
          </w:rPr>
          <w:t>8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10520F" w:rsidRPr="00C30085">
        <w:rPr>
          <w:rFonts w:ascii="Book Antiqua" w:eastAsia="STXingkai" w:hAnsi="Book Antiqua" w:cs="Cambria"/>
          <w:color w:val="auto"/>
          <w:sz w:val="24"/>
          <w:szCs w:val="24"/>
        </w:rPr>
        <w:t>.</w:t>
      </w:r>
    </w:p>
    <w:p w14:paraId="3B2336C3" w14:textId="0EDD6E4A" w:rsidR="006A07C2" w:rsidRPr="00C30085" w:rsidRDefault="000D12F0"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Nonalcoholic</w:t>
      </w:r>
      <w:r w:rsidR="007523C5" w:rsidRPr="00C30085">
        <w:rPr>
          <w:rFonts w:ascii="Book Antiqua" w:eastAsia="STXingkai" w:hAnsi="Book Antiqua" w:cs="Cambria"/>
          <w:color w:val="auto"/>
          <w:sz w:val="24"/>
          <w:szCs w:val="24"/>
        </w:rPr>
        <w:t xml:space="preserve"> steatohepatitis (NASH), but not simple steatosis, has also been linked to the </w:t>
      </w:r>
      <w:r w:rsidR="002A5E53" w:rsidRPr="00C30085">
        <w:rPr>
          <w:rFonts w:ascii="Book Antiqua" w:eastAsia="STXingkai" w:hAnsi="Book Antiqua" w:cs="Cambria"/>
          <w:color w:val="auto"/>
          <w:sz w:val="24"/>
          <w:szCs w:val="24"/>
        </w:rPr>
        <w:t>post-operative</w:t>
      </w:r>
      <w:r w:rsidR="007523C5" w:rsidRPr="00C30085">
        <w:rPr>
          <w:rFonts w:ascii="Book Antiqua" w:eastAsia="STXingkai" w:hAnsi="Book Antiqua" w:cs="Cambria"/>
          <w:color w:val="auto"/>
          <w:sz w:val="24"/>
          <w:szCs w:val="24"/>
        </w:rPr>
        <w:t xml:space="preserve"> course, as it increases overall</w:t>
      </w:r>
      <w:r w:rsidR="00D147DA" w:rsidRPr="00C30085">
        <w:rPr>
          <w:rFonts w:ascii="Book Antiqua" w:eastAsia="STXingkai" w:hAnsi="Book Antiqua" w:cs="Cambria"/>
          <w:color w:val="auto"/>
          <w:sz w:val="24"/>
          <w:szCs w:val="24"/>
        </w:rPr>
        <w:t xml:space="preserve"> and hepatic related morbidity</w:t>
      </w:r>
      <w:r w:rsidR="00CE5D51" w:rsidRPr="00C30085">
        <w:rPr>
          <w:rFonts w:ascii="Book Antiqua" w:eastAsia="STXingkai" w:hAnsi="Book Antiqua" w:cs="Cambria"/>
          <w:color w:val="auto"/>
          <w:sz w:val="24"/>
          <w:szCs w:val="24"/>
        </w:rPr>
        <w:fldChar w:fldCharType="begin">
          <w:fldData xml:space="preserve">PEVuZE5vdGU+PENpdGU+PEF1dGhvcj5OZWFsPC9BdXRob3I+PFllYXI+MjAxMjwvWWVhcj48UmVj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OZWFsPC9BdXRob3I+PFllYXI+MjAxMjwvWWVhcj48UmVj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4" w:tooltip="Neal, 2012 #167" w:history="1">
        <w:r w:rsidR="005308B2" w:rsidRPr="00C30085">
          <w:rPr>
            <w:rFonts w:ascii="Book Antiqua" w:eastAsia="STXingkai" w:hAnsi="Book Antiqua" w:cs="Cambria"/>
            <w:noProof/>
            <w:color w:val="auto"/>
            <w:sz w:val="24"/>
            <w:szCs w:val="24"/>
            <w:vertAlign w:val="superscript"/>
          </w:rPr>
          <w:t>84</w:t>
        </w:r>
      </w:hyperlink>
      <w:r w:rsidR="002564B6" w:rsidRPr="00C30085">
        <w:rPr>
          <w:rFonts w:ascii="Book Antiqua" w:eastAsia="STXingkai" w:hAnsi="Book Antiqua" w:cs="Cambria"/>
          <w:noProof/>
          <w:color w:val="auto"/>
          <w:sz w:val="24"/>
          <w:szCs w:val="24"/>
          <w:vertAlign w:val="superscript"/>
        </w:rPr>
        <w:t>,</w:t>
      </w:r>
      <w:hyperlink w:anchor="_ENREF_85" w:tooltip="Reddy, 2012 #168" w:history="1">
        <w:r w:rsidR="005308B2" w:rsidRPr="00C30085">
          <w:rPr>
            <w:rFonts w:ascii="Book Antiqua" w:eastAsia="STXingkai" w:hAnsi="Book Antiqua" w:cs="Cambria"/>
            <w:noProof/>
            <w:color w:val="auto"/>
            <w:sz w:val="24"/>
            <w:szCs w:val="24"/>
            <w:vertAlign w:val="superscript"/>
          </w:rPr>
          <w:t>85</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D147DA"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This has been demonstrated in experimental models, where the association between fatty infiltration of the liver and the decreased regenerative capacity following occlusion of the portal vein, as well as the increased sensitivity to ischemia reperfusion injury and hepatocellular injury following </w:t>
      </w:r>
      <w:r w:rsidR="00D147DA" w:rsidRPr="00C30085">
        <w:rPr>
          <w:rFonts w:ascii="Book Antiqua" w:eastAsia="STXingkai" w:hAnsi="Book Antiqua" w:cs="Cambria"/>
          <w:color w:val="auto"/>
          <w:sz w:val="24"/>
          <w:szCs w:val="24"/>
        </w:rPr>
        <w:t>liver resection has been show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Veteläinen&lt;/Author&gt;&lt;Year&gt;2007&lt;/Year&gt;&lt;RecNum&gt;173&lt;/RecNum&gt;&lt;DisplayText&gt;&lt;style face="superscript"&gt;[86]&lt;/style&gt;&lt;/DisplayText&gt;&lt;record&gt;&lt;rec-number&gt;173&lt;/rec-number&gt;&lt;foreign-keys&gt;&lt;key app="EN" db-id="wvxspzfe8szr2mewtdpv9arotaddzsrz2550" timestamp="1424773733"&gt;173&lt;/key&gt;&lt;/foreign-keys&gt;&lt;ref-type name="Journal Article"&gt;17&lt;/ref-type&gt;&lt;contributors&gt;&lt;authors&gt;&lt;author&gt;Vetelainen, R.&lt;/author&gt;&lt;author&gt;van Vliet, A. K.&lt;/author&gt;&lt;author&gt;van Gulik, T. M.&lt;/author&gt;&lt;/authors&gt;&lt;/contributors&gt;&lt;auth-address&gt;Department of Surgery, Surgical Laboratory, Academic Medical Center, Amsterdam, The Netherlands.&lt;/auth-address&gt;&lt;titles&gt;&lt;title&gt;Severe steatosis increases hepatocellular injury and impairs liver regeneration in a rat model of partial hepatectomy&lt;/title&gt;&lt;secondary-title&gt;Ann Surg&lt;/secondary-title&gt;&lt;/titles&gt;&lt;periodical&gt;&lt;full-title&gt;Ann Surg&lt;/full-title&gt;&lt;/periodical&gt;&lt;pages&gt;44-50&lt;/pages&gt;&lt;volume&gt;245&lt;/volume&gt;&lt;number&gt;1&lt;/number&gt;&lt;keywords&gt;&lt;keyword&gt;Animals&lt;/keyword&gt;&lt;keyword&gt;Disease Models, Animal&lt;/keyword&gt;&lt;keyword&gt;Fatty Liver/pathology/physiopathology/*surgery&lt;/keyword&gt;&lt;keyword&gt;Hepatectomy/*adverse effects&lt;/keyword&gt;&lt;keyword&gt;Hepatocytes/metabolism/*pathology&lt;/keyword&gt;&lt;keyword&gt;Lipid Peroxidation/physiology&lt;/keyword&gt;&lt;keyword&gt;Liver Regeneration/*physiology&lt;/keyword&gt;&lt;keyword&gt;Male&lt;/keyword&gt;&lt;keyword&gt;Rats&lt;/keyword&gt;&lt;keyword&gt;Rats, Wistar&lt;/keyword&gt;&lt;keyword&gt;Severity of Illness Index&lt;/keyword&gt;&lt;/keywords&gt;&lt;dates&gt;&lt;year&gt;2007&lt;/year&gt;&lt;pub-dates&gt;&lt;date&gt;Jan&lt;/date&gt;&lt;/pub-dates&gt;&lt;/dates&gt;&lt;publisher&gt;Lippincott, Williams, and Wilkins&lt;/publisher&gt;&lt;isbn&gt;0003-4932 (Print)&amp;#xD;0003-4932 (Linking)&lt;/isbn&gt;&lt;accession-num&gt;17197964&lt;/accession-num&gt;&lt;urls&gt;&lt;related-urls&gt;&lt;url&gt;http://www.ncbi.nlm.nih.gov/pubmed/17197964&lt;/url&gt;&lt;/related-urls&gt;&lt;/urls&gt;&lt;custom2&gt;PMC1867939&lt;/custom2&gt;&lt;electronic-resource-num&gt;10.1097/01.sla.0000225253.84501.0e&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6" w:tooltip="Vetelainen, 2007 #173" w:history="1">
        <w:r w:rsidR="005308B2" w:rsidRPr="00C30085">
          <w:rPr>
            <w:rFonts w:ascii="Book Antiqua" w:eastAsia="STXingkai" w:hAnsi="Book Antiqua" w:cs="Cambria"/>
            <w:noProof/>
            <w:color w:val="auto"/>
            <w:sz w:val="24"/>
            <w:szCs w:val="24"/>
            <w:vertAlign w:val="superscript"/>
          </w:rPr>
          <w:t>8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D147DA"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Many preventive strategies may be implemented to overcome this in hopes of improving the liver’s tolerance to resection; characterizing the degree of involvement of the liver parenchyma using invasive and </w:t>
      </w:r>
      <w:r w:rsidRPr="00C30085">
        <w:rPr>
          <w:rFonts w:ascii="Book Antiqua" w:eastAsia="STXingkai" w:hAnsi="Book Antiqua" w:cs="Cambria"/>
          <w:color w:val="auto"/>
          <w:sz w:val="24"/>
          <w:szCs w:val="24"/>
        </w:rPr>
        <w:t>non-invasive</w:t>
      </w:r>
      <w:r w:rsidR="007523C5" w:rsidRPr="00C30085">
        <w:rPr>
          <w:rFonts w:ascii="Book Antiqua" w:eastAsia="STXingkai" w:hAnsi="Book Antiqua" w:cs="Cambria"/>
          <w:color w:val="auto"/>
          <w:sz w:val="24"/>
          <w:szCs w:val="24"/>
        </w:rPr>
        <w:t xml:space="preserve"> measures, while also utilizing parenchymal sparing techniques and liver volume modulation </w:t>
      </w:r>
      <w:r w:rsidR="00D72893" w:rsidRPr="00C30085">
        <w:rPr>
          <w:rFonts w:ascii="Book Antiqua" w:eastAsia="STXingkai" w:hAnsi="Book Antiqua" w:cs="Cambria"/>
          <w:i/>
          <w:color w:val="auto"/>
          <w:sz w:val="24"/>
          <w:szCs w:val="24"/>
        </w:rPr>
        <w:t>via</w:t>
      </w:r>
      <w:r w:rsidR="007523C5" w:rsidRPr="00C30085">
        <w:rPr>
          <w:rFonts w:ascii="Book Antiqua" w:eastAsia="STXingkai" w:hAnsi="Book Antiqua" w:cs="Cambria"/>
          <w:color w:val="auto"/>
          <w:sz w:val="24"/>
          <w:szCs w:val="24"/>
        </w:rPr>
        <w:t xml:space="preserve"> por</w:t>
      </w:r>
      <w:r w:rsidR="00D147DA" w:rsidRPr="00C30085">
        <w:rPr>
          <w:rFonts w:ascii="Book Antiqua" w:eastAsia="STXingkai" w:hAnsi="Book Antiqua" w:cs="Cambria"/>
          <w:color w:val="auto"/>
          <w:sz w:val="24"/>
          <w:szCs w:val="24"/>
        </w:rPr>
        <w:t>tal vein embolization ligatio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Cauchy&lt;/Author&gt;&lt;Year&gt;2014&lt;/Year&gt;&lt;RecNum&gt;103&lt;/RecNum&gt;&lt;DisplayText&gt;&lt;style face="superscript"&gt;[87]&lt;/style&gt;&lt;/DisplayText&gt;&lt;record&gt;&lt;rec-number&gt;103&lt;/rec-number&gt;&lt;foreign-keys&gt;&lt;key app="EN" db-id="wvxspzfe8szr2mewtdpv9arotaddzsrz2550" timestamp="1418390693"&gt;103&lt;/key&gt;&lt;/foreign-keys&gt;&lt;ref-type name="Journal Article"&gt;17&lt;/ref-type&gt;&lt;contributors&gt;&lt;authors&gt;&lt;author&gt;Cauchy, F.&lt;/author&gt;&lt;author&gt;Fuks, D.&lt;/author&gt;&lt;author&gt;Zarzavadjian Le Bian, A.&lt;/author&gt;&lt;author&gt;Belghiti, J.&lt;/author&gt;&lt;author&gt;Costi, R.&lt;/author&gt;&lt;/authors&gt;&lt;/contributors&gt;&lt;auth-address&gt;Francois Cauchy, David Fuks, Jacques Belghiti, Service de Chirurgie Hepato-Bilio-Pancreatique et Transplantation Hepatique, Hopital Beaujon, Assistance Publique - Hopitaux de Paris, 92110 Clichy, France.&lt;/auth-address&gt;&lt;titles&gt;&lt;title&gt;Metabolic syndrome and non-alcoholic fatty liver disease in liver surgery: The new scourges?&lt;/title&gt;&lt;secondary-title&gt;World J Hepatol&lt;/secondary-title&gt;&lt;/titles&gt;&lt;periodical&gt;&lt;full-title&gt;World J Hepatol&lt;/full-title&gt;&lt;/periodical&gt;&lt;pages&gt;306-14&lt;/pages&gt;&lt;volume&gt;6&lt;/volume&gt;&lt;number&gt;5&lt;/number&gt;&lt;keywords&gt;&lt;keyword&gt;Complications&lt;/keyword&gt;&lt;keyword&gt;Hepatocarcinoma&lt;/keyword&gt;&lt;keyword&gt;Liver surgery&lt;/keyword&gt;&lt;keyword&gt;Metabolic syndrome&lt;/keyword&gt;&lt;keyword&gt;Morbidity&lt;/keyword&gt;&lt;keyword&gt;Neoplasia&lt;/keyword&gt;&lt;keyword&gt;Non-alcoholic fatty liver disease&lt;/keyword&gt;&lt;keyword&gt;Non-alcoholic steatohepatitis&lt;/keyword&gt;&lt;/keywords&gt;&lt;dates&gt;&lt;year&gt;2014&lt;/year&gt;&lt;pub-dates&gt;&lt;date&gt;May 27&lt;/date&gt;&lt;/pub-dates&gt;&lt;/dates&gt;&lt;publisher&gt;Baishideng Publishing Group Co., Ltd.&lt;/publisher&gt;&lt;isbn&gt;1948-5182 (Electronic)&lt;/isbn&gt;&lt;accession-num&gt;24868324&lt;/accession-num&gt;&lt;urls&gt;&lt;related-urls&gt;&lt;url&gt;http://www.ncbi.nlm.nih.gov/pubmed/24868324&lt;/url&gt;&lt;/related-urls&gt;&lt;/urls&gt;&lt;custom2&gt;PMC4033288&lt;/custom2&gt;&lt;electronic-resource-num&gt;10.4254/wjh.v6.i5.306&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7" w:tooltip="Cauchy, 2014 #103" w:history="1">
        <w:r w:rsidR="005308B2" w:rsidRPr="00C30085">
          <w:rPr>
            <w:rFonts w:ascii="Book Antiqua" w:eastAsia="STXingkai" w:hAnsi="Book Antiqua" w:cs="Cambria"/>
            <w:noProof/>
            <w:color w:val="auto"/>
            <w:sz w:val="24"/>
            <w:szCs w:val="24"/>
            <w:vertAlign w:val="superscript"/>
          </w:rPr>
          <w:t>8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D147DA" w:rsidRPr="00C30085">
        <w:rPr>
          <w:rFonts w:ascii="Book Antiqua" w:eastAsia="STXingkai" w:hAnsi="Book Antiqua" w:cs="Cambria"/>
          <w:color w:val="auto"/>
          <w:sz w:val="24"/>
          <w:szCs w:val="24"/>
        </w:rPr>
        <w:t>.</w:t>
      </w:r>
      <w:r w:rsidR="00AC6E8F" w:rsidRPr="00C30085">
        <w:rPr>
          <w:rFonts w:ascii="Book Antiqua" w:eastAsia="STXingkai" w:hAnsi="Book Antiqua" w:cs="Cambria"/>
          <w:color w:val="auto"/>
          <w:sz w:val="24"/>
          <w:szCs w:val="24"/>
        </w:rPr>
        <w:t xml:space="preserve"> </w:t>
      </w:r>
      <w:r w:rsidR="007523C5" w:rsidRPr="00C30085">
        <w:rPr>
          <w:rFonts w:ascii="Book Antiqua" w:eastAsia="STXingkai" w:hAnsi="Book Antiqua" w:cs="Cambria"/>
          <w:color w:val="auto"/>
          <w:sz w:val="24"/>
          <w:szCs w:val="24"/>
        </w:rPr>
        <w:t>Medical therapies, such as vitamin E and pioglitazone, have also bee</w:t>
      </w:r>
      <w:r w:rsidR="00C02292" w:rsidRPr="00C30085">
        <w:rPr>
          <w:rFonts w:ascii="Book Antiqua" w:eastAsia="STXingkai" w:hAnsi="Book Antiqua" w:cs="Cambria"/>
          <w:color w:val="auto"/>
          <w:sz w:val="24"/>
          <w:szCs w:val="24"/>
        </w:rPr>
        <w:t>n postulated to downstage NASH</w:t>
      </w:r>
      <w:r w:rsidR="0064109F" w:rsidRPr="00C30085">
        <w:rPr>
          <w:rFonts w:ascii="Book Antiqua" w:eastAsia="STXingkai" w:hAnsi="Book Antiqua" w:cs="Cambria"/>
          <w:color w:val="auto"/>
          <w:sz w:val="24"/>
          <w:szCs w:val="24"/>
        </w:rPr>
        <w:fldChar w:fldCharType="begin">
          <w:fldData xml:space="preserve">PEVuZE5vdGU+PENpdGU+PEF1dGhvcj5TYW55YWw8L0F1dGhvcj48WWVhcj4yMDEwPC9ZZWFyPjxS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TYW55YWw8L0F1dGhvcj48WWVhcj4yMDEwPC9ZZWFyPjxS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8" w:tooltip="Sanyal, 2010 #176" w:history="1">
        <w:r w:rsidR="005308B2" w:rsidRPr="00C30085">
          <w:rPr>
            <w:rFonts w:ascii="Book Antiqua" w:eastAsia="STXingkai" w:hAnsi="Book Antiqua" w:cs="Cambria"/>
            <w:noProof/>
            <w:color w:val="auto"/>
            <w:sz w:val="24"/>
            <w:szCs w:val="24"/>
            <w:vertAlign w:val="superscript"/>
          </w:rPr>
          <w:t>8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However the prolonged time needed to optimize the liver “medically” may not be applicable in the surgical setting, as patients presenting with liver cancer will most li</w:t>
      </w:r>
      <w:r w:rsidR="00C02292" w:rsidRPr="00C30085">
        <w:rPr>
          <w:rFonts w:ascii="Book Antiqua" w:eastAsia="STXingkai" w:hAnsi="Book Antiqua" w:cs="Cambria"/>
          <w:color w:val="auto"/>
          <w:sz w:val="24"/>
          <w:szCs w:val="24"/>
        </w:rPr>
        <w:t>kely require prompt management</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Cauchy&lt;/Author&gt;&lt;Year&gt;2014&lt;/Year&gt;&lt;RecNum&gt;103&lt;/RecNum&gt;&lt;DisplayText&gt;&lt;style face="superscript"&gt;[87]&lt;/style&gt;&lt;/DisplayText&gt;&lt;record&gt;&lt;rec-number&gt;103&lt;/rec-number&gt;&lt;foreign-keys&gt;&lt;key app="EN" db-id="wvxspzfe8szr2mewtdpv9arotaddzsrz2550" timestamp="1418390693"&gt;103&lt;/key&gt;&lt;/foreign-keys&gt;&lt;ref-type name="Journal Article"&gt;17&lt;/ref-type&gt;&lt;contributors&gt;&lt;authors&gt;&lt;author&gt;Cauchy, F.&lt;/author&gt;&lt;author&gt;Fuks, D.&lt;/author&gt;&lt;author&gt;Zarzavadjian Le Bian, A.&lt;/author&gt;&lt;author&gt;Belghiti, J.&lt;/author&gt;&lt;author&gt;Costi, R.&lt;/author&gt;&lt;/authors&gt;&lt;/contributors&gt;&lt;auth-address&gt;Francois Cauchy, David Fuks, Jacques Belghiti, Service de Chirurgie Hepato-Bilio-Pancreatique et Transplantation Hepatique, Hopital Beaujon, Assistance Publique - Hopitaux de Paris, 92110 Clichy, France.&lt;/auth-address&gt;&lt;titles&gt;&lt;title&gt;Metabolic syndrome and non-alcoholic fatty liver disease in liver surgery: The new scourges?&lt;/title&gt;&lt;secondary-title&gt;World J Hepatol&lt;/secondary-title&gt;&lt;/titles&gt;&lt;periodical&gt;&lt;full-title&gt;World J Hepatol&lt;/full-title&gt;&lt;/periodical&gt;&lt;pages&gt;306-14&lt;/pages&gt;&lt;volume&gt;6&lt;/volume&gt;&lt;number&gt;5&lt;/number&gt;&lt;keywords&gt;&lt;keyword&gt;Complications&lt;/keyword&gt;&lt;keyword&gt;Hepatocarcinoma&lt;/keyword&gt;&lt;keyword&gt;Liver surgery&lt;/keyword&gt;&lt;keyword&gt;Metabolic syndrome&lt;/keyword&gt;&lt;keyword&gt;Morbidity&lt;/keyword&gt;&lt;keyword&gt;Neoplasia&lt;/keyword&gt;&lt;keyword&gt;Non-alcoholic fatty liver disease&lt;/keyword&gt;&lt;keyword&gt;Non-alcoholic steatohepatitis&lt;/keyword&gt;&lt;/keywords&gt;&lt;dates&gt;&lt;year&gt;2014&lt;/year&gt;&lt;pub-dates&gt;&lt;date&gt;May 27&lt;/date&gt;&lt;/pub-dates&gt;&lt;/dates&gt;&lt;publisher&gt;Baishideng Publishing Group Co., Ltd.&lt;/publisher&gt;&lt;isbn&gt;1948-5182 (Electronic)&lt;/isbn&gt;&lt;accession-num&gt;24868324&lt;/accession-num&gt;&lt;urls&gt;&lt;related-urls&gt;&lt;url&gt;http://www.ncbi.nlm.nih.gov/pubmed/24868324&lt;/url&gt;&lt;/related-urls&gt;&lt;/urls&gt;&lt;custom2&gt;PMC4033288&lt;/custom2&gt;&lt;electronic-resource-num&gt;10.4254/wjh.v6.i5.306&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7" w:tooltip="Cauchy, 2014 #103" w:history="1">
        <w:r w:rsidR="005308B2" w:rsidRPr="00C30085">
          <w:rPr>
            <w:rFonts w:ascii="Book Antiqua" w:eastAsia="STXingkai" w:hAnsi="Book Antiqua" w:cs="Cambria"/>
            <w:noProof/>
            <w:color w:val="auto"/>
            <w:sz w:val="24"/>
            <w:szCs w:val="24"/>
            <w:vertAlign w:val="superscript"/>
          </w:rPr>
          <w:t>8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A recent experimental study brought to light the effect of a 2 </w:t>
      </w:r>
      <w:r w:rsidR="002564B6" w:rsidRPr="00C30085">
        <w:rPr>
          <w:rFonts w:ascii="Book Antiqua" w:eastAsia="STXingkai" w:hAnsi="Book Antiqua" w:cs="Cambria" w:hint="eastAsia"/>
          <w:color w:val="auto"/>
          <w:sz w:val="24"/>
          <w:szCs w:val="24"/>
          <w:lang w:eastAsia="zh-CN"/>
        </w:rPr>
        <w:t>wk</w:t>
      </w:r>
      <w:r w:rsidR="00D72893" w:rsidRPr="00C30085">
        <w:rPr>
          <w:rFonts w:ascii="Book Antiqua" w:eastAsia="STXingkai" w:hAnsi="Book Antiqua" w:cs="Cambria"/>
          <w:color w:val="auto"/>
          <w:sz w:val="24"/>
          <w:szCs w:val="24"/>
        </w:rPr>
        <w:t xml:space="preserve"> </w:t>
      </w:r>
      <w:r w:rsidR="007523C5" w:rsidRPr="00C30085">
        <w:rPr>
          <w:rFonts w:ascii="Book Antiqua" w:eastAsia="STXingkai" w:hAnsi="Book Antiqua" w:cs="Cambria"/>
          <w:color w:val="auto"/>
          <w:sz w:val="24"/>
          <w:szCs w:val="24"/>
        </w:rPr>
        <w:t>preoperative course of omega-3 acids in decreasing severe steatosis, thus improving liver regeneration and functional reco</w:t>
      </w:r>
      <w:r w:rsidR="00C02292" w:rsidRPr="00C30085">
        <w:rPr>
          <w:rFonts w:ascii="Book Antiqua" w:eastAsia="STXingkai" w:hAnsi="Book Antiqua" w:cs="Cambria"/>
          <w:color w:val="auto"/>
          <w:sz w:val="24"/>
          <w:szCs w:val="24"/>
        </w:rPr>
        <w:t>very following liver resection</w:t>
      </w:r>
      <w:r w:rsidR="0064109F" w:rsidRPr="00C30085">
        <w:rPr>
          <w:rFonts w:ascii="Book Antiqua" w:eastAsia="STXingkai" w:hAnsi="Book Antiqua" w:cs="Cambria"/>
          <w:color w:val="auto"/>
          <w:sz w:val="24"/>
          <w:szCs w:val="24"/>
        </w:rPr>
        <w:fldChar w:fldCharType="begin">
          <w:fldData xml:space="preserve">PEVuZE5vdGU+PENpdGU+PEF1dGhvcj5NYXJzbWFuPC9BdXRob3I+PFllYXI+MjAxMzwvWWVhcj48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NYXJzbWFuPC9BdXRob3I+PFllYXI+MjAxMzwvWWVhcj48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9" w:tooltip="Marsman, 2013 #177" w:history="1">
        <w:r w:rsidR="005308B2" w:rsidRPr="00C30085">
          <w:rPr>
            <w:rFonts w:ascii="Book Antiqua" w:eastAsia="STXingkai" w:hAnsi="Book Antiqua" w:cs="Cambria"/>
            <w:noProof/>
            <w:color w:val="auto"/>
            <w:sz w:val="24"/>
            <w:szCs w:val="24"/>
            <w:vertAlign w:val="superscript"/>
          </w:rPr>
          <w:t>89</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r w:rsidR="0090006B" w:rsidRPr="00C30085">
        <w:rPr>
          <w:rFonts w:ascii="Book Antiqua" w:eastAsia="STXingkai" w:hAnsi="Book Antiqua" w:cs="Cambria"/>
          <w:color w:val="auto"/>
          <w:sz w:val="24"/>
          <w:szCs w:val="24"/>
        </w:rPr>
        <w:t xml:space="preserve"> Administration of insulin and dextrose to maintain a perioperative state of hyperinsulinaemic normoglycaemia has shown to significantly decrease p</w:t>
      </w:r>
      <w:r w:rsidR="00C02292" w:rsidRPr="00C30085">
        <w:rPr>
          <w:rFonts w:ascii="Book Antiqua" w:eastAsia="STXingkai" w:hAnsi="Book Antiqua" w:cs="Cambria"/>
          <w:color w:val="auto"/>
          <w:sz w:val="24"/>
          <w:szCs w:val="24"/>
        </w:rPr>
        <w:t>ostoperative liver dysfunction</w:t>
      </w:r>
      <w:r w:rsidR="0064109F" w:rsidRPr="00C30085">
        <w:rPr>
          <w:rFonts w:ascii="Book Antiqua" w:eastAsia="STXingkai" w:hAnsi="Book Antiqua" w:cs="Cambria"/>
          <w:color w:val="auto"/>
          <w:sz w:val="24"/>
          <w:szCs w:val="24"/>
        </w:rPr>
        <w:fldChar w:fldCharType="begin">
          <w:fldData xml:space="preserve">PEVuZE5vdGU+PENpdGU+PEF1dGhvcj5IYXNzYW5haW48L0F1dGhvcj48WWVhcj4yMDEzPC9ZZWFy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IYXNzYW5haW48L0F1dGhvcj48WWVhcj4yMDEzPC9ZZWFy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90" w:tooltip="Hassanain, 2013 #436" w:history="1">
        <w:r w:rsidR="005308B2" w:rsidRPr="00C30085">
          <w:rPr>
            <w:rFonts w:ascii="Book Antiqua" w:eastAsia="STXingkai" w:hAnsi="Book Antiqua" w:cs="Cambria"/>
            <w:noProof/>
            <w:color w:val="auto"/>
            <w:sz w:val="24"/>
            <w:szCs w:val="24"/>
            <w:vertAlign w:val="superscript"/>
          </w:rPr>
          <w:t>9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r w:rsidR="0090006B" w:rsidRPr="00C30085">
        <w:rPr>
          <w:rFonts w:ascii="Book Antiqua" w:eastAsia="STXingkai" w:hAnsi="Book Antiqua" w:cs="Cambria"/>
          <w:color w:val="auto"/>
          <w:sz w:val="24"/>
          <w:szCs w:val="24"/>
        </w:rPr>
        <w:t xml:space="preserve"> while also de</w:t>
      </w:r>
      <w:r w:rsidR="00C02292" w:rsidRPr="00C30085">
        <w:rPr>
          <w:rFonts w:ascii="Book Antiqua" w:eastAsia="STXingkai" w:hAnsi="Book Antiqua" w:cs="Cambria"/>
          <w:color w:val="auto"/>
          <w:sz w:val="24"/>
          <w:szCs w:val="24"/>
        </w:rPr>
        <w:t>creasing systemic inflammation</w:t>
      </w:r>
      <w:r w:rsidR="0064109F" w:rsidRPr="00C30085">
        <w:rPr>
          <w:rFonts w:ascii="Book Antiqua" w:eastAsia="STXingkai" w:hAnsi="Book Antiqua" w:cs="Cambria"/>
          <w:color w:val="auto"/>
          <w:sz w:val="24"/>
          <w:szCs w:val="24"/>
        </w:rPr>
        <w:fldChar w:fldCharType="begin">
          <w:fldData xml:space="preserve">PEVuZE5vdGU+PENpdGU+PEF1dGhvcj5GaXNldHRlPC9BdXRob3I+PFllYXI+MjAxMjwvWWVhcj48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GaXNldHRlPC9BdXRob3I+PFllYXI+MjAxMjwvWWVhcj48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91" w:tooltip="Fisette, 2012 #438" w:history="1">
        <w:r w:rsidR="005308B2" w:rsidRPr="00C30085">
          <w:rPr>
            <w:rFonts w:ascii="Book Antiqua" w:eastAsia="STXingkai" w:hAnsi="Book Antiqua" w:cs="Cambria"/>
            <w:noProof/>
            <w:color w:val="auto"/>
            <w:sz w:val="24"/>
            <w:szCs w:val="24"/>
            <w:vertAlign w:val="superscript"/>
          </w:rPr>
          <w:t>9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r w:rsidR="0090006B" w:rsidRPr="00C30085">
        <w:rPr>
          <w:rFonts w:ascii="Book Antiqua" w:eastAsia="STXingkai" w:hAnsi="Book Antiqua" w:cs="Cambria"/>
          <w:color w:val="auto"/>
          <w:sz w:val="24"/>
          <w:szCs w:val="24"/>
        </w:rPr>
        <w:t xml:space="preserve"> This method is more time efficient in comparison to the prior mentioned medical strategies.</w:t>
      </w:r>
    </w:p>
    <w:p w14:paraId="71877EE5" w14:textId="5728F9DD" w:rsidR="001E7E2B" w:rsidRPr="00C30085" w:rsidRDefault="00386925"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lastRenderedPageBreak/>
        <w:t>There is a low incidence of CRLM wit</w:t>
      </w:r>
      <w:r w:rsidR="00C02292" w:rsidRPr="00C30085">
        <w:rPr>
          <w:rFonts w:ascii="Book Antiqua" w:eastAsia="STXingkai" w:hAnsi="Book Antiqua" w:cs="Cambria"/>
          <w:color w:val="auto"/>
          <w:sz w:val="24"/>
          <w:szCs w:val="24"/>
        </w:rPr>
        <w:t>hin cirrhotic/unhealthy livers</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Iascone&lt;/Author&gt;&lt;Year&gt;2005&lt;/Year&gt;&lt;RecNum&gt;430&lt;/RecNum&gt;&lt;DisplayText&gt;&lt;style face="superscript"&gt;[92]&lt;/style&gt;&lt;/DisplayText&gt;&lt;record&gt;&lt;rec-number&gt;430&lt;/rec-number&gt;&lt;foreign-keys&gt;&lt;key app="EN" db-id="wvxspzfe8szr2mewtdpv9arotaddzsrz2550" timestamp="1429945526"&gt;430&lt;/key&gt;&lt;/foreign-keys&gt;&lt;ref-type name="Journal Article"&gt;17&lt;/ref-type&gt;&lt;contributors&gt;&lt;authors&gt;&lt;author&gt;Iascone, C.&lt;/author&gt;&lt;author&gt;Ruperto, M.&lt;/author&gt;&lt;author&gt;Barillari, P.&lt;/author&gt;&lt;/authors&gt;&lt;/contributors&gt;&lt;auth-address&gt;Dipartimento di Chirurgia Pietro Valdoni, Universita degli Studi di Roma La Sapienza, Roma, Italy. clemente.iascone@uniroma1.it&lt;/auth-address&gt;&lt;titles&gt;&lt;title&gt;[Occurrence of synchronous colorectal cancer metastasis in the cirrhotic or fatty liver]&lt;/title&gt;&lt;secondary-title&gt;Minerva Chir&lt;/secondary-title&gt;&lt;/titles&gt;&lt;periodical&gt;&lt;full-title&gt;Minerva Chir&lt;/full-title&gt;&lt;abbr-1&gt;Minerva chirurgica&lt;/abbr-1&gt;&lt;/periodical&gt;&lt;pages&gt;185-90&lt;/pages&gt;&lt;volume&gt;60&lt;/volume&gt;&lt;number&gt;3&lt;/number&gt;&lt;keywords&gt;&lt;keyword&gt;Aged&lt;/keyword&gt;&lt;keyword&gt;Colorectal Neoplasms/*complications/*pathology&lt;/keyword&gt;&lt;keyword&gt;Fatty Liver/*complications&lt;/keyword&gt;&lt;keyword&gt;Female&lt;/keyword&gt;&lt;keyword&gt;Humans&lt;/keyword&gt;&lt;keyword&gt;Incidence&lt;/keyword&gt;&lt;keyword&gt;Liver Cirrhosis/*complications&lt;/keyword&gt;&lt;keyword&gt;Liver Neoplasms/*epidemiology/*secondary&lt;/keyword&gt;&lt;keyword&gt;Male&lt;/keyword&gt;&lt;keyword&gt;Retrospective Studies&lt;/keyword&gt;&lt;/keywords&gt;&lt;dates&gt;&lt;year&gt;2005&lt;/year&gt;&lt;pub-dates&gt;&lt;date&gt;Jun&lt;/date&gt;&lt;/pub-dates&gt;&lt;/dates&gt;&lt;orig-pub&gt;Metastasi epatiche sincrone da carcinoma colo-rettale in pazienti con cirrosi epatica o steatosi.&lt;/orig-pub&gt;&lt;isbn&gt;0026-4733 (Print)&amp;#xD;0026-4733 (Linking)&lt;/isbn&gt;&lt;accession-num&gt;15985994&lt;/accession-num&gt;&lt;urls&gt;&lt;related-urls&gt;&lt;url&gt;http://www.ncbi.nlm.nih.gov/pubmed/15985994&lt;/url&gt;&lt;/related-urls&gt;&lt;/urls&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92" w:tooltip="Iascone, 2005 #430" w:history="1">
        <w:r w:rsidR="005308B2" w:rsidRPr="00C30085">
          <w:rPr>
            <w:rFonts w:ascii="Book Antiqua" w:eastAsia="STXingkai" w:hAnsi="Book Antiqua" w:cs="Cambria"/>
            <w:noProof/>
            <w:color w:val="auto"/>
            <w:sz w:val="24"/>
            <w:szCs w:val="24"/>
            <w:vertAlign w:val="superscript"/>
          </w:rPr>
          <w:t>9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is in turn reflects the small number of resections performe</w:t>
      </w:r>
      <w:r w:rsidR="00C02292" w:rsidRPr="00C30085">
        <w:rPr>
          <w:rFonts w:ascii="Book Antiqua" w:eastAsia="STXingkai" w:hAnsi="Book Antiqua" w:cs="Cambria"/>
          <w:color w:val="auto"/>
          <w:sz w:val="24"/>
          <w:szCs w:val="24"/>
        </w:rPr>
        <w:t xml:space="preserve">d in this setting. Ramia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fldData xml:space="preserve">PEVuZE5vdGU+PENpdGU+PEF1dGhvcj5SYW1pYTwvQXV0aG9yPjxZZWFyPjIwMTE8L1llYXI+PFJl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SYW1pYTwvQXV0aG9yPjxZZWFyPjIwMTE8L1llYXI+PFJl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93" w:tooltip="Ramia, 2011 #431" w:history="1">
        <w:r w:rsidR="005308B2" w:rsidRPr="00C30085">
          <w:rPr>
            <w:rFonts w:ascii="Book Antiqua" w:eastAsia="STXingkai" w:hAnsi="Book Antiqua" w:cs="Cambria"/>
            <w:noProof/>
            <w:color w:val="auto"/>
            <w:sz w:val="24"/>
            <w:szCs w:val="24"/>
            <w:vertAlign w:val="superscript"/>
          </w:rPr>
          <w:t>9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attempted to evaluate the experience of multiple centers in resection of CRLM on a background of cirrhotic livers; of 2364 patients, only 20 had unhealthy livers (of which 10 were cirrhotic). Although the number was small, they observed low morbidity, null postoperative mortality rates, and acceptable total and disease free survival rates.</w:t>
      </w:r>
      <w:r w:rsidR="007330B4" w:rsidRPr="00C30085">
        <w:rPr>
          <w:rFonts w:ascii="Book Antiqua" w:eastAsia="STXingkai" w:hAnsi="Book Antiqua" w:cs="Cambria"/>
          <w:color w:val="auto"/>
          <w:sz w:val="24"/>
          <w:szCs w:val="24"/>
        </w:rPr>
        <w:t xml:space="preserve"> The main concern post resection is the impaired ability of the cirrhotic</w:t>
      </w:r>
      <w:r w:rsidR="00C02292" w:rsidRPr="00C30085">
        <w:rPr>
          <w:rFonts w:ascii="Book Antiqua" w:eastAsia="STXingkai" w:hAnsi="Book Antiqua" w:cs="Cambria"/>
          <w:color w:val="auto"/>
          <w:sz w:val="24"/>
          <w:szCs w:val="24"/>
        </w:rPr>
        <w:t xml:space="preserve"> liver to recover</w:t>
      </w:r>
      <w:r w:rsidR="0064109F" w:rsidRPr="00C30085">
        <w:rPr>
          <w:rFonts w:ascii="Book Antiqua" w:eastAsia="STXingkai" w:hAnsi="Book Antiqua" w:cs="Cambria"/>
          <w:color w:val="auto"/>
          <w:sz w:val="24"/>
          <w:szCs w:val="24"/>
        </w:rPr>
        <w:fldChar w:fldCharType="begin">
          <w:fldData xml:space="preserve">PEVuZE5vdGU+PENpdGU+PEF1dGhvcj5MbG92ZXQ8L0F1dGhvcj48WWVhcj4xOTk5PC9ZZWFyPjxS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MbG92ZXQ8L0F1dGhvcj48WWVhcj4xOTk5PC9ZZWFyPjxS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94" w:tooltip="Llovet, 1999 #432" w:history="1">
        <w:r w:rsidR="005308B2" w:rsidRPr="00C30085">
          <w:rPr>
            <w:rFonts w:ascii="Book Antiqua" w:eastAsia="STXingkai" w:hAnsi="Book Antiqua" w:cs="Cambria"/>
            <w:noProof/>
            <w:color w:val="auto"/>
            <w:sz w:val="24"/>
            <w:szCs w:val="24"/>
            <w:vertAlign w:val="superscript"/>
          </w:rPr>
          <w:t>9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r w:rsidR="007330B4" w:rsidRPr="00C30085">
        <w:rPr>
          <w:rFonts w:ascii="Book Antiqua" w:eastAsia="STXingkai" w:hAnsi="Book Antiqua" w:cs="Cambria"/>
          <w:color w:val="auto"/>
          <w:sz w:val="24"/>
          <w:szCs w:val="24"/>
        </w:rPr>
        <w:t xml:space="preserve"> Various methods may be implemented to overcome this</w:t>
      </w:r>
      <w:r w:rsidR="00EF4021" w:rsidRPr="00C30085">
        <w:rPr>
          <w:rFonts w:ascii="Book Antiqua" w:eastAsia="STXingkai" w:hAnsi="Book Antiqua" w:cs="Cambria"/>
          <w:color w:val="auto"/>
          <w:sz w:val="24"/>
          <w:szCs w:val="24"/>
        </w:rPr>
        <w:t xml:space="preserve"> preoperatively</w:t>
      </w:r>
      <w:r w:rsidR="007330B4" w:rsidRPr="00C30085">
        <w:rPr>
          <w:rFonts w:ascii="Book Antiqua" w:eastAsia="STXingkai" w:hAnsi="Book Antiqua" w:cs="Cambria"/>
          <w:color w:val="auto"/>
          <w:sz w:val="24"/>
          <w:szCs w:val="24"/>
        </w:rPr>
        <w:t xml:space="preserve">. As aforementioned, an anticipated adequate FLR is crucial when planning for resection; a 40% FLR is acceptable in a cirrhotic liver, as a </w:t>
      </w:r>
      <w:r w:rsidR="00C02292" w:rsidRPr="00C30085">
        <w:rPr>
          <w:rFonts w:ascii="Book Antiqua" w:eastAsia="STXingkai" w:hAnsi="Book Antiqua" w:cs="Cambria"/>
          <w:color w:val="auto"/>
          <w:sz w:val="24"/>
          <w:szCs w:val="24"/>
        </w:rPr>
        <w:t>pose to 20% in a healthy liver</w:t>
      </w:r>
      <w:r w:rsidR="0064109F" w:rsidRPr="00C30085">
        <w:rPr>
          <w:rFonts w:ascii="Book Antiqua" w:eastAsia="STXingkai" w:hAnsi="Book Antiqua" w:cs="Cambria"/>
          <w:color w:val="auto"/>
          <w:sz w:val="24"/>
          <w:szCs w:val="24"/>
        </w:rPr>
        <w:fldChar w:fldCharType="begin">
          <w:fldData xml:space="preserve">PEVuZE5vdGU+PENpdGU+PEF1dGhvcj5BYmRhbGxhPC9BdXRob3I+PFllYXI+MjAwNDwvWWVhcj48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BYmRhbGxhPC9BdXRob3I+PFllYXI+MjAwNDwvWWVhcj48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75" w:tooltip="Abdalla, 2004 #131" w:history="1">
        <w:r w:rsidR="005308B2" w:rsidRPr="00C30085">
          <w:rPr>
            <w:rFonts w:ascii="Book Antiqua" w:eastAsia="STXingkai" w:hAnsi="Book Antiqua" w:cs="Cambria"/>
            <w:noProof/>
            <w:color w:val="auto"/>
            <w:sz w:val="24"/>
            <w:szCs w:val="24"/>
            <w:vertAlign w:val="superscript"/>
          </w:rPr>
          <w:t>75-7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r w:rsidR="007330B4" w:rsidRPr="00C30085">
        <w:rPr>
          <w:rFonts w:ascii="Book Antiqua" w:eastAsia="STXingkai" w:hAnsi="Book Antiqua" w:cs="Cambria"/>
          <w:color w:val="auto"/>
          <w:sz w:val="24"/>
          <w:szCs w:val="24"/>
        </w:rPr>
        <w:t xml:space="preserve"> Portal vein embolization may be utilized in cirrhotic</w:t>
      </w:r>
      <w:r w:rsidR="00C02292" w:rsidRPr="00C30085">
        <w:rPr>
          <w:rFonts w:ascii="Book Antiqua" w:eastAsia="STXingkai" w:hAnsi="Book Antiqua" w:cs="Cambria"/>
          <w:color w:val="auto"/>
          <w:sz w:val="24"/>
          <w:szCs w:val="24"/>
        </w:rPr>
        <w:t xml:space="preserve"> livers when the FLR is ≤</w:t>
      </w:r>
      <w:r w:rsidR="002564B6" w:rsidRPr="00C30085">
        <w:rPr>
          <w:rFonts w:ascii="Book Antiqua" w:eastAsia="STXingkai" w:hAnsi="Book Antiqua" w:cs="Cambria" w:hint="eastAsia"/>
          <w:color w:val="auto"/>
          <w:sz w:val="24"/>
          <w:szCs w:val="24"/>
          <w:lang w:eastAsia="zh-CN"/>
        </w:rPr>
        <w:t xml:space="preserve"> </w:t>
      </w:r>
      <w:r w:rsidR="00C02292" w:rsidRPr="00C30085">
        <w:rPr>
          <w:rFonts w:ascii="Book Antiqua" w:eastAsia="STXingkai" w:hAnsi="Book Antiqua" w:cs="Cambria"/>
          <w:color w:val="auto"/>
          <w:sz w:val="24"/>
          <w:szCs w:val="24"/>
        </w:rPr>
        <w:t>40%</w:t>
      </w:r>
      <w:r w:rsidR="0064109F" w:rsidRPr="00C30085">
        <w:rPr>
          <w:rFonts w:ascii="Book Antiqua" w:eastAsia="STXingkai" w:hAnsi="Book Antiqua" w:cs="Cambria"/>
          <w:color w:val="auto"/>
          <w:sz w:val="24"/>
          <w:szCs w:val="24"/>
        </w:rPr>
        <w:fldChar w:fldCharType="begin">
          <w:fldData xml:space="preserve">PEVuZE5vdGU+PENpdGU+PEF1dGhvcj5Bem91bGF5PC9BdXRob3I+PFllYXI+MjAwMDwvWWVhcj48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Bem91bGF5PC9BdXRob3I+PFllYXI+MjAwMDwvWWVhcj48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95" w:tooltip="Azoulay, 2000 #433" w:history="1">
        <w:r w:rsidR="005308B2" w:rsidRPr="00C30085">
          <w:rPr>
            <w:rFonts w:ascii="Book Antiqua" w:eastAsia="STXingkai" w:hAnsi="Book Antiqua" w:cs="Cambria"/>
            <w:noProof/>
            <w:color w:val="auto"/>
            <w:sz w:val="24"/>
            <w:szCs w:val="24"/>
            <w:vertAlign w:val="superscript"/>
          </w:rPr>
          <w:t>9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r w:rsidR="007330B4" w:rsidRPr="00C30085">
        <w:rPr>
          <w:rFonts w:ascii="Book Antiqua" w:eastAsia="STXingkai" w:hAnsi="Book Antiqua" w:cs="Cambria"/>
          <w:color w:val="auto"/>
          <w:sz w:val="24"/>
          <w:szCs w:val="24"/>
        </w:rPr>
        <w:t xml:space="preserve"> If the liver then still does not hypertrophy, major resec</w:t>
      </w:r>
      <w:r w:rsidR="00C02292" w:rsidRPr="00C30085">
        <w:rPr>
          <w:rFonts w:ascii="Book Antiqua" w:eastAsia="STXingkai" w:hAnsi="Book Antiqua" w:cs="Cambria"/>
          <w:color w:val="auto"/>
          <w:sz w:val="24"/>
          <w:szCs w:val="24"/>
        </w:rPr>
        <w:t>tion should be contraindicated</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Ogata&lt;/Author&gt;&lt;Year&gt;2006&lt;/Year&gt;&lt;RecNum&gt;434&lt;/RecNum&gt;&lt;DisplayText&gt;&lt;style face="superscript"&gt;[96]&lt;/style&gt;&lt;/DisplayText&gt;&lt;record&gt;&lt;rec-number&gt;434&lt;/rec-number&gt;&lt;foreign-keys&gt;&lt;key app="EN" db-id="wvxspzfe8szr2mewtdpv9arotaddzsrz2550" timestamp="1429947279"&gt;434&lt;/key&gt;&lt;/foreign-keys&gt;&lt;ref-type name="Journal Article"&gt;17&lt;/ref-type&gt;&lt;contributors&gt;&lt;authors&gt;&lt;author&gt;Ogata, S.&lt;/author&gt;&lt;author&gt;Belghiti, J.&lt;/author&gt;&lt;author&gt;Farges, O.&lt;/author&gt;&lt;author&gt;Varma, D.&lt;/author&gt;&lt;author&gt;Sibert, A.&lt;/author&gt;&lt;author&gt;Vilgrain, V.&lt;/author&gt;&lt;/authors&gt;&lt;/contributors&gt;&lt;auth-address&gt;Department of Hepato-Pancreato-Biliary Surgery, Hospital Beaujon-University Paris VII, Clichy, France.&lt;/auth-address&gt;&lt;titles&gt;&lt;title&gt;Sequential arterial and portal vein embolizations before right hepatectomy in patients with cirrhosis and hepatocellular carcinoma&lt;/title&gt;&lt;secondary-title&gt;Br J Surg&lt;/secondary-title&gt;&lt;/titles&gt;&lt;periodical&gt;&lt;full-title&gt;Br J Surg&lt;/full-title&gt;&lt;abbr-1&gt;The British journal of surgery&lt;/abbr-1&gt;&lt;/periodical&gt;&lt;pages&gt;1091-8&lt;/pages&gt;&lt;volume&gt;93&lt;/volume&gt;&lt;number&gt;9&lt;/number&gt;&lt;keywords&gt;&lt;keyword&gt;Aged&lt;/keyword&gt;&lt;keyword&gt;Carcinoma, Hepatocellular/*therapy&lt;/keyword&gt;&lt;keyword&gt;Chemoembolization, Therapeutic/methods&lt;/keyword&gt;&lt;keyword&gt;Embolization, Therapeutic/*methods&lt;/keyword&gt;&lt;keyword&gt;Hepatectomy/*methods&lt;/keyword&gt;&lt;keyword&gt;Humans&lt;/keyword&gt;&lt;keyword&gt;Liver Cirrhosis/*therapy&lt;/keyword&gt;&lt;keyword&gt;Liver Neoplasms/*therapy&lt;/keyword&gt;&lt;keyword&gt;Male&lt;/keyword&gt;&lt;keyword&gt;Middle Aged&lt;/keyword&gt;&lt;keyword&gt;*Portal Vein&lt;/keyword&gt;&lt;keyword&gt;Postoperative Complications/etiology&lt;/keyword&gt;&lt;keyword&gt;Treatment Outcome&lt;/keyword&gt;&lt;/keywords&gt;&lt;dates&gt;&lt;year&gt;2006&lt;/year&gt;&lt;pub-dates&gt;&lt;date&gt;Sep&lt;/date&gt;&lt;/pub-dates&gt;&lt;/dates&gt;&lt;publisher&gt;Wiley Online Library&lt;/publisher&gt;&lt;isbn&gt;0007-1323 (Print)&amp;#xD;0007-1323 (Linking)&lt;/isbn&gt;&lt;accession-num&gt;16779884&lt;/accession-num&gt;&lt;urls&gt;&lt;related-urls&gt;&lt;url&gt;http://www.ncbi.nlm.nih.gov/pubmed/16779884&lt;/url&gt;&lt;/related-urls&gt;&lt;/urls&gt;&lt;electronic-resource-num&gt;10.1002/bjs.5341&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96" w:tooltip="Ogata, 2006 #434" w:history="1">
        <w:r w:rsidR="005308B2" w:rsidRPr="00C30085">
          <w:rPr>
            <w:rFonts w:ascii="Book Antiqua" w:eastAsia="STXingkai" w:hAnsi="Book Antiqua" w:cs="Cambria"/>
            <w:noProof/>
            <w:color w:val="auto"/>
            <w:sz w:val="24"/>
            <w:szCs w:val="24"/>
            <w:vertAlign w:val="superscript"/>
          </w:rPr>
          <w:t>9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r w:rsidR="007330B4" w:rsidRPr="00C30085">
        <w:rPr>
          <w:rFonts w:ascii="Book Antiqua" w:eastAsia="STXingkai" w:hAnsi="Book Antiqua" w:cs="Cambria"/>
          <w:color w:val="auto"/>
          <w:sz w:val="24"/>
          <w:szCs w:val="24"/>
        </w:rPr>
        <w:t xml:space="preserve"> The degree of portal hypertension should also be assessed preoperatively, as gradients greater than 10 mmHg were related to increased mo</w:t>
      </w:r>
      <w:r w:rsidR="00C02292" w:rsidRPr="00C30085">
        <w:rPr>
          <w:rFonts w:ascii="Book Antiqua" w:eastAsia="STXingkai" w:hAnsi="Book Antiqua" w:cs="Cambria"/>
          <w:color w:val="auto"/>
          <w:sz w:val="24"/>
          <w:szCs w:val="24"/>
        </w:rPr>
        <w:t>rbidity and decreased surviv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Bruix&lt;/Author&gt;&lt;Year&gt;1996&lt;/Year&gt;&lt;RecNum&gt;435&lt;/RecNum&gt;&lt;DisplayText&gt;&lt;style face="superscript"&gt;[97]&lt;/style&gt;&lt;/DisplayText&gt;&lt;record&gt;&lt;rec-number&gt;435&lt;/rec-number&gt;&lt;foreign-keys&gt;&lt;key app="EN" db-id="wvxspzfe8szr2mewtdpv9arotaddzsrz2550" timestamp="1429948032"&gt;435&lt;/key&gt;&lt;/foreign-keys&gt;&lt;ref-type name="Journal Article"&gt;17&lt;/ref-type&gt;&lt;contributors&gt;&lt;authors&gt;&lt;author&gt;Bruix, J.&lt;/author&gt;&lt;author&gt;Castells, A.&lt;/author&gt;&lt;author&gt;Bosch, J.&lt;/author&gt;&lt;author&gt;Feu, F.&lt;/author&gt;&lt;author&gt;Fuster, J.&lt;/author&gt;&lt;author&gt;Garcia-Pagan, J. C.&lt;/author&gt;&lt;author&gt;Visa, J.&lt;/author&gt;&lt;author&gt;Bru, C.&lt;/author&gt;&lt;author&gt;Rodes, J.&lt;/author&gt;&lt;/authors&gt;&lt;/contributors&gt;&lt;auth-address&gt;Liver Unit, Hospital Clinic i Provincial, University of Barcelona, Spain.&lt;/auth-address&gt;&lt;titles&gt;&lt;title&gt;Surgical resection of hepatocellular carcinoma in cirrhotic patients: prognostic value of preoperative portal pressure&lt;/title&gt;&lt;secondary-title&gt;Gastroenterology&lt;/secondary-title&gt;&lt;/titles&gt;&lt;periodical&gt;&lt;full-title&gt;Gastroenterology&lt;/full-title&gt;&lt;/periodical&gt;&lt;pages&gt;1018-22&lt;/pages&gt;&lt;volume&gt;111&lt;/volume&gt;&lt;number&gt;4&lt;/number&gt;&lt;keywords&gt;&lt;keyword&gt;Aged&lt;/keyword&gt;&lt;keyword&gt;Carcinoma, Hepatocellular/mortality/physiopathology/*surgery&lt;/keyword&gt;&lt;keyword&gt;Female&lt;/keyword&gt;&lt;keyword&gt;Humans&lt;/keyword&gt;&lt;keyword&gt;Liver Cirrhosis/complications/*surgery&lt;/keyword&gt;&lt;keyword&gt;Liver Neoplasms/mortality/physiopathology/*surgery&lt;/keyword&gt;&lt;keyword&gt;Male&lt;/keyword&gt;&lt;keyword&gt;Middle Aged&lt;/keyword&gt;&lt;keyword&gt;*Portal Pressure&lt;/keyword&gt;&lt;keyword&gt;Postoperative Complications&lt;/keyword&gt;&lt;keyword&gt;Prognosis&lt;/keyword&gt;&lt;/keywords&gt;&lt;dates&gt;&lt;year&gt;1996&lt;/year&gt;&lt;pub-dates&gt;&lt;date&gt;Oct&lt;/date&gt;&lt;/pub-dates&gt;&lt;/dates&gt;&lt;publisher&gt;Elsevier&lt;/publisher&gt;&lt;isbn&gt;0016-5085 (Print)&amp;#xD;0016-5085 (Linking)&lt;/isbn&gt;&lt;accession-num&gt;8831597&lt;/accession-num&gt;&lt;urls&gt;&lt;related-urls&gt;&lt;url&gt;http://www.ncbi.nlm.nih.gov/pubmed/8831597&lt;/url&gt;&lt;/related-urls&gt;&lt;/urls&gt;&lt;electronic-resource-num&gt;10.1016/S0016-5085(96)70070-7&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97" w:tooltip="Bruix, 1996 #435" w:history="1">
        <w:r w:rsidR="005308B2" w:rsidRPr="00C30085">
          <w:rPr>
            <w:rFonts w:ascii="Book Antiqua" w:eastAsia="STXingkai" w:hAnsi="Book Antiqua" w:cs="Cambria"/>
            <w:noProof/>
            <w:color w:val="auto"/>
            <w:sz w:val="24"/>
            <w:szCs w:val="24"/>
            <w:vertAlign w:val="superscript"/>
          </w:rPr>
          <w:t>9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p>
    <w:p w14:paraId="761C0CE7" w14:textId="77777777" w:rsidR="001E7E2B" w:rsidRPr="00C30085" w:rsidRDefault="001E7E2B" w:rsidP="005D4E68">
      <w:pPr>
        <w:pStyle w:val="Body"/>
        <w:adjustRightInd w:val="0"/>
        <w:snapToGrid w:val="0"/>
        <w:spacing w:after="0" w:line="360" w:lineRule="auto"/>
        <w:jc w:val="both"/>
        <w:rPr>
          <w:rFonts w:ascii="Book Antiqua" w:eastAsia="STXingkai" w:hAnsi="Book Antiqua" w:cs="Cambria"/>
          <w:b/>
          <w:bCs/>
          <w:color w:val="auto"/>
          <w:sz w:val="24"/>
          <w:szCs w:val="24"/>
        </w:rPr>
      </w:pPr>
    </w:p>
    <w:p w14:paraId="6E04736D" w14:textId="3F14218E" w:rsidR="001E7E2B" w:rsidRPr="00C30085" w:rsidRDefault="001E7E2B" w:rsidP="005D4E68">
      <w:pPr>
        <w:pStyle w:val="Body"/>
        <w:adjustRightInd w:val="0"/>
        <w:snapToGrid w:val="0"/>
        <w:spacing w:after="0" w:line="360" w:lineRule="auto"/>
        <w:jc w:val="both"/>
        <w:rPr>
          <w:rFonts w:ascii="Book Antiqua" w:eastAsia="STXingkai" w:hAnsi="Book Antiqua" w:cs="Cambria"/>
          <w:b/>
          <w:bCs/>
          <w:color w:val="auto"/>
          <w:sz w:val="24"/>
          <w:szCs w:val="24"/>
        </w:rPr>
      </w:pPr>
      <w:r w:rsidRPr="00C30085">
        <w:rPr>
          <w:rFonts w:ascii="Book Antiqua" w:eastAsia="STXingkai" w:hAnsi="Book Antiqua" w:cs="Cambria"/>
          <w:b/>
          <w:bCs/>
          <w:color w:val="auto"/>
          <w:sz w:val="24"/>
          <w:szCs w:val="24"/>
        </w:rPr>
        <w:t>TIMING OF LIVER RESECTION</w:t>
      </w:r>
    </w:p>
    <w:p w14:paraId="3BCD05F3" w14:textId="312C1192" w:rsidR="007523C5" w:rsidRPr="00C30085" w:rsidRDefault="007523C5"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Of patients </w:t>
      </w:r>
      <w:r w:rsidR="00F26897" w:rsidRPr="00C30085">
        <w:rPr>
          <w:rFonts w:ascii="Book Antiqua" w:eastAsia="STXingkai" w:hAnsi="Book Antiqua" w:cs="Cambria"/>
          <w:color w:val="auto"/>
          <w:sz w:val="24"/>
          <w:szCs w:val="24"/>
        </w:rPr>
        <w:t>presenting with</w:t>
      </w:r>
      <w:r w:rsidRPr="00C30085">
        <w:rPr>
          <w:rFonts w:ascii="Book Antiqua" w:eastAsia="STXingkai" w:hAnsi="Book Antiqua" w:cs="Cambria"/>
          <w:color w:val="auto"/>
          <w:sz w:val="24"/>
          <w:szCs w:val="24"/>
        </w:rPr>
        <w:t xml:space="preserve"> colorectal cancer, 14.5</w:t>
      </w:r>
      <w:r w:rsidR="002564B6" w:rsidRPr="00C30085">
        <w:rPr>
          <w:rFonts w:ascii="Book Antiqua" w:eastAsia="STXingkai" w:hAnsi="Book Antiqua" w:cs="Cambria" w:hint="eastAsia"/>
          <w:color w:val="auto"/>
          <w:sz w:val="24"/>
          <w:szCs w:val="24"/>
          <w:lang w:eastAsia="zh-CN"/>
        </w:rPr>
        <w:t>%</w:t>
      </w:r>
      <w:r w:rsidRPr="00C30085">
        <w:rPr>
          <w:rFonts w:ascii="Book Antiqua" w:eastAsia="STXingkai" w:hAnsi="Book Antiqua" w:cs="Cambria"/>
          <w:color w:val="auto"/>
          <w:sz w:val="24"/>
          <w:szCs w:val="24"/>
        </w:rPr>
        <w:t xml:space="preserve">-24% present with synchronous hepatic </w:t>
      </w:r>
      <w:r w:rsidR="00F26897" w:rsidRPr="00C30085">
        <w:rPr>
          <w:rFonts w:ascii="Book Antiqua" w:eastAsia="STXingkai" w:hAnsi="Book Antiqua" w:cs="Cambria"/>
          <w:color w:val="auto"/>
          <w:sz w:val="24"/>
          <w:szCs w:val="24"/>
        </w:rPr>
        <w:t>metastases. An</w:t>
      </w:r>
      <w:r w:rsidRPr="00C30085">
        <w:rPr>
          <w:rFonts w:ascii="Book Antiqua" w:eastAsia="STXingkai" w:hAnsi="Book Antiqua" w:cs="Cambria"/>
          <w:color w:val="auto"/>
          <w:sz w:val="24"/>
          <w:szCs w:val="24"/>
        </w:rPr>
        <w:t xml:space="preserve"> </w:t>
      </w:r>
      <w:r w:rsidR="00F26897" w:rsidRPr="00C30085">
        <w:rPr>
          <w:rFonts w:ascii="Book Antiqua" w:eastAsia="STXingkai" w:hAnsi="Book Antiqua" w:cs="Cambria"/>
          <w:color w:val="auto"/>
          <w:sz w:val="24"/>
          <w:szCs w:val="24"/>
        </w:rPr>
        <w:t>additional 8.1</w:t>
      </w:r>
      <w:r w:rsidR="002564B6" w:rsidRPr="00C30085">
        <w:rPr>
          <w:rFonts w:ascii="Book Antiqua" w:eastAsia="STXingkai" w:hAnsi="Book Antiqua" w:cs="Cambria" w:hint="eastAsia"/>
          <w:color w:val="auto"/>
          <w:sz w:val="24"/>
          <w:szCs w:val="24"/>
          <w:lang w:eastAsia="zh-CN"/>
        </w:rPr>
        <w:t>%</w:t>
      </w:r>
      <w:r w:rsidRPr="00C30085">
        <w:rPr>
          <w:rFonts w:ascii="Book Antiqua" w:eastAsia="STXingkai" w:hAnsi="Book Antiqua" w:cs="Cambria"/>
          <w:color w:val="auto"/>
          <w:sz w:val="24"/>
          <w:szCs w:val="24"/>
        </w:rPr>
        <w:t>-20% present later with m</w:t>
      </w:r>
      <w:r w:rsidR="00C02292" w:rsidRPr="00C30085">
        <w:rPr>
          <w:rFonts w:ascii="Book Antiqua" w:eastAsia="STXingkai" w:hAnsi="Book Antiqua" w:cs="Cambria"/>
          <w:color w:val="auto"/>
          <w:sz w:val="24"/>
          <w:szCs w:val="24"/>
        </w:rPr>
        <w:t>etachronous lesions</w:t>
      </w:r>
      <w:r w:rsidR="00CE5D51" w:rsidRPr="00C30085">
        <w:rPr>
          <w:rFonts w:ascii="Book Antiqua" w:eastAsia="STXingkai" w:hAnsi="Book Antiqua" w:cs="Cambria"/>
          <w:color w:val="auto"/>
          <w:sz w:val="24"/>
          <w:szCs w:val="24"/>
        </w:rPr>
        <w:fldChar w:fldCharType="begin">
          <w:fldData xml:space="preserve">PEVuZE5vdGU+PENpdGU+PEF1dGhvcj5MZXBvcnJpZXI8L0F1dGhvcj48WWVhcj4yMDA2PC9ZZWFy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MZXBvcnJpZXI8L0F1dGhvcj48WWVhcj4yMDA2PC9ZZWFy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 w:tooltip="Manfredi, 2006 #7" w:history="1">
        <w:r w:rsidR="005308B2" w:rsidRPr="00C30085">
          <w:rPr>
            <w:rFonts w:ascii="Book Antiqua" w:eastAsia="STXingkai" w:hAnsi="Book Antiqua" w:cs="Cambria"/>
            <w:noProof/>
            <w:color w:val="auto"/>
            <w:sz w:val="24"/>
            <w:szCs w:val="24"/>
            <w:vertAlign w:val="superscript"/>
          </w:rPr>
          <w:t>8</w:t>
        </w:r>
      </w:hyperlink>
      <w:r w:rsidR="002564B6" w:rsidRPr="00C30085">
        <w:rPr>
          <w:rFonts w:ascii="Book Antiqua" w:eastAsia="STXingkai" w:hAnsi="Book Antiqua" w:cs="Cambria"/>
          <w:noProof/>
          <w:color w:val="auto"/>
          <w:sz w:val="24"/>
          <w:szCs w:val="24"/>
          <w:vertAlign w:val="superscript"/>
        </w:rPr>
        <w:t>,</w:t>
      </w:r>
      <w:hyperlink w:anchor="_ENREF_98" w:tooltip="Leporrier, 2006 #129" w:history="1">
        <w:r w:rsidR="005308B2" w:rsidRPr="00C30085">
          <w:rPr>
            <w:rFonts w:ascii="Book Antiqua" w:eastAsia="STXingkai" w:hAnsi="Book Antiqua" w:cs="Cambria"/>
            <w:noProof/>
            <w:color w:val="auto"/>
            <w:sz w:val="24"/>
            <w:szCs w:val="24"/>
            <w:vertAlign w:val="superscript"/>
          </w:rPr>
          <w:t>98</w:t>
        </w:r>
      </w:hyperlink>
      <w:r w:rsidR="002564B6" w:rsidRPr="00C30085">
        <w:rPr>
          <w:rFonts w:ascii="Book Antiqua" w:eastAsia="STXingkai" w:hAnsi="Book Antiqua" w:cs="Cambria"/>
          <w:noProof/>
          <w:color w:val="auto"/>
          <w:sz w:val="24"/>
          <w:szCs w:val="24"/>
          <w:vertAlign w:val="superscript"/>
        </w:rPr>
        <w:t>,</w:t>
      </w:r>
      <w:hyperlink w:anchor="_ENREF_99" w:tooltip="Ballantyne, 1993 #130" w:history="1">
        <w:r w:rsidR="005308B2" w:rsidRPr="00C30085">
          <w:rPr>
            <w:rFonts w:ascii="Book Antiqua" w:eastAsia="STXingkai" w:hAnsi="Book Antiqua" w:cs="Cambria"/>
            <w:noProof/>
            <w:color w:val="auto"/>
            <w:sz w:val="24"/>
            <w:szCs w:val="24"/>
            <w:vertAlign w:val="superscript"/>
          </w:rPr>
          <w:t>99</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Although the presence of synchronous metastases suggests a disease of more aggressive nature which has proven to be a negative prognostic factor, this in itself should not be considered a contraindication to resection of liver lesions if cur</w:t>
      </w:r>
      <w:r w:rsidR="00C02292" w:rsidRPr="00C30085">
        <w:rPr>
          <w:rFonts w:ascii="Book Antiqua" w:eastAsia="STXingkai" w:hAnsi="Book Antiqua" w:cs="Cambria"/>
          <w:color w:val="auto"/>
          <w:sz w:val="24"/>
          <w:szCs w:val="24"/>
        </w:rPr>
        <w:t>ative intent is to be achieved</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Scheele&lt;/Author&gt;&lt;Year&gt;1991&lt;/Year&gt;&lt;RecNum&gt;122&lt;/RecNum&gt;&lt;DisplayText&gt;&lt;style face="superscript"&gt;[100]&lt;/style&gt;&lt;/DisplayText&gt;&lt;record&gt;&lt;rec-number&gt;122&lt;/rec-number&gt;&lt;foreign-keys&gt;&lt;key app="EN" db-id="wvxspzfe8szr2mewtdpv9arotaddzsrz2550" timestamp="1419773619"&gt;122&lt;/key&gt;&lt;/foreign-keys&gt;&lt;ref-type name="Journal Article"&gt;17&lt;/ref-type&gt;&lt;contributors&gt;&lt;authors&gt;&lt;author&gt;Scheele, J.&lt;/author&gt;&lt;author&gt;Stangl, R.&lt;/author&gt;&lt;author&gt;Altendorf-Hofmann, A.&lt;/author&gt;&lt;author&gt;Gall, F. P.&lt;/author&gt;&lt;/authors&gt;&lt;/contributors&gt;&lt;auth-address&gt;Department of Surgery, University Hospital and Medical School, Erlangen, Federal Republic of Germany.&lt;/auth-address&gt;&lt;titles&gt;&lt;title&gt;Indicators of prognosis after hepatic resection for colorectal secondaries&lt;/title&gt;&lt;secondary-title&gt;Surgery&lt;/secondary-title&gt;&lt;/titles&gt;&lt;periodical&gt;&lt;full-title&gt;Surgery&lt;/full-title&gt;&lt;/periodical&gt;&lt;pages&gt;13-29&lt;/pages&gt;&lt;volume&gt;110&lt;/volume&gt;&lt;number&gt;1&lt;/number&gt;&lt;keywords&gt;&lt;keyword&gt;Adult&lt;/keyword&gt;&lt;keyword&gt;Aged&lt;/keyword&gt;&lt;keyword&gt;Aged, 80 and over&lt;/keyword&gt;&lt;keyword&gt;Colorectal Neoplasms/pathology/secondary/*surgery&lt;/keyword&gt;&lt;keyword&gt;Female&lt;/keyword&gt;&lt;keyword&gt;Humans&lt;/keyword&gt;&lt;keyword&gt;Liver/*surgery&lt;/keyword&gt;&lt;keyword&gt;Male&lt;/keyword&gt;&lt;keyword&gt;Middle Aged&lt;/keyword&gt;&lt;keyword&gt;Postoperative Complications/mortality&lt;/keyword&gt;&lt;keyword&gt;Prognosis&lt;/keyword&gt;&lt;keyword&gt;Survival Analysis&lt;/keyword&gt;&lt;/keywords&gt;&lt;dates&gt;&lt;year&gt;1991&lt;/year&gt;&lt;pub-dates&gt;&lt;date&gt;Jul&lt;/date&gt;&lt;/pub-dates&gt;&lt;/dates&gt;&lt;isbn&gt;0039-6060 (Print)&amp;#xD;0039-6060 (Linking)&lt;/isbn&gt;&lt;accession-num&gt;1866690&lt;/accession-num&gt;&lt;urls&gt;&lt;related-urls&gt;&lt;url&gt;http://www.ncbi.nlm.nih.gov/pubmed/1866690&lt;/url&gt;&lt;/related-urls&gt;&lt;/urls&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0" w:tooltip="Scheele, 1991 #122" w:history="1">
        <w:r w:rsidR="005308B2" w:rsidRPr="00C30085">
          <w:rPr>
            <w:rFonts w:ascii="Book Antiqua" w:eastAsia="STXingkai" w:hAnsi="Book Antiqua" w:cs="Cambria"/>
            <w:noProof/>
            <w:color w:val="auto"/>
            <w:sz w:val="24"/>
            <w:szCs w:val="24"/>
            <w:vertAlign w:val="superscript"/>
          </w:rPr>
          <w:t>10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C02292"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as survival rates of both resected synchronous and m</w:t>
      </w:r>
      <w:r w:rsidR="00585B2E" w:rsidRPr="00C30085">
        <w:rPr>
          <w:rFonts w:ascii="Book Antiqua" w:eastAsia="STXingkai" w:hAnsi="Book Antiqua" w:cs="Cambria"/>
          <w:color w:val="auto"/>
          <w:sz w:val="24"/>
          <w:szCs w:val="24"/>
        </w:rPr>
        <w:t>etachronous lesions are similar</w:t>
      </w:r>
      <w:r w:rsidR="0064109F" w:rsidRPr="00C30085">
        <w:rPr>
          <w:rFonts w:ascii="Book Antiqua" w:eastAsia="STXingkai" w:hAnsi="Book Antiqua" w:cs="Cambria"/>
          <w:color w:val="auto"/>
          <w:sz w:val="24"/>
          <w:szCs w:val="24"/>
        </w:rPr>
        <w:fldChar w:fldCharType="begin">
          <w:fldData xml:space="preserve">PEVuZE5vdGU+PENpdGU+PEF1dGhvcj5Cb2NraG9ybjwvQXV0aG9yPjxZZWFyPjIwMDg8L1llYXI+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Cb2NraG9ybjwvQXV0aG9yPjxZZWFyPjIwMDg8L1llYXI+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1" w:tooltip="Bockhorn, 2008 #121" w:history="1">
        <w:r w:rsidR="005308B2" w:rsidRPr="00C30085">
          <w:rPr>
            <w:rFonts w:ascii="Book Antiqua" w:eastAsia="STXingkai" w:hAnsi="Book Antiqua" w:cs="Cambria"/>
            <w:noProof/>
            <w:color w:val="auto"/>
            <w:sz w:val="24"/>
            <w:szCs w:val="24"/>
            <w:vertAlign w:val="superscript"/>
          </w:rPr>
          <w:t>10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85B2E" w:rsidRPr="00C30085">
        <w:rPr>
          <w:rFonts w:ascii="Book Antiqua" w:eastAsia="STXingkai" w:hAnsi="Book Antiqua" w:cs="Cambria"/>
          <w:color w:val="auto"/>
          <w:sz w:val="24"/>
          <w:szCs w:val="24"/>
        </w:rPr>
        <w:t>.</w:t>
      </w:r>
      <w:r w:rsidR="005D223F" w:rsidRPr="00C30085">
        <w:rPr>
          <w:rFonts w:ascii="Book Antiqua" w:eastAsia="STXingkai" w:hAnsi="Book Antiqua" w:cs="Cambria"/>
          <w:color w:val="auto"/>
          <w:sz w:val="24"/>
          <w:szCs w:val="24"/>
        </w:rPr>
        <w:t xml:space="preserve"> Bova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fldData xml:space="preserve">PEVuZE5vdGU+PENpdGU+PEF1dGhvcj5Cb3ZhPC9BdXRob3I+PFllYXI+MjAxNDwvWWVhcj48UmVj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Cb3ZhPC9BdXRob3I+PFllYXI+MjAxNDwvWWVhcj48UmVj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2" w:tooltip="Bova, 2014 #62" w:history="1">
        <w:r w:rsidR="005308B2" w:rsidRPr="00C30085">
          <w:rPr>
            <w:rFonts w:ascii="Book Antiqua" w:eastAsia="STXingkai" w:hAnsi="Book Antiqua" w:cs="Cambria"/>
            <w:noProof/>
            <w:color w:val="auto"/>
            <w:sz w:val="24"/>
            <w:szCs w:val="24"/>
            <w:vertAlign w:val="superscript"/>
          </w:rPr>
          <w:t>10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studied the impact of the timing of occurrence of liver metastases on early postoperative outcome and long-term survival of colorectal cancer patients; they found that there was no difference </w:t>
      </w:r>
      <w:r w:rsidR="002A5E53" w:rsidRPr="00C30085">
        <w:rPr>
          <w:rFonts w:ascii="Book Antiqua" w:eastAsia="STXingkai" w:hAnsi="Book Antiqua" w:cs="Cambria"/>
          <w:color w:val="auto"/>
          <w:sz w:val="24"/>
          <w:szCs w:val="24"/>
        </w:rPr>
        <w:t>between patients</w:t>
      </w:r>
      <w:r w:rsidRPr="00C30085">
        <w:rPr>
          <w:rFonts w:ascii="Book Antiqua" w:eastAsia="STXingkai" w:hAnsi="Book Antiqua" w:cs="Cambria"/>
          <w:color w:val="auto"/>
          <w:sz w:val="24"/>
          <w:szCs w:val="24"/>
        </w:rPr>
        <w:t xml:space="preserve"> who had underwent curative hepatic resection for synchronous and metachronous CRLM.</w:t>
      </w:r>
      <w:r w:rsidR="001E7E2B"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 xml:space="preserve">The timing of resection of the synchronous liver lesion remains controversial. Multiple approaches exist: the traditional primary first approach, the liver first approach, simultaneous resection of the primary and </w:t>
      </w:r>
      <w:r w:rsidR="00F26897" w:rsidRPr="00C30085">
        <w:rPr>
          <w:rFonts w:ascii="Book Antiqua" w:eastAsia="STXingkai" w:hAnsi="Book Antiqua" w:cs="Cambria"/>
          <w:color w:val="auto"/>
          <w:sz w:val="24"/>
          <w:szCs w:val="24"/>
        </w:rPr>
        <w:t>metastatic</w:t>
      </w:r>
      <w:r w:rsidRPr="00C30085">
        <w:rPr>
          <w:rFonts w:ascii="Book Antiqua" w:eastAsia="STXingkai" w:hAnsi="Book Antiqua" w:cs="Cambria"/>
          <w:color w:val="auto"/>
          <w:sz w:val="24"/>
          <w:szCs w:val="24"/>
        </w:rPr>
        <w:t xml:space="preserve"> liver disease.</w:t>
      </w:r>
    </w:p>
    <w:p w14:paraId="4369FDBD" w14:textId="6742737C" w:rsidR="007523C5" w:rsidRPr="00C30085" w:rsidRDefault="00D72893"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 </w:t>
      </w:r>
      <w:r w:rsidR="007523C5" w:rsidRPr="00C30085">
        <w:rPr>
          <w:rFonts w:ascii="Book Antiqua" w:eastAsia="STXingkai" w:hAnsi="Book Antiqua" w:cs="Cambria"/>
          <w:color w:val="auto"/>
          <w:sz w:val="24"/>
          <w:szCs w:val="24"/>
        </w:rPr>
        <w:t>The traditional approach to patients with synchronous CRLM has traditionally been to address the primary tumor first, then to resect the live</w:t>
      </w:r>
      <w:r w:rsidR="005D223F" w:rsidRPr="00C30085">
        <w:rPr>
          <w:rFonts w:ascii="Book Antiqua" w:eastAsia="STXingkai" w:hAnsi="Book Antiqua" w:cs="Cambria"/>
          <w:color w:val="auto"/>
          <w:sz w:val="24"/>
          <w:szCs w:val="24"/>
        </w:rPr>
        <w:t>r lesion(s) in a later setting</w:t>
      </w:r>
      <w:r w:rsidR="0064109F" w:rsidRPr="00C30085">
        <w:rPr>
          <w:rFonts w:ascii="Book Antiqua" w:eastAsia="STXingkai" w:hAnsi="Book Antiqua" w:cs="Cambria"/>
          <w:color w:val="auto"/>
          <w:sz w:val="24"/>
          <w:szCs w:val="24"/>
        </w:rPr>
        <w:fldChar w:fldCharType="begin">
          <w:fldData xml:space="preserve">PEVuZE5vdGU+PENpdGU+PEF1dGhvcj5WYXNzaWxpb3U8L0F1dGhvcj48WWVhcj4yMDA3PC9ZZWFy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WYXNzaWxpb3U8L0F1dGhvcj48WWVhcj4yMDA3PC9ZZWFy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3" w:tooltip="Vassiliou, 2007 #306" w:history="1">
        <w:r w:rsidR="005308B2" w:rsidRPr="00C30085">
          <w:rPr>
            <w:rFonts w:ascii="Book Antiqua" w:eastAsia="STXingkai" w:hAnsi="Book Antiqua" w:cs="Cambria"/>
            <w:noProof/>
            <w:color w:val="auto"/>
            <w:sz w:val="24"/>
            <w:szCs w:val="24"/>
            <w:vertAlign w:val="superscript"/>
          </w:rPr>
          <w:t>10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223F"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The rationale behind this arises from the necessity of achieving source control of the primary </w:t>
      </w:r>
      <w:r w:rsidR="005D223F" w:rsidRPr="00C30085">
        <w:rPr>
          <w:rFonts w:ascii="Book Antiqua" w:eastAsia="STXingkai" w:hAnsi="Book Antiqua" w:cs="Cambria"/>
          <w:color w:val="auto"/>
          <w:sz w:val="24"/>
          <w:szCs w:val="24"/>
        </w:rPr>
        <w:lastRenderedPageBreak/>
        <w:t>disease first</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Jegatheeswaran&lt;/Author&gt;&lt;Year&gt;2013&lt;/Year&gt;&lt;RecNum&gt;307&lt;/RecNum&gt;&lt;DisplayText&gt;&lt;style face="superscript"&gt;[104]&lt;/style&gt;&lt;/DisplayText&gt;&lt;record&gt;&lt;rec-number&gt;307&lt;/rec-number&gt;&lt;foreign-keys&gt;&lt;key app="EN" db-id="wvxspzfe8szr2mewtdpv9arotaddzsrz2550" timestamp="1425817111"&gt;307&lt;/key&gt;&lt;/foreign-keys&gt;&lt;ref-type name="Journal Article"&gt;17&lt;/ref-type&gt;&lt;contributors&gt;&lt;authors&gt;&lt;author&gt;Jegatheeswaran, S.&lt;/author&gt;&lt;author&gt;Mason, J. M.&lt;/author&gt;&lt;author&gt;Hancock, H. C.&lt;/author&gt;&lt;author&gt;Siriwardena, A. K.&lt;/author&gt;&lt;/authors&gt;&lt;/contributors&gt;&lt;auth-address&gt;Hepatobiliary Surgery Unit, Manchester Royal Infirmary, Manchester, England.&lt;/auth-address&gt;&lt;titles&gt;&lt;title&gt;The liver-first approach to the management of colorectal cancer with synchronous hepatic metastases: a systematic review&lt;/title&gt;&lt;secondary-title&gt;JAMA Surg&lt;/secondary-title&gt;&lt;/titles&gt;&lt;periodical&gt;&lt;full-title&gt;JAMA Surg&lt;/full-title&gt;&lt;/periodical&gt;&lt;pages&gt;385-91&lt;/pages&gt;&lt;volume&gt;148&lt;/volume&gt;&lt;number&gt;4&lt;/number&gt;&lt;keywords&gt;&lt;keyword&gt;Colorectal Neoplasms/*pathology/surgery&lt;/keyword&gt;&lt;keyword&gt;Hepatectomy&lt;/keyword&gt;&lt;keyword&gt;Humans&lt;/keyword&gt;&lt;keyword&gt;Liver Neoplasms/*pathology/*surgery&lt;/keyword&gt;&lt;keyword&gt;Neoplasms, Multiple Primary/*pathology/*surgery&lt;/keyword&gt;&lt;/keywords&gt;&lt;dates&gt;&lt;year&gt;2013&lt;/year&gt;&lt;pub-dates&gt;&lt;date&gt;Apr&lt;/date&gt;&lt;/pub-dates&gt;&lt;/dates&gt;&lt;publisher&gt;American Medical Association&lt;/publisher&gt;&lt;isbn&gt;2168-6262 (Electronic)&amp;#xD;2168-6254 (Linking)&lt;/isbn&gt;&lt;accession-num&gt;23715907&lt;/accession-num&gt;&lt;urls&gt;&lt;related-urls&gt;&lt;url&gt;http://www.ncbi.nlm.nih.gov/pubmed/23715907&lt;/url&gt;&lt;/related-urls&gt;&lt;/urls&gt;&lt;electronic-resource-num&gt;10.1001/jamasurg.2013.1216&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4" w:tooltip="Jegatheeswaran, 2013 #307" w:history="1">
        <w:r w:rsidR="005308B2" w:rsidRPr="00C30085">
          <w:rPr>
            <w:rFonts w:ascii="Book Antiqua" w:eastAsia="STXingkai" w:hAnsi="Book Antiqua" w:cs="Cambria"/>
            <w:noProof/>
            <w:color w:val="auto"/>
            <w:sz w:val="24"/>
            <w:szCs w:val="24"/>
            <w:vertAlign w:val="superscript"/>
          </w:rPr>
          <w:t>10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223F"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This has however become a controversial area of </w:t>
      </w:r>
      <w:r w:rsidR="00F26897" w:rsidRPr="00C30085">
        <w:rPr>
          <w:rFonts w:ascii="Book Antiqua" w:eastAsia="STXingkai" w:hAnsi="Book Antiqua" w:cs="Cambria"/>
          <w:color w:val="auto"/>
          <w:sz w:val="24"/>
          <w:szCs w:val="24"/>
        </w:rPr>
        <w:t>discussion. The</w:t>
      </w:r>
      <w:r w:rsidR="007523C5" w:rsidRPr="00C30085">
        <w:rPr>
          <w:rFonts w:ascii="Book Antiqua" w:eastAsia="STXingkai" w:hAnsi="Book Antiqua" w:cs="Cambria"/>
          <w:color w:val="auto"/>
          <w:sz w:val="24"/>
          <w:szCs w:val="24"/>
        </w:rPr>
        <w:t xml:space="preserve"> alternative liver-first approach gains its popularity from its aim to prevent the time lost between resection of the prima</w:t>
      </w:r>
      <w:r w:rsidR="005D223F" w:rsidRPr="00C30085">
        <w:rPr>
          <w:rFonts w:ascii="Book Antiqua" w:eastAsia="STXingkai" w:hAnsi="Book Antiqua" w:cs="Cambria"/>
          <w:color w:val="auto"/>
          <w:sz w:val="24"/>
          <w:szCs w:val="24"/>
        </w:rPr>
        <w:t>ry tumor and oncologic therapy</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Patrlj&lt;/Author&gt;&lt;Year&gt;2014&lt;/Year&gt;&lt;RecNum&gt;304&lt;/RecNum&gt;&lt;DisplayText&gt;&lt;style face="superscript"&gt;[105]&lt;/style&gt;&lt;/DisplayText&gt;&lt;record&gt;&lt;rec-number&gt;304&lt;/rec-number&gt;&lt;foreign-keys&gt;&lt;key app="EN" db-id="wvxspzfe8szr2mewtdpv9arotaddzsrz2550" timestamp="1425815217"&gt;304&lt;/key&gt;&lt;/foreign-keys&gt;&lt;ref-type name="Journal Article"&gt;17&lt;/ref-type&gt;&lt;contributors&gt;&lt;authors&gt;&lt;author&gt;Patrlj, L.&lt;/author&gt;&lt;author&gt;Kopljar, M.&lt;/author&gt;&lt;author&gt;Kliček, R.&lt;/author&gt;&lt;author&gt;Patrlj, M. H.&lt;/author&gt;&lt;author&gt;Kolovrat, M.&lt;/author&gt;&lt;author&gt;Rakić, M.&lt;/author&gt;&lt;author&gt;Đuzel, A.&lt;/author&gt;&lt;/authors&gt;&lt;/contributors&gt;&lt;titles&gt;&lt;title&gt;The surgical treatment of patients with colorectal cancer and liver metastases in the setting of the “liver first” approach&lt;/title&gt;&lt;secondary-title&gt;Hepatobiliary Surg Nutr&lt;/secondary-title&gt;&lt;/titles&gt;&lt;periodical&gt;&lt;full-title&gt;Hepatobiliary Surg Nutr&lt;/full-title&gt;&lt;abbr-1&gt;Hepatobiliary surgery and nutrition&lt;/abbr-1&gt;&lt;/periodical&gt;&lt;pages&gt;324&lt;/pages&gt;&lt;volume&gt;3&lt;/volume&gt;&lt;number&gt;5&lt;/number&gt;&lt;dates&gt;&lt;year&gt;2014&lt;/year&gt;&lt;/dates&gt;&lt;publisher&gt;AME Publications&lt;/publisher&gt;&lt;accession-num&gt;25392845&lt;/accession-num&gt;&lt;urls&gt;&lt;related-urls&gt;&lt;url&gt;http://www.ncbi.nlm.nih.gov/pubmed/25392845&lt;/url&gt;&lt;/related-urls&gt;&lt;/urls&gt;&lt;custom2&gt;PMC4207835&lt;/custom2&gt;&lt;electronic-resource-num&gt;10.3978/j.issn.2304-3881.2014.09.12&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5" w:tooltip="Patrlj, 2014 #304" w:history="1">
        <w:r w:rsidR="005308B2" w:rsidRPr="00C30085">
          <w:rPr>
            <w:rFonts w:ascii="Book Antiqua" w:eastAsia="STXingkai" w:hAnsi="Book Antiqua" w:cs="Cambria"/>
            <w:noProof/>
            <w:color w:val="auto"/>
            <w:sz w:val="24"/>
            <w:szCs w:val="24"/>
            <w:vertAlign w:val="superscript"/>
          </w:rPr>
          <w:t>10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223F"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Patients with rectal cancer will most often require complex and</w:t>
      </w:r>
      <w:r w:rsidR="008D2F2D" w:rsidRPr="00C30085">
        <w:rPr>
          <w:rFonts w:ascii="Book Antiqua" w:eastAsia="STXingkai" w:hAnsi="Book Antiqua" w:cs="Cambria"/>
          <w:color w:val="auto"/>
          <w:sz w:val="24"/>
          <w:szCs w:val="24"/>
        </w:rPr>
        <w:t xml:space="preserve"> lengthy neoadjuvant chemoradio</w:t>
      </w:r>
      <w:r w:rsidR="007523C5" w:rsidRPr="00C30085">
        <w:rPr>
          <w:rFonts w:ascii="Book Antiqua" w:eastAsia="STXingkai" w:hAnsi="Book Antiqua" w:cs="Cambria"/>
          <w:color w:val="auto"/>
          <w:sz w:val="24"/>
          <w:szCs w:val="24"/>
        </w:rPr>
        <w:t xml:space="preserve">therapy, </w:t>
      </w:r>
      <w:r w:rsidR="008D2F2D" w:rsidRPr="00C30085">
        <w:rPr>
          <w:rFonts w:ascii="Book Antiqua" w:eastAsia="STXingkai" w:hAnsi="Book Antiqua" w:cs="Cambria"/>
          <w:color w:val="auto"/>
          <w:sz w:val="24"/>
          <w:szCs w:val="24"/>
        </w:rPr>
        <w:t>which if begun prior to hepatectomy would result in progression of th</w:t>
      </w:r>
      <w:r w:rsidR="005D223F" w:rsidRPr="00C30085">
        <w:rPr>
          <w:rFonts w:ascii="Book Antiqua" w:eastAsia="STXingkai" w:hAnsi="Book Antiqua" w:cs="Cambria"/>
          <w:color w:val="auto"/>
          <w:sz w:val="24"/>
          <w:szCs w:val="24"/>
        </w:rPr>
        <w:t>e liver disease</w:t>
      </w:r>
      <w:r w:rsidR="0064109F" w:rsidRPr="00C30085">
        <w:rPr>
          <w:rFonts w:ascii="Book Antiqua" w:eastAsia="STXingkai" w:hAnsi="Book Antiqua" w:cs="Cambria"/>
          <w:color w:val="auto"/>
          <w:sz w:val="24"/>
          <w:szCs w:val="24"/>
        </w:rPr>
        <w:fldChar w:fldCharType="begin">
          <w:fldData xml:space="preserve">PEVuZE5vdGU+PENpdGU+PEF1dGhvcj5WZXJob2VmPC9BdXRob3I+PFllYXI+MjAwOTwvWWVhcj48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WZXJob2VmPC9BdXRob3I+PFllYXI+MjAwOTwvWWVhcj48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6" w:tooltip="Verhoef, 2009 #440" w:history="1">
        <w:r w:rsidR="005308B2" w:rsidRPr="00C30085">
          <w:rPr>
            <w:rFonts w:ascii="Book Antiqua" w:eastAsia="STXingkai" w:hAnsi="Book Antiqua" w:cs="Cambria"/>
            <w:noProof/>
            <w:color w:val="auto"/>
            <w:sz w:val="24"/>
            <w:szCs w:val="24"/>
            <w:vertAlign w:val="superscript"/>
          </w:rPr>
          <w:t>10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223F" w:rsidRPr="00C30085">
        <w:rPr>
          <w:rFonts w:ascii="Book Antiqua" w:eastAsia="STXingkai" w:hAnsi="Book Antiqua" w:cs="Cambria"/>
          <w:color w:val="auto"/>
          <w:sz w:val="24"/>
          <w:szCs w:val="24"/>
        </w:rPr>
        <w:t>.</w:t>
      </w:r>
      <w:r w:rsidR="008D2F2D" w:rsidRPr="00C30085">
        <w:rPr>
          <w:rFonts w:ascii="Book Antiqua" w:eastAsia="STXingkai" w:hAnsi="Book Antiqua" w:cs="Cambria"/>
          <w:color w:val="auto"/>
          <w:sz w:val="24"/>
          <w:szCs w:val="24"/>
        </w:rPr>
        <w:t xml:space="preserve"> It is in this setting, and with the knowledge of the influence of metastatic liver disease on survival more than the primary colorectal disease itself, that patients </w:t>
      </w:r>
      <w:r w:rsidR="007523C5" w:rsidRPr="00C30085">
        <w:rPr>
          <w:rFonts w:ascii="Book Antiqua" w:eastAsia="STXingkai" w:hAnsi="Book Antiqua" w:cs="Cambria"/>
          <w:color w:val="auto"/>
          <w:sz w:val="24"/>
          <w:szCs w:val="24"/>
        </w:rPr>
        <w:t xml:space="preserve">would be </w:t>
      </w:r>
      <w:r w:rsidR="008D2F2D" w:rsidRPr="00C30085">
        <w:rPr>
          <w:rFonts w:ascii="Book Antiqua" w:eastAsia="STXingkai" w:hAnsi="Book Antiqua" w:cs="Cambria"/>
          <w:color w:val="auto"/>
          <w:sz w:val="24"/>
          <w:szCs w:val="24"/>
        </w:rPr>
        <w:t>suitable</w:t>
      </w:r>
      <w:r w:rsidR="007523C5" w:rsidRPr="00C30085">
        <w:rPr>
          <w:rFonts w:ascii="Book Antiqua" w:eastAsia="STXingkai" w:hAnsi="Book Antiqua" w:cs="Cambria"/>
          <w:color w:val="auto"/>
          <w:sz w:val="24"/>
          <w:szCs w:val="24"/>
        </w:rPr>
        <w:t xml:space="preserve"> candidates for </w:t>
      </w:r>
      <w:r w:rsidR="008D2F2D" w:rsidRPr="00C30085">
        <w:rPr>
          <w:rFonts w:ascii="Book Antiqua" w:eastAsia="STXingkai" w:hAnsi="Book Antiqua" w:cs="Cambria"/>
          <w:color w:val="auto"/>
          <w:sz w:val="24"/>
          <w:szCs w:val="24"/>
        </w:rPr>
        <w:t>the liver-first</w:t>
      </w:r>
      <w:r w:rsidR="007523C5" w:rsidRPr="00C30085">
        <w:rPr>
          <w:rFonts w:ascii="Book Antiqua" w:eastAsia="STXingkai" w:hAnsi="Book Antiqua" w:cs="Cambria"/>
          <w:color w:val="auto"/>
          <w:sz w:val="24"/>
          <w:szCs w:val="24"/>
        </w:rPr>
        <w:t xml:space="preserve"> approach</w:t>
      </w:r>
      <w:r w:rsidR="0064109F" w:rsidRPr="00C30085">
        <w:rPr>
          <w:rFonts w:ascii="Book Antiqua" w:eastAsia="STXingkai" w:hAnsi="Book Antiqua" w:cs="Cambria"/>
          <w:color w:val="auto"/>
          <w:sz w:val="24"/>
          <w:szCs w:val="24"/>
        </w:rPr>
        <w:fldChar w:fldCharType="begin">
          <w:fldData xml:space="preserve">PEVuZE5vdGU+PENpdGU+PEF1dGhvcj5BbmRyZXM8L0F1dGhvcj48WWVhcj4yMDEyPC9ZZWFyPjxS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BbmRyZXM8L0F1dGhvcj48WWVhcj4yMDEyPC9ZZWFyPjxS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7" w:tooltip="Andres, 2012 #301" w:history="1">
        <w:r w:rsidR="005308B2" w:rsidRPr="00C30085">
          <w:rPr>
            <w:rFonts w:ascii="Book Antiqua" w:eastAsia="STXingkai" w:hAnsi="Book Antiqua" w:cs="Cambria"/>
            <w:noProof/>
            <w:color w:val="auto"/>
            <w:sz w:val="24"/>
            <w:szCs w:val="24"/>
            <w:vertAlign w:val="superscript"/>
          </w:rPr>
          <w:t>10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223F"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w:t>
      </w:r>
      <w:r w:rsidR="005D223F" w:rsidRPr="00C30085">
        <w:rPr>
          <w:rFonts w:ascii="Book Antiqua" w:eastAsia="STXingkai" w:hAnsi="Book Antiqua" w:cs="Cambria"/>
          <w:color w:val="auto"/>
          <w:sz w:val="24"/>
          <w:szCs w:val="24"/>
        </w:rPr>
        <w:t xml:space="preserve">A meta-analysis by Kelly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fldData xml:space="preserve">PEVuZE5vdGU+PENpdGU+PEF1dGhvcj5LZWxseTwvQXV0aG9yPjxZZWFyPjIwMTU8L1llYXI+PFJl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LZWxseTwvQXV0aG9yPjxZZWFyPjIwMTU8L1llYXI+PFJl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8" w:tooltip="Kelly, 2015 #305" w:history="1">
        <w:r w:rsidR="005308B2" w:rsidRPr="00C30085">
          <w:rPr>
            <w:rFonts w:ascii="Book Antiqua" w:eastAsia="STXingkai" w:hAnsi="Book Antiqua" w:cs="Cambria"/>
            <w:noProof/>
            <w:color w:val="auto"/>
            <w:sz w:val="24"/>
            <w:szCs w:val="24"/>
            <w:vertAlign w:val="superscript"/>
          </w:rPr>
          <w:t>10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7523C5" w:rsidRPr="00C30085">
        <w:rPr>
          <w:rFonts w:ascii="Book Antiqua" w:eastAsia="STXingkai" w:hAnsi="Book Antiqua" w:cs="Cambria"/>
          <w:color w:val="auto"/>
          <w:sz w:val="24"/>
          <w:szCs w:val="24"/>
        </w:rPr>
        <w:t xml:space="preserve"> reviewing the conventional, reversed, and combined approach observed that the liver-first group had the highest percentage of bilobar disease. This is consistent with the goal of providing oncological downstaging leading to curative resections. In regards to survival, patients undergoing a liver-first procedure showed similar</w:t>
      </w:r>
      <w:r w:rsidR="00CE5D51" w:rsidRPr="00C30085">
        <w:rPr>
          <w:rFonts w:ascii="Book Antiqua" w:eastAsia="STXingkai" w:hAnsi="Book Antiqua" w:cs="Cambria"/>
          <w:color w:val="auto"/>
          <w:sz w:val="24"/>
          <w:szCs w:val="24"/>
        </w:rPr>
        <w:fldChar w:fldCharType="begin">
          <w:fldData xml:space="preserve">PEVuZE5vdGU+PENpdGU+PEF1dGhvcj5Ccm91cXVldDwvQXV0aG9yPjxZZWFyPjIwMTA8L1llYXI+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Ccm91cXVldDwvQXV0aG9yPjxZZWFyPjIwMTA8L1llYXI+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 w:tooltip="Brouquet, 2010 #9" w:history="1">
        <w:r w:rsidR="005308B2" w:rsidRPr="00C30085">
          <w:rPr>
            <w:rFonts w:ascii="Book Antiqua" w:eastAsia="STXingkai" w:hAnsi="Book Antiqua" w:cs="Cambria"/>
            <w:noProof/>
            <w:color w:val="auto"/>
            <w:sz w:val="24"/>
            <w:szCs w:val="24"/>
            <w:vertAlign w:val="superscript"/>
          </w:rPr>
          <w:t>10</w:t>
        </w:r>
      </w:hyperlink>
      <w:r w:rsidR="00C30085" w:rsidRPr="00C30085">
        <w:rPr>
          <w:rFonts w:ascii="Book Antiqua" w:eastAsia="STXingkai" w:hAnsi="Book Antiqua" w:cs="Cambria"/>
          <w:noProof/>
          <w:color w:val="auto"/>
          <w:sz w:val="24"/>
          <w:szCs w:val="24"/>
          <w:vertAlign w:val="superscript"/>
        </w:rPr>
        <w:t>,</w:t>
      </w:r>
      <w:hyperlink w:anchor="_ENREF_107" w:tooltip="Andres, 2012 #301" w:history="1">
        <w:r w:rsidR="005308B2" w:rsidRPr="00C30085">
          <w:rPr>
            <w:rFonts w:ascii="Book Antiqua" w:eastAsia="STXingkai" w:hAnsi="Book Antiqua" w:cs="Cambria"/>
            <w:noProof/>
            <w:color w:val="auto"/>
            <w:sz w:val="24"/>
            <w:szCs w:val="24"/>
            <w:vertAlign w:val="superscript"/>
          </w:rPr>
          <w:t>107</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5D223F" w:rsidRPr="00C30085">
        <w:rPr>
          <w:rFonts w:ascii="Book Antiqua" w:eastAsia="STXingkai" w:hAnsi="Book Antiqua" w:cs="Cambria"/>
          <w:color w:val="auto"/>
          <w:sz w:val="24"/>
          <w:szCs w:val="24"/>
        </w:rPr>
        <w:t xml:space="preserve"> if not superior</w:t>
      </w:r>
      <w:r w:rsidR="0064109F" w:rsidRPr="00C30085">
        <w:rPr>
          <w:rFonts w:ascii="Book Antiqua" w:eastAsia="STXingkai" w:hAnsi="Book Antiqua" w:cs="Cambria"/>
          <w:color w:val="auto"/>
          <w:sz w:val="24"/>
          <w:szCs w:val="24"/>
        </w:rPr>
        <w:fldChar w:fldCharType="begin">
          <w:fldData xml:space="preserve">PEVuZE5vdGU+PENpdGU+PEF1dGhvcj5EZSBSb3NhPC9BdXRob3I+PFllYXI+MjAxMzwvWWVhcj48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EZSBSb3NhPC9BdXRob3I+PFllYXI+MjAxMzwvWWVhcj48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9" w:tooltip="de Rosa, 2013 #295" w:history="1">
        <w:r w:rsidR="005308B2" w:rsidRPr="00C30085">
          <w:rPr>
            <w:rFonts w:ascii="Book Antiqua" w:eastAsia="STXingkai" w:hAnsi="Book Antiqua" w:cs="Cambria"/>
            <w:noProof/>
            <w:color w:val="auto"/>
            <w:sz w:val="24"/>
            <w:szCs w:val="24"/>
            <w:vertAlign w:val="superscript"/>
          </w:rPr>
          <w:t>109</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7523C5" w:rsidRPr="00C30085">
        <w:rPr>
          <w:rFonts w:ascii="Book Antiqua" w:eastAsia="STXingkai" w:hAnsi="Book Antiqua" w:cs="Cambria"/>
          <w:color w:val="auto"/>
          <w:sz w:val="24"/>
          <w:szCs w:val="24"/>
        </w:rPr>
        <w:t xml:space="preserve"> overall and disease free survival as those undergoing the conventional colon-first procedure. Thus this approached may be utilized to obtain favorable results in a selected population of patients that have a high burden of CRLM, in comparison to a lower risk of the prima</w:t>
      </w:r>
      <w:r w:rsidR="005D223F" w:rsidRPr="00C30085">
        <w:rPr>
          <w:rFonts w:ascii="Book Antiqua" w:eastAsia="STXingkai" w:hAnsi="Book Antiqua" w:cs="Cambria"/>
          <w:color w:val="auto"/>
          <w:sz w:val="24"/>
          <w:szCs w:val="24"/>
        </w:rPr>
        <w:t>ry tumor to cause complications</w:t>
      </w:r>
      <w:r w:rsidR="0064109F" w:rsidRPr="00C30085">
        <w:rPr>
          <w:rFonts w:ascii="Book Antiqua" w:eastAsia="STXingkai" w:hAnsi="Book Antiqua" w:cs="Cambria"/>
          <w:color w:val="auto"/>
          <w:sz w:val="24"/>
          <w:szCs w:val="24"/>
        </w:rPr>
        <w:fldChar w:fldCharType="begin">
          <w:fldData xml:space="preserve">PEVuZE5vdGU+PENpdGU+PEF1dGhvcj5Ccm91cXVldDwvQXV0aG9yPjxZZWFyPjIwMTA8L1llYXI+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Ccm91cXVldDwvQXV0aG9yPjxZZWFyPjIwMTA8L1llYXI+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 w:tooltip="Brouquet, 2010 #9" w:history="1">
        <w:r w:rsidR="005308B2" w:rsidRPr="00C30085">
          <w:rPr>
            <w:rFonts w:ascii="Book Antiqua" w:eastAsia="STXingkai" w:hAnsi="Book Antiqua" w:cs="Cambria"/>
            <w:noProof/>
            <w:color w:val="auto"/>
            <w:sz w:val="24"/>
            <w:szCs w:val="24"/>
            <w:vertAlign w:val="superscript"/>
          </w:rPr>
          <w:t>1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223F" w:rsidRPr="00C30085">
        <w:rPr>
          <w:rFonts w:ascii="Book Antiqua" w:eastAsia="STXingkai" w:hAnsi="Book Antiqua" w:cs="Cambria"/>
          <w:color w:val="auto"/>
          <w:sz w:val="24"/>
          <w:szCs w:val="24"/>
        </w:rPr>
        <w:t>.</w:t>
      </w:r>
    </w:p>
    <w:p w14:paraId="543819EB" w14:textId="42B6AD51" w:rsidR="007523C5"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b/>
          <w:bCs/>
          <w:color w:val="auto"/>
          <w:sz w:val="24"/>
          <w:szCs w:val="24"/>
        </w:rPr>
      </w:pPr>
      <w:r w:rsidRPr="00C30085">
        <w:rPr>
          <w:rFonts w:ascii="Book Antiqua" w:eastAsia="STXingkai" w:hAnsi="Book Antiqua" w:cs="Cambria"/>
          <w:color w:val="auto"/>
          <w:sz w:val="24"/>
          <w:szCs w:val="24"/>
        </w:rPr>
        <w:t>Multiple meta-analyses showed that resection of the colorectal cancer and liver metastases in one setting was equal or superior to a staged resection in means of postoperative mortality, morbidity, hospital stay, ove</w:t>
      </w:r>
      <w:r w:rsidR="000546DC" w:rsidRPr="00C30085">
        <w:rPr>
          <w:rFonts w:ascii="Book Antiqua" w:eastAsia="STXingkai" w:hAnsi="Book Antiqua" w:cs="Cambria"/>
          <w:color w:val="auto"/>
          <w:sz w:val="24"/>
          <w:szCs w:val="24"/>
        </w:rPr>
        <w:t>rall and disease free survival</w:t>
      </w:r>
      <w:r w:rsidR="00CE5D51" w:rsidRPr="00C30085">
        <w:rPr>
          <w:rFonts w:ascii="Book Antiqua" w:eastAsia="STXingkai" w:hAnsi="Book Antiqua" w:cs="Cambria"/>
          <w:color w:val="auto"/>
          <w:sz w:val="24"/>
          <w:szCs w:val="24"/>
        </w:rPr>
        <w:fldChar w:fldCharType="begin">
          <w:fldData xml:space="preserve">PEVuZE5vdGU+PENpdGU+PEF1dGhvcj5GZW5nPC9BdXRob3I+PFllYXI+MjAxNDwvWWVhcj48UmVj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GZW5nPC9BdXRob3I+PFllYXI+MjAxNDwvWWVhcj48UmVj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0" w:tooltip="Feng, 2014 #178" w:history="1">
        <w:r w:rsidR="005308B2" w:rsidRPr="00C30085">
          <w:rPr>
            <w:rFonts w:ascii="Book Antiqua" w:eastAsia="STXingkai" w:hAnsi="Book Antiqua" w:cs="Cambria"/>
            <w:noProof/>
            <w:color w:val="auto"/>
            <w:sz w:val="24"/>
            <w:szCs w:val="24"/>
            <w:vertAlign w:val="superscript"/>
          </w:rPr>
          <w:t>110</w:t>
        </w:r>
      </w:hyperlink>
      <w:r w:rsidR="002564B6" w:rsidRPr="00C30085">
        <w:rPr>
          <w:rFonts w:ascii="Book Antiqua" w:eastAsia="STXingkai" w:hAnsi="Book Antiqua" w:cs="Cambria"/>
          <w:noProof/>
          <w:color w:val="auto"/>
          <w:sz w:val="24"/>
          <w:szCs w:val="24"/>
          <w:vertAlign w:val="superscript"/>
        </w:rPr>
        <w:t>,</w:t>
      </w:r>
      <w:hyperlink w:anchor="_ENREF_111" w:tooltip="Yin, 2013 #183" w:history="1">
        <w:r w:rsidR="005308B2" w:rsidRPr="00C30085">
          <w:rPr>
            <w:rFonts w:ascii="Book Antiqua" w:eastAsia="STXingkai" w:hAnsi="Book Antiqua" w:cs="Cambria"/>
            <w:noProof/>
            <w:color w:val="auto"/>
            <w:sz w:val="24"/>
            <w:szCs w:val="24"/>
            <w:vertAlign w:val="superscript"/>
          </w:rPr>
          <w:t>111</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0546D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is indicates that simultaneous resection is a reasonable strategy in CRLM that could spare the patient the burden of undergoing two major procedures.</w:t>
      </w:r>
      <w:r w:rsidR="003F3A2E"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 xml:space="preserve">The opposing opinion argues that delaying the liver surgery allows for occult metastases to become apparent, thus </w:t>
      </w:r>
      <w:r w:rsidR="000546DC" w:rsidRPr="00C30085">
        <w:rPr>
          <w:rFonts w:ascii="Book Antiqua" w:eastAsia="STXingkai" w:hAnsi="Book Antiqua" w:cs="Cambria"/>
          <w:color w:val="auto"/>
          <w:sz w:val="24"/>
          <w:szCs w:val="24"/>
        </w:rPr>
        <w:t>enabling better tumor clearanc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Jenkins&lt;/Author&gt;&lt;Year&gt;1997&lt;/Year&gt;&lt;RecNum&gt;124&lt;/RecNum&gt;&lt;DisplayText&gt;&lt;style face="superscript"&gt;[112]&lt;/style&gt;&lt;/DisplayText&gt;&lt;record&gt;&lt;rec-number&gt;124&lt;/rec-number&gt;&lt;foreign-keys&gt;&lt;key app="EN" db-id="wvxspzfe8szr2mewtdpv9arotaddzsrz2550" timestamp="1419774062"&gt;124&lt;/key&gt;&lt;/foreign-keys&gt;&lt;ref-type name="Journal Article"&gt;17&lt;/ref-type&gt;&lt;contributors&gt;&lt;authors&gt;&lt;author&gt;Jenkins, L. T.&lt;/author&gt;&lt;author&gt;Millikan, K. W.&lt;/author&gt;&lt;author&gt;Bines, S. D.&lt;/author&gt;&lt;author&gt;Staren, E. D.&lt;/author&gt;&lt;author&gt;Doolas, A.&lt;/author&gt;&lt;/authors&gt;&lt;/contributors&gt;&lt;auth-address&gt;Department of Surgery, Rush-Presbyterian-St. Luke&amp;apos;s Medical Center, Chicago, Illinois, USA.&lt;/auth-address&gt;&lt;titles&gt;&lt;title&gt;Hepatic resection for metastatic colorectal cancer&lt;/title&gt;&lt;secondary-title&gt;Am Surg&lt;/secondary-title&gt;&lt;/titles&gt;&lt;periodical&gt;&lt;full-title&gt;Am Surg&lt;/full-title&gt;&lt;/periodical&gt;&lt;pages&gt;605-10&lt;/pages&gt;&lt;volume&gt;63&lt;/volume&gt;&lt;number&gt;7&lt;/number&gt;&lt;keywords&gt;&lt;keyword&gt;Adult&lt;/keyword&gt;&lt;keyword&gt;Aged&lt;/keyword&gt;&lt;keyword&gt;Aged, 80 and over&lt;/keyword&gt;&lt;keyword&gt;Colorectal Neoplasms/mortality/*pathology/surgery&lt;/keyword&gt;&lt;keyword&gt;Female&lt;/keyword&gt;&lt;keyword&gt;*Hepatectomy&lt;/keyword&gt;&lt;keyword&gt;Humans&lt;/keyword&gt;&lt;keyword&gt;Intraoperative Period&lt;/keyword&gt;&lt;keyword&gt;Liver Neoplasms/mortality/*secondary/*surgery/ultrasonography&lt;/keyword&gt;&lt;keyword&gt;Male&lt;/keyword&gt;&lt;keyword&gt;Middle Aged&lt;/keyword&gt;&lt;keyword&gt;Retrospective Studies&lt;/keyword&gt;&lt;keyword&gt;Survival Rate&lt;/keyword&gt;&lt;/keywords&gt;&lt;dates&gt;&lt;year&gt;1997&lt;/year&gt;&lt;pub-dates&gt;&lt;date&gt;Jul&lt;/date&gt;&lt;/pub-dates&gt;&lt;/dates&gt;&lt;isbn&gt;0003-1348 (Print)&amp;#xD;0003-1348 (Linking)&lt;/isbn&gt;&lt;accession-num&gt;9202534&lt;/accession-num&gt;&lt;urls&gt;&lt;related-urls&gt;&lt;url&gt;http://www.ncbi.nlm.nih.gov/pubmed/9202534&lt;/url&gt;&lt;/related-urls&gt;&lt;/urls&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2" w:tooltip="Jenkins, 1997 #124" w:history="1">
        <w:r w:rsidR="005308B2" w:rsidRPr="00C30085">
          <w:rPr>
            <w:rFonts w:ascii="Book Antiqua" w:eastAsia="STXingkai" w:hAnsi="Book Antiqua" w:cs="Cambria"/>
            <w:noProof/>
            <w:color w:val="auto"/>
            <w:sz w:val="24"/>
            <w:szCs w:val="24"/>
            <w:vertAlign w:val="superscript"/>
          </w:rPr>
          <w:t>11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and improving patient selection by avoiding futile operations in patients whom prove t</w:t>
      </w:r>
      <w:r w:rsidR="000546DC" w:rsidRPr="00C30085">
        <w:rPr>
          <w:rFonts w:ascii="Book Antiqua" w:eastAsia="STXingkai" w:hAnsi="Book Antiqua" w:cs="Cambria"/>
          <w:color w:val="auto"/>
          <w:sz w:val="24"/>
          <w:szCs w:val="24"/>
        </w:rPr>
        <w:t>o have an unresectable disease</w:t>
      </w:r>
      <w:r w:rsidR="0064109F" w:rsidRPr="00C30085">
        <w:rPr>
          <w:rFonts w:ascii="Book Antiqua" w:eastAsia="STXingkai" w:hAnsi="Book Antiqua" w:cs="Cambria"/>
          <w:color w:val="auto"/>
          <w:sz w:val="24"/>
          <w:szCs w:val="24"/>
        </w:rPr>
        <w:fldChar w:fldCharType="begin">
          <w:fldData xml:space="preserve">PEVuZE5vdGU+PENpdGU+PEF1dGhvcj5LYWlib3JpPC9BdXRob3I+PFllYXI+MjAxMDwvWWVhcj48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LYWlib3JpPC9BdXRob3I+PFllYXI+MjAxMDwvWWVhcj48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3" w:tooltip="Kaibori, 2010 #179" w:history="1">
        <w:r w:rsidR="005308B2" w:rsidRPr="00C30085">
          <w:rPr>
            <w:rFonts w:ascii="Book Antiqua" w:eastAsia="STXingkai" w:hAnsi="Book Antiqua" w:cs="Cambria"/>
            <w:noProof/>
            <w:color w:val="auto"/>
            <w:sz w:val="24"/>
            <w:szCs w:val="24"/>
            <w:vertAlign w:val="superscript"/>
          </w:rPr>
          <w:t>11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0546D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However according to the “cascade” theory, cancer cells would migrate from the liver to the lung during the waiting period between resection of the primary tumor and t</w:t>
      </w:r>
      <w:r w:rsidR="000546DC" w:rsidRPr="00C30085">
        <w:rPr>
          <w:rFonts w:ascii="Book Antiqua" w:eastAsia="STXingkai" w:hAnsi="Book Antiqua" w:cs="Cambria"/>
          <w:color w:val="auto"/>
          <w:sz w:val="24"/>
          <w:szCs w:val="24"/>
        </w:rPr>
        <w:t>he synchronous liver metastases</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Weiss&lt;/Author&gt;&lt;Year&gt;1983&lt;/Year&gt;&lt;RecNum&gt;128&lt;/RecNum&gt;&lt;DisplayText&gt;&lt;style face="superscript"&gt;[114]&lt;/style&gt;&lt;/DisplayText&gt;&lt;record&gt;&lt;rec-number&gt;128&lt;/rec-number&gt;&lt;foreign-keys&gt;&lt;key app="EN" db-id="wvxspzfe8szr2mewtdpv9arotaddzsrz2550" timestamp="1419774567"&gt;128&lt;/key&gt;&lt;/foreign-keys&gt;&lt;ref-type name="Journal Article"&gt;17&lt;/ref-type&gt;&lt;contributors&gt;&lt;authors&gt;&lt;author&gt;Weiss, L.&lt;/author&gt;&lt;author&gt;Voit, A.&lt;/author&gt;&lt;author&gt;Lane, W. W.&lt;/author&gt;&lt;/authors&gt;&lt;/contributors&gt;&lt;titles&gt;&lt;title&gt;Metastatic patterns in patients with carcinomas of the lower esophagus and upper rectum&lt;/title&gt;&lt;secondary-title&gt;Invasion &amp;amp; metastasis&lt;/secondary-title&gt;&lt;/titles&gt;&lt;periodical&gt;&lt;full-title&gt;Invasion &amp;amp; metastasis&lt;/full-title&gt;&lt;/periodical&gt;&lt;pages&gt;47-60&lt;/pages&gt;&lt;volume&gt;4&lt;/volume&gt;&lt;number&gt;1&lt;/number&gt;&lt;dates&gt;&lt;year&gt;1983&lt;/year&gt;&lt;/dates&gt;&lt;isbn&gt;0251-1789&lt;/isbn&gt;&lt;accession-num&gt;6735638&lt;/accession-num&gt;&lt;urls&gt;&lt;related-urls&gt;&lt;url&gt;http://www.ncbi.nlm.nih.gov/pubmed/6735638&lt;/url&gt;&lt;/related-urls&gt;&lt;/urls&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4" w:tooltip="Weiss, 1983 #128" w:history="1">
        <w:r w:rsidR="005308B2" w:rsidRPr="00C30085">
          <w:rPr>
            <w:rFonts w:ascii="Book Antiqua" w:eastAsia="STXingkai" w:hAnsi="Book Antiqua" w:cs="Cambria"/>
            <w:noProof/>
            <w:color w:val="auto"/>
            <w:sz w:val="24"/>
            <w:szCs w:val="24"/>
            <w:vertAlign w:val="superscript"/>
          </w:rPr>
          <w:t>11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0546D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is again puts forward the benefits of simultaneous resection in aims of preventing dissemination</w:t>
      </w:r>
      <w:r w:rsidR="00E24720" w:rsidRPr="00C30085">
        <w:rPr>
          <w:rFonts w:ascii="Book Antiqua" w:eastAsia="STXingkai" w:hAnsi="Book Antiqua" w:cs="Cambria"/>
          <w:color w:val="auto"/>
          <w:sz w:val="24"/>
          <w:szCs w:val="24"/>
        </w:rPr>
        <w:t xml:space="preserve"> of malignant cells. Yin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Yin&lt;/Author&gt;&lt;Year&gt;2013&lt;/Year&gt;&lt;RecNum&gt;183&lt;/RecNum&gt;&lt;DisplayText&gt;&lt;style face="superscript"&gt;[111]&lt;/style&gt;&lt;/DisplayText&gt;&lt;record&gt;&lt;rec-number&gt;183&lt;/rec-number&gt;&lt;foreign-keys&gt;&lt;key app="EN" db-id="wvxspzfe8szr2mewtdpv9arotaddzsrz2550" timestamp="1424946463"&gt;183&lt;/key&gt;&lt;/foreign-keys&gt;&lt;ref-type name="Journal Article"&gt;17&lt;/ref-type&gt;&lt;contributors&gt;&lt;authors&gt;&lt;author&gt;Yin, Z.&lt;/author&gt;&lt;author&gt;Liu, C.&lt;/author&gt;&lt;author&gt;Chen, Y.&lt;/author&gt;&lt;author&gt;Bai, Y.&lt;/author&gt;&lt;author&gt;Shang, C.&lt;/author&gt;&lt;author&gt;Yin, R.&lt;/author&gt;&lt;author&gt;Yin, D.&lt;/author&gt;&lt;author&gt;Wang, J.&lt;/author&gt;&lt;/authors&gt;&lt;/contributors&gt;&lt;auth-address&gt;General Surgery Department of Sun Yat-sen Memorial Hospital, Sun Yat-sen University, Guangzhou, China.&lt;/auth-address&gt;&lt;titles&gt;&lt;title&gt;Timing of hepatectomy in resectable synchronous colorectal liver metastases (SCRLM): Simultaneous or delayed?&lt;/title&gt;&lt;secondary-title&gt;Hepatology&lt;/secondary-title&gt;&lt;/titles&gt;&lt;periodical&gt;&lt;full-title&gt;Hepatology&lt;/full-title&gt;&lt;/periodical&gt;&lt;pages&gt;2346-57&lt;/pages&gt;&lt;volume&gt;57&lt;/volume&gt;&lt;number&gt;6&lt;/number&gt;&lt;keywords&gt;&lt;keyword&gt;Carcinoma/*secondary/surgery&lt;/keyword&gt;&lt;keyword&gt;Colorectal Neoplasms/*pathology/surgery&lt;/keyword&gt;&lt;keyword&gt;*Hepatectomy&lt;/keyword&gt;&lt;keyword&gt;Humans&lt;/keyword&gt;&lt;keyword&gt;Liver Neoplasms/*secondary/surgery&lt;/keyword&gt;&lt;keyword&gt;Patient Selection&lt;/keyword&gt;&lt;keyword&gt;Treatment Outcome&lt;/keyword&gt;&lt;/keywords&gt;&lt;dates&gt;&lt;year&gt;2013&lt;/year&gt;&lt;pub-dates&gt;&lt;date&gt;Jun&lt;/date&gt;&lt;/pub-dates&gt;&lt;/dates&gt;&lt;publisher&gt;Wiley Online Library&lt;/publisher&gt;&lt;isbn&gt;1527-3350 (Electronic)&amp;#xD;0270-9139 (Linking)&lt;/isbn&gt;&lt;accession-num&gt;23359206&lt;/accession-num&gt;&lt;urls&gt;&lt;related-urls&gt;&lt;url&gt;http://www.ncbi.nlm.nih.gov/pubmed/23359206&lt;/url&gt;&lt;/related-urls&gt;&lt;/urls&gt;&lt;electronic-resource-num&gt;10.1002/hep.26283&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1" w:tooltip="Yin, 2013 #183" w:history="1">
        <w:r w:rsidR="005308B2" w:rsidRPr="00C30085">
          <w:rPr>
            <w:rFonts w:ascii="Book Antiqua" w:eastAsia="STXingkai" w:hAnsi="Book Antiqua" w:cs="Cambria"/>
            <w:noProof/>
            <w:color w:val="auto"/>
            <w:sz w:val="24"/>
            <w:szCs w:val="24"/>
            <w:vertAlign w:val="superscript"/>
          </w:rPr>
          <w:t>11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in their meta-analysis, pinpointed factors that were to be considered selection criteria for patients to undergo a simultaneous liver resection directed against delayed resection: resection of a maximum of three liver segments, right colectomy, and patients younger than 70 years old with no coexisting severe illnesses.</w:t>
      </w:r>
    </w:p>
    <w:p w14:paraId="527755EC" w14:textId="77777777" w:rsidR="001E7E2B" w:rsidRPr="00C30085" w:rsidRDefault="001E7E2B" w:rsidP="005D4E68">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Cambria"/>
          <w:b/>
          <w:bCs/>
        </w:rPr>
      </w:pPr>
    </w:p>
    <w:p w14:paraId="69D5FEF7" w14:textId="02580BFF" w:rsidR="001E7E2B" w:rsidRPr="00C30085" w:rsidRDefault="007523C5" w:rsidP="005D4E68">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Cambria"/>
          <w:b/>
          <w:bCs/>
        </w:rPr>
      </w:pPr>
      <w:r w:rsidRPr="00C30085">
        <w:rPr>
          <w:rFonts w:ascii="Book Antiqua" w:eastAsia="STXingkai" w:hAnsi="Book Antiqua" w:cs="Cambria"/>
          <w:b/>
          <w:bCs/>
        </w:rPr>
        <w:t>CHEMOTHERAPY AND RESECTION</w:t>
      </w:r>
    </w:p>
    <w:p w14:paraId="51A347FC" w14:textId="03CD67F8" w:rsidR="004A2FCD" w:rsidRPr="00C30085" w:rsidRDefault="007523C5" w:rsidP="005D4E68">
      <w:pPr>
        <w:pStyle w:val="Body"/>
        <w:adjustRightInd w:val="0"/>
        <w:snapToGrid w:val="0"/>
        <w:spacing w:after="0" w:line="360" w:lineRule="auto"/>
        <w:jc w:val="both"/>
        <w:rPr>
          <w:rFonts w:ascii="Book Antiqua" w:eastAsia="STXingkai" w:hAnsi="Book Antiqua" w:cs="Cambria"/>
          <w:b/>
          <w:bCs/>
          <w:color w:val="auto"/>
          <w:sz w:val="24"/>
          <w:szCs w:val="24"/>
        </w:rPr>
      </w:pPr>
      <w:r w:rsidRPr="00C30085">
        <w:rPr>
          <w:rFonts w:ascii="Book Antiqua" w:eastAsia="STXingkai" w:hAnsi="Book Antiqua" w:cs="Cambria"/>
          <w:color w:val="auto"/>
          <w:sz w:val="24"/>
          <w:szCs w:val="24"/>
        </w:rPr>
        <w:t xml:space="preserve">Although resection is curative for CRLM, not all patients </w:t>
      </w:r>
      <w:r w:rsidR="00E24720" w:rsidRPr="00C30085">
        <w:rPr>
          <w:rFonts w:ascii="Book Antiqua" w:eastAsia="STXingkai" w:hAnsi="Book Antiqua" w:cs="Cambria"/>
          <w:color w:val="auto"/>
          <w:sz w:val="24"/>
          <w:szCs w:val="24"/>
        </w:rPr>
        <w:t>are candidates for hepatectomy</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Adson&lt;/Author&gt;&lt;Year&gt;1987&lt;/Year&gt;&lt;RecNum&gt;12&lt;/RecNum&gt;&lt;DisplayText&gt;&lt;style face="superscript"&gt;[12]&lt;/style&gt;&lt;/DisplayText&gt;&lt;record&gt;&lt;rec-number&gt;12&lt;/rec-number&gt;&lt;foreign-keys&gt;&lt;key app="EN" db-id="wvxspzfe8szr2mewtdpv9arotaddzsrz2550" timestamp="0"&gt;12&lt;/key&gt;&lt;/foreign-keys&gt;&lt;ref-type name="Journal Article"&gt;17&lt;/ref-type&gt;&lt;contributors&gt;&lt;authors&gt;&lt;author&gt;Adson, M. A.&lt;/author&gt;&lt;/authors&gt;&lt;/contributors&gt;&lt;titles&gt;&lt;title&gt;Resection of liver metastases—When is it worthwhile?&lt;/title&gt;&lt;secondary-title&gt;World Journal of Surgery&lt;/secondary-title&gt;&lt;/titles&gt;&lt;periodical&gt;&lt;full-title&gt;World journal of surgery&lt;/full-title&gt;&lt;/periodical&gt;&lt;pages&gt;511-520&lt;/pages&gt;&lt;volume&gt;11&lt;/volume&gt;&lt;number&gt;4&lt;/number&gt;&lt;dates&gt;&lt;year&gt;1987&lt;/year&gt;&lt;/dates&gt;&lt;publisher&gt;Springer&lt;/publisher&gt;&lt;isbn&gt;0364-2313&amp;#xD;1432-2323&lt;/isbn&gt;&lt;accession-num&gt;3630196&lt;/accession-num&gt;&lt;urls&gt;&lt;related-urls&gt;&lt;url&gt;http://www.ncbi.nlm.nih.gov/pubmed/3630196&lt;/url&gt;&lt;/related-urls&gt;&lt;/urls&gt;&lt;electronic-resource-num&gt;10.1007/bf01655817&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 w:tooltip="Adson, 1987 #12" w:history="1">
        <w:r w:rsidR="005308B2" w:rsidRPr="00C30085">
          <w:rPr>
            <w:rFonts w:ascii="Book Antiqua" w:eastAsia="STXingkai" w:hAnsi="Book Antiqua" w:cs="Cambria"/>
            <w:noProof/>
            <w:color w:val="auto"/>
            <w:sz w:val="24"/>
            <w:szCs w:val="24"/>
            <w:vertAlign w:val="superscript"/>
          </w:rPr>
          <w:t>1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E24720"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Cytotoxic and biological agents may be used peri</w:t>
      </w:r>
      <w:r w:rsidR="002A5E53"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operatively to decrease both the tu</w:t>
      </w:r>
      <w:r w:rsidR="00E24720" w:rsidRPr="00C30085">
        <w:rPr>
          <w:rFonts w:ascii="Book Antiqua" w:eastAsia="STXingkai" w:hAnsi="Book Antiqua" w:cs="Cambria"/>
          <w:color w:val="auto"/>
          <w:sz w:val="24"/>
          <w:szCs w:val="24"/>
        </w:rPr>
        <w:t>mor volume and risk of relapse</w:t>
      </w:r>
      <w:r w:rsidR="0064109F" w:rsidRPr="00C30085">
        <w:rPr>
          <w:rFonts w:ascii="Book Antiqua" w:eastAsia="STXingkai" w:hAnsi="Book Antiqua" w:cs="Cambria"/>
          <w:color w:val="auto"/>
          <w:sz w:val="24"/>
          <w:szCs w:val="24"/>
        </w:rPr>
        <w:fldChar w:fldCharType="begin">
          <w:fldData xml:space="preserve">PEVuZE5vdGU+PENpdGU+PEF1dGhvcj5Kb25lczwvQXV0aG9yPjxZZWFyPjIwMTM8L1llYXI+PFJl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wZXJpb2RpY2FsPjxwYWdlcz44MDctMTE8L3BhZ2VzPjx2b2x1bWU+Mzk8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Kb25lczwvQXV0aG9yPjxZZWFyPjIwMTM8L1llYXI+PFJl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wZXJpb2RpY2FsPjxwYWdlcz44MDctMTE8L3BhZ2VzPjx2b2x1bWU+Mzk8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5" w:tooltip="Jones, 2013 #316" w:history="1">
        <w:r w:rsidR="005308B2" w:rsidRPr="00C30085">
          <w:rPr>
            <w:rFonts w:ascii="Book Antiqua" w:eastAsia="STXingkai" w:hAnsi="Book Antiqua" w:cs="Cambria"/>
            <w:noProof/>
            <w:color w:val="auto"/>
            <w:sz w:val="24"/>
            <w:szCs w:val="24"/>
            <w:vertAlign w:val="superscript"/>
          </w:rPr>
          <w:t>11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E24720" w:rsidRPr="00C30085">
        <w:rPr>
          <w:rFonts w:ascii="Book Antiqua" w:eastAsia="STXingkai" w:hAnsi="Book Antiqua" w:cs="Cambria"/>
          <w:color w:val="auto"/>
          <w:sz w:val="24"/>
          <w:szCs w:val="24"/>
        </w:rPr>
        <w:t>.</w:t>
      </w:r>
      <w:r w:rsidR="004A2FCD"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There are two situations in which preoperative chemotherapy may be administered; first, when the hepatic lesions are unresectable, where in the chemotherapy is considered as “induction” therapy to render the unresectable</w:t>
      </w:r>
      <w:r w:rsidR="001E7E2B" w:rsidRPr="00C30085">
        <w:rPr>
          <w:rFonts w:ascii="Book Antiqua" w:eastAsia="STXingkai" w:hAnsi="Book Antiqua" w:cs="Cambria"/>
          <w:color w:val="auto"/>
          <w:sz w:val="24"/>
          <w:szCs w:val="24"/>
        </w:rPr>
        <w:t xml:space="preserve"> disease</w:t>
      </w:r>
      <w:r w:rsidRPr="00C30085">
        <w:rPr>
          <w:rFonts w:ascii="Book Antiqua" w:eastAsia="STXingkai" w:hAnsi="Book Antiqua" w:cs="Cambria"/>
          <w:color w:val="auto"/>
          <w:sz w:val="24"/>
          <w:szCs w:val="24"/>
        </w:rPr>
        <w:t xml:space="preserve"> </w:t>
      </w:r>
      <w:r w:rsidR="001E7E2B" w:rsidRPr="00C30085">
        <w:rPr>
          <w:rFonts w:ascii="Book Antiqua" w:eastAsia="STXingkai" w:hAnsi="Book Antiqua" w:cs="Cambria"/>
          <w:color w:val="auto"/>
          <w:sz w:val="24"/>
          <w:szCs w:val="24"/>
        </w:rPr>
        <w:t xml:space="preserve">to a </w:t>
      </w:r>
      <w:r w:rsidRPr="00C30085">
        <w:rPr>
          <w:rFonts w:ascii="Book Antiqua" w:eastAsia="STXingkai" w:hAnsi="Book Antiqua" w:cs="Cambria"/>
          <w:color w:val="auto"/>
          <w:sz w:val="24"/>
          <w:szCs w:val="24"/>
        </w:rPr>
        <w:t>resectable</w:t>
      </w:r>
      <w:r w:rsidR="001E7E2B" w:rsidRPr="00C30085">
        <w:rPr>
          <w:rFonts w:ascii="Book Antiqua" w:eastAsia="STXingkai" w:hAnsi="Book Antiqua" w:cs="Cambria"/>
          <w:color w:val="auto"/>
          <w:sz w:val="24"/>
          <w:szCs w:val="24"/>
        </w:rPr>
        <w:t xml:space="preserve"> state</w:t>
      </w:r>
      <w:r w:rsidR="0064109F" w:rsidRPr="00C30085">
        <w:rPr>
          <w:rFonts w:ascii="Book Antiqua" w:eastAsia="STXingkai" w:hAnsi="Book Antiqua" w:cs="Cambria"/>
          <w:color w:val="auto"/>
          <w:sz w:val="24"/>
          <w:szCs w:val="24"/>
        </w:rPr>
        <w:fldChar w:fldCharType="begin">
          <w:fldData xml:space="preserve">PEVuZE5vdGU+PENpdGU+PEF1dGhvcj5QZXNzYXV4PC9BdXRob3I+PFllYXI+MjAxMDwvWWVhcj48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QZXNzYXV4PC9BdXRob3I+PFllYXI+MjAxMDwvWWVhcj48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6" w:tooltip="Pessaux, 2010 #95" w:history="1">
        <w:r w:rsidR="005308B2" w:rsidRPr="00C30085">
          <w:rPr>
            <w:rFonts w:ascii="Book Antiqua" w:eastAsia="STXingkai" w:hAnsi="Book Antiqua" w:cs="Cambria"/>
            <w:noProof/>
            <w:color w:val="auto"/>
            <w:sz w:val="24"/>
            <w:szCs w:val="24"/>
            <w:vertAlign w:val="superscript"/>
          </w:rPr>
          <w:t>11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E24720"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t>
      </w:r>
    </w:p>
    <w:p w14:paraId="000D6ADD" w14:textId="17B92D91" w:rsidR="00C435CE"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b/>
          <w:bCs/>
          <w:color w:val="auto"/>
          <w:sz w:val="24"/>
          <w:szCs w:val="24"/>
        </w:rPr>
      </w:pPr>
      <w:r w:rsidRPr="00C30085">
        <w:rPr>
          <w:rFonts w:ascii="Book Antiqua" w:eastAsia="STXingkai" w:hAnsi="Book Antiqua" w:cs="Cambria"/>
          <w:color w:val="auto"/>
          <w:sz w:val="24"/>
          <w:szCs w:val="24"/>
        </w:rPr>
        <w:t>In the context of unresectable liver disease, chemotherapy presents itself as the</w:t>
      </w:r>
      <w:r w:rsidR="00E24720" w:rsidRPr="00C30085">
        <w:rPr>
          <w:rFonts w:ascii="Book Antiqua" w:eastAsia="STXingkai" w:hAnsi="Book Antiqua" w:cs="Cambria"/>
          <w:color w:val="auto"/>
          <w:sz w:val="24"/>
          <w:szCs w:val="24"/>
        </w:rPr>
        <w:t xml:space="preserve"> only initial treatment optio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Leonard&lt;/Author&gt;&lt;Year&gt;2005&lt;/Year&gt;&lt;RecNum&gt;310&lt;/RecNum&gt;&lt;DisplayText&gt;&lt;style face="superscript"&gt;[117]&lt;/style&gt;&lt;/DisplayText&gt;&lt;record&gt;&lt;rec-number&gt;310&lt;/rec-number&gt;&lt;foreign-keys&gt;&lt;key app="EN" db-id="wvxspzfe8szr2mewtdpv9arotaddzsrz2550" timestamp="1425897330"&gt;310&lt;/key&gt;&lt;/foreign-keys&gt;&lt;ref-type name="Journal Article"&gt;17&lt;/ref-type&gt;&lt;contributors&gt;&lt;authors&gt;&lt;author&gt;Leonard, G. D.&lt;/author&gt;&lt;author&gt;Brenner, B.&lt;/author&gt;&lt;author&gt;Kemeny, N. E.&lt;/author&gt;&lt;/authors&gt;&lt;/contributors&gt;&lt;auth-address&gt;Memorial Sloan-Kettering Cancer Center, 1275 York Ave, New York, NY 10021, USA.&lt;/auth-address&gt;&lt;titles&gt;&lt;title&gt;Neoadjuvant chemotherapy before liver resection for patients with unresectable liver metastases from colorectal carcinoma&lt;/title&gt;&lt;secondary-title&gt;J Clin Oncol&lt;/secondary-title&gt;&lt;/titles&gt;&lt;periodical&gt;&lt;full-title&gt;J Clin Oncol&lt;/full-title&gt;&lt;/periodical&gt;&lt;pages&gt;2038-48&lt;/pages&gt;&lt;volume&gt;23&lt;/volume&gt;&lt;number&gt;9&lt;/number&gt;&lt;keywords&gt;&lt;keyword&gt;Antineoplastic Agents/*therapeutic use&lt;/keyword&gt;&lt;keyword&gt;Chemotherapy, Adjuvant&lt;/keyword&gt;&lt;keyword&gt;Colorectal Neoplasms/*pathology&lt;/keyword&gt;&lt;keyword&gt;Humans&lt;/keyword&gt;&lt;keyword&gt;*Liver Neoplasms/mortality/secondary/surgery&lt;/keyword&gt;&lt;keyword&gt;Randomized Controlled Trials as Topic&lt;/keyword&gt;&lt;keyword&gt;Survival Analysis&lt;/keyword&gt;&lt;/keywords&gt;&lt;dates&gt;&lt;year&gt;2005&lt;/year&gt;&lt;pub-dates&gt;&lt;date&gt;Mar 20&lt;/date&gt;&lt;/pub-dates&gt;&lt;/dates&gt;&lt;publisher&gt;American Society of Clinical Oncology&lt;/publisher&gt;&lt;isbn&gt;0732-183X (Print)&amp;#xD;0732-183X (Linking)&lt;/isbn&gt;&lt;accession-num&gt;15774795&lt;/accession-num&gt;&lt;urls&gt;&lt;related-urls&gt;&lt;url&gt;http://www.ncbi.nlm.nih.gov/pubmed/15774795&lt;/url&gt;&lt;/related-urls&gt;&lt;/urls&gt;&lt;electronic-resource-num&gt;10.1200/JCO.2005.00.349&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7" w:tooltip="Leonard, 2005 #310" w:history="1">
        <w:r w:rsidR="005308B2" w:rsidRPr="00C30085">
          <w:rPr>
            <w:rFonts w:ascii="Book Antiqua" w:eastAsia="STXingkai" w:hAnsi="Book Antiqua" w:cs="Cambria"/>
            <w:noProof/>
            <w:color w:val="auto"/>
            <w:sz w:val="24"/>
            <w:szCs w:val="24"/>
            <w:vertAlign w:val="superscript"/>
          </w:rPr>
          <w:t>11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E24720"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hile the goal of chemotherapy in the vast majority of these patients is confined to prolonging survival and improving quality of life, the proportion of those that show good response to treatment may </w:t>
      </w:r>
      <w:r w:rsidR="00E24720" w:rsidRPr="00C30085">
        <w:rPr>
          <w:rFonts w:ascii="Book Antiqua" w:eastAsia="STXingkai" w:hAnsi="Book Antiqua" w:cs="Cambria"/>
          <w:color w:val="auto"/>
          <w:sz w:val="24"/>
          <w:szCs w:val="24"/>
        </w:rPr>
        <w:t>later be considered resectabl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Lehmann&lt;/Author&gt;&lt;Year&gt;2012&lt;/Year&gt;&lt;RecNum&gt;317&lt;/RecNum&gt;&lt;DisplayText&gt;&lt;style face="superscript"&gt;[118]&lt;/style&gt;&lt;/DisplayText&gt;&lt;record&gt;&lt;rec-number&gt;317&lt;/rec-number&gt;&lt;foreign-keys&gt;&lt;key app="EN" db-id="wvxspzfe8szr2mewtdpv9arotaddzsrz2550" timestamp="1425912408"&gt;317&lt;/key&gt;&lt;/foreign-keys&gt;&lt;ref-type name="Journal Article"&gt;17&lt;/ref-type&gt;&lt;contributors&gt;&lt;authors&gt;&lt;author&gt;Lehmann, K.&lt;/author&gt;&lt;author&gt;Rickenbacher, A.&lt;/author&gt;&lt;author&gt;Weber, A.&lt;/author&gt;&lt;author&gt;Pestalozzi, B. C.&lt;/author&gt;&lt;author&gt;Clavien, P. A.&lt;/author&gt;&lt;/authors&gt;&lt;/contributors&gt;&lt;auth-address&gt;Swiss Hepato-Pancreato-Biliary (HPB) Center, Department of Surgery, University Hospital Zurich, Zurich, Switzerland.&lt;/auth-address&gt;&lt;titles&gt;&lt;title&gt;Chemotherapy before liver resection of colorectal metastases: friend or foe?&lt;/title&gt;&lt;secondary-title&gt;Ann Surg&lt;/secondary-title&gt;&lt;/titles&gt;&lt;periodical&gt;&lt;full-title&gt;Ann Surg&lt;/full-title&gt;&lt;/periodical&gt;&lt;pages&gt;237-47&lt;/pages&gt;&lt;volume&gt;255&lt;/volume&gt;&lt;number&gt;2&lt;/number&gt;&lt;keywords&gt;&lt;keyword&gt;Antineoplastic Agents/adverse effects/*therapeutic use&lt;/keyword&gt;&lt;keyword&gt;Chemotherapy, Adjuvant&lt;/keyword&gt;&lt;keyword&gt;Colorectal Neoplasms/mortality/*pathology&lt;/keyword&gt;&lt;keyword&gt;Drug-Induced Liver Injury&lt;/keyword&gt;&lt;keyword&gt;Hepatectomy&lt;/keyword&gt;&lt;keyword&gt;Humans&lt;/keyword&gt;&lt;keyword&gt;Liver Neoplasms/*drug therapy/mortality/secondary/*surgery&lt;/keyword&gt;&lt;keyword&gt;Neoadjuvant Therapy&lt;/keyword&gt;&lt;keyword&gt;Postoperative Complications/epidemiology&lt;/keyword&gt;&lt;keyword&gt;Treatment Outcome&lt;/keyword&gt;&lt;/keywords&gt;&lt;dates&gt;&lt;year&gt;2012&lt;/year&gt;&lt;pub-dates&gt;&lt;date&gt;Feb&lt;/date&gt;&lt;/pub-dates&gt;&lt;/dates&gt;&lt;publisher&gt;LWW&lt;/publisher&gt;&lt;isbn&gt;1528-1140 (Electronic)&amp;#xD;0003-4932 (Linking)&lt;/isbn&gt;&lt;accession-num&gt;22041509&lt;/accession-num&gt;&lt;urls&gt;&lt;related-urls&gt;&lt;url&gt;http://www.ncbi.nlm.nih.gov/pubmed/22041509&lt;/url&gt;&lt;/related-urls&gt;&lt;/urls&gt;&lt;electronic-resource-num&gt;10.1097/SLA.0b013e3182356236&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8" w:tooltip="Lehmann, 2012 #317" w:history="1">
        <w:r w:rsidR="005308B2" w:rsidRPr="00C30085">
          <w:rPr>
            <w:rFonts w:ascii="Book Antiqua" w:eastAsia="STXingkai" w:hAnsi="Book Antiqua" w:cs="Cambria"/>
            <w:noProof/>
            <w:color w:val="auto"/>
            <w:sz w:val="24"/>
            <w:szCs w:val="24"/>
            <w:vertAlign w:val="superscript"/>
          </w:rPr>
          <w:t>11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E24720"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Multiple retrospective series evaluated the outcome of patients undergoing resection after downstaging of initially unresectable CRLM; t</w:t>
      </w:r>
      <w:r w:rsidR="00E24720" w:rsidRPr="00C30085">
        <w:rPr>
          <w:rFonts w:ascii="Book Antiqua" w:eastAsia="STXingkai" w:hAnsi="Book Antiqua" w:cs="Cambria"/>
          <w:color w:val="auto"/>
          <w:sz w:val="24"/>
          <w:szCs w:val="24"/>
        </w:rPr>
        <w:t>he 5 year survival reached 33%</w:t>
      </w:r>
      <w:r w:rsidR="00CE5D51" w:rsidRPr="00C30085">
        <w:rPr>
          <w:rFonts w:ascii="Book Antiqua" w:eastAsia="STXingkai" w:hAnsi="Book Antiqua" w:cs="Cambria"/>
          <w:color w:val="auto"/>
          <w:sz w:val="24"/>
          <w:szCs w:val="24"/>
        </w:rPr>
        <w:fldChar w:fldCharType="begin">
          <w:fldData xml:space="preserve">PEVuZE5vdGU+PENpdGU+PEF1dGhvcj5HaWFjY2hldHRpPC9BdXRob3I+PFllYXI+MTk5OTwvWWVh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HaWFjY2hldHRpPC9BdXRob3I+PFllYXI+MTk5OTwvWWVh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9" w:tooltip="Giacchetti, 1999 #312" w:history="1">
        <w:r w:rsidR="005308B2" w:rsidRPr="00C30085">
          <w:rPr>
            <w:rFonts w:ascii="Book Antiqua" w:eastAsia="STXingkai" w:hAnsi="Book Antiqua" w:cs="Cambria"/>
            <w:noProof/>
            <w:color w:val="auto"/>
            <w:sz w:val="24"/>
            <w:szCs w:val="24"/>
            <w:vertAlign w:val="superscript"/>
          </w:rPr>
          <w:t>119</w:t>
        </w:r>
      </w:hyperlink>
      <w:r w:rsidR="002564B6" w:rsidRPr="00C30085">
        <w:rPr>
          <w:rFonts w:ascii="Book Antiqua" w:eastAsia="STXingkai" w:hAnsi="Book Antiqua" w:cs="Cambria"/>
          <w:noProof/>
          <w:color w:val="auto"/>
          <w:sz w:val="24"/>
          <w:szCs w:val="24"/>
          <w:vertAlign w:val="superscript"/>
        </w:rPr>
        <w:t>,</w:t>
      </w:r>
      <w:hyperlink w:anchor="_ENREF_120" w:tooltip="Goere, 2010 #314" w:history="1">
        <w:r w:rsidR="005308B2" w:rsidRPr="00C30085">
          <w:rPr>
            <w:rFonts w:ascii="Book Antiqua" w:eastAsia="STXingkai" w:hAnsi="Book Antiqua" w:cs="Cambria"/>
            <w:noProof/>
            <w:color w:val="auto"/>
            <w:sz w:val="24"/>
            <w:szCs w:val="24"/>
            <w:vertAlign w:val="superscript"/>
          </w:rPr>
          <w:t>120</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E24720"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t>
      </w:r>
      <w:r w:rsidR="005D613B" w:rsidRPr="00C30085">
        <w:rPr>
          <w:rFonts w:ascii="Book Antiqua" w:eastAsia="STXingkai" w:hAnsi="Book Antiqua" w:cs="Cambria"/>
          <w:color w:val="auto"/>
          <w:sz w:val="24"/>
          <w:szCs w:val="24"/>
        </w:rPr>
        <w:t xml:space="preserve">Beppu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fldData xml:space="preserve">PEVuZE5vdGU+PENpdGU+PEF1dGhvcj5CZXBwdTwvQXV0aG9yPjxZZWFyPjIwMTQ8L1llYXI+PFJl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CZXBwdTwvQXV0aG9yPjxZZWFyPjIwMTQ8L1llYXI+PFJl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1" w:tooltip="Beppu, 2014 #445" w:history="1">
        <w:r w:rsidR="005308B2" w:rsidRPr="00C30085">
          <w:rPr>
            <w:rFonts w:ascii="Book Antiqua" w:eastAsia="STXingkai" w:hAnsi="Book Antiqua" w:cs="Cambria"/>
            <w:noProof/>
            <w:color w:val="auto"/>
            <w:sz w:val="24"/>
            <w:szCs w:val="24"/>
            <w:vertAlign w:val="superscript"/>
          </w:rPr>
          <w:t>12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C06D7" w:rsidRPr="00C30085">
        <w:rPr>
          <w:rFonts w:ascii="Book Antiqua" w:eastAsia="STXingkai" w:hAnsi="Book Antiqua" w:cs="Cambria"/>
          <w:color w:val="auto"/>
          <w:sz w:val="24"/>
          <w:szCs w:val="24"/>
        </w:rPr>
        <w:t xml:space="preserve"> found several factors that were associated with successful conversion or induction therapy: left colon or rectal cancer, H</w:t>
      </w:r>
      <w:r w:rsidR="005E2F7F" w:rsidRPr="00C30085">
        <w:rPr>
          <w:rFonts w:ascii="Book Antiqua" w:eastAsia="STXingkai" w:hAnsi="Book Antiqua" w:cs="Cambria"/>
          <w:color w:val="auto"/>
          <w:sz w:val="24"/>
          <w:szCs w:val="24"/>
        </w:rPr>
        <w:t xml:space="preserve">1/H2 metastases </w:t>
      </w:r>
      <w:r w:rsidR="006C06D7" w:rsidRPr="00C30085">
        <w:rPr>
          <w:rFonts w:ascii="Book Antiqua" w:eastAsia="STXingkai" w:hAnsi="Book Antiqua" w:cs="Cambria"/>
          <w:color w:val="auto"/>
          <w:sz w:val="24"/>
          <w:szCs w:val="24"/>
        </w:rPr>
        <w:t xml:space="preserve">based on the Japanese Society for Cancer of </w:t>
      </w:r>
      <w:r w:rsidR="005E2F7F" w:rsidRPr="00C30085">
        <w:rPr>
          <w:rFonts w:ascii="Book Antiqua" w:eastAsia="STXingkai" w:hAnsi="Book Antiqua" w:cs="Cambria"/>
          <w:color w:val="auto"/>
          <w:sz w:val="24"/>
          <w:szCs w:val="24"/>
        </w:rPr>
        <w:t xml:space="preserve">the Colon and Rectum categories (H1: </w:t>
      </w:r>
      <w:r w:rsidR="005E2F7F" w:rsidRPr="00C30085">
        <w:rPr>
          <w:rFonts w:ascii="Book Antiqua" w:eastAsia="STXingkai" w:hAnsi="Book Antiqua" w:cs="Arial"/>
          <w:color w:val="auto"/>
          <w:sz w:val="24"/>
          <w:szCs w:val="24"/>
        </w:rPr>
        <w:t>≤</w:t>
      </w:r>
      <w:r w:rsidR="002564B6" w:rsidRPr="00C30085">
        <w:rPr>
          <w:rFonts w:ascii="Book Antiqua" w:eastAsia="STXingkai" w:hAnsi="Book Antiqua" w:cs="Arial" w:hint="eastAsia"/>
          <w:color w:val="auto"/>
          <w:sz w:val="24"/>
          <w:szCs w:val="24"/>
          <w:lang w:eastAsia="zh-CN"/>
        </w:rPr>
        <w:t xml:space="preserve"> </w:t>
      </w:r>
      <w:r w:rsidR="005E2F7F" w:rsidRPr="00C30085">
        <w:rPr>
          <w:rFonts w:ascii="Book Antiqua" w:eastAsia="STXingkai" w:hAnsi="Book Antiqua" w:cs="Cambria"/>
          <w:color w:val="auto"/>
          <w:sz w:val="24"/>
          <w:szCs w:val="24"/>
        </w:rPr>
        <w:t xml:space="preserve">4 lesions with the largest </w:t>
      </w:r>
      <w:r w:rsidR="005E2F7F" w:rsidRPr="00C30085">
        <w:rPr>
          <w:rFonts w:ascii="Book Antiqua" w:eastAsia="STXingkai" w:hAnsi="Book Antiqua" w:cs="Arial"/>
          <w:color w:val="auto"/>
          <w:sz w:val="24"/>
          <w:szCs w:val="24"/>
        </w:rPr>
        <w:t>≤</w:t>
      </w:r>
      <w:r w:rsidR="005E2F7F" w:rsidRPr="00C30085">
        <w:rPr>
          <w:rFonts w:ascii="Book Antiqua" w:eastAsia="STXingkai" w:hAnsi="Book Antiqua" w:cs="Cambria"/>
          <w:color w:val="auto"/>
          <w:sz w:val="24"/>
          <w:szCs w:val="24"/>
        </w:rPr>
        <w:t xml:space="preserve"> 5</w:t>
      </w:r>
      <w:r w:rsidR="002564B6" w:rsidRPr="00C30085">
        <w:rPr>
          <w:rFonts w:ascii="Book Antiqua" w:eastAsia="STXingkai" w:hAnsi="Book Antiqua" w:cs="Cambria" w:hint="eastAsia"/>
          <w:color w:val="auto"/>
          <w:sz w:val="24"/>
          <w:szCs w:val="24"/>
          <w:lang w:eastAsia="zh-CN"/>
        </w:rPr>
        <w:t xml:space="preserve"> </w:t>
      </w:r>
      <w:r w:rsidR="005E2F7F" w:rsidRPr="00C30085">
        <w:rPr>
          <w:rFonts w:ascii="Book Antiqua" w:eastAsia="STXingkai" w:hAnsi="Book Antiqua" w:cs="Cambria"/>
          <w:color w:val="auto"/>
          <w:sz w:val="24"/>
          <w:szCs w:val="24"/>
        </w:rPr>
        <w:t xml:space="preserve">cm, H3: </w:t>
      </w:r>
      <w:r w:rsidR="005E2F7F" w:rsidRPr="00C30085">
        <w:rPr>
          <w:rFonts w:ascii="Book Antiqua" w:eastAsia="STXingkai" w:hAnsi="Book Antiqua" w:cs="Arial"/>
          <w:color w:val="auto"/>
          <w:sz w:val="24"/>
          <w:szCs w:val="24"/>
        </w:rPr>
        <w:t>≥</w:t>
      </w:r>
      <w:r w:rsidR="002564B6" w:rsidRPr="00C30085">
        <w:rPr>
          <w:rFonts w:ascii="Book Antiqua" w:eastAsia="STXingkai" w:hAnsi="Book Antiqua" w:cs="Arial" w:hint="eastAsia"/>
          <w:color w:val="auto"/>
          <w:sz w:val="24"/>
          <w:szCs w:val="24"/>
          <w:lang w:eastAsia="zh-CN"/>
        </w:rPr>
        <w:t xml:space="preserve"> </w:t>
      </w:r>
      <w:r w:rsidR="005E2F7F" w:rsidRPr="00C30085">
        <w:rPr>
          <w:rFonts w:ascii="Book Antiqua" w:eastAsia="STXingkai" w:hAnsi="Book Antiqua" w:cs="Cambria"/>
          <w:color w:val="auto"/>
          <w:sz w:val="24"/>
          <w:szCs w:val="24"/>
        </w:rPr>
        <w:t xml:space="preserve">5 lesions with the largest </w:t>
      </w:r>
      <w:r w:rsidR="005E2F7F" w:rsidRPr="00C30085">
        <w:rPr>
          <w:rFonts w:ascii="Book Antiqua" w:eastAsia="STXingkai" w:hAnsi="Book Antiqua" w:cs="Arial"/>
          <w:color w:val="auto"/>
          <w:sz w:val="24"/>
          <w:szCs w:val="24"/>
        </w:rPr>
        <w:t>&gt;</w:t>
      </w:r>
      <w:r w:rsidR="002564B6" w:rsidRPr="00C30085">
        <w:rPr>
          <w:rFonts w:ascii="Book Antiqua" w:eastAsia="STXingkai" w:hAnsi="Book Antiqua" w:cs="Arial" w:hint="eastAsia"/>
          <w:color w:val="auto"/>
          <w:sz w:val="24"/>
          <w:szCs w:val="24"/>
          <w:lang w:eastAsia="zh-CN"/>
        </w:rPr>
        <w:t xml:space="preserve"> </w:t>
      </w:r>
      <w:r w:rsidR="005E2F7F" w:rsidRPr="00C30085">
        <w:rPr>
          <w:rFonts w:ascii="Book Antiqua" w:eastAsia="STXingkai" w:hAnsi="Book Antiqua" w:cs="Cambria"/>
          <w:color w:val="auto"/>
          <w:sz w:val="24"/>
          <w:szCs w:val="24"/>
        </w:rPr>
        <w:t>5</w:t>
      </w:r>
      <w:r w:rsidR="002564B6" w:rsidRPr="00C30085">
        <w:rPr>
          <w:rFonts w:ascii="Book Antiqua" w:eastAsia="STXingkai" w:hAnsi="Book Antiqua" w:cs="Cambria" w:hint="eastAsia"/>
          <w:color w:val="auto"/>
          <w:sz w:val="24"/>
          <w:szCs w:val="24"/>
          <w:lang w:eastAsia="zh-CN"/>
        </w:rPr>
        <w:t xml:space="preserve"> </w:t>
      </w:r>
      <w:r w:rsidR="005E2F7F" w:rsidRPr="00C30085">
        <w:rPr>
          <w:rFonts w:ascii="Book Antiqua" w:eastAsia="STXingkai" w:hAnsi="Book Antiqua" w:cs="Cambria"/>
          <w:color w:val="auto"/>
          <w:sz w:val="24"/>
          <w:szCs w:val="24"/>
        </w:rPr>
        <w:t>cm, H2: anything that is not H1 or H3)</w:t>
      </w:r>
      <w:r w:rsidR="0064109F" w:rsidRPr="00C30085">
        <w:rPr>
          <w:rFonts w:ascii="Book Antiqua" w:eastAsia="STXingkai" w:hAnsi="Book Antiqua" w:cs="Cambria"/>
          <w:color w:val="auto"/>
          <w:sz w:val="24"/>
          <w:szCs w:val="24"/>
        </w:rPr>
        <w:fldChar w:fldCharType="begin">
          <w:fldData xml:space="preserve">PEVuZE5vdGU+PENpdGU+PEF1dGhvcj5XYXRhbmFiZTwvQXV0aG9yPjxZZWFyPjIwMTI8L1llYXI+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XYXRhbmFiZTwvQXV0aG9yPjxZZWFyPjIwMTI8L1llYXI+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2" w:tooltip="Watanabe, 2012 #444" w:history="1">
        <w:r w:rsidR="005308B2" w:rsidRPr="00C30085">
          <w:rPr>
            <w:rFonts w:ascii="Book Antiqua" w:eastAsia="STXingkai" w:hAnsi="Book Antiqua" w:cs="Cambria"/>
            <w:noProof/>
            <w:color w:val="auto"/>
            <w:sz w:val="24"/>
            <w:szCs w:val="24"/>
            <w:vertAlign w:val="superscript"/>
          </w:rPr>
          <w:t>12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6C06D7" w:rsidRPr="00C30085">
        <w:rPr>
          <w:rFonts w:ascii="Book Antiqua" w:eastAsia="STXingkai" w:hAnsi="Book Antiqua" w:cs="Cambria"/>
          <w:color w:val="auto"/>
          <w:sz w:val="24"/>
          <w:szCs w:val="24"/>
        </w:rPr>
        <w:t xml:space="preserve"> absence of extrahepatic metastases, and response to chemotherapy. </w:t>
      </w:r>
      <w:r w:rsidR="000A5E5C" w:rsidRPr="00C30085">
        <w:rPr>
          <w:rFonts w:ascii="Book Antiqua" w:eastAsia="STXingkai" w:hAnsi="Book Antiqua" w:cs="Cambria"/>
          <w:color w:val="auto"/>
          <w:sz w:val="24"/>
          <w:szCs w:val="24"/>
        </w:rPr>
        <w:t>The former three</w:t>
      </w:r>
      <w:r w:rsidR="006C06D7" w:rsidRPr="00C30085">
        <w:rPr>
          <w:rFonts w:ascii="Book Antiqua" w:eastAsia="STXingkai" w:hAnsi="Book Antiqua" w:cs="Cambria"/>
          <w:color w:val="auto"/>
          <w:sz w:val="24"/>
          <w:szCs w:val="24"/>
        </w:rPr>
        <w:t xml:space="preserve"> may be used </w:t>
      </w:r>
      <w:r w:rsidR="00A44F02" w:rsidRPr="00C30085">
        <w:rPr>
          <w:rFonts w:ascii="Book Antiqua" w:eastAsia="STXingkai" w:hAnsi="Book Antiqua" w:cs="Cambria"/>
          <w:color w:val="auto"/>
          <w:sz w:val="24"/>
          <w:szCs w:val="24"/>
        </w:rPr>
        <w:t xml:space="preserve">prior to induction </w:t>
      </w:r>
      <w:r w:rsidR="006C06D7" w:rsidRPr="00C30085">
        <w:rPr>
          <w:rFonts w:ascii="Book Antiqua" w:eastAsia="STXingkai" w:hAnsi="Book Antiqua" w:cs="Cambria"/>
          <w:color w:val="auto"/>
          <w:sz w:val="24"/>
          <w:szCs w:val="24"/>
        </w:rPr>
        <w:t>to stratify patients</w:t>
      </w:r>
      <w:r w:rsidR="00A44F02" w:rsidRPr="00C30085">
        <w:rPr>
          <w:rFonts w:ascii="Book Antiqua" w:eastAsia="STXingkai" w:hAnsi="Book Antiqua" w:cs="Cambria"/>
          <w:color w:val="auto"/>
          <w:sz w:val="24"/>
          <w:szCs w:val="24"/>
        </w:rPr>
        <w:t xml:space="preserve"> with initially unresectable </w:t>
      </w:r>
      <w:r w:rsidR="000D12F0" w:rsidRPr="00C30085">
        <w:rPr>
          <w:rFonts w:ascii="Book Antiqua" w:eastAsia="STXingkai" w:hAnsi="Book Antiqua" w:cs="Cambria"/>
          <w:color w:val="auto"/>
          <w:sz w:val="24"/>
          <w:szCs w:val="24"/>
        </w:rPr>
        <w:t>disease</w:t>
      </w:r>
      <w:r w:rsidR="006C06D7" w:rsidRPr="00C30085">
        <w:rPr>
          <w:rFonts w:ascii="Book Antiqua" w:eastAsia="STXingkai" w:hAnsi="Book Antiqua" w:cs="Cambria"/>
          <w:color w:val="auto"/>
          <w:sz w:val="24"/>
          <w:szCs w:val="24"/>
        </w:rPr>
        <w:t xml:space="preserve"> who would </w:t>
      </w:r>
      <w:r w:rsidR="000A5E5C" w:rsidRPr="00C30085">
        <w:rPr>
          <w:rFonts w:ascii="Book Antiqua" w:eastAsia="STXingkai" w:hAnsi="Book Antiqua" w:cs="Cambria"/>
          <w:color w:val="auto"/>
          <w:sz w:val="24"/>
          <w:szCs w:val="24"/>
        </w:rPr>
        <w:t>benefit</w:t>
      </w:r>
      <w:r w:rsidR="006C06D7" w:rsidRPr="00C30085">
        <w:rPr>
          <w:rFonts w:ascii="Book Antiqua" w:eastAsia="STXingkai" w:hAnsi="Book Antiqua" w:cs="Cambria"/>
          <w:color w:val="auto"/>
          <w:sz w:val="24"/>
          <w:szCs w:val="24"/>
        </w:rPr>
        <w:t xml:space="preserve"> most from aggressive chemotherapy, as a pose to palliative care.</w:t>
      </w:r>
    </w:p>
    <w:p w14:paraId="1DC94B5F" w14:textId="3643F6F3" w:rsidR="007523C5" w:rsidRPr="00C30085" w:rsidRDefault="001E7E2B"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The second situation</w:t>
      </w:r>
      <w:r w:rsidR="007523C5" w:rsidRPr="00C30085">
        <w:rPr>
          <w:rFonts w:ascii="Book Antiqua" w:eastAsia="STXingkai" w:hAnsi="Book Antiqua" w:cs="Cambria"/>
          <w:color w:val="auto"/>
          <w:sz w:val="24"/>
          <w:szCs w:val="24"/>
        </w:rPr>
        <w:t xml:space="preserve"> is when the hepatic lesions are resectable, in which we consider the chemotherapy to be </w:t>
      </w:r>
      <w:r w:rsidR="005D613B" w:rsidRPr="00C30085">
        <w:rPr>
          <w:rFonts w:ascii="Book Antiqua" w:eastAsia="STXingkai" w:hAnsi="Book Antiqua" w:cs="Cambria"/>
          <w:color w:val="auto"/>
          <w:sz w:val="24"/>
          <w:szCs w:val="24"/>
        </w:rPr>
        <w:t>“neoadjuvant</w:t>
      </w:r>
      <w:r w:rsidR="00070B4B" w:rsidRPr="00C30085">
        <w:rPr>
          <w:rFonts w:ascii="Book Antiqua" w:eastAsia="STXingkai" w:hAnsi="Book Antiqua" w:cs="Cambria"/>
          <w:color w:val="auto"/>
          <w:sz w:val="24"/>
          <w:szCs w:val="24"/>
        </w:rPr>
        <w:t>”</w:t>
      </w:r>
      <w:r w:rsidR="0064109F" w:rsidRPr="00C30085">
        <w:rPr>
          <w:rFonts w:ascii="Book Antiqua" w:eastAsia="STXingkai" w:hAnsi="Book Antiqua" w:cs="Cambria"/>
          <w:color w:val="auto"/>
          <w:sz w:val="24"/>
          <w:szCs w:val="24"/>
        </w:rPr>
        <w:fldChar w:fldCharType="begin">
          <w:fldData xml:space="preserve">PEVuZE5vdGU+PENpdGU+PEF1dGhvcj5QZXNzYXV4PC9BdXRob3I+PFllYXI+MjAxMDwvWWVhcj48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QZXNzYXV4PC9BdXRob3I+PFllYXI+MjAxMDwvWWVhcj48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6" w:tooltip="Pessaux, 2010 #95" w:history="1">
        <w:r w:rsidR="005308B2" w:rsidRPr="00C30085">
          <w:rPr>
            <w:rFonts w:ascii="Book Antiqua" w:eastAsia="STXingkai" w:hAnsi="Book Antiqua" w:cs="Cambria"/>
            <w:noProof/>
            <w:color w:val="auto"/>
            <w:sz w:val="24"/>
            <w:szCs w:val="24"/>
            <w:vertAlign w:val="superscript"/>
          </w:rPr>
          <w:t>11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The proposed benefits were: (1) treatment of micrometastases</w:t>
      </w:r>
      <w:r w:rsidR="002564B6" w:rsidRPr="00C30085">
        <w:rPr>
          <w:rFonts w:ascii="Book Antiqua" w:eastAsia="STXingkai" w:hAnsi="Book Antiqua" w:cs="Cambria" w:hint="eastAsia"/>
          <w:color w:val="auto"/>
          <w:sz w:val="24"/>
          <w:szCs w:val="24"/>
          <w:lang w:eastAsia="zh-CN"/>
        </w:rPr>
        <w:t>;</w:t>
      </w:r>
      <w:r w:rsidR="007523C5" w:rsidRPr="00C30085">
        <w:rPr>
          <w:rFonts w:ascii="Book Antiqua" w:eastAsia="STXingkai" w:hAnsi="Book Antiqua" w:cs="Cambria"/>
          <w:color w:val="auto"/>
          <w:sz w:val="24"/>
          <w:szCs w:val="24"/>
        </w:rPr>
        <w:t xml:space="preserve"> (2) reduction of the tumor volume, thus allowing a simpler more radical resection</w:t>
      </w:r>
      <w:r w:rsidR="002564B6" w:rsidRPr="00C30085">
        <w:rPr>
          <w:rFonts w:ascii="Book Antiqua" w:eastAsia="STXingkai" w:hAnsi="Book Antiqua" w:cs="Cambria" w:hint="eastAsia"/>
          <w:color w:val="auto"/>
          <w:sz w:val="24"/>
          <w:szCs w:val="24"/>
          <w:lang w:eastAsia="zh-CN"/>
        </w:rPr>
        <w:t>;</w:t>
      </w:r>
      <w:r w:rsidR="007523C5" w:rsidRPr="00C30085">
        <w:rPr>
          <w:rFonts w:ascii="Book Antiqua" w:eastAsia="STXingkai" w:hAnsi="Book Antiqua" w:cs="Cambria"/>
          <w:color w:val="auto"/>
          <w:sz w:val="24"/>
          <w:szCs w:val="24"/>
        </w:rPr>
        <w:t xml:space="preserve"> </w:t>
      </w:r>
      <w:r w:rsidR="002564B6" w:rsidRPr="00C30085">
        <w:rPr>
          <w:rFonts w:ascii="Book Antiqua" w:eastAsia="STXingkai" w:hAnsi="Book Antiqua" w:cs="Cambria" w:hint="eastAsia"/>
          <w:color w:val="auto"/>
          <w:sz w:val="24"/>
          <w:szCs w:val="24"/>
          <w:lang w:eastAsia="zh-CN"/>
        </w:rPr>
        <w:t xml:space="preserve">and </w:t>
      </w:r>
      <w:r w:rsidR="007523C5" w:rsidRPr="00C30085">
        <w:rPr>
          <w:rFonts w:ascii="Book Antiqua" w:eastAsia="STXingkai" w:hAnsi="Book Antiqua" w:cs="Cambria"/>
          <w:color w:val="auto"/>
          <w:sz w:val="24"/>
          <w:szCs w:val="24"/>
        </w:rPr>
        <w:t>(3) shedding light on those who progress while on chemotherapy, hence identifying patients with aggressive tumor biolog</w:t>
      </w:r>
      <w:r w:rsidR="005D613B" w:rsidRPr="00C30085">
        <w:rPr>
          <w:rFonts w:ascii="Book Antiqua" w:eastAsia="STXingkai" w:hAnsi="Book Antiqua" w:cs="Cambria"/>
          <w:color w:val="auto"/>
          <w:sz w:val="24"/>
          <w:szCs w:val="24"/>
        </w:rPr>
        <w:t>y to be precluded from surgery</w:t>
      </w:r>
      <w:r w:rsidR="00CE5D51" w:rsidRPr="00C30085">
        <w:rPr>
          <w:rFonts w:ascii="Book Antiqua" w:eastAsia="STXingkai" w:hAnsi="Book Antiqua" w:cs="Cambria"/>
          <w:color w:val="auto"/>
          <w:sz w:val="24"/>
          <w:szCs w:val="24"/>
        </w:rPr>
        <w:fldChar w:fldCharType="begin">
          <w:fldData xml:space="preserve">PEVuZE5vdGU+PENpdGU+PEF1dGhvcj5BbGxlbjwvQXV0aG9yPjxZZWFyPjIwMDM8L1llYXI+PFJl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BbGxlbjwvQXV0aG9yPjxZZWFyPjIwMDM8L1llYXI+PFJl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3" w:tooltip="Allen, 2003 #320" w:history="1">
        <w:r w:rsidR="005308B2" w:rsidRPr="00C30085">
          <w:rPr>
            <w:rFonts w:ascii="Book Antiqua" w:eastAsia="STXingkai" w:hAnsi="Book Antiqua" w:cs="Cambria"/>
            <w:noProof/>
            <w:color w:val="auto"/>
            <w:sz w:val="24"/>
            <w:szCs w:val="24"/>
            <w:vertAlign w:val="superscript"/>
          </w:rPr>
          <w:t>123</w:t>
        </w:r>
      </w:hyperlink>
      <w:r w:rsidR="002564B6" w:rsidRPr="00C30085">
        <w:rPr>
          <w:rFonts w:ascii="Book Antiqua" w:eastAsia="STXingkai" w:hAnsi="Book Antiqua" w:cs="Cambria"/>
          <w:noProof/>
          <w:color w:val="auto"/>
          <w:sz w:val="24"/>
          <w:szCs w:val="24"/>
          <w:vertAlign w:val="superscript"/>
        </w:rPr>
        <w:t>,</w:t>
      </w:r>
      <w:hyperlink w:anchor="_ENREF_124" w:tooltip="Sugihara, 2012 #321" w:history="1">
        <w:r w:rsidR="005308B2" w:rsidRPr="00C30085">
          <w:rPr>
            <w:rFonts w:ascii="Book Antiqua" w:eastAsia="STXingkai" w:hAnsi="Book Antiqua" w:cs="Cambria"/>
            <w:noProof/>
            <w:color w:val="auto"/>
            <w:sz w:val="24"/>
            <w:szCs w:val="24"/>
            <w:vertAlign w:val="superscript"/>
          </w:rPr>
          <w:t>124</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w:t>
      </w:r>
      <w:r w:rsidR="00F26897" w:rsidRPr="00C30085">
        <w:rPr>
          <w:rFonts w:ascii="Book Antiqua" w:eastAsia="STXingkai" w:hAnsi="Book Antiqua" w:cs="Cambria"/>
          <w:color w:val="auto"/>
          <w:sz w:val="24"/>
          <w:szCs w:val="24"/>
        </w:rPr>
        <w:t>Additionally</w:t>
      </w:r>
      <w:r w:rsidR="007523C5" w:rsidRPr="00C30085">
        <w:rPr>
          <w:rFonts w:ascii="Book Antiqua" w:eastAsia="STXingkai" w:hAnsi="Book Antiqua" w:cs="Cambria"/>
          <w:color w:val="auto"/>
          <w:sz w:val="24"/>
          <w:szCs w:val="24"/>
        </w:rPr>
        <w:t>, the progression of a resectable disease into an unresectable one while undergoing neoadjuva</w:t>
      </w:r>
      <w:r w:rsidR="005D613B" w:rsidRPr="00C30085">
        <w:rPr>
          <w:rFonts w:ascii="Book Antiqua" w:eastAsia="STXingkai" w:hAnsi="Book Antiqua" w:cs="Cambria"/>
          <w:color w:val="auto"/>
          <w:sz w:val="24"/>
          <w:szCs w:val="24"/>
        </w:rPr>
        <w:t>nt chemotherapy raises concer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Jegatheeswaran&lt;/Author&gt;&lt;Year&gt;2013&lt;/Year&gt;&lt;RecNum&gt;307&lt;/RecNum&gt;&lt;DisplayText&gt;&lt;style face="superscript"&gt;[104]&lt;/style&gt;&lt;/DisplayText&gt;&lt;record&gt;&lt;rec-number&gt;307&lt;/rec-number&gt;&lt;foreign-keys&gt;&lt;key app="EN" db-id="wvxspzfe8szr2mewtdpv9arotaddzsrz2550" timestamp="1425817111"&gt;307&lt;/key&gt;&lt;/foreign-keys&gt;&lt;ref-type name="Journal Article"&gt;17&lt;/ref-type&gt;&lt;contributors&gt;&lt;authors&gt;&lt;author&gt;Jegatheeswaran, S.&lt;/author&gt;&lt;author&gt;Mason, J. M.&lt;/author&gt;&lt;author&gt;Hancock, H. C.&lt;/author&gt;&lt;author&gt;Siriwardena, A. K.&lt;/author&gt;&lt;/authors&gt;&lt;/contributors&gt;&lt;auth-address&gt;Hepatobiliary Surgery Unit, Manchester Royal Infirmary, Manchester, England.&lt;/auth-address&gt;&lt;titles&gt;&lt;title&gt;The liver-first approach to the management of colorectal cancer with synchronous hepatic metastases: a systematic review&lt;/title&gt;&lt;secondary-title&gt;JAMA Surg&lt;/secondary-title&gt;&lt;/titles&gt;&lt;periodical&gt;&lt;full-title&gt;JAMA Surg&lt;/full-title&gt;&lt;/periodical&gt;&lt;pages&gt;385-91&lt;/pages&gt;&lt;volume&gt;148&lt;/volume&gt;&lt;number&gt;4&lt;/number&gt;&lt;keywords&gt;&lt;keyword&gt;Colorectal Neoplasms/*pathology/surgery&lt;/keyword&gt;&lt;keyword&gt;Hepatectomy&lt;/keyword&gt;&lt;keyword&gt;Humans&lt;/keyword&gt;&lt;keyword&gt;Liver Neoplasms/*pathology/*surgery&lt;/keyword&gt;&lt;keyword&gt;Neoplasms, Multiple Primary/*pathology/*surgery&lt;/keyword&gt;&lt;/keywords&gt;&lt;dates&gt;&lt;year&gt;2013&lt;/year&gt;&lt;pub-dates&gt;&lt;date&gt;Apr&lt;/date&gt;&lt;/pub-dates&gt;&lt;/dates&gt;&lt;publisher&gt;American Medical Association&lt;/publisher&gt;&lt;isbn&gt;2168-6262 (Electronic)&amp;#xD;2168-6254 (Linking)&lt;/isbn&gt;&lt;accession-num&gt;23715907&lt;/accession-num&gt;&lt;urls&gt;&lt;related-urls&gt;&lt;url&gt;http://www.ncbi.nlm.nih.gov/pubmed/23715907&lt;/url&gt;&lt;/related-urls&gt;&lt;/urls&gt;&lt;electronic-resource-num&gt;10.1001/jamasurg.2013.1216&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04" w:tooltip="Jegatheeswaran, 2013 #307" w:history="1">
        <w:r w:rsidR="005308B2" w:rsidRPr="00C30085">
          <w:rPr>
            <w:rFonts w:ascii="Book Antiqua" w:eastAsia="STXingkai" w:hAnsi="Book Antiqua" w:cs="Cambria"/>
            <w:noProof/>
            <w:color w:val="auto"/>
            <w:sz w:val="24"/>
            <w:szCs w:val="24"/>
            <w:vertAlign w:val="superscript"/>
          </w:rPr>
          <w:t>10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although this only happens in a minority and would indicate poor prognosis mandating a second-line of chemotherapy before considering resectio</w:t>
      </w:r>
      <w:r w:rsidR="005D613B" w:rsidRPr="00C30085">
        <w:rPr>
          <w:rFonts w:ascii="Book Antiqua" w:eastAsia="STXingkai" w:hAnsi="Book Antiqua" w:cs="Cambria"/>
          <w:color w:val="auto"/>
          <w:sz w:val="24"/>
          <w:szCs w:val="24"/>
        </w:rPr>
        <w:t>n</w:t>
      </w:r>
      <w:r w:rsidR="0064109F" w:rsidRPr="00C30085">
        <w:rPr>
          <w:rFonts w:ascii="Book Antiqua" w:eastAsia="STXingkai" w:hAnsi="Book Antiqua" w:cs="Cambria"/>
          <w:color w:val="auto"/>
          <w:sz w:val="24"/>
          <w:szCs w:val="24"/>
        </w:rPr>
        <w:fldChar w:fldCharType="begin">
          <w:fldData xml:space="preserve">PEVuZE5vdGU+PENpdGU+PEF1dGhvcj5Ob3JkbGluZ2VyPC9BdXRob3I+PFllYXI+MjAwODwvWWVh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Ob3JkbGluZ2VyPC9BdXRob3I+PFllYXI+MjAwODwvWWVh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5" w:tooltip="Nordlinger, 2008 #324" w:history="1">
        <w:r w:rsidR="005308B2" w:rsidRPr="00C30085">
          <w:rPr>
            <w:rFonts w:ascii="Book Antiqua" w:eastAsia="STXingkai" w:hAnsi="Book Antiqua" w:cs="Cambria"/>
            <w:noProof/>
            <w:color w:val="auto"/>
            <w:sz w:val="24"/>
            <w:szCs w:val="24"/>
            <w:vertAlign w:val="superscript"/>
          </w:rPr>
          <w:t>12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w:t>
      </w:r>
    </w:p>
    <w:p w14:paraId="4E5D3FFF" w14:textId="1B460A63" w:rsidR="007523C5"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lastRenderedPageBreak/>
        <w:t>The controversy arises from the concerns in regards to the effects of preoperative chemotherapy on the liver parenchyma, which would in turn increase the risk of post-operative complications. Whilst also leading to disappearing metastases on imaging, which would resul</w:t>
      </w:r>
      <w:r w:rsidR="005D613B" w:rsidRPr="00C30085">
        <w:rPr>
          <w:rFonts w:ascii="Book Antiqua" w:eastAsia="STXingkai" w:hAnsi="Book Antiqua" w:cs="Cambria"/>
          <w:color w:val="auto"/>
          <w:sz w:val="24"/>
          <w:szCs w:val="24"/>
        </w:rPr>
        <w:t>t in a more difficult resectio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Yin&lt;/Author&gt;&lt;Year&gt;2013&lt;/Year&gt;&lt;RecNum&gt;183&lt;/RecNum&gt;&lt;DisplayText&gt;&lt;style face="superscript"&gt;[111]&lt;/style&gt;&lt;/DisplayText&gt;&lt;record&gt;&lt;rec-number&gt;183&lt;/rec-number&gt;&lt;foreign-keys&gt;&lt;key app="EN" db-id="wvxspzfe8szr2mewtdpv9arotaddzsrz2550" timestamp="1424946463"&gt;183&lt;/key&gt;&lt;/foreign-keys&gt;&lt;ref-type name="Journal Article"&gt;17&lt;/ref-type&gt;&lt;contributors&gt;&lt;authors&gt;&lt;author&gt;Yin, Z.&lt;/author&gt;&lt;author&gt;Liu, C.&lt;/author&gt;&lt;author&gt;Chen, Y.&lt;/author&gt;&lt;author&gt;Bai, Y.&lt;/author&gt;&lt;author&gt;Shang, C.&lt;/author&gt;&lt;author&gt;Yin, R.&lt;/author&gt;&lt;author&gt;Yin, D.&lt;/author&gt;&lt;author&gt;Wang, J.&lt;/author&gt;&lt;/authors&gt;&lt;/contributors&gt;&lt;auth-address&gt;General Surgery Department of Sun Yat-sen Memorial Hospital, Sun Yat-sen University, Guangzhou, China.&lt;/auth-address&gt;&lt;titles&gt;&lt;title&gt;Timing of hepatectomy in resectable synchronous colorectal liver metastases (SCRLM): Simultaneous or delayed?&lt;/title&gt;&lt;secondary-title&gt;Hepatology&lt;/secondary-title&gt;&lt;/titles&gt;&lt;periodical&gt;&lt;full-title&gt;Hepatology&lt;/full-title&gt;&lt;/periodical&gt;&lt;pages&gt;2346-57&lt;/pages&gt;&lt;volume&gt;57&lt;/volume&gt;&lt;number&gt;6&lt;/number&gt;&lt;keywords&gt;&lt;keyword&gt;Carcinoma/*secondary/surgery&lt;/keyword&gt;&lt;keyword&gt;Colorectal Neoplasms/*pathology/surgery&lt;/keyword&gt;&lt;keyword&gt;*Hepatectomy&lt;/keyword&gt;&lt;keyword&gt;Humans&lt;/keyword&gt;&lt;keyword&gt;Liver Neoplasms/*secondary/surgery&lt;/keyword&gt;&lt;keyword&gt;Patient Selection&lt;/keyword&gt;&lt;keyword&gt;Treatment Outcome&lt;/keyword&gt;&lt;/keywords&gt;&lt;dates&gt;&lt;year&gt;2013&lt;/year&gt;&lt;pub-dates&gt;&lt;date&gt;Jun&lt;/date&gt;&lt;/pub-dates&gt;&lt;/dates&gt;&lt;publisher&gt;Wiley Online Library&lt;/publisher&gt;&lt;isbn&gt;1527-3350 (Electronic)&amp;#xD;0270-9139 (Linking)&lt;/isbn&gt;&lt;accession-num&gt;23359206&lt;/accession-num&gt;&lt;urls&gt;&lt;related-urls&gt;&lt;url&gt;http://www.ncbi.nlm.nih.gov/pubmed/23359206&lt;/url&gt;&lt;/related-urls&gt;&lt;/urls&gt;&lt;electronic-resource-num&gt;10.1002/hep.26283&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11" w:tooltip="Yin, 2013 #183" w:history="1">
        <w:r w:rsidR="005308B2" w:rsidRPr="00C30085">
          <w:rPr>
            <w:rFonts w:ascii="Book Antiqua" w:eastAsia="STXingkai" w:hAnsi="Book Antiqua" w:cs="Cambria"/>
            <w:noProof/>
            <w:color w:val="auto"/>
            <w:sz w:val="24"/>
            <w:szCs w:val="24"/>
            <w:vertAlign w:val="superscript"/>
          </w:rPr>
          <w:t>11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6A607D"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Two sequel of chemotherapy have been described; sinusoidal obstructive syndrome (SOS), wit</w:t>
      </w:r>
      <w:r w:rsidR="005D613B" w:rsidRPr="00C30085">
        <w:rPr>
          <w:rFonts w:ascii="Book Antiqua" w:eastAsia="STXingkai" w:hAnsi="Book Antiqua" w:cs="Cambria"/>
          <w:color w:val="auto"/>
          <w:sz w:val="24"/>
          <w:szCs w:val="24"/>
        </w:rPr>
        <w:t>h the use of oxaliplatin</w:t>
      </w:r>
      <w:r w:rsidR="0064109F" w:rsidRPr="00C30085">
        <w:rPr>
          <w:rFonts w:ascii="Book Antiqua" w:eastAsia="STXingkai" w:hAnsi="Book Antiqua" w:cs="Cambria"/>
          <w:color w:val="auto"/>
          <w:sz w:val="24"/>
          <w:szCs w:val="24"/>
        </w:rPr>
        <w:fldChar w:fldCharType="begin">
          <w:fldData xml:space="preserve">PEVuZE5vdGU+PENpdGU+PEF1dGhvcj5SdWJiaWEtQnJhbmR0PC9BdXRob3I+PFllYXI+MjAwNDwv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SdWJiaWEtQnJhbmR0PC9BdXRob3I+PFllYXI+MjAwNDwv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6" w:tooltip="Rubbia-Brandt, 2004 #337" w:history="1">
        <w:r w:rsidR="005308B2" w:rsidRPr="00C30085">
          <w:rPr>
            <w:rFonts w:ascii="Book Antiqua" w:eastAsia="STXingkai" w:hAnsi="Book Antiqua" w:cs="Cambria"/>
            <w:noProof/>
            <w:color w:val="auto"/>
            <w:sz w:val="24"/>
            <w:szCs w:val="24"/>
            <w:vertAlign w:val="superscript"/>
          </w:rPr>
          <w:t>12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previously k</w:t>
      </w:r>
      <w:r w:rsidR="005D613B" w:rsidRPr="00C30085">
        <w:rPr>
          <w:rFonts w:ascii="Book Antiqua" w:eastAsia="STXingkai" w:hAnsi="Book Antiqua" w:cs="Cambria"/>
          <w:color w:val="auto"/>
          <w:sz w:val="24"/>
          <w:szCs w:val="24"/>
        </w:rPr>
        <w:t>nown as veno-occlusive diseas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DeLeve&lt;/Author&gt;&lt;Year&gt;2002&lt;/Year&gt;&lt;RecNum&gt;340&lt;/RecNum&gt;&lt;DisplayText&gt;&lt;style face="superscript"&gt;[127]&lt;/style&gt;&lt;/DisplayText&gt;&lt;record&gt;&lt;rec-number&gt;340&lt;/rec-number&gt;&lt;foreign-keys&gt;&lt;key app="EN" db-id="wvxspzfe8szr2mewtdpv9arotaddzsrz2550" timestamp="1426364107"&gt;340&lt;/key&gt;&lt;/foreign-keys&gt;&lt;ref-type name="Journal Article"&gt;17&lt;/ref-type&gt;&lt;contributors&gt;&lt;authors&gt;&lt;author&gt;DeLeve, L. D.&lt;/author&gt;&lt;author&gt;Shulman, H. M.&lt;/author&gt;&lt;author&gt;McDonald, G. B.&lt;/author&gt;&lt;/authors&gt;&lt;/contributors&gt;&lt;auth-address&gt;USC Research Center for Liver Diseases, Division of Gastrointestinal and Liver Diseases, University of Southern California Keck School of Medicine, Los Angeles, California, USA.&lt;/auth-address&gt;&lt;titles&gt;&lt;title&gt;Toxic injury to hepatic sinusoids: sinusoidal obstruction syndrome (veno-occlusive disease)&lt;/title&gt;&lt;secondary-title&gt;Semin Liver Dis&lt;/secondary-title&gt;&lt;/titles&gt;&lt;periodical&gt;&lt;full-title&gt;Seminars in liver disease&lt;/full-title&gt;&lt;abbr-1&gt;Semin Liver Dis&lt;/abbr-1&gt;&lt;/periodical&gt;&lt;pages&gt;27-42&lt;/pages&gt;&lt;volume&gt;22&lt;/volume&gt;&lt;number&gt;1&lt;/number&gt;&lt;section&gt;027&lt;/section&gt;&lt;keywords&gt;&lt;keyword&gt;Animals&lt;/keyword&gt;&lt;keyword&gt;Cell Division&lt;/keyword&gt;&lt;keyword&gt;Hematopoietic Stem Cell Transplantation/adverse effects&lt;/keyword&gt;&lt;keyword&gt;*Hepatic Veno-Occlusive Disease/drug therapy/pathology/physiopathology&lt;/keyword&gt;&lt;keyword&gt;Humans&lt;/keyword&gt;&lt;keyword&gt;Liver/pathology&lt;/keyword&gt;&lt;keyword&gt;Thrombolytic Therapy&lt;/keyword&gt;&lt;/keywords&gt;&lt;dates&gt;&lt;year&gt;2002&lt;/year&gt;&lt;pub-dates&gt;&lt;date&gt;Feb&lt;/date&gt;&lt;/pub-dates&gt;&lt;/dates&gt;&lt;isbn&gt;0272-8087 (Print)&amp;#xD;0272-8087 (Linking)&lt;/isbn&gt;&lt;accession-num&gt;11928077&lt;/accession-num&gt;&lt;urls&gt;&lt;related-urls&gt;&lt;url&gt;http://www.ncbi.nlm.nih.gov/pubmed/11928077&lt;/url&gt;&lt;/related-urls&gt;&lt;/urls&gt;&lt;electronic-resource-num&gt;10.1055/s-2002-23204&lt;/electronic-resource-num&gt;&lt;language&gt;En&lt;/language&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7" w:tooltip="DeLeve, 2002 #340" w:history="1">
        <w:r w:rsidR="005308B2" w:rsidRPr="00C30085">
          <w:rPr>
            <w:rFonts w:ascii="Book Antiqua" w:eastAsia="STXingkai" w:hAnsi="Book Antiqua" w:cs="Cambria"/>
            <w:noProof/>
            <w:color w:val="auto"/>
            <w:sz w:val="24"/>
            <w:szCs w:val="24"/>
            <w:vertAlign w:val="superscript"/>
          </w:rPr>
          <w:t>12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and chemotherapy-associated steatohepatitis (CAS</w:t>
      </w:r>
      <w:r w:rsidR="005D613B" w:rsidRPr="00C30085">
        <w:rPr>
          <w:rFonts w:ascii="Book Antiqua" w:eastAsia="STXingkai" w:hAnsi="Book Antiqua" w:cs="Cambria"/>
          <w:color w:val="auto"/>
          <w:sz w:val="24"/>
          <w:szCs w:val="24"/>
        </w:rPr>
        <w:t>H), with the use of irinotecan</w:t>
      </w:r>
      <w:r w:rsidR="0064109F" w:rsidRPr="00C30085">
        <w:rPr>
          <w:rFonts w:ascii="Book Antiqua" w:eastAsia="STXingkai" w:hAnsi="Book Antiqua" w:cs="Cambria"/>
          <w:color w:val="auto"/>
          <w:sz w:val="24"/>
          <w:szCs w:val="24"/>
        </w:rPr>
        <w:fldChar w:fldCharType="begin">
          <w:fldData xml:space="preserve">PEVuZE5vdGU+PENpdGU+PEF1dGhvcj5WYXV0aGV5PC9BdXRob3I+PFllYXI+MjAwNjwvWWVhcj48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WYXV0aGV5PC9BdXRob3I+PFllYXI+MjAwNjwvWWVhcj48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8" w:tooltip="Vauthey, 2006 #333" w:history="1">
        <w:r w:rsidR="005308B2" w:rsidRPr="00C30085">
          <w:rPr>
            <w:rFonts w:ascii="Book Antiqua" w:eastAsia="STXingkai" w:hAnsi="Book Antiqua" w:cs="Cambria"/>
            <w:noProof/>
            <w:color w:val="auto"/>
            <w:sz w:val="24"/>
            <w:szCs w:val="24"/>
            <w:vertAlign w:val="superscript"/>
          </w:rPr>
          <w:t>12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Both sequel have been reported to occur with 5-fluorouracil </w:t>
      </w:r>
      <w:r w:rsidR="005D613B" w:rsidRPr="00C30085">
        <w:rPr>
          <w:rFonts w:ascii="Book Antiqua" w:eastAsia="STXingkai" w:hAnsi="Book Antiqua" w:cs="Cambria"/>
          <w:color w:val="auto"/>
          <w:sz w:val="24"/>
          <w:szCs w:val="24"/>
        </w:rPr>
        <w:t>(5-FU), but to a lesser extent</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DeLeve&lt;/Author&gt;&lt;Year&gt;2002&lt;/Year&gt;&lt;RecNum&gt;340&lt;/RecNum&gt;&lt;DisplayText&gt;&lt;style face="superscript"&gt;[127]&lt;/style&gt;&lt;/DisplayText&gt;&lt;record&gt;&lt;rec-number&gt;340&lt;/rec-number&gt;&lt;foreign-keys&gt;&lt;key app="EN" db-id="wvxspzfe8szr2mewtdpv9arotaddzsrz2550" timestamp="1426364107"&gt;340&lt;/key&gt;&lt;/foreign-keys&gt;&lt;ref-type name="Journal Article"&gt;17&lt;/ref-type&gt;&lt;contributors&gt;&lt;authors&gt;&lt;author&gt;DeLeve, L. D.&lt;/author&gt;&lt;author&gt;Shulman, H. M.&lt;/author&gt;&lt;author&gt;McDonald, G. B.&lt;/author&gt;&lt;/authors&gt;&lt;/contributors&gt;&lt;auth-address&gt;USC Research Center for Liver Diseases, Division of Gastrointestinal and Liver Diseases, University of Southern California Keck School of Medicine, Los Angeles, California, USA.&lt;/auth-address&gt;&lt;titles&gt;&lt;title&gt;Toxic injury to hepatic sinusoids: sinusoidal obstruction syndrome (veno-occlusive disease)&lt;/title&gt;&lt;secondary-title&gt;Semin Liver Dis&lt;/secondary-title&gt;&lt;/titles&gt;&lt;periodical&gt;&lt;full-title&gt;Seminars in liver disease&lt;/full-title&gt;&lt;abbr-1&gt;Semin Liver Dis&lt;/abbr-1&gt;&lt;/periodical&gt;&lt;pages&gt;27-42&lt;/pages&gt;&lt;volume&gt;22&lt;/volume&gt;&lt;number&gt;1&lt;/number&gt;&lt;section&gt;027&lt;/section&gt;&lt;keywords&gt;&lt;keyword&gt;Animals&lt;/keyword&gt;&lt;keyword&gt;Cell Division&lt;/keyword&gt;&lt;keyword&gt;Hematopoietic Stem Cell Transplantation/adverse effects&lt;/keyword&gt;&lt;keyword&gt;*Hepatic Veno-Occlusive Disease/drug therapy/pathology/physiopathology&lt;/keyword&gt;&lt;keyword&gt;Humans&lt;/keyword&gt;&lt;keyword&gt;Liver/pathology&lt;/keyword&gt;&lt;keyword&gt;Thrombolytic Therapy&lt;/keyword&gt;&lt;/keywords&gt;&lt;dates&gt;&lt;year&gt;2002&lt;/year&gt;&lt;pub-dates&gt;&lt;date&gt;Feb&lt;/date&gt;&lt;/pub-dates&gt;&lt;/dates&gt;&lt;isbn&gt;0272-8087 (Print)&amp;#xD;0272-8087 (Linking)&lt;/isbn&gt;&lt;accession-num&gt;11928077&lt;/accession-num&gt;&lt;urls&gt;&lt;related-urls&gt;&lt;url&gt;http://www.ncbi.nlm.nih.gov/pubmed/11928077&lt;/url&gt;&lt;/related-urls&gt;&lt;/urls&gt;&lt;electronic-resource-num&gt;10.1055/s-2002-23204&lt;/electronic-resource-num&gt;&lt;language&gt;En&lt;/language&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7" w:tooltip="DeLeve, 2002 #340" w:history="1">
        <w:r w:rsidR="005308B2" w:rsidRPr="00C30085">
          <w:rPr>
            <w:rFonts w:ascii="Book Antiqua" w:eastAsia="STXingkai" w:hAnsi="Book Antiqua" w:cs="Cambria"/>
            <w:noProof/>
            <w:color w:val="auto"/>
            <w:sz w:val="24"/>
            <w:szCs w:val="24"/>
            <w:vertAlign w:val="superscript"/>
          </w:rPr>
          <w:t>12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1E7E2B"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The development of SOS appears to be linked to the number of oxaliplatin cycles, as it develops w</w:t>
      </w:r>
      <w:r w:rsidR="005D613B" w:rsidRPr="00C30085">
        <w:rPr>
          <w:rFonts w:ascii="Book Antiqua" w:eastAsia="STXingkai" w:hAnsi="Book Antiqua" w:cs="Cambria"/>
          <w:color w:val="auto"/>
          <w:sz w:val="24"/>
          <w:szCs w:val="24"/>
        </w:rPr>
        <w:t>hen ≥ 6 cycles are administered</w:t>
      </w:r>
      <w:r w:rsidR="0064109F" w:rsidRPr="00C30085">
        <w:rPr>
          <w:rFonts w:ascii="Book Antiqua" w:eastAsia="STXingkai" w:hAnsi="Book Antiqua" w:cs="Cambria"/>
          <w:color w:val="auto"/>
          <w:sz w:val="24"/>
          <w:szCs w:val="24"/>
        </w:rPr>
        <w:fldChar w:fldCharType="begin">
          <w:fldData xml:space="preserve">PEVuZE5vdGU+PENpdGU+PEF1dGhvcj5OYWthbm88L0F1dGhvcj48WWVhcj4yMDA4PC9ZZWFyPjxS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OYWthbm88L0F1dGhvcj48WWVhcj4yMDA4PC9ZZWFyPjxS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9" w:tooltip="Nakano, 2008 #341" w:history="1">
        <w:r w:rsidR="005308B2" w:rsidRPr="00C30085">
          <w:rPr>
            <w:rFonts w:ascii="Book Antiqua" w:eastAsia="STXingkai" w:hAnsi="Book Antiqua" w:cs="Cambria"/>
            <w:noProof/>
            <w:color w:val="auto"/>
            <w:sz w:val="24"/>
            <w:szCs w:val="24"/>
            <w:vertAlign w:val="superscript"/>
          </w:rPr>
          <w:t>129</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However, the overall cumulative dose does not seem</w:t>
      </w:r>
      <w:r w:rsidR="005D613B" w:rsidRPr="00C30085">
        <w:rPr>
          <w:rFonts w:ascii="Book Antiqua" w:eastAsia="STXingkai" w:hAnsi="Book Antiqua" w:cs="Cambria"/>
          <w:color w:val="auto"/>
          <w:sz w:val="24"/>
          <w:szCs w:val="24"/>
        </w:rPr>
        <w:t xml:space="preserve"> to affect the severity of SOS</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Zorzi&lt;/Author&gt;&lt;Year&gt;2007&lt;/Year&gt;&lt;RecNum&gt;334&lt;/RecNum&gt;&lt;DisplayText&gt;&lt;style face="superscript"&gt;[130]&lt;/style&gt;&lt;/DisplayText&gt;&lt;record&gt;&lt;rec-number&gt;334&lt;/rec-number&gt;&lt;foreign-keys&gt;&lt;key app="EN" db-id="wvxspzfe8szr2mewtdpv9arotaddzsrz2550" timestamp="1426363668"&gt;334&lt;/key&gt;&lt;/foreign-keys&gt;&lt;ref-type name="Journal Article"&gt;17&lt;/ref-type&gt;&lt;contributors&gt;&lt;authors&gt;&lt;author&gt;Zorzi, D.&lt;/author&gt;&lt;author&gt;Laurent, A.&lt;/author&gt;&lt;author&gt;Pawlik, T. M.&lt;/author&gt;&lt;author&gt;Lauwers, G. Y.&lt;/author&gt;&lt;author&gt;Vauthey, J. N.&lt;/author&gt;&lt;author&gt;Abdalla, E. K.&lt;/author&gt;&lt;/authors&gt;&lt;/contributors&gt;&lt;auth-address&gt;Department of Surgical Oncology, University of Texas M. D. Anderson Cancer Center, Houston, Texas 77030, USA.&lt;/auth-address&gt;&lt;titles&gt;&lt;title&gt;Chemotherapy-associated hepatotoxicity and surgery for colorectal liver metastases&lt;/title&gt;&lt;secondary-title&gt;Br J Surg&lt;/secondary-title&gt;&lt;/titles&gt;&lt;periodical&gt;&lt;full-title&gt;Br J Surg&lt;/full-title&gt;&lt;abbr-1&gt;The British journal of surgery&lt;/abbr-1&gt;&lt;/periodical&gt;&lt;pages&gt;274-86&lt;/pages&gt;&lt;volume&gt;94&lt;/volume&gt;&lt;number&gt;3&lt;/number&gt;&lt;keywords&gt;&lt;keyword&gt;Antineoplastic Agents/*adverse effects&lt;/keyword&gt;&lt;keyword&gt;Chemotherapy, Adjuvant/adverse effects&lt;/keyword&gt;&lt;keyword&gt;*Colorectal Neoplasms&lt;/keyword&gt;&lt;keyword&gt;Fatty Liver/*chemically induced/pathology&lt;/keyword&gt;&lt;keyword&gt;Hepatectomy&lt;/keyword&gt;&lt;keyword&gt;Hepatic Veno-Occlusive Disease/*chemically induced/pathology&lt;/keyword&gt;&lt;keyword&gt;Humans&lt;/keyword&gt;&lt;keyword&gt;Liver/drug effects&lt;/keyword&gt;&lt;keyword&gt;Liver Neoplasms/mortality/secondary/*therapy&lt;/keyword&gt;&lt;/keywords&gt;&lt;dates&gt;&lt;year&gt;2007&lt;/year&gt;&lt;pub-dates&gt;&lt;date&gt;Mar&lt;/date&gt;&lt;/pub-dates&gt;&lt;/dates&gt;&lt;publisher&gt;Wiley Online Library&lt;/publisher&gt;&lt;isbn&gt;0007-1323 (Print)&amp;#xD;0007-1323 (Linking)&lt;/isbn&gt;&lt;accession-num&gt;17315288&lt;/accession-num&gt;&lt;urls&gt;&lt;related-urls&gt;&lt;url&gt;http://www.ncbi.nlm.nih.gov/pubmed/17315288&lt;/url&gt;&lt;/related-urls&gt;&lt;/urls&gt;&lt;electronic-resource-num&gt;10.1002/bjs.5719&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0" w:tooltip="Zorzi, 2007 #334" w:history="1">
        <w:r w:rsidR="005308B2" w:rsidRPr="00C30085">
          <w:rPr>
            <w:rFonts w:ascii="Book Antiqua" w:eastAsia="STXingkai" w:hAnsi="Book Antiqua" w:cs="Cambria"/>
            <w:noProof/>
            <w:color w:val="auto"/>
            <w:sz w:val="24"/>
            <w:szCs w:val="24"/>
            <w:vertAlign w:val="superscript"/>
          </w:rPr>
          <w:t>13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e importance of this seems evident in the fact that patients with SOS undergoing major hepatectomy were found to have higher rates of postoperative complications, although it did not co</w:t>
      </w:r>
      <w:r w:rsidR="005D613B" w:rsidRPr="00C30085">
        <w:rPr>
          <w:rFonts w:ascii="Book Antiqua" w:eastAsia="STXingkai" w:hAnsi="Book Antiqua" w:cs="Cambria"/>
          <w:color w:val="auto"/>
          <w:sz w:val="24"/>
          <w:szCs w:val="24"/>
        </w:rPr>
        <w:t>ntribute to increased mortality</w:t>
      </w:r>
      <w:r w:rsidR="0064109F" w:rsidRPr="00C30085">
        <w:rPr>
          <w:rFonts w:ascii="Book Antiqua" w:eastAsia="STXingkai" w:hAnsi="Book Antiqua" w:cs="Cambria"/>
          <w:color w:val="auto"/>
          <w:sz w:val="24"/>
          <w:szCs w:val="24"/>
        </w:rPr>
        <w:fldChar w:fldCharType="begin">
          <w:fldData xml:space="preserve">PEVuZE5vdGU+PENpdGU+PEF1dGhvcj5LYXJvdWk8L0F1dGhvcj48WWVhcj4yMDA2PC9ZZWFyPjxS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LYXJvdWk8L0F1dGhvcj48WWVhcj4yMDA2PC9ZZWFyPjxS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1" w:tooltip="Karoui, 2006 #343" w:history="1">
        <w:r w:rsidR="005308B2" w:rsidRPr="00C30085">
          <w:rPr>
            <w:rFonts w:ascii="Book Antiqua" w:eastAsia="STXingkai" w:hAnsi="Book Antiqua" w:cs="Cambria"/>
            <w:noProof/>
            <w:color w:val="auto"/>
            <w:sz w:val="24"/>
            <w:szCs w:val="24"/>
            <w:vertAlign w:val="superscript"/>
          </w:rPr>
          <w:t>13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1E7E2B"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Molecular studies suggest that activation of vascular endothelial growth factor (VEGF) and coagulation pathways lead to the development of SOS, and thus support the clinical observation of the preventive role of bevacizumab (an anti-VEGF</w:t>
      </w:r>
      <w:r w:rsidR="005D613B" w:rsidRPr="00C30085">
        <w:rPr>
          <w:rFonts w:ascii="Book Antiqua" w:eastAsia="STXingkai" w:hAnsi="Book Antiqua" w:cs="Cambria"/>
          <w:color w:val="auto"/>
          <w:sz w:val="24"/>
          <w:szCs w:val="24"/>
        </w:rPr>
        <w:t>)</w:t>
      </w:r>
      <w:r w:rsidR="0064109F" w:rsidRPr="00C30085">
        <w:rPr>
          <w:rFonts w:ascii="Book Antiqua" w:eastAsia="STXingkai" w:hAnsi="Book Antiqua" w:cs="Cambria"/>
          <w:color w:val="auto"/>
          <w:sz w:val="24"/>
          <w:szCs w:val="24"/>
        </w:rPr>
        <w:fldChar w:fldCharType="begin">
          <w:fldData xml:space="preserve">PEVuZE5vdGU+PENpdGU+PEF1dGhvcj5SaWJlcm88L0F1dGhvcj48WWVhcj4yMDA3PC9ZZWFyPjxS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SaWJlcm88L0F1dGhvcj48WWVhcj4yMDA3PC9ZZWFyPjxS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2" w:tooltip="Ribero, 2007 #329" w:history="1">
        <w:r w:rsidR="005308B2" w:rsidRPr="00C30085">
          <w:rPr>
            <w:rFonts w:ascii="Book Antiqua" w:eastAsia="STXingkai" w:hAnsi="Book Antiqua" w:cs="Cambria"/>
            <w:noProof/>
            <w:color w:val="auto"/>
            <w:sz w:val="24"/>
            <w:szCs w:val="24"/>
            <w:vertAlign w:val="superscript"/>
          </w:rPr>
          <w:t>13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and </w:t>
      </w:r>
      <w:r w:rsidR="005D613B" w:rsidRPr="00C30085">
        <w:rPr>
          <w:rFonts w:ascii="Book Antiqua" w:eastAsia="STXingkai" w:hAnsi="Book Antiqua" w:cs="Cambria"/>
          <w:color w:val="auto"/>
          <w:sz w:val="24"/>
          <w:szCs w:val="24"/>
        </w:rPr>
        <w:t>aspirin</w:t>
      </w:r>
      <w:r w:rsidR="0064109F" w:rsidRPr="00C30085">
        <w:rPr>
          <w:rFonts w:ascii="Book Antiqua" w:eastAsia="STXingkai" w:hAnsi="Book Antiqua" w:cs="Cambria"/>
          <w:color w:val="auto"/>
          <w:sz w:val="24"/>
          <w:szCs w:val="24"/>
        </w:rPr>
        <w:fldChar w:fldCharType="begin">
          <w:fldData xml:space="preserve">PEVuZE5vdGU+PENpdGU+PEF1dGhvcj5Ccm91cXVldDwvQXV0aG9yPjxZZWFyPjIwMDk8L1llYXI+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Ccm91cXVldDwvQXV0aG9yPjxZZWFyPjIwMDk8L1llYXI+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3" w:tooltip="Brouquet, 2009 #349" w:history="1">
        <w:r w:rsidR="005308B2" w:rsidRPr="00C30085">
          <w:rPr>
            <w:rFonts w:ascii="Book Antiqua" w:eastAsia="STXingkai" w:hAnsi="Book Antiqua" w:cs="Cambria"/>
            <w:noProof/>
            <w:color w:val="auto"/>
            <w:sz w:val="24"/>
            <w:szCs w:val="24"/>
            <w:vertAlign w:val="superscript"/>
          </w:rPr>
          <w:t>13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Despite bevacizumab being reported to delay healing, it can be used safely if discontinued</w:t>
      </w:r>
      <w:r w:rsidR="005D613B" w:rsidRPr="00C30085">
        <w:rPr>
          <w:rFonts w:ascii="Book Antiqua" w:eastAsia="STXingkai" w:hAnsi="Book Antiqua" w:cs="Cambria"/>
          <w:color w:val="auto"/>
          <w:sz w:val="24"/>
          <w:szCs w:val="24"/>
        </w:rPr>
        <w:t xml:space="preserve"> 6 to 8 weeks prior to surgery</w:t>
      </w:r>
      <w:r w:rsidR="0064109F" w:rsidRPr="00C30085">
        <w:rPr>
          <w:rFonts w:ascii="Book Antiqua" w:eastAsia="STXingkai" w:hAnsi="Book Antiqua" w:cs="Cambria"/>
          <w:color w:val="auto"/>
          <w:sz w:val="24"/>
          <w:szCs w:val="24"/>
        </w:rPr>
        <w:fldChar w:fldCharType="begin">
          <w:fldData xml:space="preserve">PEVuZE5vdGU+PENpdGU+PEF1dGhvcj5SaWJlcm88L0F1dGhvcj48WWVhcj4yMDA3PC9ZZWFyPjxS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SaWJlcm88L0F1dGhvcj48WWVhcj4yMDA3PC9ZZWFyPjxS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2" w:tooltip="Ribero, 2007 #329" w:history="1">
        <w:r w:rsidR="005308B2" w:rsidRPr="00C30085">
          <w:rPr>
            <w:rFonts w:ascii="Book Antiqua" w:eastAsia="STXingkai" w:hAnsi="Book Antiqua" w:cs="Cambria"/>
            <w:noProof/>
            <w:color w:val="auto"/>
            <w:sz w:val="24"/>
            <w:szCs w:val="24"/>
            <w:vertAlign w:val="superscript"/>
          </w:rPr>
          <w:t>13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4E5177" w:rsidRPr="00C30085">
        <w:rPr>
          <w:rFonts w:ascii="Book Antiqua" w:eastAsia="STXingkai" w:hAnsi="Book Antiqua" w:cs="Cambria"/>
          <w:color w:val="auto"/>
          <w:sz w:val="24"/>
          <w:szCs w:val="24"/>
        </w:rPr>
        <w:t xml:space="preserve"> Only a limited number of studies reported regression of SOS and fibrosis following concurrent administration of cetuximab, an anti-epidermal growth factor receptor (EGFR)</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Panaro&lt;/Author&gt;&lt;Year&gt;2009&lt;/Year&gt;&lt;RecNum&gt;441&lt;/RecNum&gt;&lt;DisplayText&gt;&lt;style face="superscript"&gt;[134]&lt;/style&gt;&lt;/DisplayText&gt;&lt;record&gt;&lt;rec-number&gt;441&lt;/rec-number&gt;&lt;foreign-keys&gt;&lt;key app="EN" db-id="wvxspzfe8szr2mewtdpv9arotaddzsrz2550" timestamp="1429952562"&gt;441&lt;/key&gt;&lt;/foreign-keys&gt;&lt;ref-type name="Journal Article"&gt;17&lt;/ref-type&gt;&lt;contributors&gt;&lt;authors&gt;&lt;author&gt;Panaro, F.&lt;/author&gt;&lt;author&gt;Casnedi, S.&lt;/author&gt;&lt;author&gt;Zeca, I.&lt;/author&gt;&lt;author&gt;Bachellier, P.&lt;/author&gt;&lt;author&gt;Chenard-Neu, M. P.&lt;/author&gt;&lt;author&gt;Pessaux, P.&lt;/author&gt;&lt;/authors&gt;&lt;/contributors&gt;&lt;titles&gt;&lt;title&gt;P.206 Conséquences cliniques, biologiques et histologiques du cetuximab et du bevacizumab après hépatectomie pour métastases d’origine colo-rectale : étude cas-témoin&lt;/title&gt;&lt;secondary-title&gt;Gastroentérologie Clinique et Biologique&lt;/secondary-title&gt;&lt;/titles&gt;&lt;periodical&gt;&lt;full-title&gt;Gastroentérologie clinique et biologique&lt;/full-title&gt;&lt;/periodical&gt;&lt;pages&gt;A151&lt;/pages&gt;&lt;volume&gt;33&lt;/volume&gt;&lt;number&gt;3&lt;/number&gt;&lt;dates&gt;&lt;year&gt;2009&lt;/year&gt;&lt;/dates&gt;&lt;isbn&gt;03998320&lt;/isbn&gt;&lt;urls&gt;&lt;related-urls&gt;&lt;url&gt;http://www.sciencedirect.com/science/article/pii/S0399832009728970&lt;/url&gt;&lt;/related-urls&gt;&lt;/urls&gt;&lt;electronic-resource-num&gt;10.1016/s0399-8320(09)72897-0&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4" w:tooltip="Panaro, 2009 #441" w:history="1">
        <w:r w:rsidR="005308B2" w:rsidRPr="00C30085">
          <w:rPr>
            <w:rFonts w:ascii="Book Antiqua" w:eastAsia="STXingkai" w:hAnsi="Book Antiqua" w:cs="Cambria"/>
            <w:noProof/>
            <w:color w:val="auto"/>
            <w:sz w:val="24"/>
            <w:szCs w:val="24"/>
            <w:vertAlign w:val="superscript"/>
          </w:rPr>
          <w:t>13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782F4F" w:rsidRPr="00C30085">
        <w:rPr>
          <w:rFonts w:ascii="Book Antiqua" w:eastAsia="STXingkai" w:hAnsi="Book Antiqua" w:cs="Cambria"/>
          <w:color w:val="auto"/>
          <w:sz w:val="24"/>
          <w:szCs w:val="24"/>
        </w:rPr>
        <w:t xml:space="preserve"> with the added benefit of not increasing post resection morbidity and </w:t>
      </w:r>
      <w:r w:rsidR="005D613B" w:rsidRPr="00C30085">
        <w:rPr>
          <w:rFonts w:ascii="Book Antiqua" w:eastAsia="STXingkai" w:hAnsi="Book Antiqua" w:cs="Cambria"/>
          <w:color w:val="auto"/>
          <w:sz w:val="24"/>
          <w:szCs w:val="24"/>
        </w:rPr>
        <w:t>mortality</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Panaro&lt;/Author&gt;&lt;Year&gt;2009&lt;/Year&gt;&lt;RecNum&gt;441&lt;/RecNum&gt;&lt;DisplayText&gt;&lt;style face="superscript"&gt;[134]&lt;/style&gt;&lt;/DisplayText&gt;&lt;record&gt;&lt;rec-number&gt;441&lt;/rec-number&gt;&lt;foreign-keys&gt;&lt;key app="EN" db-id="wvxspzfe8szr2mewtdpv9arotaddzsrz2550" timestamp="1429952562"&gt;441&lt;/key&gt;&lt;/foreign-keys&gt;&lt;ref-type name="Journal Article"&gt;17&lt;/ref-type&gt;&lt;contributors&gt;&lt;authors&gt;&lt;author&gt;Panaro, F.&lt;/author&gt;&lt;author&gt;Casnedi, S.&lt;/author&gt;&lt;author&gt;Zeca, I.&lt;/author&gt;&lt;author&gt;Bachellier, P.&lt;/author&gt;&lt;author&gt;Chenard-Neu, M. P.&lt;/author&gt;&lt;author&gt;Pessaux, P.&lt;/author&gt;&lt;/authors&gt;&lt;/contributors&gt;&lt;titles&gt;&lt;title&gt;P.206 Conséquences cliniques, biologiques et histologiques du cetuximab et du bevacizumab après hépatectomie pour métastases d’origine colo-rectale : étude cas-témoin&lt;/title&gt;&lt;secondary-title&gt;Gastroentérologie Clinique et Biologique&lt;/secondary-title&gt;&lt;/titles&gt;&lt;periodical&gt;&lt;full-title&gt;Gastroentérologie clinique et biologique&lt;/full-title&gt;&lt;/periodical&gt;&lt;pages&gt;A151&lt;/pages&gt;&lt;volume&gt;33&lt;/volume&gt;&lt;number&gt;3&lt;/number&gt;&lt;dates&gt;&lt;year&gt;2009&lt;/year&gt;&lt;/dates&gt;&lt;isbn&gt;03998320&lt;/isbn&gt;&lt;urls&gt;&lt;related-urls&gt;&lt;url&gt;http://www.sciencedirect.com/science/article/pii/S0399832009728970&lt;/url&gt;&lt;/related-urls&gt;&lt;/urls&gt;&lt;electronic-resource-num&gt;10.1016/s0399-8320(09)72897-0&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4" w:tooltip="Panaro, 2009 #441" w:history="1">
        <w:r w:rsidR="005308B2" w:rsidRPr="00C30085">
          <w:rPr>
            <w:rFonts w:ascii="Book Antiqua" w:eastAsia="STXingkai" w:hAnsi="Book Antiqua" w:cs="Cambria"/>
            <w:noProof/>
            <w:color w:val="auto"/>
            <w:sz w:val="24"/>
            <w:szCs w:val="24"/>
            <w:vertAlign w:val="superscript"/>
          </w:rPr>
          <w:t>13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782F4F" w:rsidRPr="00C30085">
        <w:rPr>
          <w:rFonts w:ascii="Book Antiqua" w:eastAsia="STXingkai" w:hAnsi="Book Antiqua" w:cs="Cambria"/>
          <w:color w:val="auto"/>
          <w:sz w:val="24"/>
          <w:szCs w:val="24"/>
        </w:rPr>
        <w:t xml:space="preserve"> Its </w:t>
      </w:r>
      <w:r w:rsidR="002A5E53" w:rsidRPr="00C30085">
        <w:rPr>
          <w:rFonts w:ascii="Book Antiqua" w:eastAsia="STXingkai" w:hAnsi="Book Antiqua" w:cs="Cambria"/>
          <w:color w:val="auto"/>
          <w:sz w:val="24"/>
          <w:szCs w:val="24"/>
        </w:rPr>
        <w:t>effect</w:t>
      </w:r>
      <w:r w:rsidR="00782F4F" w:rsidRPr="00C30085">
        <w:rPr>
          <w:rFonts w:ascii="Book Antiqua" w:eastAsia="STXingkai" w:hAnsi="Book Antiqua" w:cs="Cambria"/>
          <w:color w:val="auto"/>
          <w:sz w:val="24"/>
          <w:szCs w:val="24"/>
        </w:rPr>
        <w:t xml:space="preserve"> on hepatic regeneration, </w:t>
      </w:r>
      <w:r w:rsidR="00703A5F" w:rsidRPr="00C30085">
        <w:rPr>
          <w:rFonts w:ascii="Book Antiqua" w:eastAsia="STXingkai" w:hAnsi="Book Antiqua" w:cs="Cambria"/>
          <w:color w:val="auto"/>
          <w:sz w:val="24"/>
          <w:szCs w:val="24"/>
        </w:rPr>
        <w:t>has not yet been studied. However it has been proven to contribute to the development of drug induced lung injury, especially during the initial 90 days of therapy, which throughout the patie</w:t>
      </w:r>
      <w:r w:rsidR="005D613B" w:rsidRPr="00C30085">
        <w:rPr>
          <w:rFonts w:ascii="Book Antiqua" w:eastAsia="STXingkai" w:hAnsi="Book Antiqua" w:cs="Cambria"/>
          <w:color w:val="auto"/>
          <w:sz w:val="24"/>
          <w:szCs w:val="24"/>
        </w:rPr>
        <w:t>nt should be monitored closely</w:t>
      </w:r>
      <w:r w:rsidR="0064109F" w:rsidRPr="00C30085">
        <w:rPr>
          <w:rFonts w:ascii="Book Antiqua" w:eastAsia="STXingkai" w:hAnsi="Book Antiqua" w:cs="Cambria"/>
          <w:color w:val="auto"/>
          <w:sz w:val="24"/>
          <w:szCs w:val="24"/>
        </w:rPr>
        <w:fldChar w:fldCharType="begin">
          <w:fldData xml:space="preserve">PEVuZE5vdGU+PENpdGU+PEF1dGhvcj5TYXRvaDwvQXV0aG9yPjxZZWFyPjIwMTQ8L1llYXI+PFJl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TYXRvaDwvQXV0aG9yPjxZZWFyPjIwMTQ8L1llYXI+PFJl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5" w:tooltip="Satoh, 2014 #443" w:history="1">
        <w:r w:rsidR="005308B2" w:rsidRPr="00C30085">
          <w:rPr>
            <w:rFonts w:ascii="Book Antiqua" w:eastAsia="STXingkai" w:hAnsi="Book Antiqua" w:cs="Cambria"/>
            <w:noProof/>
            <w:color w:val="auto"/>
            <w:sz w:val="24"/>
            <w:szCs w:val="24"/>
            <w:vertAlign w:val="superscript"/>
          </w:rPr>
          <w:t>13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001E7E2B"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Steatosis and CASH however, appear to be associated with both increased morbidity and m</w:t>
      </w:r>
      <w:r w:rsidR="005D613B" w:rsidRPr="00C30085">
        <w:rPr>
          <w:rFonts w:ascii="Book Antiqua" w:eastAsia="STXingkai" w:hAnsi="Book Antiqua" w:cs="Cambria"/>
          <w:color w:val="auto"/>
          <w:sz w:val="24"/>
          <w:szCs w:val="24"/>
        </w:rPr>
        <w:t>ortality following hepatectomy</w:t>
      </w:r>
      <w:r w:rsidR="00CE5D51" w:rsidRPr="00C30085">
        <w:rPr>
          <w:rFonts w:ascii="Book Antiqua" w:eastAsia="STXingkai" w:hAnsi="Book Antiqua" w:cs="Cambria"/>
          <w:color w:val="auto"/>
          <w:sz w:val="24"/>
          <w:szCs w:val="24"/>
        </w:rPr>
        <w:fldChar w:fldCharType="begin">
          <w:fldData xml:space="preserve">PEVuZE5vdGU+PENpdGU+PEF1dGhvcj5CZWhybnM8L0F1dGhvcj48WWVhcj4xOTk4PC9ZZWFyPjxS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CZWhybnM8L0F1dGhvcj48WWVhcj4xOTk4PC9ZZWFyPjxS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8" w:tooltip="Vauthey, 2006 #333" w:history="1">
        <w:r w:rsidR="005308B2" w:rsidRPr="00C30085">
          <w:rPr>
            <w:rFonts w:ascii="Book Antiqua" w:eastAsia="STXingkai" w:hAnsi="Book Antiqua" w:cs="Cambria"/>
            <w:noProof/>
            <w:color w:val="auto"/>
            <w:sz w:val="24"/>
            <w:szCs w:val="24"/>
            <w:vertAlign w:val="superscript"/>
          </w:rPr>
          <w:t>128</w:t>
        </w:r>
      </w:hyperlink>
      <w:r w:rsidR="002564B6" w:rsidRPr="00C30085">
        <w:rPr>
          <w:rFonts w:ascii="Book Antiqua" w:eastAsia="STXingkai" w:hAnsi="Book Antiqua" w:cs="Cambria"/>
          <w:noProof/>
          <w:color w:val="auto"/>
          <w:sz w:val="24"/>
          <w:szCs w:val="24"/>
          <w:vertAlign w:val="superscript"/>
        </w:rPr>
        <w:t>,</w:t>
      </w:r>
      <w:hyperlink w:anchor="_ENREF_136" w:tooltip="Behrns, 1998 #344" w:history="1">
        <w:r w:rsidR="005308B2" w:rsidRPr="00C30085">
          <w:rPr>
            <w:rFonts w:ascii="Book Antiqua" w:eastAsia="STXingkai" w:hAnsi="Book Antiqua" w:cs="Cambria"/>
            <w:noProof/>
            <w:color w:val="auto"/>
            <w:sz w:val="24"/>
            <w:szCs w:val="24"/>
            <w:vertAlign w:val="superscript"/>
          </w:rPr>
          <w:t>136</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5D613B"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t>
      </w:r>
      <w:r w:rsidR="002A5E53" w:rsidRPr="00C30085">
        <w:rPr>
          <w:rFonts w:ascii="Book Antiqua" w:eastAsia="STXingkai" w:hAnsi="Book Antiqua" w:cs="Cambria"/>
          <w:color w:val="auto"/>
          <w:sz w:val="24"/>
          <w:szCs w:val="24"/>
        </w:rPr>
        <w:t>Post-operative</w:t>
      </w:r>
      <w:r w:rsidRPr="00C30085">
        <w:rPr>
          <w:rFonts w:ascii="Book Antiqua" w:eastAsia="STXingkai" w:hAnsi="Book Antiqua" w:cs="Cambria"/>
          <w:color w:val="auto"/>
          <w:sz w:val="24"/>
          <w:szCs w:val="24"/>
        </w:rPr>
        <w:t xml:space="preserve"> mortality in those with CASH was related to the development o</w:t>
      </w:r>
      <w:r w:rsidR="0060639C" w:rsidRPr="00C30085">
        <w:rPr>
          <w:rFonts w:ascii="Book Antiqua" w:eastAsia="STXingkai" w:hAnsi="Book Antiqua" w:cs="Cambria"/>
          <w:color w:val="auto"/>
          <w:sz w:val="24"/>
          <w:szCs w:val="24"/>
        </w:rPr>
        <w:t>f hepatocellular insufficiency</w:t>
      </w:r>
      <w:r w:rsidR="0064109F" w:rsidRPr="00C30085">
        <w:rPr>
          <w:rFonts w:ascii="Book Antiqua" w:eastAsia="STXingkai" w:hAnsi="Book Antiqua" w:cs="Cambria"/>
          <w:color w:val="auto"/>
          <w:sz w:val="24"/>
          <w:szCs w:val="24"/>
        </w:rPr>
        <w:fldChar w:fldCharType="begin">
          <w:fldData xml:space="preserve">PEVuZE5vdGU+PENpdGU+PEF1dGhvcj5WYXV0aGV5PC9BdXRob3I+PFllYXI+MjAwNjwvWWVhcj48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WYXV0aGV5PC9BdXRob3I+PFllYXI+MjAwNjwvWWVhcj48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8" w:tooltip="Vauthey, 2006 #333" w:history="1">
        <w:r w:rsidR="005308B2" w:rsidRPr="00C30085">
          <w:rPr>
            <w:rFonts w:ascii="Book Antiqua" w:eastAsia="STXingkai" w:hAnsi="Book Antiqua" w:cs="Cambria"/>
            <w:noProof/>
            <w:color w:val="auto"/>
            <w:sz w:val="24"/>
            <w:szCs w:val="24"/>
            <w:vertAlign w:val="superscript"/>
          </w:rPr>
          <w:t>12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0639C"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especially in patie</w:t>
      </w:r>
      <w:r w:rsidR="00B83924" w:rsidRPr="00C30085">
        <w:rPr>
          <w:rFonts w:ascii="Book Antiqua" w:eastAsia="STXingkai" w:hAnsi="Book Antiqua" w:cs="Cambria"/>
          <w:color w:val="auto"/>
          <w:sz w:val="24"/>
          <w:szCs w:val="24"/>
        </w:rPr>
        <w:t>nts with a BMI of more than 35 k</w:t>
      </w:r>
      <w:r w:rsidRPr="00C30085">
        <w:rPr>
          <w:rFonts w:ascii="Book Antiqua" w:eastAsia="STXingkai" w:hAnsi="Book Antiqua" w:cs="Cambria"/>
          <w:color w:val="auto"/>
          <w:sz w:val="24"/>
          <w:szCs w:val="24"/>
        </w:rPr>
        <w:t>g/m</w:t>
      </w:r>
      <w:r w:rsidRPr="00C30085">
        <w:rPr>
          <w:rFonts w:ascii="Book Antiqua" w:eastAsia="STXingkai" w:hAnsi="Book Antiqua" w:cs="Cambria"/>
          <w:color w:val="auto"/>
          <w:sz w:val="24"/>
          <w:szCs w:val="24"/>
          <w:vertAlign w:val="superscript"/>
        </w:rPr>
        <w:t>2</w:t>
      </w:r>
      <w:r w:rsidR="0064109F" w:rsidRPr="00C30085">
        <w:rPr>
          <w:rFonts w:ascii="Book Antiqua" w:eastAsia="STXingkai" w:hAnsi="Book Antiqua" w:cs="Cambria"/>
          <w:color w:val="auto"/>
          <w:sz w:val="24"/>
          <w:szCs w:val="24"/>
        </w:rPr>
        <w:fldChar w:fldCharType="begin">
          <w:fldData xml:space="preserve">PEVuZE5vdGU+PENpdGU+PEF1dGhvcj5GZXJuYW5kZXo8L0F1dGhvcj48WWVhcj4yMDA1PC9ZZWFy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GZXJuYW5kZXo8L0F1dGhvcj48WWVhcj4yMDA1PC9ZZWFy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7" w:tooltip="Fernandez, 2005 #335" w:history="1">
        <w:r w:rsidR="005308B2" w:rsidRPr="00C30085">
          <w:rPr>
            <w:rFonts w:ascii="Book Antiqua" w:eastAsia="STXingkai" w:hAnsi="Book Antiqua" w:cs="Cambria"/>
            <w:noProof/>
            <w:color w:val="auto"/>
            <w:sz w:val="24"/>
            <w:szCs w:val="24"/>
            <w:vertAlign w:val="superscript"/>
          </w:rPr>
          <w:t>13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60639C" w:rsidRPr="00C30085">
        <w:rPr>
          <w:rFonts w:ascii="Book Antiqua" w:eastAsia="STXingkai" w:hAnsi="Book Antiqua" w:cs="Cambria"/>
          <w:color w:val="auto"/>
          <w:sz w:val="24"/>
          <w:szCs w:val="24"/>
        </w:rPr>
        <w:t>.</w:t>
      </w:r>
    </w:p>
    <w:p w14:paraId="6A6D01DC" w14:textId="03B8C66C" w:rsidR="007523C5"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In a </w:t>
      </w:r>
      <w:r w:rsidR="00B83924" w:rsidRPr="00C30085">
        <w:rPr>
          <w:rFonts w:ascii="Book Antiqua" w:eastAsia="STXingkai" w:hAnsi="Book Antiqua" w:cs="Cambria"/>
          <w:color w:val="auto"/>
          <w:sz w:val="24"/>
          <w:szCs w:val="24"/>
        </w:rPr>
        <w:t xml:space="preserve">systemic review by Nigri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Nigri&lt;/Author&gt;&lt;Year&gt;2015&lt;/Year&gt;&lt;RecNum&gt;319&lt;/RecNum&gt;&lt;DisplayText&gt;&lt;style face="superscript"&gt;[138]&lt;/style&gt;&lt;/DisplayText&gt;&lt;record&gt;&lt;rec-number&gt;319&lt;/rec-number&gt;&lt;foreign-keys&gt;&lt;key app="EN" db-id="wvxspzfe8szr2mewtdpv9arotaddzsrz2550" timestamp="1425912606"&gt;319&lt;/key&gt;&lt;/foreign-keys&gt;&lt;ref-type name="Journal Article"&gt;17&lt;/ref-type&gt;&lt;contributors&gt;&lt;authors&gt;&lt;author&gt;Nigri, G.&lt;/author&gt;&lt;author&gt;Petrucciani, N.&lt;/author&gt;&lt;author&gt;Ferla, F.&lt;/author&gt;&lt;author&gt;La Torre, M.&lt;/author&gt;&lt;author&gt;Aurello, P.&lt;/author&gt;&lt;author&gt;Ramacciato, G.&lt;/author&gt;&lt;/authors&gt;&lt;/contributors&gt;&lt;auth-address&gt;Department of Surgery, Sant&amp;apos;Andrea Hospital, Sapienza University of Rome, Rome, Italy. Electronic address: giuseppe.nigri@uniroma1.it.&amp;#xD;Department of Surgery, Sant&amp;apos;Andrea Hospital, Sapienza University of Rome, Rome, Italy.&amp;#xD;Niguarda Hospital, Department of Surgery, Milan, Italy.&lt;/auth-address&gt;&lt;titles&gt;&lt;title&gt;Neoadjuvant chemotherapy for resectable colorectal liver metastases: what is the evidence? Results of a systematic review of comparative studies&lt;/title&gt;&lt;secondary-title&gt;Surgeon&lt;/secondary-title&gt;&lt;/titles&gt;&lt;periodical&gt;&lt;full-title&gt;Surgeon&lt;/full-title&gt;&lt;/periodical&gt;&lt;pages&gt;83-90&lt;/pages&gt;&lt;volume&gt;13&lt;/volume&gt;&lt;number&gt;2&lt;/number&gt;&lt;keywords&gt;&lt;keyword&gt;Colorectal metastases&lt;/keyword&gt;&lt;keyword&gt;Hepatectomy&lt;/keyword&gt;&lt;keyword&gt;Liver metastases&lt;/keyword&gt;&lt;keyword&gt;Neoadjuvant chemotherapy&lt;/keyword&gt;&lt;keyword&gt;Preoperative chemotherapy&lt;/keyword&gt;&lt;keyword&gt;Surgery&lt;/keyword&gt;&lt;/keywords&gt;&lt;dates&gt;&lt;year&gt;2015&lt;/year&gt;&lt;pub-dates&gt;&lt;date&gt;Apr&lt;/date&gt;&lt;/pub-dates&gt;&lt;/dates&gt;&lt;publisher&gt;Elsevier&lt;/publisher&gt;&lt;isbn&gt;1479-666X (Print)&amp;#xD;1479-666X (Linking)&lt;/isbn&gt;&lt;accession-num&gt;25257725&lt;/accession-num&gt;&lt;urls&gt;&lt;related-urls&gt;&lt;url&gt;http://www.ncbi.nlm.nih.gov/pubmed/25257725&lt;/url&gt;&lt;url&gt;http://www.sciencedirect.com/science/article/pii/S1479666X14000997&lt;/url&gt;&lt;/related-urls&gt;&lt;/urls&gt;&lt;electronic-resource-num&gt;10.1016/j.surge.2014.07.005&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8" w:tooltip="Nigri, 2015 #319" w:history="1">
        <w:r w:rsidR="005308B2" w:rsidRPr="00C30085">
          <w:rPr>
            <w:rFonts w:ascii="Book Antiqua" w:eastAsia="STXingkai" w:hAnsi="Book Antiqua" w:cs="Cambria"/>
            <w:noProof/>
            <w:color w:val="auto"/>
            <w:sz w:val="24"/>
            <w:szCs w:val="24"/>
            <w:vertAlign w:val="superscript"/>
          </w:rPr>
          <w:t>13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of published data, there was no evidence of improved survival in patients who had received preoperative chemotherapy, as a pose to those who underwent surgery alone. Only one study found a superior surviv</w:t>
      </w:r>
      <w:r w:rsidR="00B83924" w:rsidRPr="00C30085">
        <w:rPr>
          <w:rFonts w:ascii="Book Antiqua" w:eastAsia="STXingkai" w:hAnsi="Book Antiqua" w:cs="Cambria"/>
          <w:color w:val="auto"/>
          <w:sz w:val="24"/>
          <w:szCs w:val="24"/>
        </w:rPr>
        <w:t>al in the neoadjuvant group</w:t>
      </w:r>
      <w:r w:rsidR="0064109F" w:rsidRPr="00C30085">
        <w:rPr>
          <w:rFonts w:ascii="Book Antiqua" w:eastAsia="STXingkai" w:hAnsi="Book Antiqua" w:cs="Cambria"/>
          <w:color w:val="auto"/>
          <w:sz w:val="24"/>
          <w:szCs w:val="24"/>
        </w:rPr>
        <w:fldChar w:fldCharType="begin">
          <w:fldData xml:space="preserve">PEVuZE5vdGU+PENpdGU+PEF1dGhvcj5UYW5ha2E8L0F1dGhvcj48WWVhcj4yMDAzPC9ZZWFyPjxS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UYW5ha2E8L0F1dGhvcj48WWVhcj4yMDAzPC9ZZWFyPjxS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9" w:tooltip="Tanaka, 2003 #326" w:history="1">
        <w:r w:rsidR="005308B2" w:rsidRPr="00C30085">
          <w:rPr>
            <w:rFonts w:ascii="Book Antiqua" w:eastAsia="STXingkai" w:hAnsi="Book Antiqua" w:cs="Cambria"/>
            <w:noProof/>
            <w:color w:val="auto"/>
            <w:sz w:val="24"/>
            <w:szCs w:val="24"/>
            <w:vertAlign w:val="superscript"/>
          </w:rPr>
          <w:t>139</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is study was however exclusive to patients with extensive disease including five </w:t>
      </w:r>
      <w:r w:rsidRPr="00C30085">
        <w:rPr>
          <w:rFonts w:ascii="Book Antiqua" w:eastAsia="STXingkai" w:hAnsi="Book Antiqua" w:cs="Cambria"/>
          <w:color w:val="auto"/>
          <w:sz w:val="24"/>
          <w:szCs w:val="24"/>
        </w:rPr>
        <w:lastRenderedPageBreak/>
        <w:t>or more bilobar metastases. Furthermore, pairing pre- and postoperative chemotherapy fails to significantly improve long term survival as proven by the European Organization for Research and Treatment of Cancer Intergroup (EORTC) 409</w:t>
      </w:r>
      <w:r w:rsidR="00B83924" w:rsidRPr="00C30085">
        <w:rPr>
          <w:rFonts w:ascii="Book Antiqua" w:eastAsia="STXingkai" w:hAnsi="Book Antiqua" w:cs="Cambria"/>
          <w:color w:val="auto"/>
          <w:sz w:val="24"/>
          <w:szCs w:val="24"/>
        </w:rPr>
        <w:t>83 randomized controlled trial</w:t>
      </w:r>
      <w:r w:rsidR="00CE5D51" w:rsidRPr="00C30085">
        <w:rPr>
          <w:rFonts w:ascii="Book Antiqua" w:eastAsia="STXingkai" w:hAnsi="Book Antiqua" w:cs="Cambria"/>
          <w:color w:val="auto"/>
          <w:sz w:val="24"/>
          <w:szCs w:val="24"/>
        </w:rPr>
        <w:fldChar w:fldCharType="begin">
          <w:fldData xml:space="preserve">PEVuZE5vdGU+PENpdGU+PEF1dGhvcj5Ob3JkbGluZ2VyPC9BdXRob3I+PFllYXI+MjAwODwvWWVh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Ob3JkbGluZ2VyPC9BdXRob3I+PFllYXI+MjAwODwvWWVh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25" w:tooltip="Nordlinger, 2008 #324" w:history="1">
        <w:r w:rsidR="005308B2" w:rsidRPr="00C30085">
          <w:rPr>
            <w:rFonts w:ascii="Book Antiqua" w:eastAsia="STXingkai" w:hAnsi="Book Antiqua" w:cs="Cambria"/>
            <w:noProof/>
            <w:color w:val="auto"/>
            <w:sz w:val="24"/>
            <w:szCs w:val="24"/>
            <w:vertAlign w:val="superscript"/>
          </w:rPr>
          <w:t>125</w:t>
        </w:r>
      </w:hyperlink>
      <w:r w:rsidR="002564B6" w:rsidRPr="00C30085">
        <w:rPr>
          <w:rFonts w:ascii="Book Antiqua" w:eastAsia="STXingkai" w:hAnsi="Book Antiqua" w:cs="Cambria"/>
          <w:noProof/>
          <w:color w:val="auto"/>
          <w:sz w:val="24"/>
          <w:szCs w:val="24"/>
          <w:vertAlign w:val="superscript"/>
        </w:rPr>
        <w:t>,</w:t>
      </w:r>
      <w:hyperlink w:anchor="_ENREF_140" w:tooltip="Nordlinger, 2013 #330" w:history="1">
        <w:r w:rsidR="005308B2" w:rsidRPr="00C30085">
          <w:rPr>
            <w:rFonts w:ascii="Book Antiqua" w:eastAsia="STXingkai" w:hAnsi="Book Antiqua" w:cs="Cambria"/>
            <w:noProof/>
            <w:color w:val="auto"/>
            <w:sz w:val="24"/>
            <w:szCs w:val="24"/>
            <w:vertAlign w:val="superscript"/>
          </w:rPr>
          <w:t>140</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hich had a fairly lengthy follow up duration (median of 8.5 years).</w:t>
      </w:r>
      <w:r w:rsidR="002876A8" w:rsidRPr="00C30085">
        <w:rPr>
          <w:rFonts w:ascii="Book Antiqua" w:eastAsia="STXingkai" w:hAnsi="Book Antiqua" w:cs="Cambria"/>
          <w:color w:val="auto"/>
          <w:sz w:val="24"/>
          <w:szCs w:val="24"/>
        </w:rPr>
        <w:t xml:space="preserve"> This trial, however, was limited to the FOLFOX4 regimen (folinic acid, fluorouracil, and oxaliplatin).</w:t>
      </w:r>
    </w:p>
    <w:p w14:paraId="72ED4829" w14:textId="3DF758F3" w:rsidR="007523C5"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In summary, this deems the data insufficient to consider </w:t>
      </w:r>
      <w:r w:rsidR="002A5E53" w:rsidRPr="00C30085">
        <w:rPr>
          <w:rFonts w:ascii="Book Antiqua" w:eastAsia="STXingkai" w:hAnsi="Book Antiqua" w:cs="Cambria"/>
          <w:color w:val="auto"/>
          <w:sz w:val="24"/>
          <w:szCs w:val="24"/>
        </w:rPr>
        <w:t>neoadjuvant</w:t>
      </w:r>
      <w:r w:rsidRPr="00C30085">
        <w:rPr>
          <w:rFonts w:ascii="Book Antiqua" w:eastAsia="STXingkai" w:hAnsi="Book Antiqua" w:cs="Cambria"/>
          <w:color w:val="auto"/>
          <w:sz w:val="24"/>
          <w:szCs w:val="24"/>
        </w:rPr>
        <w:t xml:space="preserve"> chemotherapy a standard of care in initially resectable CRLM</w:t>
      </w:r>
      <w:r w:rsidR="002446F0" w:rsidRPr="00C30085">
        <w:rPr>
          <w:rFonts w:ascii="Book Antiqua" w:eastAsia="STXingkai" w:hAnsi="Book Antiqua" w:cs="Cambria"/>
          <w:color w:val="auto"/>
          <w:sz w:val="24"/>
          <w:szCs w:val="24"/>
        </w:rPr>
        <w:t>, although</w:t>
      </w:r>
      <w:r w:rsidR="00543BBC" w:rsidRPr="00C30085">
        <w:rPr>
          <w:rFonts w:ascii="Book Antiqua" w:eastAsia="STXingkai" w:hAnsi="Book Antiqua" w:cs="Cambria"/>
          <w:color w:val="auto"/>
          <w:sz w:val="24"/>
          <w:szCs w:val="24"/>
        </w:rPr>
        <w:t xml:space="preserve"> </w:t>
      </w:r>
      <w:r w:rsidR="002446F0" w:rsidRPr="00C30085">
        <w:rPr>
          <w:rFonts w:ascii="Book Antiqua" w:eastAsia="STXingkai" w:hAnsi="Book Antiqua" w:cs="Cambria"/>
          <w:color w:val="auto"/>
          <w:sz w:val="24"/>
          <w:szCs w:val="24"/>
        </w:rPr>
        <w:t>many center</w:t>
      </w:r>
      <w:r w:rsidR="00543BBC" w:rsidRPr="00C30085">
        <w:rPr>
          <w:rFonts w:ascii="Book Antiqua" w:eastAsia="STXingkai" w:hAnsi="Book Antiqua" w:cs="Cambria"/>
          <w:color w:val="auto"/>
          <w:sz w:val="24"/>
          <w:szCs w:val="24"/>
        </w:rPr>
        <w:t>s</w:t>
      </w:r>
      <w:r w:rsidR="002446F0" w:rsidRPr="00C30085">
        <w:rPr>
          <w:rFonts w:ascii="Book Antiqua" w:eastAsia="STXingkai" w:hAnsi="Book Antiqua" w:cs="Cambria"/>
          <w:color w:val="auto"/>
          <w:sz w:val="24"/>
          <w:szCs w:val="24"/>
        </w:rPr>
        <w:t xml:space="preserve"> will favor this approach, in part to evaluate response to chemotherapy</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Nigri&lt;/Author&gt;&lt;Year&gt;2015&lt;/Year&gt;&lt;RecNum&gt;319&lt;/RecNum&gt;&lt;DisplayText&gt;&lt;style face="superscript"&gt;[138]&lt;/style&gt;&lt;/DisplayText&gt;&lt;record&gt;&lt;rec-number&gt;319&lt;/rec-number&gt;&lt;foreign-keys&gt;&lt;key app="EN" db-id="wvxspzfe8szr2mewtdpv9arotaddzsrz2550" timestamp="1425912606"&gt;319&lt;/key&gt;&lt;/foreign-keys&gt;&lt;ref-type name="Journal Article"&gt;17&lt;/ref-type&gt;&lt;contributors&gt;&lt;authors&gt;&lt;author&gt;Nigri, G.&lt;/author&gt;&lt;author&gt;Petrucciani, N.&lt;/author&gt;&lt;author&gt;Ferla, F.&lt;/author&gt;&lt;author&gt;La Torre, M.&lt;/author&gt;&lt;author&gt;Aurello, P.&lt;/author&gt;&lt;author&gt;Ramacciato, G.&lt;/author&gt;&lt;/authors&gt;&lt;/contributors&gt;&lt;auth-address&gt;Department of Surgery, Sant&amp;apos;Andrea Hospital, Sapienza University of Rome, Rome, Italy. Electronic address: giuseppe.nigri@uniroma1.it.&amp;#xD;Department of Surgery, Sant&amp;apos;Andrea Hospital, Sapienza University of Rome, Rome, Italy.&amp;#xD;Niguarda Hospital, Department of Surgery, Milan, Italy.&lt;/auth-address&gt;&lt;titles&gt;&lt;title&gt;Neoadjuvant chemotherapy for resectable colorectal liver metastases: what is the evidence? Results of a systematic review of comparative studies&lt;/title&gt;&lt;secondary-title&gt;Surgeon&lt;/secondary-title&gt;&lt;/titles&gt;&lt;periodical&gt;&lt;full-title&gt;Surgeon&lt;/full-title&gt;&lt;/periodical&gt;&lt;pages&gt;83-90&lt;/pages&gt;&lt;volume&gt;13&lt;/volume&gt;&lt;number&gt;2&lt;/number&gt;&lt;keywords&gt;&lt;keyword&gt;Colorectal metastases&lt;/keyword&gt;&lt;keyword&gt;Hepatectomy&lt;/keyword&gt;&lt;keyword&gt;Liver metastases&lt;/keyword&gt;&lt;keyword&gt;Neoadjuvant chemotherapy&lt;/keyword&gt;&lt;keyword&gt;Preoperative chemotherapy&lt;/keyword&gt;&lt;keyword&gt;Surgery&lt;/keyword&gt;&lt;/keywords&gt;&lt;dates&gt;&lt;year&gt;2015&lt;/year&gt;&lt;pub-dates&gt;&lt;date&gt;Apr&lt;/date&gt;&lt;/pub-dates&gt;&lt;/dates&gt;&lt;publisher&gt;Elsevier&lt;/publisher&gt;&lt;isbn&gt;1479-666X (Print)&amp;#xD;1479-666X (Linking)&lt;/isbn&gt;&lt;accession-num&gt;25257725&lt;/accession-num&gt;&lt;urls&gt;&lt;related-urls&gt;&lt;url&gt;http://www.ncbi.nlm.nih.gov/pubmed/25257725&lt;/url&gt;&lt;url&gt;http://www.sciencedirect.com/science/article/pii/S1479666X14000997&lt;/url&gt;&lt;/related-urls&gt;&lt;/urls&gt;&lt;electronic-resource-num&gt;10.1016/j.surge.2014.07.005&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8" w:tooltip="Nigri, 2015 #319" w:history="1">
        <w:r w:rsidR="005308B2" w:rsidRPr="00C30085">
          <w:rPr>
            <w:rFonts w:ascii="Book Antiqua" w:eastAsia="STXingkai" w:hAnsi="Book Antiqua" w:cs="Cambria"/>
            <w:noProof/>
            <w:color w:val="auto"/>
            <w:sz w:val="24"/>
            <w:szCs w:val="24"/>
            <w:vertAlign w:val="superscript"/>
          </w:rPr>
          <w:t>13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e decision should therefore be individualized to each situation. A final</w:t>
      </w:r>
      <w:r w:rsidR="00543BBC"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point to consider if chemotherapy is to be administered preoperatively in a resectable diseas</w:t>
      </w:r>
      <w:r w:rsidR="002446F0" w:rsidRPr="00C30085">
        <w:rPr>
          <w:rFonts w:ascii="Book Antiqua" w:eastAsia="STXingkai" w:hAnsi="Book Antiqua" w:cs="Cambria"/>
          <w:color w:val="auto"/>
          <w:sz w:val="24"/>
          <w:szCs w:val="24"/>
        </w:rPr>
        <w:t>e is that it is not</w:t>
      </w:r>
      <w:r w:rsidRPr="00C30085">
        <w:rPr>
          <w:rFonts w:ascii="Book Antiqua" w:eastAsia="STXingkai" w:hAnsi="Book Antiqua" w:cs="Cambria"/>
          <w:color w:val="auto"/>
          <w:sz w:val="24"/>
          <w:szCs w:val="24"/>
        </w:rPr>
        <w:t xml:space="preserve"> rec</w:t>
      </w:r>
      <w:r w:rsidR="00B83924" w:rsidRPr="00C30085">
        <w:rPr>
          <w:rFonts w:ascii="Book Antiqua" w:eastAsia="STXingkai" w:hAnsi="Book Antiqua" w:cs="Cambria"/>
          <w:color w:val="auto"/>
          <w:sz w:val="24"/>
          <w:szCs w:val="24"/>
        </w:rPr>
        <w:t>ommended for more than 3 months</w:t>
      </w:r>
      <w:r w:rsidR="0064109F" w:rsidRPr="00C30085">
        <w:rPr>
          <w:rFonts w:ascii="Book Antiqua" w:eastAsia="STXingkai" w:hAnsi="Book Antiqua" w:cs="Cambria"/>
          <w:color w:val="auto"/>
          <w:sz w:val="24"/>
          <w:szCs w:val="24"/>
        </w:rPr>
        <w:fldChar w:fldCharType="begin">
          <w:fldData xml:space="preserve">PEVuZE5vdGU+PENpdGU+PEF1dGhvcj5LYXJvdWk8L0F1dGhvcj48WWVhcj4yMDA2PC9ZZWFyPjxS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LYXJvdWk8L0F1dGhvcj48WWVhcj4yMDA2PC9ZZWFyPjxS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1" w:tooltip="Karoui, 2006 #343" w:history="1">
        <w:r w:rsidR="005308B2" w:rsidRPr="00C30085">
          <w:rPr>
            <w:rFonts w:ascii="Book Antiqua" w:eastAsia="STXingkai" w:hAnsi="Book Antiqua" w:cs="Cambria"/>
            <w:noProof/>
            <w:color w:val="auto"/>
            <w:sz w:val="24"/>
            <w:szCs w:val="24"/>
            <w:vertAlign w:val="superscript"/>
          </w:rPr>
          <w:t>13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nor for more than 6 cycles to be used</w:t>
      </w:r>
      <w:r w:rsidR="0064109F" w:rsidRPr="00C30085">
        <w:rPr>
          <w:rFonts w:ascii="Book Antiqua" w:eastAsia="STXingkai" w:hAnsi="Book Antiqua" w:cs="Cambria"/>
          <w:color w:val="auto"/>
          <w:sz w:val="24"/>
          <w:szCs w:val="24"/>
        </w:rPr>
        <w:fldChar w:fldCharType="begin">
          <w:fldData xml:space="preserve">PEVuZE5vdGU+PENpdGU+PEF1dGhvcj5LYXJvdWk8L0F1dGhvcj48WWVhcj4yMDA2PC9ZZWFyPjxS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LYXJvdWk8L0F1dGhvcj48WWVhcj4yMDA2PC9ZZWFyPjxS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1" w:tooltip="Karoui, 2006 #343" w:history="1">
        <w:r w:rsidR="005308B2" w:rsidRPr="00C30085">
          <w:rPr>
            <w:rFonts w:ascii="Book Antiqua" w:eastAsia="STXingkai" w:hAnsi="Book Antiqua" w:cs="Cambria"/>
            <w:noProof/>
            <w:color w:val="auto"/>
            <w:sz w:val="24"/>
            <w:szCs w:val="24"/>
            <w:vertAlign w:val="superscript"/>
          </w:rPr>
          <w:t>13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and should be discontinued at </w:t>
      </w:r>
      <w:r w:rsidR="00B83924" w:rsidRPr="00C30085">
        <w:rPr>
          <w:rFonts w:ascii="Book Antiqua" w:eastAsia="STXingkai" w:hAnsi="Book Antiqua" w:cs="Cambria"/>
          <w:color w:val="auto"/>
          <w:sz w:val="24"/>
          <w:szCs w:val="24"/>
        </w:rPr>
        <w:t>least 4 weeks prior to surgery</w:t>
      </w:r>
      <w:r w:rsidR="0064109F" w:rsidRPr="00C30085">
        <w:rPr>
          <w:rFonts w:ascii="Book Antiqua" w:eastAsia="STXingkai" w:hAnsi="Book Antiqua" w:cs="Cambria"/>
          <w:color w:val="auto"/>
          <w:sz w:val="24"/>
          <w:szCs w:val="24"/>
        </w:rPr>
        <w:fldChar w:fldCharType="begin">
          <w:fldData xml:space="preserve">PEVuZE5vdGU+PENpdGU+PEF1dGhvcj5Ccm91cXVldDwvQXV0aG9yPjxZZWFyPjIwMDk8L1llYXI+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Ccm91cXVldDwvQXV0aG9yPjxZZWFyPjIwMDk8L1llYXI+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33" w:tooltip="Brouquet, 2009 #349" w:history="1">
        <w:r w:rsidR="005308B2" w:rsidRPr="00C30085">
          <w:rPr>
            <w:rFonts w:ascii="Book Antiqua" w:eastAsia="STXingkai" w:hAnsi="Book Antiqua" w:cs="Cambria"/>
            <w:noProof/>
            <w:color w:val="auto"/>
            <w:sz w:val="24"/>
            <w:szCs w:val="24"/>
            <w:vertAlign w:val="superscript"/>
          </w:rPr>
          <w:t>13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p>
    <w:p w14:paraId="674F73FD" w14:textId="77777777" w:rsidR="00543BBC" w:rsidRPr="00C30085" w:rsidRDefault="00543BBC" w:rsidP="005D4E68">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Cambria"/>
          <w:b/>
          <w:bCs/>
        </w:rPr>
      </w:pPr>
    </w:p>
    <w:p w14:paraId="18EB8CE1" w14:textId="06D0ED16" w:rsidR="002446F0" w:rsidRPr="00C30085" w:rsidRDefault="007523C5" w:rsidP="005D4E68">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Cambria"/>
          <w:b/>
          <w:bCs/>
          <w:u w:color="000000"/>
        </w:rPr>
      </w:pPr>
      <w:r w:rsidRPr="00C30085">
        <w:rPr>
          <w:rFonts w:ascii="Book Antiqua" w:eastAsia="STXingkai" w:hAnsi="Book Antiqua" w:cs="Cambria"/>
          <w:b/>
          <w:bCs/>
        </w:rPr>
        <w:t xml:space="preserve">EXTRAHEPATIC </w:t>
      </w:r>
      <w:r w:rsidR="002446F0" w:rsidRPr="00C30085">
        <w:rPr>
          <w:rFonts w:ascii="Book Antiqua" w:eastAsia="STXingkai" w:hAnsi="Book Antiqua" w:cs="Cambria"/>
          <w:b/>
          <w:bCs/>
        </w:rPr>
        <w:t>DISEASE</w:t>
      </w:r>
    </w:p>
    <w:p w14:paraId="1F885D18" w14:textId="473D4DF1" w:rsidR="002876A8" w:rsidRPr="00C30085" w:rsidRDefault="007523C5"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In the past, the presence of extrahepatic disease (EHD) was considered a contrai</w:t>
      </w:r>
      <w:r w:rsidR="00B83924" w:rsidRPr="00C30085">
        <w:rPr>
          <w:rFonts w:ascii="Book Antiqua" w:eastAsia="STXingkai" w:hAnsi="Book Antiqua" w:cs="Cambria"/>
          <w:color w:val="auto"/>
          <w:sz w:val="24"/>
          <w:szCs w:val="24"/>
        </w:rPr>
        <w:t>ndication to resection of CRLM</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Hughes&lt;/Author&gt;&lt;Year&gt;1986&lt;/Year&gt;&lt;RecNum&gt;33&lt;/RecNum&gt;&lt;DisplayText&gt;&lt;style face="superscript"&gt;[14]&lt;/style&gt;&lt;/DisplayText&gt;&lt;record&gt;&lt;rec-number&gt;33&lt;/rec-number&gt;&lt;foreign-keys&gt;&lt;key app="EN" db-id="wvxspzfe8szr2mewtdpv9arotaddzsrz2550" timestamp="0"&gt;33&lt;/key&gt;&lt;/foreign-keys&gt;&lt;ref-type name="Journal Article"&gt;17&lt;/ref-type&gt;&lt;contributors&gt;&lt;authors&gt;&lt;author&gt;Hughes, K. S.&lt;/author&gt;&lt;author&gt;Simon, R.&lt;/author&gt;&lt;author&gt;Songhorabodi, S.&lt;/author&gt;&lt;author&gt;Adson, M. A.&lt;/author&gt;&lt;author&gt;Ilstrup, D. M.&lt;/author&gt;&lt;author&gt;Fortner, J. G.&lt;/author&gt;&lt;author&gt;Maclean, B. J.&lt;/author&gt;&lt;author&gt;Foster, J. H.&lt;/author&gt;&lt;author&gt;Daly, J. M.&lt;/author&gt;&lt;author&gt;Fitzherbert, D.&lt;/author&gt;&lt;author&gt;et al.,&lt;/author&gt;&lt;/authors&gt;&lt;/contributors&gt;&lt;titles&gt;&lt;title&gt;Resection of the liver for colorectal carcinoma metastases: a multi-institutional study of patterns of recurrence&lt;/title&gt;&lt;secondary-title&gt;Surgery&lt;/secondary-title&gt;&lt;/titles&gt;&lt;periodical&gt;&lt;full-title&gt;Surgery&lt;/full-title&gt;&lt;/periodical&gt;&lt;pages&gt;278-84&lt;/pages&gt;&lt;volume&gt;100&lt;/volume&gt;&lt;number&gt;2&lt;/number&gt;&lt;keywords&gt;&lt;keyword&gt;Clinical Trials as Topic&lt;/keyword&gt;&lt;keyword&gt;Colonic Neoplasms/*pathology&lt;/keyword&gt;&lt;keyword&gt;Hepatectomy&lt;/keyword&gt;&lt;keyword&gt;Humans&lt;/keyword&gt;&lt;keyword&gt;Liver Neoplasms/mortality/*secondary/surgery&lt;/keyword&gt;&lt;keyword&gt;Lung Neoplasms/secondary&lt;/keyword&gt;&lt;keyword&gt;Neoplasm Recurrence, Local/*epidemiology&lt;/keyword&gt;&lt;keyword&gt;Postoperative Care&lt;/keyword&gt;&lt;keyword&gt;Rectal Neoplasms/*pathology&lt;/keyword&gt;&lt;keyword&gt;Registries&lt;/keyword&gt;&lt;keyword&gt;Retrospective Studies&lt;/keyword&gt;&lt;keyword&gt;Risk&lt;/keyword&gt;&lt;keyword&gt;Time Factors&lt;/keyword&gt;&lt;/keywords&gt;&lt;dates&gt;&lt;year&gt;1986&lt;/year&gt;&lt;pub-dates&gt;&lt;date&gt;Aug&lt;/date&gt;&lt;/pub-dates&gt;&lt;/dates&gt;&lt;isbn&gt;0039-6060 (Print)&amp;#xD;0039-6060 (Linking)&lt;/isbn&gt;&lt;accession-num&gt;3526605&lt;/accession-num&gt;&lt;urls&gt;&lt;related-urls&gt;&lt;url&gt;http://www.ncbi.nlm.nih.gov/pubmed/3526605&lt;/url&gt;&lt;/related-urls&gt;&lt;/urls&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 w:tooltip="Hughes, 1986 #33" w:history="1">
        <w:r w:rsidR="005308B2" w:rsidRPr="00C30085">
          <w:rPr>
            <w:rFonts w:ascii="Book Antiqua" w:eastAsia="STXingkai" w:hAnsi="Book Antiqua" w:cs="Cambria"/>
            <w:noProof/>
            <w:color w:val="auto"/>
            <w:sz w:val="24"/>
            <w:szCs w:val="24"/>
            <w:vertAlign w:val="superscript"/>
          </w:rPr>
          <w:t>1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However, reports of increased survival following resection of liver lesions in the setting of EHD hav</w:t>
      </w:r>
      <w:r w:rsidR="00B83924" w:rsidRPr="00C30085">
        <w:rPr>
          <w:rFonts w:ascii="Book Antiqua" w:eastAsia="STXingkai" w:hAnsi="Book Antiqua" w:cs="Cambria"/>
          <w:color w:val="auto"/>
          <w:sz w:val="24"/>
          <w:szCs w:val="24"/>
        </w:rPr>
        <w:t>e put this theory to challeng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Elias&lt;/Author&gt;&lt;Year&gt;2003&lt;/Year&gt;&lt;RecNum&gt;356&lt;/RecNum&gt;&lt;DisplayText&gt;&lt;style face="superscript"&gt;[141]&lt;/style&gt;&lt;/DisplayText&gt;&lt;record&gt;&lt;rec-number&gt;356&lt;/rec-number&gt;&lt;foreign-keys&gt;&lt;key app="EN" db-id="wvxspzfe8szr2mewtdpv9arotaddzsrz2550" timestamp="1428345227"&gt;356&lt;/key&gt;&lt;/foreign-keys&gt;&lt;ref-type name="Journal Article"&gt;17&lt;/ref-type&gt;&lt;contributors&gt;&lt;authors&gt;&lt;author&gt;Elias, D.&lt;/author&gt;&lt;author&gt;Ouellet, J. F.&lt;/author&gt;&lt;author&gt;Bellon, N.&lt;/author&gt;&lt;author&gt;Pignon, J. P.&lt;/author&gt;&lt;author&gt;Pocard, M.&lt;/author&gt;&lt;author&gt;Lasser, P.&lt;/author&gt;&lt;/authors&gt;&lt;/contributors&gt;&lt;auth-address&gt;Department of Surgical Oncology, Institut Gustave Roussy, Villejuif, France. elias@igr.fr&lt;/auth-address&gt;&lt;titles&gt;&lt;title&gt;Extrahepatic disease does not contraindicate hepatectomy for colorectal liver metastases&lt;/title&gt;&lt;secondary-title&gt;Br J Surg&lt;/secondary-title&gt;&lt;/titles&gt;&lt;periodical&gt;&lt;full-title&gt;Br J Surg&lt;/full-title&gt;&lt;abbr-1&gt;The British journal of surgery&lt;/abbr-1&gt;&lt;/periodical&gt;&lt;pages&gt;567-74&lt;/pages&gt;&lt;volume&gt;90&lt;/volume&gt;&lt;number&gt;5&lt;/number&gt;&lt;keywords&gt;&lt;keyword&gt;Adolescent&lt;/keyword&gt;&lt;keyword&gt;Adult&lt;/keyword&gt;&lt;keyword&gt;Aged&lt;/keyword&gt;&lt;keyword&gt;Analysis of Variance&lt;/keyword&gt;&lt;keyword&gt;Colonoscopy/methods&lt;/keyword&gt;&lt;keyword&gt;*Colorectal Neoplasms&lt;/keyword&gt;&lt;keyword&gt;Disease-Free Survival&lt;/keyword&gt;&lt;keyword&gt;Female&lt;/keyword&gt;&lt;keyword&gt;Follow-Up Studies&lt;/keyword&gt;&lt;keyword&gt;Hepatectomy/*contraindications&lt;/keyword&gt;&lt;keyword&gt;Humans&lt;/keyword&gt;&lt;keyword&gt;Liver Neoplasms/*secondary/*surgery&lt;/keyword&gt;&lt;keyword&gt;Male&lt;/keyword&gt;&lt;keyword&gt;Middle Aged&lt;/keyword&gt;&lt;keyword&gt;Prognosis&lt;/keyword&gt;&lt;keyword&gt;Risk Factors&lt;/keyword&gt;&lt;keyword&gt;Survival Analysis&lt;/keyword&gt;&lt;keyword&gt;Tomography, X-Ray Computed/methods&lt;/keyword&gt;&lt;/keywords&gt;&lt;dates&gt;&lt;year&gt;2003&lt;/year&gt;&lt;pub-dates&gt;&lt;date&gt;May&lt;/date&gt;&lt;/pub-dates&gt;&lt;/dates&gt;&lt;publisher&gt;Wiley Online Library&lt;/publisher&gt;&lt;isbn&gt;0007-1323 (Print)&amp;#xD;0007-1323 (Linking)&lt;/isbn&gt;&lt;accession-num&gt;12734864&lt;/accession-num&gt;&lt;urls&gt;&lt;related-urls&gt;&lt;url&gt;http://www.ncbi.nlm.nih.gov/pubmed/12734864&lt;/url&gt;&lt;/related-urls&gt;&lt;/urls&gt;&lt;electronic-resource-num&gt;10.1002/bjs.4071&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1" w:tooltip="Elias, 2003 #356" w:history="1">
        <w:r w:rsidR="005308B2" w:rsidRPr="00C30085">
          <w:rPr>
            <w:rFonts w:ascii="Book Antiqua" w:eastAsia="STXingkai" w:hAnsi="Book Antiqua" w:cs="Cambria"/>
            <w:noProof/>
            <w:color w:val="auto"/>
            <w:sz w:val="24"/>
            <w:szCs w:val="24"/>
            <w:vertAlign w:val="superscript"/>
          </w:rPr>
          <w:t>14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e main purpose of resecting colorectal cancer liver metastases is rendering the patient as disease free as possible aiming to prolong overall survival. A crucial consideration to be taken into account is the site of the EHD</w:t>
      </w:r>
      <w:r w:rsidR="0064109F" w:rsidRPr="00C30085">
        <w:rPr>
          <w:rFonts w:ascii="Book Antiqua" w:eastAsia="STXingkai" w:hAnsi="Book Antiqua" w:cs="Cambria"/>
          <w:color w:val="auto"/>
          <w:sz w:val="24"/>
          <w:szCs w:val="24"/>
        </w:rPr>
        <w:fldChar w:fldCharType="begin">
          <w:fldData xml:space="preserve">PEVuZE5vdGU+PENpdGU+PEF1dGhvcj5Id2FuZzwvQXV0aG9yPjxZZWFyPjIwMTQ8L1llYXI+PFJl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Id2FuZzwvQXV0aG9yPjxZZWFyPjIwMTQ8L1llYXI+PFJl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2" w:tooltip="Hwang, 2014 #353" w:history="1">
        <w:r w:rsidR="005308B2" w:rsidRPr="00C30085">
          <w:rPr>
            <w:rFonts w:ascii="Book Antiqua" w:eastAsia="STXingkai" w:hAnsi="Book Antiqua" w:cs="Cambria"/>
            <w:noProof/>
            <w:color w:val="auto"/>
            <w:sz w:val="24"/>
            <w:szCs w:val="24"/>
            <w:vertAlign w:val="superscript"/>
          </w:rPr>
          <w:t>14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p>
    <w:p w14:paraId="4D6834E3" w14:textId="2FADD28F" w:rsidR="004A2FCD"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b/>
          <w:color w:val="auto"/>
          <w:sz w:val="24"/>
          <w:szCs w:val="24"/>
        </w:rPr>
      </w:pPr>
      <w:r w:rsidRPr="00C30085">
        <w:rPr>
          <w:rFonts w:ascii="Book Antiqua" w:eastAsia="STXingkai" w:hAnsi="Book Antiqua" w:cs="Cambria"/>
          <w:color w:val="auto"/>
          <w:sz w:val="24"/>
          <w:szCs w:val="24"/>
        </w:rPr>
        <w:t>An important factor influencing this decision is the presence of pulmonary metastasis, which represents the most common form of extrahepatic metastase</w:t>
      </w:r>
      <w:r w:rsidR="00B83924" w:rsidRPr="00C30085">
        <w:rPr>
          <w:rFonts w:ascii="Book Antiqua" w:eastAsia="STXingkai" w:hAnsi="Book Antiqua" w:cs="Cambria"/>
          <w:color w:val="auto"/>
          <w:sz w:val="24"/>
          <w:szCs w:val="24"/>
        </w:rPr>
        <w:t>s in CRC</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Galandiuk&lt;/Author&gt;&lt;Year&gt;1992&lt;/Year&gt;&lt;RecNum&gt;351&lt;/RecNum&gt;&lt;DisplayText&gt;&lt;style face="superscript"&gt;[143]&lt;/style&gt;&lt;/DisplayText&gt;&lt;record&gt;&lt;rec-number&gt;351&lt;/rec-number&gt;&lt;foreign-keys&gt;&lt;key app="EN" db-id="wvxspzfe8szr2mewtdpv9arotaddzsrz2550" timestamp="1427987597"&gt;351&lt;/key&gt;&lt;/foreign-keys&gt;&lt;ref-type name="Journal Article"&gt;17&lt;/ref-type&gt;&lt;contributors&gt;&lt;authors&gt;&lt;author&gt;Galandiuk, S.&lt;/author&gt;&lt;author&gt;Wieand, H. S.&lt;/author&gt;&lt;author&gt;Moertel, C. G.&lt;/author&gt;&lt;author&gt;Cha, S. S.&lt;/author&gt;&lt;author&gt;Fitzgibbons, R. J., Jr.&lt;/author&gt;&lt;author&gt;Pemberton, J. H.&lt;/author&gt;&lt;author&gt;Wolff, B. G.&lt;/author&gt;&lt;/authors&gt;&lt;/contributors&gt;&lt;auth-address&gt;Department of Surgery, Mayo Clinic, Rochester, Minnesota.&lt;/auth-address&gt;&lt;titles&gt;&lt;title&gt;Patterns of recurrence after curative resection of carcinoma of the colon and rectum&lt;/title&gt;&lt;secondary-title&gt;Surg Gynecol Obstet&lt;/secondary-title&gt;&lt;/titles&gt;&lt;periodical&gt;&lt;full-title&gt;Surg Gynecol Obstet&lt;/full-title&gt;&lt;/periodical&gt;&lt;pages&gt;27-32&lt;/pages&gt;&lt;volume&gt;174&lt;/volume&gt;&lt;number&gt;1&lt;/number&gt;&lt;keywords&gt;&lt;keyword&gt;Adenocarcinoma/pathology/*secondary/surgery&lt;/keyword&gt;&lt;keyword&gt;Colonic Neoplasms/pathology/*surgery&lt;/keyword&gt;&lt;keyword&gt;Female&lt;/keyword&gt;&lt;keyword&gt;Follow-Up Studies&lt;/keyword&gt;&lt;keyword&gt;Humans&lt;/keyword&gt;&lt;keyword&gt;Male&lt;/keyword&gt;&lt;keyword&gt;*Neoplasm Recurrence, Local&lt;/keyword&gt;&lt;keyword&gt;Rectal Neoplasms/pathology/*surgery&lt;/keyword&gt;&lt;keyword&gt;Time Factors&lt;/keyword&gt;&lt;/keywords&gt;&lt;dates&gt;&lt;year&gt;1992&lt;/year&gt;&lt;pub-dates&gt;&lt;date&gt;Jan&lt;/date&gt;&lt;/pub-dates&gt;&lt;/dates&gt;&lt;isbn&gt;0039-6087 (Print)&amp;#xD;0039-6087 (Linking)&lt;/isbn&gt;&lt;accession-num&gt;1729745&lt;/accession-num&gt;&lt;urls&gt;&lt;related-urls&gt;&lt;url&gt;http://www.ncbi.nlm.nih.gov/pubmed/1729745&lt;/url&gt;&lt;/related-urls&gt;&lt;/urls&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3" w:tooltip="Galandiuk, 1992 #351" w:history="1">
        <w:r w:rsidR="005308B2" w:rsidRPr="00C30085">
          <w:rPr>
            <w:rFonts w:ascii="Book Antiqua" w:eastAsia="STXingkai" w:hAnsi="Book Antiqua" w:cs="Cambria"/>
            <w:noProof/>
            <w:color w:val="auto"/>
            <w:sz w:val="24"/>
            <w:szCs w:val="24"/>
            <w:vertAlign w:val="superscript"/>
          </w:rPr>
          <w:t>14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Synchronous liver and lung metastasis remains an area of controversy in regards to the aggressiveness of the treatment that should be </w:t>
      </w:r>
      <w:r w:rsidR="00F26897" w:rsidRPr="00C30085">
        <w:rPr>
          <w:rFonts w:ascii="Book Antiqua" w:eastAsia="STXingkai" w:hAnsi="Book Antiqua" w:cs="Cambria"/>
          <w:color w:val="auto"/>
          <w:sz w:val="24"/>
          <w:szCs w:val="24"/>
        </w:rPr>
        <w:t>attempted. Multiple</w:t>
      </w:r>
      <w:r w:rsidRPr="00C30085">
        <w:rPr>
          <w:rFonts w:ascii="Book Antiqua" w:eastAsia="STXingkai" w:hAnsi="Book Antiqua" w:cs="Cambria"/>
          <w:color w:val="auto"/>
          <w:sz w:val="24"/>
          <w:szCs w:val="24"/>
        </w:rPr>
        <w:t xml:space="preserve"> studies reported improved overall survival when aggressive lung and liver resections were performed in fit patients, with a median of 24.2 </w:t>
      </w:r>
      <w:r w:rsidR="002564B6" w:rsidRPr="00C30085">
        <w:rPr>
          <w:rFonts w:ascii="Book Antiqua" w:eastAsia="STXingkai" w:hAnsi="Book Antiqua" w:cs="Cambria" w:hint="eastAsia"/>
          <w:color w:val="auto"/>
          <w:sz w:val="24"/>
          <w:szCs w:val="24"/>
          <w:lang w:eastAsia="zh-CN"/>
        </w:rPr>
        <w:t>mo</w:t>
      </w:r>
      <w:r w:rsidR="00CE5D51" w:rsidRPr="00C30085">
        <w:rPr>
          <w:rFonts w:ascii="Book Antiqua" w:eastAsia="STXingkai" w:hAnsi="Book Antiqua" w:cs="Cambria"/>
          <w:color w:val="auto"/>
          <w:sz w:val="24"/>
          <w:szCs w:val="24"/>
        </w:rPr>
        <w:fldChar w:fldCharType="begin">
          <w:fldData xml:space="preserve">PEVuZE5vdGU+PENpdGU+PEF1dGhvcj5Hb256YWxlejwvQXV0aG9yPjxZZWFyPjIwMTI8L1llYXI+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Hb256YWxlejwvQXV0aG9yPjxZZWFyPjIwMTI8L1llYXI+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4" w:tooltip="Gonzalez, 2012 #219" w:history="1">
        <w:r w:rsidR="005308B2" w:rsidRPr="00C30085">
          <w:rPr>
            <w:rFonts w:ascii="Book Antiqua" w:eastAsia="STXingkai" w:hAnsi="Book Antiqua" w:cs="Cambria"/>
            <w:noProof/>
            <w:color w:val="auto"/>
            <w:sz w:val="24"/>
            <w:szCs w:val="24"/>
            <w:vertAlign w:val="superscript"/>
          </w:rPr>
          <w:t>144</w:t>
        </w:r>
      </w:hyperlink>
      <w:r w:rsidR="002564B6" w:rsidRPr="00C30085">
        <w:rPr>
          <w:rFonts w:ascii="Book Antiqua" w:eastAsia="STXingkai" w:hAnsi="Book Antiqua" w:cs="Cambria"/>
          <w:noProof/>
          <w:color w:val="auto"/>
          <w:sz w:val="24"/>
          <w:szCs w:val="24"/>
          <w:vertAlign w:val="superscript"/>
        </w:rPr>
        <w:t>,</w:t>
      </w:r>
      <w:hyperlink w:anchor="_ENREF_145" w:tooltip="Limmer, 2010 #222" w:history="1">
        <w:r w:rsidR="005308B2" w:rsidRPr="00C30085">
          <w:rPr>
            <w:rFonts w:ascii="Book Antiqua" w:eastAsia="STXingkai" w:hAnsi="Book Antiqua" w:cs="Cambria"/>
            <w:noProof/>
            <w:color w:val="auto"/>
            <w:sz w:val="24"/>
            <w:szCs w:val="24"/>
            <w:vertAlign w:val="superscript"/>
          </w:rPr>
          <w:t>145</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Larg</w:t>
      </w:r>
      <w:r w:rsidR="00B83924" w:rsidRPr="00C30085">
        <w:rPr>
          <w:rFonts w:ascii="Book Antiqua" w:eastAsia="STXingkai" w:hAnsi="Book Antiqua" w:cs="Cambria"/>
          <w:color w:val="auto"/>
          <w:sz w:val="24"/>
          <w:szCs w:val="24"/>
        </w:rPr>
        <w:t>e scale analyses by MD Anderson</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Mise&lt;/Author&gt;&lt;Year&gt;2015&lt;/Year&gt;&lt;RecNum&gt;354&lt;/RecNum&gt;&lt;DisplayText&gt;&lt;style face="superscript"&gt;[146]&lt;/style&gt;&lt;/DisplayText&gt;&lt;record&gt;&lt;rec-number&gt;354&lt;/rec-number&gt;&lt;foreign-keys&gt;&lt;key app="EN" db-id="wvxspzfe8szr2mewtdpv9arotaddzsrz2550" timestamp="1427995030"&gt;354&lt;/key&gt;&lt;/foreign-keys&gt;&lt;ref-type name="Journal Article"&gt;17&lt;/ref-type&gt;&lt;contributors&gt;&lt;authors&gt;&lt;author&gt;Mise, Y.&lt;/author&gt;&lt;author&gt;Kopetz, S.&lt;/author&gt;&lt;author&gt;Mehran, R. J.&lt;/author&gt;&lt;author&gt;Aloia, T. A.&lt;/author&gt;&lt;author&gt;Conrad, C.&lt;/author&gt;&lt;author&gt;Brudvik, K. W.&lt;/author&gt;&lt;author&gt;Taggart, M. W.&lt;/author&gt;&lt;author&gt;Vauthey, J. N.&lt;/author&gt;&lt;/authors&gt;&lt;/contributors&gt;&lt;auth-address&gt;Department of Surgical Oncology, The University of Texas MD Anderson Cancer Center, Houston, TX, USA.&lt;/auth-address&gt;&lt;titles&gt;&lt;title&gt;Is complete liver resection without resection of synchronous lung metastases justified?&lt;/title&gt;&lt;secondary-title&gt;Ann Surg Oncol&lt;/secondary-title&gt;&lt;/titles&gt;&lt;periodical&gt;&lt;full-title&gt;Ann Surg Oncol&lt;/full-title&gt;&lt;/periodical&gt;&lt;pages&gt;1585-92&lt;/pages&gt;&lt;volume&gt;22&lt;/volume&gt;&lt;number&gt;5&lt;/number&gt;&lt;dates&gt;&lt;year&gt;2015&lt;/year&gt;&lt;pub-dates&gt;&lt;date&gt;May&lt;/date&gt;&lt;/pub-dates&gt;&lt;/dates&gt;&lt;publisher&gt;Springer&lt;/publisher&gt;&lt;isbn&gt;1534-4681 (Electronic)&amp;#xD;1068-9265 (Linking)&lt;/isbn&gt;&lt;accession-num&gt;25373535&lt;/accession-num&gt;&lt;urls&gt;&lt;related-urls&gt;&lt;url&gt;http://www.ncbi.nlm.nih.gov/pubmed/25373535&lt;/url&gt;&lt;url&gt;http://link.springer.com/article/10.1245%2Fs10434-014-4207-3&lt;/url&gt;&lt;/related-urls&gt;&lt;/urls&gt;&lt;electronic-resource-num&gt;10.1245/s10434-014-4207-3&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6" w:tooltip="Mise, 2015 #354" w:history="1">
        <w:r w:rsidR="005308B2" w:rsidRPr="00C30085">
          <w:rPr>
            <w:rFonts w:ascii="Book Antiqua" w:eastAsia="STXingkai" w:hAnsi="Book Antiqua" w:cs="Cambria"/>
            <w:noProof/>
            <w:color w:val="auto"/>
            <w:sz w:val="24"/>
            <w:szCs w:val="24"/>
            <w:vertAlign w:val="superscript"/>
          </w:rPr>
          <w:t>14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and of the </w:t>
      </w:r>
      <w:r w:rsidR="00B83924" w:rsidRPr="00C30085">
        <w:rPr>
          <w:rFonts w:ascii="Book Antiqua" w:eastAsia="STXingkai" w:hAnsi="Book Antiqua" w:cs="Cambria"/>
          <w:color w:val="auto"/>
          <w:sz w:val="24"/>
          <w:szCs w:val="24"/>
        </w:rPr>
        <w:t>LiverMetSurvey registry</w:t>
      </w:r>
      <w:r w:rsidR="0064109F" w:rsidRPr="00C30085">
        <w:rPr>
          <w:rFonts w:ascii="Book Antiqua" w:eastAsia="STXingkai" w:hAnsi="Book Antiqua" w:cs="Cambria"/>
          <w:color w:val="auto"/>
          <w:sz w:val="24"/>
          <w:szCs w:val="24"/>
        </w:rPr>
        <w:fldChar w:fldCharType="begin">
          <w:fldData xml:space="preserve">PEVuZE5vdGU+PENpdGU+PEF1dGhvcj5BbmRyZXM8L0F1dGhvcj48WWVhcj4yMDE1PC9ZZWFyPjxS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BbmRyZXM8L0F1dGhvcj48WWVhcj4yMDE1PC9ZZWFyPjxS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7" w:tooltip="Andres, 2015 #350" w:history="1">
        <w:r w:rsidR="005308B2" w:rsidRPr="00C30085">
          <w:rPr>
            <w:rFonts w:ascii="Book Antiqua" w:eastAsia="STXingkai" w:hAnsi="Book Antiqua" w:cs="Cambria"/>
            <w:noProof/>
            <w:color w:val="auto"/>
            <w:sz w:val="24"/>
            <w:szCs w:val="24"/>
            <w:vertAlign w:val="superscript"/>
          </w:rPr>
          <w:t>14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showed that patients who underwent both liver and lung metastasectomy had a significantly better survival than those who underwent resection of the liver but not the lung </w:t>
      </w:r>
      <w:r w:rsidR="00F26897" w:rsidRPr="00C30085">
        <w:rPr>
          <w:rFonts w:ascii="Book Antiqua" w:eastAsia="STXingkai" w:hAnsi="Book Antiqua" w:cs="Cambria"/>
          <w:color w:val="auto"/>
          <w:sz w:val="24"/>
          <w:szCs w:val="24"/>
        </w:rPr>
        <w:t>metastases. The</w:t>
      </w:r>
      <w:r w:rsidRPr="00C30085">
        <w:rPr>
          <w:rFonts w:ascii="Book Antiqua" w:eastAsia="STXingkai" w:hAnsi="Book Antiqua" w:cs="Cambria"/>
          <w:color w:val="auto"/>
          <w:sz w:val="24"/>
          <w:szCs w:val="24"/>
        </w:rPr>
        <w:t xml:space="preserve"> resectability of lung metastases is outside of the context of our current discussion, but regardless of this debate, the presence of lung metastases does not </w:t>
      </w:r>
      <w:r w:rsidRPr="00C30085">
        <w:rPr>
          <w:rFonts w:ascii="Book Antiqua" w:eastAsia="STXingkai" w:hAnsi="Book Antiqua" w:cs="Cambria"/>
          <w:color w:val="auto"/>
          <w:sz w:val="24"/>
          <w:szCs w:val="24"/>
        </w:rPr>
        <w:lastRenderedPageBreak/>
        <w:t>contraindicate resection of CRLM, as the burden of the liver tumor itself, not the lung, is what poses a signifi</w:t>
      </w:r>
      <w:r w:rsidR="00B83924" w:rsidRPr="00C30085">
        <w:rPr>
          <w:rFonts w:ascii="Book Antiqua" w:eastAsia="STXingkai" w:hAnsi="Book Antiqua" w:cs="Cambria"/>
          <w:color w:val="auto"/>
          <w:sz w:val="24"/>
          <w:szCs w:val="24"/>
        </w:rPr>
        <w:t>cant factor impacting survival</w:t>
      </w:r>
      <w:r w:rsidR="0064109F" w:rsidRPr="00C30085">
        <w:rPr>
          <w:rFonts w:ascii="Book Antiqua" w:eastAsia="STXingkai" w:hAnsi="Book Antiqua" w:cs="Cambria"/>
          <w:color w:val="auto"/>
          <w:sz w:val="24"/>
          <w:szCs w:val="24"/>
        </w:rPr>
        <w:fldChar w:fldCharType="begin">
          <w:fldData xml:space="preserve">PEVuZE5vdGU+PENpdGU+PEF1dGhvcj5Id2FuZzwvQXV0aG9yPjxZZWFyPjIwMTQ8L1llYXI+PFJl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Id2FuZzwvQXV0aG9yPjxZZWFyPjIwMTQ8L1llYXI+PFJl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2" w:tooltip="Hwang, 2014 #353" w:history="1">
        <w:r w:rsidR="005308B2" w:rsidRPr="00C30085">
          <w:rPr>
            <w:rFonts w:ascii="Book Antiqua" w:eastAsia="STXingkai" w:hAnsi="Book Antiqua" w:cs="Cambria"/>
            <w:noProof/>
            <w:color w:val="auto"/>
            <w:sz w:val="24"/>
            <w:szCs w:val="24"/>
            <w:vertAlign w:val="superscript"/>
          </w:rPr>
          <w:t>14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In a </w:t>
      </w:r>
      <w:r w:rsidR="00B83924" w:rsidRPr="00C30085">
        <w:rPr>
          <w:rFonts w:ascii="Book Antiqua" w:eastAsia="STXingkai" w:hAnsi="Book Antiqua" w:cs="Cambria"/>
          <w:color w:val="auto"/>
          <w:sz w:val="24"/>
          <w:szCs w:val="24"/>
        </w:rPr>
        <w:t xml:space="preserve">systemic review by Hwang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fldData xml:space="preserve">PEVuZE5vdGU+PENpdGU+PEF1dGhvcj5Id2FuZzwvQXV0aG9yPjxZZWFyPjIwMTQ8L1llYXI+PFJl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Id2FuZzwvQXV0aG9yPjxZZWFyPjIwMTQ8L1llYXI+PFJl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2" w:tooltip="Hwang, 2014 #353" w:history="1">
        <w:r w:rsidR="005308B2" w:rsidRPr="00C30085">
          <w:rPr>
            <w:rFonts w:ascii="Book Antiqua" w:eastAsia="STXingkai" w:hAnsi="Book Antiqua" w:cs="Cambria"/>
            <w:noProof/>
            <w:color w:val="auto"/>
            <w:sz w:val="24"/>
            <w:szCs w:val="24"/>
            <w:vertAlign w:val="superscript"/>
          </w:rPr>
          <w:t>14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when resection of CRLM was performed in the presence of EHD, those with pulmonary metastases had the best outcome in comparison with all other sites of metastases.</w:t>
      </w:r>
    </w:p>
    <w:p w14:paraId="31C1DA22" w14:textId="3986422A" w:rsidR="004A2FCD" w:rsidRPr="00C30085" w:rsidRDefault="002876A8" w:rsidP="002564B6">
      <w:pPr>
        <w:pStyle w:val="Body"/>
        <w:adjustRightInd w:val="0"/>
        <w:snapToGrid w:val="0"/>
        <w:spacing w:after="0" w:line="360" w:lineRule="auto"/>
        <w:ind w:firstLineChars="100" w:firstLine="240"/>
        <w:jc w:val="both"/>
        <w:rPr>
          <w:rFonts w:ascii="Book Antiqua" w:eastAsia="STXingkai" w:hAnsi="Book Antiqua" w:cs="Cambria"/>
          <w:b/>
          <w:color w:val="auto"/>
          <w:sz w:val="24"/>
          <w:szCs w:val="24"/>
        </w:rPr>
      </w:pPr>
      <w:r w:rsidRPr="00C30085">
        <w:rPr>
          <w:rFonts w:ascii="Book Antiqua" w:eastAsia="STXingkai" w:hAnsi="Book Antiqua" w:cs="Cambria"/>
          <w:bCs/>
          <w:color w:val="auto"/>
          <w:sz w:val="24"/>
          <w:szCs w:val="24"/>
        </w:rPr>
        <w:t>An area in which no consensus exists yet</w:t>
      </w:r>
      <w:r w:rsidR="004E4151" w:rsidRPr="00C30085">
        <w:rPr>
          <w:rFonts w:ascii="Book Antiqua" w:eastAsia="STXingkai" w:hAnsi="Book Antiqua" w:cs="Cambria"/>
          <w:bCs/>
          <w:color w:val="auto"/>
          <w:sz w:val="24"/>
          <w:szCs w:val="24"/>
        </w:rPr>
        <w:t>,</w:t>
      </w:r>
      <w:r w:rsidRPr="00C30085">
        <w:rPr>
          <w:rFonts w:ascii="Book Antiqua" w:eastAsia="STXingkai" w:hAnsi="Book Antiqua" w:cs="Cambria"/>
          <w:bCs/>
          <w:color w:val="auto"/>
          <w:sz w:val="24"/>
          <w:szCs w:val="24"/>
        </w:rPr>
        <w:t xml:space="preserve"> is indeterminate pulmonary nodules (IPN); lung nodules ≤</w:t>
      </w:r>
      <w:r w:rsidR="002564B6" w:rsidRPr="00C30085">
        <w:rPr>
          <w:rFonts w:ascii="Book Antiqua" w:eastAsia="STXingkai" w:hAnsi="Book Antiqua" w:cs="Cambria" w:hint="eastAsia"/>
          <w:bCs/>
          <w:color w:val="auto"/>
          <w:sz w:val="24"/>
          <w:szCs w:val="24"/>
          <w:lang w:eastAsia="zh-CN"/>
        </w:rPr>
        <w:t xml:space="preserve"> </w:t>
      </w:r>
      <w:r w:rsidRPr="00C30085">
        <w:rPr>
          <w:rFonts w:ascii="Book Antiqua" w:eastAsia="STXingkai" w:hAnsi="Book Antiqua" w:cs="Cambria"/>
          <w:bCs/>
          <w:color w:val="auto"/>
          <w:sz w:val="24"/>
          <w:szCs w:val="24"/>
        </w:rPr>
        <w:t>1 cm without definitive diagnostic characteristics.</w:t>
      </w:r>
      <w:r w:rsidR="00D038B2" w:rsidRPr="00C30085">
        <w:rPr>
          <w:rFonts w:ascii="Book Antiqua" w:eastAsia="STXingkai" w:hAnsi="Book Antiqua" w:cs="Cambria"/>
          <w:bCs/>
          <w:color w:val="auto"/>
          <w:sz w:val="24"/>
          <w:szCs w:val="24"/>
        </w:rPr>
        <w:t xml:space="preserve"> Although IPN is present </w:t>
      </w:r>
      <w:r w:rsidR="00B83924" w:rsidRPr="00C30085">
        <w:rPr>
          <w:rFonts w:ascii="Book Antiqua" w:eastAsia="STXingkai" w:hAnsi="Book Antiqua" w:cs="Cambria"/>
          <w:bCs/>
          <w:color w:val="auto"/>
          <w:sz w:val="24"/>
          <w:szCs w:val="24"/>
        </w:rPr>
        <w:t>in a quarter of the population</w:t>
      </w:r>
      <w:r w:rsidR="0064109F" w:rsidRPr="00C30085">
        <w:rPr>
          <w:rFonts w:ascii="Book Antiqua" w:eastAsia="STXingkai" w:hAnsi="Book Antiqua" w:cs="Cambria"/>
          <w:bCs/>
          <w:color w:val="auto"/>
          <w:sz w:val="24"/>
          <w:szCs w:val="24"/>
        </w:rPr>
        <w:fldChar w:fldCharType="begin"/>
      </w:r>
      <w:r w:rsidR="00311C03" w:rsidRPr="00C30085">
        <w:rPr>
          <w:rFonts w:ascii="Book Antiqua" w:eastAsia="STXingkai" w:hAnsi="Book Antiqua" w:cs="Cambria"/>
          <w:bCs/>
          <w:color w:val="auto"/>
          <w:sz w:val="24"/>
          <w:szCs w:val="24"/>
        </w:rPr>
        <w:instrText xml:space="preserve"> ADDIN EN.CITE &lt;EndNote&gt;&lt;Cite&gt;&lt;Author&gt;Henschke&lt;/Author&gt;&lt;Year&gt;1999&lt;/Year&gt;&lt;RecNum&gt;446&lt;/RecNum&gt;&lt;DisplayText&gt;&lt;style face="superscript"&gt;[148]&lt;/style&gt;&lt;/DisplayText&gt;&lt;record&gt;&lt;rec-number&gt;446&lt;/rec-number&gt;&lt;foreign-keys&gt;&lt;key app="EN" db-id="wvxspzfe8szr2mewtdpv9arotaddzsrz2550" timestamp="1429960013"&gt;446&lt;/key&gt;&lt;/foreign-keys&gt;&lt;ref-type name="Journal Article"&gt;17&lt;/ref-type&gt;&lt;contributors&gt;&lt;authors&gt;&lt;author&gt;Henschke, C. I.&lt;/author&gt;&lt;author&gt;McCauley, D. I.&lt;/author&gt;&lt;author&gt;Yankelevitz, D. F.&lt;/author&gt;&lt;author&gt;Naidich, D. P.&lt;/author&gt;&lt;author&gt;McGuinness, G.&lt;/author&gt;&lt;author&gt;Miettinen, O. S.&lt;/author&gt;&lt;author&gt;Libby, D. M.&lt;/author&gt;&lt;author&gt;Pasmantier, M. W.&lt;/author&gt;&lt;author&gt;Koizumi, J.&lt;/author&gt;&lt;author&gt;Altorki, N. K.&lt;/author&gt;&lt;author&gt;Smith, J. P.&lt;/author&gt;&lt;/authors&gt;&lt;/contributors&gt;&lt;titles&gt;&lt;title&gt;Early Lung Cancer Action Project: overall design and findings from baseline screening&lt;/title&gt;&lt;secondary-title&gt;The Lancet&lt;/secondary-title&gt;&lt;/titles&gt;&lt;periodical&gt;&lt;full-title&gt;The Lancet&lt;/full-title&gt;&lt;/periodical&gt;&lt;pages&gt;99-105&lt;/pages&gt;&lt;volume&gt;354&lt;/volume&gt;&lt;number&gt;9173&lt;/number&gt;&lt;dates&gt;&lt;year&gt;1999&lt;/year&gt;&lt;/dates&gt;&lt;publisher&gt;Elsevier&lt;/publisher&gt;&lt;isbn&gt;01406736&lt;/isbn&gt;&lt;accession-num&gt;10408484&lt;/accession-num&gt;&lt;urls&gt;&lt;related-urls&gt;&lt;url&gt;http://www.ncbi.nlm.nih.gov/pubmed/10408484&lt;/url&gt;&lt;/related-urls&gt;&lt;/urls&gt;&lt;electronic-resource-num&gt;10.1016/s0140-6736(99)06093-6&lt;/electronic-resource-num&gt;&lt;/record&gt;&lt;/Cite&gt;&lt;/EndNote&gt;</w:instrText>
      </w:r>
      <w:r w:rsidR="0064109F" w:rsidRPr="00C30085">
        <w:rPr>
          <w:rFonts w:ascii="Book Antiqua" w:eastAsia="STXingkai" w:hAnsi="Book Antiqua" w:cs="Cambria"/>
          <w:bCs/>
          <w:color w:val="auto"/>
          <w:sz w:val="24"/>
          <w:szCs w:val="24"/>
        </w:rPr>
        <w:fldChar w:fldCharType="separate"/>
      </w:r>
      <w:r w:rsidR="00311C03" w:rsidRPr="00C30085">
        <w:rPr>
          <w:rFonts w:ascii="Book Antiqua" w:eastAsia="STXingkai" w:hAnsi="Book Antiqua" w:cs="Cambria"/>
          <w:bCs/>
          <w:noProof/>
          <w:color w:val="auto"/>
          <w:sz w:val="24"/>
          <w:szCs w:val="24"/>
          <w:vertAlign w:val="superscript"/>
        </w:rPr>
        <w:t>[</w:t>
      </w:r>
      <w:hyperlink w:anchor="_ENREF_148" w:tooltip="Henschke, 1999 #446" w:history="1">
        <w:r w:rsidR="005308B2" w:rsidRPr="00C30085">
          <w:rPr>
            <w:rFonts w:ascii="Book Antiqua" w:eastAsia="STXingkai" w:hAnsi="Book Antiqua" w:cs="Cambria"/>
            <w:bCs/>
            <w:noProof/>
            <w:color w:val="auto"/>
            <w:sz w:val="24"/>
            <w:szCs w:val="24"/>
            <w:vertAlign w:val="superscript"/>
          </w:rPr>
          <w:t>148</w:t>
        </w:r>
      </w:hyperlink>
      <w:r w:rsidR="00311C03" w:rsidRPr="00C30085">
        <w:rPr>
          <w:rFonts w:ascii="Book Antiqua" w:eastAsia="STXingkai" w:hAnsi="Book Antiqua" w:cs="Cambria"/>
          <w:bCs/>
          <w:noProof/>
          <w:color w:val="auto"/>
          <w:sz w:val="24"/>
          <w:szCs w:val="24"/>
          <w:vertAlign w:val="superscript"/>
        </w:rPr>
        <w:t>]</w:t>
      </w:r>
      <w:r w:rsidR="0064109F" w:rsidRPr="00C30085">
        <w:rPr>
          <w:rFonts w:ascii="Book Antiqua" w:eastAsia="STXingkai" w:hAnsi="Book Antiqua" w:cs="Cambria"/>
          <w:bCs/>
          <w:color w:val="auto"/>
          <w:sz w:val="24"/>
          <w:szCs w:val="24"/>
        </w:rPr>
        <w:fldChar w:fldCharType="end"/>
      </w:r>
      <w:r w:rsidR="00B83924" w:rsidRPr="00C30085">
        <w:rPr>
          <w:rFonts w:ascii="Book Antiqua" w:eastAsia="STXingkai" w:hAnsi="Book Antiqua" w:cs="Cambria"/>
          <w:bCs/>
          <w:color w:val="auto"/>
          <w:sz w:val="24"/>
          <w:szCs w:val="24"/>
        </w:rPr>
        <w:t>,</w:t>
      </w:r>
      <w:r w:rsidR="00D038B2" w:rsidRPr="00C30085">
        <w:rPr>
          <w:rFonts w:ascii="Book Antiqua" w:eastAsia="STXingkai" w:hAnsi="Book Antiqua" w:cs="Cambria"/>
          <w:bCs/>
          <w:color w:val="auto"/>
          <w:sz w:val="24"/>
          <w:szCs w:val="24"/>
        </w:rPr>
        <w:t xml:space="preserve"> the main concern is that it may also represent lung metastases, which would in turn </w:t>
      </w:r>
      <w:r w:rsidR="004E4151" w:rsidRPr="00C30085">
        <w:rPr>
          <w:rFonts w:ascii="Book Antiqua" w:eastAsia="STXingkai" w:hAnsi="Book Antiqua" w:cs="Cambria"/>
          <w:bCs/>
          <w:color w:val="auto"/>
          <w:sz w:val="24"/>
          <w:szCs w:val="24"/>
        </w:rPr>
        <w:t xml:space="preserve">might </w:t>
      </w:r>
      <w:r w:rsidR="00D038B2" w:rsidRPr="00C30085">
        <w:rPr>
          <w:rFonts w:ascii="Book Antiqua" w:eastAsia="STXingkai" w:hAnsi="Book Antiqua" w:cs="Cambria"/>
          <w:bCs/>
          <w:color w:val="auto"/>
          <w:sz w:val="24"/>
          <w:szCs w:val="24"/>
        </w:rPr>
        <w:t>alter the management plan.</w:t>
      </w:r>
      <w:r w:rsidR="00B83924" w:rsidRPr="00C30085">
        <w:rPr>
          <w:rFonts w:ascii="Book Antiqua" w:eastAsia="STXingkai" w:hAnsi="Book Antiqua" w:cs="Cambria"/>
          <w:b/>
          <w:color w:val="auto"/>
          <w:sz w:val="24"/>
          <w:szCs w:val="24"/>
        </w:rPr>
        <w:t xml:space="preserve"> </w:t>
      </w:r>
      <w:r w:rsidR="00D038B2" w:rsidRPr="00C30085">
        <w:rPr>
          <w:rFonts w:ascii="Book Antiqua" w:eastAsia="STXingkai" w:hAnsi="Book Antiqua" w:cs="Cambria"/>
          <w:bCs/>
          <w:color w:val="auto"/>
          <w:sz w:val="24"/>
          <w:szCs w:val="24"/>
        </w:rPr>
        <w:t xml:space="preserve">During workup of patients opted for resection of their </w:t>
      </w:r>
      <w:r w:rsidR="00B83924" w:rsidRPr="00C30085">
        <w:rPr>
          <w:rFonts w:ascii="Book Antiqua" w:eastAsia="STXingkai" w:hAnsi="Book Antiqua" w:cs="Cambria"/>
          <w:bCs/>
          <w:color w:val="auto"/>
          <w:sz w:val="24"/>
          <w:szCs w:val="24"/>
        </w:rPr>
        <w:t>CRLM, IPN are detected in 4</w:t>
      </w:r>
      <w:r w:rsidR="002564B6" w:rsidRPr="00C30085">
        <w:rPr>
          <w:rFonts w:ascii="Book Antiqua" w:eastAsia="STXingkai" w:hAnsi="Book Antiqua" w:cs="Cambria" w:hint="eastAsia"/>
          <w:bCs/>
          <w:color w:val="auto"/>
          <w:sz w:val="24"/>
          <w:szCs w:val="24"/>
          <w:lang w:eastAsia="zh-CN"/>
        </w:rPr>
        <w:t>%</w:t>
      </w:r>
      <w:r w:rsidR="00B83924" w:rsidRPr="00C30085">
        <w:rPr>
          <w:rFonts w:ascii="Book Antiqua" w:eastAsia="STXingkai" w:hAnsi="Book Antiqua" w:cs="Cambria"/>
          <w:bCs/>
          <w:color w:val="auto"/>
          <w:sz w:val="24"/>
          <w:szCs w:val="24"/>
        </w:rPr>
        <w:t>-43%</w:t>
      </w:r>
      <w:r w:rsidR="0064109F" w:rsidRPr="00C30085">
        <w:rPr>
          <w:rFonts w:ascii="Book Antiqua" w:eastAsia="STXingkai" w:hAnsi="Book Antiqua" w:cs="Cambria"/>
          <w:bCs/>
          <w:color w:val="auto"/>
          <w:sz w:val="24"/>
          <w:szCs w:val="24"/>
        </w:rPr>
        <w:fldChar w:fldCharType="begin">
          <w:fldData xml:space="preserve">PEVuZE5vdGU+PENpdGU+PEF1dGhvcj5NYWl0aGVsPC9BdXRob3I+PFllYXI+MjAxMDwvWWVhcj48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</w:fldData>
        </w:fldChar>
      </w:r>
      <w:r w:rsidR="00311C03" w:rsidRPr="00C30085">
        <w:rPr>
          <w:rFonts w:ascii="Book Antiqua" w:eastAsia="STXingkai" w:hAnsi="Book Antiqua" w:cs="Cambria"/>
          <w:bCs/>
          <w:color w:val="auto"/>
          <w:sz w:val="24"/>
          <w:szCs w:val="24"/>
        </w:rPr>
        <w:instrText xml:space="preserve"> ADDIN EN.CITE </w:instrText>
      </w:r>
      <w:r w:rsidR="00311C03" w:rsidRPr="00C30085">
        <w:rPr>
          <w:rFonts w:ascii="Book Antiqua" w:eastAsia="STXingkai" w:hAnsi="Book Antiqua" w:cs="Cambria"/>
          <w:bCs/>
          <w:color w:val="auto"/>
          <w:sz w:val="24"/>
          <w:szCs w:val="24"/>
        </w:rPr>
        <w:fldChar w:fldCharType="begin">
          <w:fldData xml:space="preserve">PEVuZE5vdGU+PENpdGU+PEF1dGhvcj5NYWl0aGVsPC9BdXRob3I+PFllYXI+MjAxMDwvWWVhcj48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</w:fldData>
        </w:fldChar>
      </w:r>
      <w:r w:rsidR="00311C03" w:rsidRPr="00C30085">
        <w:rPr>
          <w:rFonts w:ascii="Book Antiqua" w:eastAsia="STXingkai" w:hAnsi="Book Antiqua" w:cs="Cambria"/>
          <w:bCs/>
          <w:color w:val="auto"/>
          <w:sz w:val="24"/>
          <w:szCs w:val="24"/>
        </w:rPr>
        <w:instrText xml:space="preserve"> ADDIN EN.CITE.DATA </w:instrText>
      </w:r>
      <w:r w:rsidR="00311C03" w:rsidRPr="00C30085">
        <w:rPr>
          <w:rFonts w:ascii="Book Antiqua" w:eastAsia="STXingkai" w:hAnsi="Book Antiqua" w:cs="Cambria"/>
          <w:bCs/>
          <w:color w:val="auto"/>
          <w:sz w:val="24"/>
          <w:szCs w:val="24"/>
        </w:rPr>
      </w:r>
      <w:r w:rsidR="00311C03" w:rsidRPr="00C30085">
        <w:rPr>
          <w:rFonts w:ascii="Book Antiqua" w:eastAsia="STXingkai" w:hAnsi="Book Antiqua" w:cs="Cambria"/>
          <w:bCs/>
          <w:color w:val="auto"/>
          <w:sz w:val="24"/>
          <w:szCs w:val="24"/>
        </w:rPr>
        <w:fldChar w:fldCharType="end"/>
      </w:r>
      <w:r w:rsidR="0064109F" w:rsidRPr="00C30085">
        <w:rPr>
          <w:rFonts w:ascii="Book Antiqua" w:eastAsia="STXingkai" w:hAnsi="Book Antiqua" w:cs="Cambria"/>
          <w:bCs/>
          <w:color w:val="auto"/>
          <w:sz w:val="24"/>
          <w:szCs w:val="24"/>
        </w:rPr>
      </w:r>
      <w:r w:rsidR="0064109F" w:rsidRPr="00C30085">
        <w:rPr>
          <w:rFonts w:ascii="Book Antiqua" w:eastAsia="STXingkai" w:hAnsi="Book Antiqua" w:cs="Cambria"/>
          <w:bCs/>
          <w:color w:val="auto"/>
          <w:sz w:val="24"/>
          <w:szCs w:val="24"/>
        </w:rPr>
        <w:fldChar w:fldCharType="separate"/>
      </w:r>
      <w:r w:rsidR="00311C03" w:rsidRPr="00C30085">
        <w:rPr>
          <w:rFonts w:ascii="Book Antiqua" w:eastAsia="STXingkai" w:hAnsi="Book Antiqua" w:cs="Cambria"/>
          <w:bCs/>
          <w:noProof/>
          <w:color w:val="auto"/>
          <w:sz w:val="24"/>
          <w:szCs w:val="24"/>
          <w:vertAlign w:val="superscript"/>
        </w:rPr>
        <w:t>[</w:t>
      </w:r>
      <w:hyperlink w:anchor="_ENREF_149" w:tooltip="Maithel, 2010 #448" w:history="1">
        <w:r w:rsidR="005308B2" w:rsidRPr="00C30085">
          <w:rPr>
            <w:rFonts w:ascii="Book Antiqua" w:eastAsia="STXingkai" w:hAnsi="Book Antiqua" w:cs="Cambria"/>
            <w:bCs/>
            <w:noProof/>
            <w:color w:val="auto"/>
            <w:sz w:val="24"/>
            <w:szCs w:val="24"/>
            <w:vertAlign w:val="superscript"/>
          </w:rPr>
          <w:t>149-152</w:t>
        </w:r>
      </w:hyperlink>
      <w:r w:rsidR="00311C03" w:rsidRPr="00C30085">
        <w:rPr>
          <w:rFonts w:ascii="Book Antiqua" w:eastAsia="STXingkai" w:hAnsi="Book Antiqua" w:cs="Cambria"/>
          <w:bCs/>
          <w:noProof/>
          <w:color w:val="auto"/>
          <w:sz w:val="24"/>
          <w:szCs w:val="24"/>
          <w:vertAlign w:val="superscript"/>
        </w:rPr>
        <w:t>]</w:t>
      </w:r>
      <w:r w:rsidR="0064109F" w:rsidRPr="00C30085">
        <w:rPr>
          <w:rFonts w:ascii="Book Antiqua" w:eastAsia="STXingkai" w:hAnsi="Book Antiqua" w:cs="Cambria"/>
          <w:bCs/>
          <w:color w:val="auto"/>
          <w:sz w:val="24"/>
          <w:szCs w:val="24"/>
        </w:rPr>
        <w:fldChar w:fldCharType="end"/>
      </w:r>
      <w:r w:rsidR="00B83924" w:rsidRPr="00C30085">
        <w:rPr>
          <w:rFonts w:ascii="Book Antiqua" w:eastAsia="STXingkai" w:hAnsi="Book Antiqua" w:cs="Cambria"/>
          <w:bCs/>
          <w:color w:val="auto"/>
          <w:sz w:val="24"/>
          <w:szCs w:val="24"/>
        </w:rPr>
        <w:t>.</w:t>
      </w:r>
      <w:r w:rsidR="004E4151" w:rsidRPr="00C30085">
        <w:rPr>
          <w:rFonts w:ascii="Book Antiqua" w:eastAsia="STXingkai" w:hAnsi="Book Antiqua" w:cs="Cambria"/>
          <w:bCs/>
          <w:color w:val="auto"/>
          <w:sz w:val="24"/>
          <w:szCs w:val="24"/>
        </w:rPr>
        <w:t xml:space="preserve"> </w:t>
      </w:r>
      <w:r w:rsidR="00D038B2" w:rsidRPr="00C30085">
        <w:rPr>
          <w:rFonts w:ascii="Book Antiqua" w:eastAsia="STXingkai" w:hAnsi="Book Antiqua" w:cs="Cambria"/>
          <w:bCs/>
          <w:color w:val="auto"/>
          <w:sz w:val="24"/>
          <w:szCs w:val="24"/>
        </w:rPr>
        <w:t>Of these</w:t>
      </w:r>
      <w:r w:rsidR="004E4151" w:rsidRPr="00C30085">
        <w:rPr>
          <w:rFonts w:ascii="Book Antiqua" w:eastAsia="STXingkai" w:hAnsi="Book Antiqua" w:cs="Cambria"/>
          <w:bCs/>
          <w:color w:val="auto"/>
          <w:sz w:val="24"/>
          <w:szCs w:val="24"/>
        </w:rPr>
        <w:t>,</w:t>
      </w:r>
      <w:r w:rsidR="00D038B2" w:rsidRPr="00C30085">
        <w:rPr>
          <w:rFonts w:ascii="Book Antiqua" w:eastAsia="STXingkai" w:hAnsi="Book Antiqua" w:cs="Cambria"/>
          <w:bCs/>
          <w:color w:val="auto"/>
          <w:sz w:val="24"/>
          <w:szCs w:val="24"/>
        </w:rPr>
        <w:t xml:space="preserve"> 10</w:t>
      </w:r>
      <w:r w:rsidR="002564B6" w:rsidRPr="00C30085">
        <w:rPr>
          <w:rFonts w:ascii="Book Antiqua" w:eastAsia="STXingkai" w:hAnsi="Book Antiqua" w:cs="Cambria" w:hint="eastAsia"/>
          <w:bCs/>
          <w:color w:val="auto"/>
          <w:sz w:val="24"/>
          <w:szCs w:val="24"/>
          <w:lang w:eastAsia="zh-CN"/>
        </w:rPr>
        <w:t>%</w:t>
      </w:r>
      <w:r w:rsidR="00D038B2" w:rsidRPr="00C30085">
        <w:rPr>
          <w:rFonts w:ascii="Book Antiqua" w:eastAsia="STXingkai" w:hAnsi="Book Antiqua" w:cs="Cambria"/>
          <w:bCs/>
          <w:color w:val="auto"/>
          <w:sz w:val="24"/>
          <w:szCs w:val="24"/>
        </w:rPr>
        <w:t>-35% were</w:t>
      </w:r>
      <w:r w:rsidR="00A05B43" w:rsidRPr="00C30085">
        <w:rPr>
          <w:rFonts w:ascii="Book Antiqua" w:eastAsia="STXingkai" w:hAnsi="Book Antiqua" w:cs="Cambria"/>
          <w:bCs/>
          <w:color w:val="auto"/>
          <w:sz w:val="24"/>
          <w:szCs w:val="24"/>
        </w:rPr>
        <w:t xml:space="preserve"> </w:t>
      </w:r>
      <w:r w:rsidR="00D038B2" w:rsidRPr="00C30085">
        <w:rPr>
          <w:rFonts w:ascii="Book Antiqua" w:eastAsia="STXingkai" w:hAnsi="Book Antiqua" w:cs="Cambria"/>
          <w:bCs/>
          <w:color w:val="auto"/>
          <w:sz w:val="24"/>
          <w:szCs w:val="24"/>
        </w:rPr>
        <w:t xml:space="preserve">found to </w:t>
      </w:r>
      <w:r w:rsidR="00B83924" w:rsidRPr="00C30085">
        <w:rPr>
          <w:rFonts w:ascii="Book Antiqua" w:eastAsia="STXingkai" w:hAnsi="Book Antiqua" w:cs="Cambria"/>
          <w:bCs/>
          <w:color w:val="auto"/>
          <w:sz w:val="24"/>
          <w:szCs w:val="24"/>
        </w:rPr>
        <w:t>be lung metastases on follow up</w:t>
      </w:r>
      <w:r w:rsidR="00CE5D51" w:rsidRPr="00C30085">
        <w:rPr>
          <w:rFonts w:ascii="Book Antiqua" w:eastAsia="STXingkai" w:hAnsi="Book Antiqua" w:cs="Cambria"/>
          <w:bCs/>
          <w:color w:val="auto"/>
          <w:sz w:val="24"/>
          <w:szCs w:val="24"/>
        </w:rPr>
        <w:fldChar w:fldCharType="begin">
          <w:fldData xml:space="preserve">PEVuZE5vdGU+PENpdGU+PEF1dGhvcj5NYWl0aGVsPC9BdXRob3I+PFllYXI+MjAxMDwvWWVhcj48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</w:fldData>
        </w:fldChar>
      </w:r>
      <w:r w:rsidR="00311C03" w:rsidRPr="00C30085">
        <w:rPr>
          <w:rFonts w:ascii="Book Antiqua" w:eastAsia="STXingkai" w:hAnsi="Book Antiqua" w:cs="Cambria"/>
          <w:bCs/>
          <w:color w:val="auto"/>
          <w:sz w:val="24"/>
          <w:szCs w:val="24"/>
        </w:rPr>
        <w:instrText xml:space="preserve"> ADDIN EN.CITE </w:instrText>
      </w:r>
      <w:r w:rsidR="00311C03" w:rsidRPr="00C30085">
        <w:rPr>
          <w:rFonts w:ascii="Book Antiqua" w:eastAsia="STXingkai" w:hAnsi="Book Antiqua" w:cs="Cambria"/>
          <w:bCs/>
          <w:color w:val="auto"/>
          <w:sz w:val="24"/>
          <w:szCs w:val="24"/>
        </w:rPr>
        <w:fldChar w:fldCharType="begin">
          <w:fldData xml:space="preserve">PEVuZE5vdGU+PENpdGU+PEF1dGhvcj5NYWl0aGVsPC9BdXRob3I+PFllYXI+MjAxMDwvWWVhcj48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</w:fldData>
        </w:fldChar>
      </w:r>
      <w:r w:rsidR="00311C03" w:rsidRPr="00C30085">
        <w:rPr>
          <w:rFonts w:ascii="Book Antiqua" w:eastAsia="STXingkai" w:hAnsi="Book Antiqua" w:cs="Cambria"/>
          <w:bCs/>
          <w:color w:val="auto"/>
          <w:sz w:val="24"/>
          <w:szCs w:val="24"/>
        </w:rPr>
        <w:instrText xml:space="preserve"> ADDIN EN.CITE.DATA </w:instrText>
      </w:r>
      <w:r w:rsidR="00311C03" w:rsidRPr="00C30085">
        <w:rPr>
          <w:rFonts w:ascii="Book Antiqua" w:eastAsia="STXingkai" w:hAnsi="Book Antiqua" w:cs="Cambria"/>
          <w:bCs/>
          <w:color w:val="auto"/>
          <w:sz w:val="24"/>
          <w:szCs w:val="24"/>
        </w:rPr>
      </w:r>
      <w:r w:rsidR="00311C03" w:rsidRPr="00C30085">
        <w:rPr>
          <w:rFonts w:ascii="Book Antiqua" w:eastAsia="STXingkai" w:hAnsi="Book Antiqua" w:cs="Cambria"/>
          <w:bCs/>
          <w:color w:val="auto"/>
          <w:sz w:val="24"/>
          <w:szCs w:val="24"/>
        </w:rPr>
        <w:fldChar w:fldCharType="end"/>
      </w:r>
      <w:r w:rsidR="00CE5D51" w:rsidRPr="00C30085">
        <w:rPr>
          <w:rFonts w:ascii="Book Antiqua" w:eastAsia="STXingkai" w:hAnsi="Book Antiqua" w:cs="Cambria"/>
          <w:bCs/>
          <w:color w:val="auto"/>
          <w:sz w:val="24"/>
          <w:szCs w:val="24"/>
        </w:rPr>
      </w:r>
      <w:r w:rsidR="00CE5D51" w:rsidRPr="00C30085">
        <w:rPr>
          <w:rFonts w:ascii="Book Antiqua" w:eastAsia="STXingkai" w:hAnsi="Book Antiqua" w:cs="Cambria"/>
          <w:bCs/>
          <w:color w:val="auto"/>
          <w:sz w:val="24"/>
          <w:szCs w:val="24"/>
        </w:rPr>
        <w:fldChar w:fldCharType="separate"/>
      </w:r>
      <w:r w:rsidR="00311C03" w:rsidRPr="00C30085">
        <w:rPr>
          <w:rFonts w:ascii="Book Antiqua" w:eastAsia="STXingkai" w:hAnsi="Book Antiqua" w:cs="Cambria"/>
          <w:bCs/>
          <w:noProof/>
          <w:color w:val="auto"/>
          <w:sz w:val="24"/>
          <w:szCs w:val="24"/>
          <w:vertAlign w:val="superscript"/>
        </w:rPr>
        <w:t>[</w:t>
      </w:r>
      <w:hyperlink w:anchor="_ENREF_149" w:tooltip="Maithel, 2010 #448" w:history="1">
        <w:r w:rsidR="005308B2" w:rsidRPr="00C30085">
          <w:rPr>
            <w:rFonts w:ascii="Book Antiqua" w:eastAsia="STXingkai" w:hAnsi="Book Antiqua" w:cs="Cambria"/>
            <w:bCs/>
            <w:noProof/>
            <w:color w:val="auto"/>
            <w:sz w:val="24"/>
            <w:szCs w:val="24"/>
            <w:vertAlign w:val="superscript"/>
          </w:rPr>
          <w:t>149</w:t>
        </w:r>
      </w:hyperlink>
      <w:r w:rsidR="002564B6" w:rsidRPr="00C30085">
        <w:rPr>
          <w:rFonts w:ascii="Book Antiqua" w:eastAsia="STXingkai" w:hAnsi="Book Antiqua" w:cs="Cambria"/>
          <w:bCs/>
          <w:noProof/>
          <w:color w:val="auto"/>
          <w:sz w:val="24"/>
          <w:szCs w:val="24"/>
          <w:vertAlign w:val="superscript"/>
        </w:rPr>
        <w:t>,</w:t>
      </w:r>
      <w:hyperlink w:anchor="_ENREF_150" w:tooltip="Quyn, 2012 #449" w:history="1">
        <w:r w:rsidR="005308B2" w:rsidRPr="00C30085">
          <w:rPr>
            <w:rFonts w:ascii="Book Antiqua" w:eastAsia="STXingkai" w:hAnsi="Book Antiqua" w:cs="Cambria"/>
            <w:bCs/>
            <w:noProof/>
            <w:color w:val="auto"/>
            <w:sz w:val="24"/>
            <w:szCs w:val="24"/>
            <w:vertAlign w:val="superscript"/>
          </w:rPr>
          <w:t>150</w:t>
        </w:r>
      </w:hyperlink>
      <w:r w:rsidR="00311C03" w:rsidRPr="00C30085">
        <w:rPr>
          <w:rFonts w:ascii="Book Antiqua" w:eastAsia="STXingkai" w:hAnsi="Book Antiqua" w:cs="Cambria"/>
          <w:bCs/>
          <w:noProof/>
          <w:color w:val="auto"/>
          <w:sz w:val="24"/>
          <w:szCs w:val="24"/>
          <w:vertAlign w:val="superscript"/>
        </w:rPr>
        <w:t>]</w:t>
      </w:r>
      <w:r w:rsidR="00CE5D51" w:rsidRPr="00C30085">
        <w:rPr>
          <w:rFonts w:ascii="Book Antiqua" w:eastAsia="STXingkai" w:hAnsi="Book Antiqua" w:cs="Cambria"/>
          <w:bCs/>
          <w:color w:val="auto"/>
          <w:sz w:val="24"/>
          <w:szCs w:val="24"/>
        </w:rPr>
        <w:fldChar w:fldCharType="end"/>
      </w:r>
      <w:r w:rsidR="00B83924" w:rsidRPr="00C30085">
        <w:rPr>
          <w:rFonts w:ascii="Book Antiqua" w:eastAsia="STXingkai" w:hAnsi="Book Antiqua" w:cs="Cambria"/>
          <w:bCs/>
          <w:color w:val="auto"/>
          <w:sz w:val="24"/>
          <w:szCs w:val="24"/>
        </w:rPr>
        <w:t>.</w:t>
      </w:r>
      <w:r w:rsidR="00D038B2" w:rsidRPr="00C30085">
        <w:rPr>
          <w:rFonts w:ascii="Book Antiqua" w:eastAsia="STXingkai" w:hAnsi="Book Antiqua" w:cs="Cambria"/>
          <w:bCs/>
          <w:color w:val="auto"/>
          <w:sz w:val="24"/>
          <w:szCs w:val="24"/>
        </w:rPr>
        <w:t xml:space="preserve"> Downs-Canner </w:t>
      </w:r>
      <w:r w:rsidR="00FF5D98" w:rsidRPr="00C30085">
        <w:rPr>
          <w:rFonts w:ascii="Book Antiqua" w:eastAsia="STXingkai" w:hAnsi="Book Antiqua" w:cs="Cambria"/>
          <w:bCs/>
          <w:i/>
          <w:color w:val="auto"/>
          <w:sz w:val="24"/>
          <w:szCs w:val="24"/>
        </w:rPr>
        <w:t>et al</w:t>
      </w:r>
      <w:r w:rsidR="0064109F" w:rsidRPr="00C30085">
        <w:rPr>
          <w:rFonts w:ascii="Book Antiqua" w:eastAsia="STXingkai" w:hAnsi="Book Antiqua" w:cs="Cambria"/>
          <w:bCs/>
          <w:color w:val="auto"/>
          <w:sz w:val="24"/>
          <w:szCs w:val="24"/>
        </w:rPr>
        <w:fldChar w:fldCharType="begin"/>
      </w:r>
      <w:r w:rsidR="00311C03" w:rsidRPr="00C30085">
        <w:rPr>
          <w:rFonts w:ascii="Book Antiqua" w:eastAsia="STXingkai" w:hAnsi="Book Antiqua" w:cs="Cambria"/>
          <w:bCs/>
          <w:color w:val="auto"/>
          <w:sz w:val="24"/>
          <w:szCs w:val="24"/>
        </w:rPr>
        <w:instrText xml:space="preserve"> ADDIN EN.CITE &lt;EndNote&gt;&lt;Cite&gt;&lt;Author&gt;Downs-Canner&lt;/Author&gt;&lt;Year&gt;2012&lt;/Year&gt;&lt;RecNum&gt;452&lt;/RecNum&gt;&lt;DisplayText&gt;&lt;style face="superscript"&gt;[153]&lt;/style&gt;&lt;/DisplayText&gt;&lt;record&gt;&lt;rec-number&gt;452&lt;/rec-number&gt;&lt;foreign-keys&gt;&lt;key app="EN" db-id="wvxspzfe8szr2mewtdpv9arotaddzsrz2550" timestamp="1429961635"&gt;452&lt;/key&gt;&lt;/foreign-keys&gt;&lt;ref-type name="Journal Article"&gt;17&lt;/ref-type&gt;&lt;contributors&gt;&lt;authors&gt;&lt;author&gt;Downs-Canner, S.&lt;/author&gt;&lt;author&gt;Bahar, R.&lt;/author&gt;&lt;author&gt;Reddy, S. K.&lt;/author&gt;&lt;author&gt;Cardinal, J. S.&lt;/author&gt;&lt;author&gt;Marsh, J. W.&lt;/author&gt;&lt;author&gt;Geller, D. A.&lt;/author&gt;&lt;author&gt;Tsung, A.&lt;/author&gt;&lt;/authors&gt;&lt;/contributors&gt;&lt;auth-address&gt;Division of Hepatobiliary and Pancreatic Surgery, UPMC Liver Cancer Center, Montefiore Hospital, University of Pittsburgh Medical Center, Pittsburgh, PA 15213, USA.&lt;/auth-address&gt;&lt;titles&gt;&lt;title&gt;Indeterminate pulmonary nodules represent lung metastases in a significant portion of patients undergoing liver resection for malignancy&lt;/title&gt;&lt;secondary-title&gt;J Gastrointest Surg&lt;/secondary-title&gt;&lt;/titles&gt;&lt;periodical&gt;&lt;full-title&gt;J Gastrointest Surg&lt;/full-title&gt;&lt;/periodical&gt;&lt;pages&gt;2256-9&lt;/pages&gt;&lt;volume&gt;16&lt;/volume&gt;&lt;number&gt;12&lt;/number&gt;&lt;keywords&gt;&lt;keyword&gt;Aged&lt;/keyword&gt;&lt;keyword&gt;Female&lt;/keyword&gt;&lt;keyword&gt;Hepatectomy&lt;/keyword&gt;&lt;keyword&gt;Humans&lt;/keyword&gt;&lt;keyword&gt;Liver Neoplasms/*pathology/*surgery&lt;/keyword&gt;&lt;keyword&gt;Lung Neoplasms/epidemiology/*secondary&lt;/keyword&gt;&lt;keyword&gt;Male&lt;/keyword&gt;&lt;keyword&gt;Middle Aged&lt;/keyword&gt;&lt;keyword&gt;Retrospective Studies&lt;/keyword&gt;&lt;/keywords&gt;&lt;dates&gt;&lt;year&gt;2012&lt;/year&gt;&lt;pub-dates&gt;&lt;date&gt;Dec&lt;/date&gt;&lt;/pub-dates&gt;&lt;/dates&gt;&lt;publisher&gt;Springer&lt;/publisher&gt;&lt;isbn&gt;1873-4626 (Electronic)&amp;#xD;1091-255X (Linking)&lt;/isbn&gt;&lt;accession-num&gt;23086449&lt;/accession-num&gt;&lt;urls&gt;&lt;related-urls&gt;&lt;url&gt;http://www.ncbi.nlm.nih.gov/pubmed/23086449&lt;/url&gt;&lt;/related-urls&gt;&lt;/urls&gt;&lt;electronic-resource-num&gt;10.1007/s11605-012-2051-y&lt;/electronic-resource-num&gt;&lt;/record&gt;&lt;/Cite&gt;&lt;/EndNote&gt;</w:instrText>
      </w:r>
      <w:r w:rsidR="0064109F" w:rsidRPr="00C30085">
        <w:rPr>
          <w:rFonts w:ascii="Book Antiqua" w:eastAsia="STXingkai" w:hAnsi="Book Antiqua" w:cs="Cambria"/>
          <w:bCs/>
          <w:color w:val="auto"/>
          <w:sz w:val="24"/>
          <w:szCs w:val="24"/>
        </w:rPr>
        <w:fldChar w:fldCharType="separate"/>
      </w:r>
      <w:r w:rsidR="00311C03" w:rsidRPr="00C30085">
        <w:rPr>
          <w:rFonts w:ascii="Book Antiqua" w:eastAsia="STXingkai" w:hAnsi="Book Antiqua" w:cs="Cambria"/>
          <w:bCs/>
          <w:noProof/>
          <w:color w:val="auto"/>
          <w:sz w:val="24"/>
          <w:szCs w:val="24"/>
          <w:vertAlign w:val="superscript"/>
        </w:rPr>
        <w:t>[</w:t>
      </w:r>
      <w:hyperlink w:anchor="_ENREF_153" w:tooltip="Downs-Canner, 2012 #452" w:history="1">
        <w:r w:rsidR="005308B2" w:rsidRPr="00C30085">
          <w:rPr>
            <w:rFonts w:ascii="Book Antiqua" w:eastAsia="STXingkai" w:hAnsi="Book Antiqua" w:cs="Cambria"/>
            <w:bCs/>
            <w:noProof/>
            <w:color w:val="auto"/>
            <w:sz w:val="24"/>
            <w:szCs w:val="24"/>
            <w:vertAlign w:val="superscript"/>
          </w:rPr>
          <w:t>153</w:t>
        </w:r>
      </w:hyperlink>
      <w:r w:rsidR="00311C03" w:rsidRPr="00C30085">
        <w:rPr>
          <w:rFonts w:ascii="Book Antiqua" w:eastAsia="STXingkai" w:hAnsi="Book Antiqua" w:cs="Cambria"/>
          <w:bCs/>
          <w:noProof/>
          <w:color w:val="auto"/>
          <w:sz w:val="24"/>
          <w:szCs w:val="24"/>
          <w:vertAlign w:val="superscript"/>
        </w:rPr>
        <w:t>]</w:t>
      </w:r>
      <w:r w:rsidR="0064109F" w:rsidRPr="00C30085">
        <w:rPr>
          <w:rFonts w:ascii="Book Antiqua" w:eastAsia="STXingkai" w:hAnsi="Book Antiqua" w:cs="Cambria"/>
          <w:bCs/>
          <w:color w:val="auto"/>
          <w:sz w:val="24"/>
          <w:szCs w:val="24"/>
        </w:rPr>
        <w:fldChar w:fldCharType="end"/>
      </w:r>
      <w:r w:rsidR="00D038B2" w:rsidRPr="00C30085">
        <w:rPr>
          <w:rFonts w:ascii="Book Antiqua" w:eastAsia="STXingkai" w:hAnsi="Book Antiqua" w:cs="Cambria"/>
          <w:bCs/>
          <w:color w:val="auto"/>
          <w:sz w:val="24"/>
          <w:szCs w:val="24"/>
        </w:rPr>
        <w:t xml:space="preserve"> concluded that IPN in the setting of CRLM was more likely to represent metastases than in the setting of primary hepatobiliary or other cancers. This however should not preclude patients from resection of CRLM, as survival post liver resection does not seem to be effected by the presence IPN (regardless of what they turn out to be)</w:t>
      </w:r>
      <w:r w:rsidR="004E4151" w:rsidRPr="00C30085">
        <w:rPr>
          <w:rFonts w:ascii="Book Antiqua" w:eastAsia="STXingkai" w:hAnsi="Book Antiqua" w:cs="Cambria"/>
          <w:bCs/>
          <w:color w:val="auto"/>
          <w:sz w:val="24"/>
          <w:szCs w:val="24"/>
        </w:rPr>
        <w:t xml:space="preserve">, but does </w:t>
      </w:r>
      <w:r w:rsidR="00B83924" w:rsidRPr="00C30085">
        <w:rPr>
          <w:rFonts w:ascii="Book Antiqua" w:eastAsia="STXingkai" w:hAnsi="Book Antiqua" w:cs="Cambria"/>
          <w:bCs/>
          <w:color w:val="auto"/>
          <w:sz w:val="24"/>
          <w:szCs w:val="24"/>
        </w:rPr>
        <w:t>warrant intensive surveillance</w:t>
      </w:r>
      <w:r w:rsidR="0064109F" w:rsidRPr="00C30085">
        <w:rPr>
          <w:rFonts w:ascii="Book Antiqua" w:eastAsia="STXingkai" w:hAnsi="Book Antiqua" w:cs="Cambria"/>
          <w:bCs/>
          <w:color w:val="auto"/>
          <w:sz w:val="24"/>
          <w:szCs w:val="24"/>
        </w:rPr>
        <w:fldChar w:fldCharType="begin">
          <w:fldData xml:space="preserve">PEVuZE5vdGU+PENpdGU+PEF1dGhvcj5Hb21lejwvQXV0aG9yPjxZZWFyPjIwMTI8L1llYXI+PFJl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==
</w:fldData>
        </w:fldChar>
      </w:r>
      <w:r w:rsidR="00311C03" w:rsidRPr="00C30085">
        <w:rPr>
          <w:rFonts w:ascii="Book Antiqua" w:eastAsia="STXingkai" w:hAnsi="Book Antiqua" w:cs="Cambria"/>
          <w:bCs/>
          <w:color w:val="auto"/>
          <w:sz w:val="24"/>
          <w:szCs w:val="24"/>
        </w:rPr>
        <w:instrText xml:space="preserve"> ADDIN EN.CITE </w:instrText>
      </w:r>
      <w:r w:rsidR="00311C03" w:rsidRPr="00C30085">
        <w:rPr>
          <w:rFonts w:ascii="Book Antiqua" w:eastAsia="STXingkai" w:hAnsi="Book Antiqua" w:cs="Cambria"/>
          <w:bCs/>
          <w:color w:val="auto"/>
          <w:sz w:val="24"/>
          <w:szCs w:val="24"/>
        </w:rPr>
        <w:fldChar w:fldCharType="begin">
          <w:fldData xml:space="preserve">PEVuZE5vdGU+PENpdGU+PEF1dGhvcj5Hb21lejwvQXV0aG9yPjxZZWFyPjIwMTI8L1llYXI+PFJl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==
</w:fldData>
        </w:fldChar>
      </w:r>
      <w:r w:rsidR="00311C03" w:rsidRPr="00C30085">
        <w:rPr>
          <w:rFonts w:ascii="Book Antiqua" w:eastAsia="STXingkai" w:hAnsi="Book Antiqua" w:cs="Cambria"/>
          <w:bCs/>
          <w:color w:val="auto"/>
          <w:sz w:val="24"/>
          <w:szCs w:val="24"/>
        </w:rPr>
        <w:instrText xml:space="preserve"> ADDIN EN.CITE.DATA </w:instrText>
      </w:r>
      <w:r w:rsidR="00311C03" w:rsidRPr="00C30085">
        <w:rPr>
          <w:rFonts w:ascii="Book Antiqua" w:eastAsia="STXingkai" w:hAnsi="Book Antiqua" w:cs="Cambria"/>
          <w:bCs/>
          <w:color w:val="auto"/>
          <w:sz w:val="24"/>
          <w:szCs w:val="24"/>
        </w:rPr>
      </w:r>
      <w:r w:rsidR="00311C03" w:rsidRPr="00C30085">
        <w:rPr>
          <w:rFonts w:ascii="Book Antiqua" w:eastAsia="STXingkai" w:hAnsi="Book Antiqua" w:cs="Cambria"/>
          <w:bCs/>
          <w:color w:val="auto"/>
          <w:sz w:val="24"/>
          <w:szCs w:val="24"/>
        </w:rPr>
        <w:fldChar w:fldCharType="end"/>
      </w:r>
      <w:r w:rsidR="0064109F" w:rsidRPr="00C30085">
        <w:rPr>
          <w:rFonts w:ascii="Book Antiqua" w:eastAsia="STXingkai" w:hAnsi="Book Antiqua" w:cs="Cambria"/>
          <w:bCs/>
          <w:color w:val="auto"/>
          <w:sz w:val="24"/>
          <w:szCs w:val="24"/>
        </w:rPr>
      </w:r>
      <w:r w:rsidR="0064109F" w:rsidRPr="00C30085">
        <w:rPr>
          <w:rFonts w:ascii="Book Antiqua" w:eastAsia="STXingkai" w:hAnsi="Book Antiqua" w:cs="Cambria"/>
          <w:bCs/>
          <w:color w:val="auto"/>
          <w:sz w:val="24"/>
          <w:szCs w:val="24"/>
        </w:rPr>
        <w:fldChar w:fldCharType="separate"/>
      </w:r>
      <w:r w:rsidR="00311C03" w:rsidRPr="00C30085">
        <w:rPr>
          <w:rFonts w:ascii="Book Antiqua" w:eastAsia="STXingkai" w:hAnsi="Book Antiqua" w:cs="Cambria"/>
          <w:bCs/>
          <w:noProof/>
          <w:color w:val="auto"/>
          <w:sz w:val="24"/>
          <w:szCs w:val="24"/>
          <w:vertAlign w:val="superscript"/>
        </w:rPr>
        <w:t>[</w:t>
      </w:r>
      <w:hyperlink w:anchor="_ENREF_154" w:tooltip="Gomez, 2012 #447" w:history="1">
        <w:r w:rsidR="005308B2" w:rsidRPr="00C30085">
          <w:rPr>
            <w:rFonts w:ascii="Book Antiqua" w:eastAsia="STXingkai" w:hAnsi="Book Antiqua" w:cs="Cambria"/>
            <w:bCs/>
            <w:noProof/>
            <w:color w:val="auto"/>
            <w:sz w:val="24"/>
            <w:szCs w:val="24"/>
            <w:vertAlign w:val="superscript"/>
          </w:rPr>
          <w:t>154</w:t>
        </w:r>
      </w:hyperlink>
      <w:r w:rsidR="00311C03" w:rsidRPr="00C30085">
        <w:rPr>
          <w:rFonts w:ascii="Book Antiqua" w:eastAsia="STXingkai" w:hAnsi="Book Antiqua" w:cs="Cambria"/>
          <w:bCs/>
          <w:noProof/>
          <w:color w:val="auto"/>
          <w:sz w:val="24"/>
          <w:szCs w:val="24"/>
          <w:vertAlign w:val="superscript"/>
        </w:rPr>
        <w:t>]</w:t>
      </w:r>
      <w:r w:rsidR="0064109F" w:rsidRPr="00C30085">
        <w:rPr>
          <w:rFonts w:ascii="Book Antiqua" w:eastAsia="STXingkai" w:hAnsi="Book Antiqua" w:cs="Cambria"/>
          <w:bCs/>
          <w:color w:val="auto"/>
          <w:sz w:val="24"/>
          <w:szCs w:val="24"/>
        </w:rPr>
        <w:fldChar w:fldCharType="end"/>
      </w:r>
      <w:r w:rsidR="00B83924" w:rsidRPr="00C30085">
        <w:rPr>
          <w:rFonts w:ascii="Book Antiqua" w:eastAsia="STXingkai" w:hAnsi="Book Antiqua" w:cs="Cambria"/>
          <w:bCs/>
          <w:color w:val="auto"/>
          <w:sz w:val="24"/>
          <w:szCs w:val="24"/>
        </w:rPr>
        <w:t>.</w:t>
      </w:r>
    </w:p>
    <w:p w14:paraId="74DA12E1" w14:textId="4EE0A4FB" w:rsidR="007523C5" w:rsidRPr="00C30085" w:rsidRDefault="004A2FCD" w:rsidP="002564B6">
      <w:pPr>
        <w:pStyle w:val="Body"/>
        <w:adjustRightInd w:val="0"/>
        <w:snapToGrid w:val="0"/>
        <w:spacing w:after="0" w:line="360" w:lineRule="auto"/>
        <w:ind w:firstLineChars="100" w:firstLine="240"/>
        <w:jc w:val="both"/>
        <w:rPr>
          <w:rFonts w:ascii="Book Antiqua" w:eastAsia="STXingkai" w:hAnsi="Book Antiqua" w:cs="Cambria"/>
          <w:b/>
          <w:color w:val="auto"/>
          <w:sz w:val="24"/>
          <w:szCs w:val="24"/>
        </w:rPr>
      </w:pPr>
      <w:r w:rsidRPr="00C30085">
        <w:rPr>
          <w:rFonts w:ascii="Book Antiqua" w:eastAsia="STXingkai" w:hAnsi="Book Antiqua" w:cs="Cambria"/>
          <w:bCs/>
          <w:color w:val="auto"/>
          <w:sz w:val="24"/>
          <w:szCs w:val="24"/>
        </w:rPr>
        <w:t>On the other hand, m</w:t>
      </w:r>
      <w:r w:rsidR="007523C5" w:rsidRPr="00C30085">
        <w:rPr>
          <w:rFonts w:ascii="Book Antiqua" w:eastAsia="STXingkai" w:hAnsi="Book Antiqua" w:cs="Cambria"/>
          <w:bCs/>
          <w:color w:val="auto"/>
          <w:sz w:val="24"/>
          <w:szCs w:val="24"/>
        </w:rPr>
        <w:t>ediastinal</w:t>
      </w:r>
      <w:r w:rsidR="007523C5" w:rsidRPr="00C30085">
        <w:rPr>
          <w:rFonts w:ascii="Book Antiqua" w:eastAsia="STXingkai" w:hAnsi="Book Antiqua" w:cs="Cambria"/>
          <w:color w:val="auto"/>
          <w:sz w:val="24"/>
          <w:szCs w:val="24"/>
        </w:rPr>
        <w:t xml:space="preserve"> lymph node involvement is a con</w:t>
      </w:r>
      <w:r w:rsidR="00B83924" w:rsidRPr="00C30085">
        <w:rPr>
          <w:rFonts w:ascii="Book Antiqua" w:eastAsia="STXingkai" w:hAnsi="Book Antiqua" w:cs="Cambria"/>
          <w:color w:val="auto"/>
          <w:sz w:val="24"/>
          <w:szCs w:val="24"/>
        </w:rPr>
        <w:t>sistent poor prognostic factor</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Welter&lt;/Author&gt;&lt;Year&gt;2007&lt;/Year&gt;&lt;RecNum&gt;223&lt;/RecNum&gt;&lt;DisplayText&gt;&lt;style face="superscript"&gt;[155]&lt;/style&gt;&lt;/DisplayText&gt;&lt;record&gt;&lt;rec-number&gt;223&lt;/rec-number&gt;&lt;foreign-keys&gt;&lt;key app="EN" db-id="wvxspzfe8szr2mewtdpv9arotaddzsrz2550" timestamp="1425238318"&gt;223&lt;/key&gt;&lt;/foreign-keys&gt;&lt;ref-type name="Journal Article"&gt;17&lt;/ref-type&gt;&lt;contributors&gt;&lt;authors&gt;&lt;author&gt;Welter, S.&lt;/author&gt;&lt;author&gt;Jacobs, J.&lt;/author&gt;&lt;author&gt;Krbek, T.&lt;/author&gt;&lt;author&gt;Poettgen, C.&lt;/author&gt;&lt;author&gt;Stamatis, G.&lt;/author&gt;&lt;/authors&gt;&lt;/contributors&gt;&lt;auth-address&gt;Department of Thoracic Surgery, Ruhrlandklinik Essen, Tuschener Weg 40, 45239 Essen, Germany.&lt;/auth-address&gt;&lt;titles&gt;&lt;title&gt;Prognostic impact of lymph node involvement in pulmonary metastases from colorectal cancer&lt;/title&gt;&lt;secondary-title&gt;Eur J Cardiothorac Surg&lt;/secondary-title&gt;&lt;/titles&gt;&lt;periodical&gt;&lt;full-title&gt;Eur J Cardiothorac Surg&lt;/full-title&gt;&lt;/periodical&gt;&lt;pages&gt;167-72&lt;/pages&gt;&lt;volume&gt;31&lt;/volume&gt;&lt;number&gt;2&lt;/number&gt;&lt;keywords&gt;&lt;keyword&gt;Adult&lt;/keyword&gt;&lt;keyword&gt;Aged&lt;/keyword&gt;&lt;keyword&gt;Aged, 80 and over&lt;/keyword&gt;&lt;keyword&gt;Colorectal Neoplasms/*pathology&lt;/keyword&gt;&lt;keyword&gt;Epidemiologic Methods&lt;/keyword&gt;&lt;keyword&gt;Female&lt;/keyword&gt;&lt;keyword&gt;Humans&lt;/keyword&gt;&lt;keyword&gt;Lung Neoplasms/*secondary/surgery&lt;/keyword&gt;&lt;keyword&gt;Lymph Node Excision&lt;/keyword&gt;&lt;keyword&gt;Lymphatic Metastasis&lt;/keyword&gt;&lt;keyword&gt;Male&lt;/keyword&gt;&lt;keyword&gt;Mediastinum&lt;/keyword&gt;&lt;keyword&gt;Middle Aged&lt;/keyword&gt;&lt;keyword&gt;Neoplasm Staging&lt;/keyword&gt;&lt;keyword&gt;Pneumonectomy&lt;/keyword&gt;&lt;keyword&gt;Prognosis&lt;/keyword&gt;&lt;/keywords&gt;&lt;dates&gt;&lt;year&gt;2007&lt;/year&gt;&lt;pub-dates&gt;&lt;date&gt;Feb&lt;/date&gt;&lt;/pub-dates&gt;&lt;/dates&gt;&lt;isbn&gt;1010-7940 (Print)&amp;#xD;1010-7940 (Linking)&lt;/isbn&gt;&lt;accession-num&gt;17150367&lt;/accession-num&gt;&lt;label&gt;eng&lt;/label&gt;&lt;urls&gt;&lt;related-urls&gt;&lt;url&gt;http://www.ncbi.nlm.nih.gov/pubmed/17150367&lt;/url&gt;&lt;/related-urls&gt;&lt;/urls&gt;&lt;electronic-resource-num&gt;10.1016/j.ejcts.2006.11.004&lt;/electronic-resource-num&gt;&lt;remote-database-name&gt;PubMed&lt;/remote-database-name&gt;&lt;remote-database-provider&gt;Pubmed2Endnote by Riadh Hammami&lt;/remote-database-provider&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55" w:tooltip="Welter, 2007 #223" w:history="1">
        <w:r w:rsidR="005308B2" w:rsidRPr="00C30085">
          <w:rPr>
            <w:rFonts w:ascii="Book Antiqua" w:eastAsia="STXingkai" w:hAnsi="Book Antiqua" w:cs="Cambria"/>
            <w:noProof/>
            <w:color w:val="auto"/>
            <w:sz w:val="24"/>
            <w:szCs w:val="24"/>
            <w:vertAlign w:val="superscript"/>
          </w:rPr>
          <w:t>15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In one study comparing intrathoracic and mediastinal lymph node involvement of CRC metastasis in resected patients, a median survival of 34.7 </w:t>
      </w:r>
      <w:r w:rsidR="002564B6" w:rsidRPr="00C30085">
        <w:rPr>
          <w:rFonts w:ascii="Book Antiqua" w:eastAsia="STXingkai" w:hAnsi="Book Antiqua" w:cs="Cambria" w:hint="eastAsia"/>
          <w:color w:val="auto"/>
          <w:sz w:val="24"/>
          <w:szCs w:val="24"/>
          <w:lang w:eastAsia="zh-CN"/>
        </w:rPr>
        <w:t>mo</w:t>
      </w:r>
      <w:r w:rsidR="007523C5" w:rsidRPr="00C30085">
        <w:rPr>
          <w:rFonts w:ascii="Book Antiqua" w:eastAsia="STXingkai" w:hAnsi="Book Antiqua" w:cs="Cambria"/>
          <w:color w:val="auto"/>
          <w:sz w:val="24"/>
          <w:szCs w:val="24"/>
        </w:rPr>
        <w:t xml:space="preserve"> was reported in the former, while zero patients achieved a 5-year survival in the latter group</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Welter&lt;/Author&gt;&lt;Year&gt;2007&lt;/Year&gt;&lt;RecNum&gt;223&lt;/RecNum&gt;&lt;DisplayText&gt;&lt;style face="superscript"&gt;[155]&lt;/style&gt;&lt;/DisplayText&gt;&lt;record&gt;&lt;rec-number&gt;223&lt;/rec-number&gt;&lt;foreign-keys&gt;&lt;key app="EN" db-id="wvxspzfe8szr2mewtdpv9arotaddzsrz2550" timestamp="1425238318"&gt;223&lt;/key&gt;&lt;/foreign-keys&gt;&lt;ref-type name="Journal Article"&gt;17&lt;/ref-type&gt;&lt;contributors&gt;&lt;authors&gt;&lt;author&gt;Welter, S.&lt;/author&gt;&lt;author&gt;Jacobs, J.&lt;/author&gt;&lt;author&gt;Krbek, T.&lt;/author&gt;&lt;author&gt;Poettgen, C.&lt;/author&gt;&lt;author&gt;Stamatis, G.&lt;/author&gt;&lt;/authors&gt;&lt;/contributors&gt;&lt;auth-address&gt;Department of Thoracic Surgery, Ruhrlandklinik Essen, Tuschener Weg 40, 45239 Essen, Germany.&lt;/auth-address&gt;&lt;titles&gt;&lt;title&gt;Prognostic impact of lymph node involvement in pulmonary metastases from colorectal cancer&lt;/title&gt;&lt;secondary-title&gt;Eur J Cardiothorac Surg&lt;/secondary-title&gt;&lt;/titles&gt;&lt;periodical&gt;&lt;full-title&gt;Eur J Cardiothorac Surg&lt;/full-title&gt;&lt;/periodical&gt;&lt;pages&gt;167-72&lt;/pages&gt;&lt;volume&gt;31&lt;/volume&gt;&lt;number&gt;2&lt;/number&gt;&lt;keywords&gt;&lt;keyword&gt;Adult&lt;/keyword&gt;&lt;keyword&gt;Aged&lt;/keyword&gt;&lt;keyword&gt;Aged, 80 and over&lt;/keyword&gt;&lt;keyword&gt;Colorectal Neoplasms/*pathology&lt;/keyword&gt;&lt;keyword&gt;Epidemiologic Methods&lt;/keyword&gt;&lt;keyword&gt;Female&lt;/keyword&gt;&lt;keyword&gt;Humans&lt;/keyword&gt;&lt;keyword&gt;Lung Neoplasms/*secondary/surgery&lt;/keyword&gt;&lt;keyword&gt;Lymph Node Excision&lt;/keyword&gt;&lt;keyword&gt;Lymphatic Metastasis&lt;/keyword&gt;&lt;keyword&gt;Male&lt;/keyword&gt;&lt;keyword&gt;Mediastinum&lt;/keyword&gt;&lt;keyword&gt;Middle Aged&lt;/keyword&gt;&lt;keyword&gt;Neoplasm Staging&lt;/keyword&gt;&lt;keyword&gt;Pneumonectomy&lt;/keyword&gt;&lt;keyword&gt;Prognosis&lt;/keyword&gt;&lt;/keywords&gt;&lt;dates&gt;&lt;year&gt;2007&lt;/year&gt;&lt;pub-dates&gt;&lt;date&gt;Feb&lt;/date&gt;&lt;/pub-dates&gt;&lt;/dates&gt;&lt;isbn&gt;1010-7940 (Print)&amp;#xD;1010-7940 (Linking)&lt;/isbn&gt;&lt;accession-num&gt;17150367&lt;/accession-num&gt;&lt;label&gt;eng&lt;/label&gt;&lt;urls&gt;&lt;related-urls&gt;&lt;url&gt;http://www.ncbi.nlm.nih.gov/pubmed/17150367&lt;/url&gt;&lt;/related-urls&gt;&lt;/urls&gt;&lt;electronic-resource-num&gt;10.1016/j.ejcts.2006.11.004&lt;/electronic-resource-num&gt;&lt;remote-database-name&gt;PubMed&lt;/remote-database-name&gt;&lt;remote-database-provider&gt;Pubmed2Endnote by Riadh Hammami&lt;/remote-database-provider&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55" w:tooltip="Welter, 2007 #223" w:history="1">
        <w:r w:rsidR="005308B2" w:rsidRPr="00C30085">
          <w:rPr>
            <w:rFonts w:ascii="Book Antiqua" w:eastAsia="STXingkai" w:hAnsi="Book Antiqua" w:cs="Cambria"/>
            <w:noProof/>
            <w:color w:val="auto"/>
            <w:sz w:val="24"/>
            <w:szCs w:val="24"/>
            <w:vertAlign w:val="superscript"/>
          </w:rPr>
          <w:t>15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However, there is no uniform consensus regarding routine preoperative assessment or intraoperative sampling.</w:t>
      </w:r>
      <w:r w:rsidR="007523C5" w:rsidRPr="00C30085">
        <w:rPr>
          <w:rFonts w:ascii="Book Antiqua" w:eastAsia="STXingkai" w:hAnsi="Book Antiqua" w:cs="Cambria"/>
          <w:b/>
          <w:color w:val="auto"/>
          <w:sz w:val="24"/>
          <w:szCs w:val="24"/>
        </w:rPr>
        <w:t xml:space="preserve"> </w:t>
      </w:r>
      <w:r w:rsidR="007523C5" w:rsidRPr="00C30085">
        <w:rPr>
          <w:rFonts w:ascii="Book Antiqua" w:eastAsia="STXingkai" w:hAnsi="Book Antiqua" w:cs="Cambria"/>
          <w:color w:val="auto"/>
          <w:sz w:val="24"/>
          <w:szCs w:val="24"/>
        </w:rPr>
        <w:t>In regards to lymph nodes metastases, its’ site provides crucial information to guide management. For instance, patients with portal lymph nodes have a superior survival to those with aortic</w:t>
      </w:r>
      <w:r w:rsidR="00CE5D51" w:rsidRPr="00C30085">
        <w:rPr>
          <w:rFonts w:ascii="Book Antiqua" w:eastAsia="STXingkai" w:hAnsi="Book Antiqua" w:cs="Cambria"/>
          <w:color w:val="auto"/>
          <w:sz w:val="24"/>
          <w:szCs w:val="24"/>
        </w:rPr>
        <w:fldChar w:fldCharType="begin">
          <w:fldData xml:space="preserve">PEVuZE5vdGU+PENpdGU+PEF1dGhvcj5Id2FuZzwvQXV0aG9yPjxZZWFyPjIwMTQ8L1llYXI+PFJl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Id2FuZzwvQXV0aG9yPjxZZWFyPjIwMTQ8L1llYXI+PFJl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42" w:tooltip="Hwang, 2014 #353" w:history="1">
        <w:r w:rsidR="005308B2" w:rsidRPr="00C30085">
          <w:rPr>
            <w:rFonts w:ascii="Book Antiqua" w:eastAsia="STXingkai" w:hAnsi="Book Antiqua" w:cs="Cambria"/>
            <w:noProof/>
            <w:color w:val="auto"/>
            <w:sz w:val="24"/>
            <w:szCs w:val="24"/>
            <w:vertAlign w:val="superscript"/>
          </w:rPr>
          <w:t>142</w:t>
        </w:r>
      </w:hyperlink>
      <w:r w:rsidR="002564B6" w:rsidRPr="00C30085">
        <w:rPr>
          <w:rFonts w:ascii="Book Antiqua" w:eastAsia="STXingkai" w:hAnsi="Book Antiqua" w:cs="Cambria"/>
          <w:noProof/>
          <w:color w:val="auto"/>
          <w:sz w:val="24"/>
          <w:szCs w:val="24"/>
          <w:vertAlign w:val="superscript"/>
        </w:rPr>
        <w:t>,</w:t>
      </w:r>
      <w:hyperlink w:anchor="_ENREF_156" w:tooltip="Adam, 2008 #358" w:history="1">
        <w:r w:rsidR="005308B2" w:rsidRPr="00C30085">
          <w:rPr>
            <w:rFonts w:ascii="Book Antiqua" w:eastAsia="STXingkai" w:hAnsi="Book Antiqua" w:cs="Cambria"/>
            <w:noProof/>
            <w:color w:val="auto"/>
            <w:sz w:val="24"/>
            <w:szCs w:val="24"/>
            <w:vertAlign w:val="superscript"/>
          </w:rPr>
          <w:t>156</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hyperlink w:anchor="_ENREF_240" w:tooltip="Chua, 2012 #357" w:history="1"/>
      <w:r w:rsidR="00B83924" w:rsidRPr="00C30085">
        <w:rPr>
          <w:rFonts w:ascii="Book Antiqua" w:eastAsia="STXingkai" w:hAnsi="Book Antiqua" w:cs="Cambria"/>
          <w:color w:val="auto"/>
          <w:sz w:val="24"/>
          <w:szCs w:val="24"/>
        </w:rPr>
        <w:t xml:space="preserve"> or celiac nodes</w:t>
      </w:r>
      <w:r w:rsidR="0064109F" w:rsidRPr="00C30085">
        <w:rPr>
          <w:rFonts w:ascii="Book Antiqua" w:eastAsia="STXingkai" w:hAnsi="Book Antiqua" w:cs="Cambria"/>
          <w:color w:val="auto"/>
          <w:sz w:val="24"/>
          <w:szCs w:val="24"/>
        </w:rPr>
        <w:fldChar w:fldCharType="begin">
          <w:fldData xml:space="preserve">PEVuZE5vdGU+PENpdGU+PEF1dGhvcj5BZGFtPC9BdXRob3I+PFllYXI+MjAwODwvWWVhcj48UmVj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BZGFtPC9BdXRob3I+PFllYXI+MjAwODwvWWVhcj48UmVj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56" w:tooltip="Adam, 2008 #358" w:history="1">
        <w:r w:rsidR="005308B2" w:rsidRPr="00C30085">
          <w:rPr>
            <w:rFonts w:ascii="Book Antiqua" w:eastAsia="STXingkai" w:hAnsi="Book Antiqua" w:cs="Cambria"/>
            <w:noProof/>
            <w:color w:val="auto"/>
            <w:sz w:val="24"/>
            <w:szCs w:val="24"/>
            <w:vertAlign w:val="superscript"/>
          </w:rPr>
          <w:t>15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 xml:space="preserve">. Adam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fldData xml:space="preserve">PEVuZE5vdGU+PENpdGU+PEF1dGhvcj5BZGFtPC9BdXRob3I+PFllYXI+MjAwODwvWWVhcj48UmVj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BZGFtPC9BdXRob3I+PFllYXI+MjAwODwvWWVhcj48UmVj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56" w:tooltip="Adam, 2008 #358" w:history="1">
        <w:r w:rsidR="005308B2" w:rsidRPr="00C30085">
          <w:rPr>
            <w:rFonts w:ascii="Book Antiqua" w:eastAsia="STXingkai" w:hAnsi="Book Antiqua" w:cs="Cambria"/>
            <w:noProof/>
            <w:color w:val="auto"/>
            <w:sz w:val="24"/>
            <w:szCs w:val="24"/>
            <w:vertAlign w:val="superscript"/>
          </w:rPr>
          <w:t>15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7523C5" w:rsidRPr="00C30085">
        <w:rPr>
          <w:rFonts w:ascii="Book Antiqua" w:eastAsia="STXingkai" w:hAnsi="Book Antiqua" w:cs="Cambria"/>
          <w:color w:val="auto"/>
          <w:sz w:val="24"/>
          <w:szCs w:val="24"/>
        </w:rPr>
        <w:t xml:space="preserve"> reported a 0% survival in patients with celiac and para-aortic lymph node metastases, thus patients presenting with them should not be consider</w:t>
      </w:r>
      <w:r w:rsidR="00B83924" w:rsidRPr="00C30085">
        <w:rPr>
          <w:rFonts w:ascii="Book Antiqua" w:eastAsia="STXingkai" w:hAnsi="Book Antiqua" w:cs="Cambria"/>
          <w:color w:val="auto"/>
          <w:sz w:val="24"/>
          <w:szCs w:val="24"/>
        </w:rPr>
        <w:t>ed for resection of their CRLM</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Chua&lt;/Author&gt;&lt;Year&gt;2012&lt;/Year&gt;&lt;RecNum&gt;357&lt;/RecNum&gt;&lt;DisplayText&gt;&lt;style face="superscript"&gt;[157]&lt;/style&gt;&lt;/DisplayText&gt;&lt;record&gt;&lt;rec-number&gt;357&lt;/rec-number&gt;&lt;foreign-keys&gt;&lt;key app="EN" db-id="wvxspzfe8szr2mewtdpv9arotaddzsrz2550" timestamp="1428350865"&gt;357&lt;/key&gt;&lt;/foreign-keys&gt;&lt;ref-type name="Journal Article"&gt;17&lt;/ref-type&gt;&lt;contributors&gt;&lt;authors&gt;&lt;author&gt;Chua, T. C.&lt;/author&gt;&lt;author&gt;Morris, D. L.&lt;/author&gt;&lt;/authors&gt;&lt;/contributors&gt;&lt;auth-address&gt;Hepatobiliary and Surgical Oncology Unit, UNSW Department of Surgery, St George Hospital and St George Clinical School, University of New South Wales, Kogarah, Sydney, NSW, 2217, Australia. terence.chua@unsw.edu.au&lt;/auth-address&gt;&lt;titles&gt;&lt;title&gt;Colorectal liver metastases with extrahepatic disease--a new criteria for oncologic resection?&lt;/title&gt;&lt;secondary-title&gt;J Gastrointest Cancer&lt;/secondary-title&gt;&lt;/titles&gt;&lt;periodical&gt;&lt;full-title&gt;J Gastrointest Cancer&lt;/full-title&gt;&lt;/periodical&gt;&lt;pages&gt;502-4&lt;/pages&gt;&lt;volume&gt;43&lt;/volume&gt;&lt;number&gt;3&lt;/number&gt;&lt;keywords&gt;&lt;keyword&gt;Colorectal Neoplasms/pathology/*surgery&lt;/keyword&gt;&lt;keyword&gt;Humans&lt;/keyword&gt;&lt;keyword&gt;Liver Neoplasms/secondary/*surgery&lt;/keyword&gt;&lt;keyword&gt;Lung Neoplasms/secondary/*surgery&lt;/keyword&gt;&lt;keyword&gt;Lymphatic Metastasis&lt;/keyword&gt;&lt;keyword&gt;Peritoneal Neoplasms/secondary/*surgery&lt;/keyword&gt;&lt;keyword&gt;Prognosis&lt;/keyword&gt;&lt;/keywords&gt;&lt;dates&gt;&lt;year&gt;2012&lt;/year&gt;&lt;pub-dates&gt;&lt;date&gt;Sep&lt;/date&gt;&lt;/pub-dates&gt;&lt;/dates&gt;&lt;publisher&gt;Springer&lt;/publisher&gt;&lt;isbn&gt;1941-6636 (Electronic)&lt;/isbn&gt;&lt;accession-num&gt;21494785&lt;/accession-num&gt;&lt;urls&gt;&lt;related-urls&gt;&lt;url&gt;http://www.ncbi.nlm.nih.gov/pubmed/21494785&lt;/url&gt;&lt;/related-urls&gt;&lt;/urls&gt;&lt;electronic-resource-num&gt;10.1007/s12029-011-9278-9&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57" w:tooltip="Chua, 2012 #357" w:history="1">
        <w:r w:rsidR="005308B2" w:rsidRPr="00C30085">
          <w:rPr>
            <w:rFonts w:ascii="Book Antiqua" w:eastAsia="STXingkai" w:hAnsi="Book Antiqua" w:cs="Cambria"/>
            <w:noProof/>
            <w:color w:val="auto"/>
            <w:sz w:val="24"/>
            <w:szCs w:val="24"/>
            <w:vertAlign w:val="superscript"/>
          </w:rPr>
          <w:t>15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Extensive peritoneal seeding generally indicates poor survival. However, if limited disease may be controlled by means of cytoreduction and intraperitoneal chemotherapy in synchronicity with res</w:t>
      </w:r>
      <w:r w:rsidR="002876A8" w:rsidRPr="00C30085">
        <w:rPr>
          <w:rFonts w:ascii="Book Antiqua" w:eastAsia="STXingkai" w:hAnsi="Book Antiqua" w:cs="Cambria"/>
          <w:color w:val="auto"/>
          <w:sz w:val="24"/>
          <w:szCs w:val="24"/>
        </w:rPr>
        <w:t>e</w:t>
      </w:r>
      <w:r w:rsidR="007523C5" w:rsidRPr="00C30085">
        <w:rPr>
          <w:rFonts w:ascii="Book Antiqua" w:eastAsia="STXingkai" w:hAnsi="Book Antiqua" w:cs="Cambria"/>
          <w:color w:val="auto"/>
          <w:sz w:val="24"/>
          <w:szCs w:val="24"/>
        </w:rPr>
        <w:t>ction of the CRLM, a 3-year surv</w:t>
      </w:r>
      <w:r w:rsidR="00B83924" w:rsidRPr="00C30085">
        <w:rPr>
          <w:rFonts w:ascii="Book Antiqua" w:eastAsia="STXingkai" w:hAnsi="Book Antiqua" w:cs="Cambria"/>
          <w:color w:val="auto"/>
          <w:sz w:val="24"/>
          <w:szCs w:val="24"/>
        </w:rPr>
        <w:t>ival of 23</w:t>
      </w:r>
      <w:r w:rsidR="002564B6" w:rsidRPr="00C30085">
        <w:rPr>
          <w:rFonts w:ascii="Book Antiqua" w:eastAsia="STXingkai" w:hAnsi="Book Antiqua" w:cs="Cambria" w:hint="eastAsia"/>
          <w:color w:val="auto"/>
          <w:sz w:val="24"/>
          <w:szCs w:val="24"/>
          <w:lang w:eastAsia="zh-CN"/>
        </w:rPr>
        <w:t>%</w:t>
      </w:r>
      <w:r w:rsidR="00B83924" w:rsidRPr="00C30085">
        <w:rPr>
          <w:rFonts w:ascii="Book Antiqua" w:eastAsia="STXingkai" w:hAnsi="Book Antiqua" w:cs="Cambria"/>
          <w:color w:val="auto"/>
          <w:sz w:val="24"/>
          <w:szCs w:val="24"/>
        </w:rPr>
        <w:t>-55% may be achieved</w:t>
      </w:r>
      <w:r w:rsidR="0064109F" w:rsidRPr="00C30085">
        <w:rPr>
          <w:rFonts w:ascii="Book Antiqua" w:eastAsia="STXingkai" w:hAnsi="Book Antiqua" w:cs="Cambria"/>
          <w:color w:val="auto"/>
          <w:sz w:val="24"/>
          <w:szCs w:val="24"/>
        </w:rPr>
        <w:fldChar w:fldCharType="begin">
          <w:fldData xml:space="preserve">PEVuZE5vdGU+PENpdGU+PEF1dGhvcj5LaWFubWFuZXNoPC9BdXRob3I+PFllYXI+MjAwNzwvWWVh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HBh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wZXJpb2RpY2FsPjxwYWdlcz42MzItNjwvcGFnZXM+PHZvbHVtZT4z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LaWFubWFuZXNoPC9BdXRob3I+PFllYXI+MjAwNzwvWWVh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HBh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wZXJpb2RpY2FsPjxwYWdlcz42MzItNjwvcGFnZXM+PHZvbHVtZT4z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58" w:tooltip="Kianmanesh, 2007 #359" w:history="1">
        <w:r w:rsidR="005308B2" w:rsidRPr="00C30085">
          <w:rPr>
            <w:rFonts w:ascii="Book Antiqua" w:eastAsia="STXingkai" w:hAnsi="Book Antiqua" w:cs="Cambria"/>
            <w:noProof/>
            <w:color w:val="auto"/>
            <w:sz w:val="24"/>
            <w:szCs w:val="24"/>
            <w:vertAlign w:val="superscript"/>
          </w:rPr>
          <w:t>158-16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p>
    <w:p w14:paraId="6D133B58" w14:textId="25587DD9" w:rsidR="007523C5"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lang w:val="en-CA"/>
        </w:rPr>
        <w:t xml:space="preserve">In their expert </w:t>
      </w:r>
      <w:r w:rsidRPr="00C30085">
        <w:rPr>
          <w:rFonts w:ascii="Book Antiqua" w:eastAsia="STXingkai" w:hAnsi="Book Antiqua" w:cs="Cambria"/>
          <w:color w:val="auto"/>
          <w:sz w:val="24"/>
          <w:szCs w:val="24"/>
        </w:rPr>
        <w:t>consensus statement, the</w:t>
      </w:r>
      <w:r w:rsidRPr="00C30085">
        <w:rPr>
          <w:rFonts w:ascii="Book Antiqua" w:eastAsia="STXingkai" w:hAnsi="Book Antiqua" w:cs="Cambria"/>
          <w:color w:val="auto"/>
          <w:sz w:val="24"/>
          <w:szCs w:val="24"/>
          <w:lang w:val="en-CA"/>
        </w:rPr>
        <w:t xml:space="preserve"> </w:t>
      </w:r>
      <w:r w:rsidRPr="00C30085">
        <w:rPr>
          <w:rFonts w:ascii="Book Antiqua" w:eastAsia="STXingkai" w:hAnsi="Book Antiqua" w:cs="Cambria"/>
          <w:color w:val="auto"/>
          <w:sz w:val="24"/>
          <w:szCs w:val="24"/>
        </w:rPr>
        <w:t>IHPBA</w:t>
      </w:r>
      <w:r w:rsidRPr="00C30085">
        <w:rPr>
          <w:rFonts w:ascii="Book Antiqua" w:eastAsia="STXingkai" w:hAnsi="Book Antiqua" w:cs="Cambria"/>
          <w:color w:val="auto"/>
          <w:sz w:val="24"/>
          <w:szCs w:val="24"/>
          <w:lang w:val="en-CA"/>
        </w:rPr>
        <w:t xml:space="preserve"> stated that the decision to resect CRLM in the presence of EHD should only be entertained when the EHD is surgically resectable or is controllable on the lon</w:t>
      </w:r>
      <w:r w:rsidR="00B83924" w:rsidRPr="00C30085">
        <w:rPr>
          <w:rFonts w:ascii="Book Antiqua" w:eastAsia="STXingkai" w:hAnsi="Book Antiqua" w:cs="Cambria"/>
          <w:color w:val="auto"/>
          <w:sz w:val="24"/>
          <w:szCs w:val="24"/>
          <w:lang w:val="en-CA"/>
        </w:rPr>
        <w:t>g term with adjuvant therapies</w:t>
      </w:r>
      <w:r w:rsidR="0064109F" w:rsidRPr="00C30085">
        <w:rPr>
          <w:rFonts w:ascii="Book Antiqua" w:eastAsia="STXingkai" w:hAnsi="Book Antiqua" w:cs="Cambria"/>
          <w:color w:val="auto"/>
          <w:sz w:val="24"/>
          <w:szCs w:val="24"/>
          <w:lang w:val="en-CA"/>
        </w:rPr>
        <w:fldChar w:fldCharType="begin">
          <w:fldData xml:space="preserve">PEVuZE5vdGU+PENpdGU+PEF1dGhvcj5BZGFtczwvQXV0aG9yPjxZZWFyPjIwMTM8L1llYXI+PFJl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</w:fldData>
        </w:fldChar>
      </w:r>
      <w:r w:rsidR="00311C03" w:rsidRPr="00C30085">
        <w:rPr>
          <w:rFonts w:ascii="Book Antiqua" w:eastAsia="STXingkai" w:hAnsi="Book Antiqua" w:cs="Cambria"/>
          <w:color w:val="auto"/>
          <w:sz w:val="24"/>
          <w:szCs w:val="24"/>
          <w:lang w:val="en-CA"/>
        </w:rPr>
        <w:instrText xml:space="preserve"> ADDIN EN.CITE </w:instrText>
      </w:r>
      <w:r w:rsidR="00311C03" w:rsidRPr="00C30085">
        <w:rPr>
          <w:rFonts w:ascii="Book Antiqua" w:eastAsia="STXingkai" w:hAnsi="Book Antiqua" w:cs="Cambria"/>
          <w:color w:val="auto"/>
          <w:sz w:val="24"/>
          <w:szCs w:val="24"/>
          <w:lang w:val="en-CA"/>
        </w:rPr>
        <w:fldChar w:fldCharType="begin">
          <w:fldData xml:space="preserve">PEVuZE5vdGU+PENpdGU+PEF1dGhvcj5BZGFtczwvQXV0aG9yPjxZZWFyPjIwMTM8L1llYXI+PFJl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</w:fldData>
        </w:fldChar>
      </w:r>
      <w:r w:rsidR="00311C03" w:rsidRPr="00C30085">
        <w:rPr>
          <w:rFonts w:ascii="Book Antiqua" w:eastAsia="STXingkai" w:hAnsi="Book Antiqua" w:cs="Cambria"/>
          <w:color w:val="auto"/>
          <w:sz w:val="24"/>
          <w:szCs w:val="24"/>
          <w:lang w:val="en-CA"/>
        </w:rPr>
        <w:instrText xml:space="preserve"> ADDIN EN.CITE.DATA </w:instrText>
      </w:r>
      <w:r w:rsidR="00311C03" w:rsidRPr="00C30085">
        <w:rPr>
          <w:rFonts w:ascii="Book Antiqua" w:eastAsia="STXingkai" w:hAnsi="Book Antiqua" w:cs="Cambria"/>
          <w:color w:val="auto"/>
          <w:sz w:val="24"/>
          <w:szCs w:val="24"/>
          <w:lang w:val="en-CA"/>
        </w:rPr>
      </w:r>
      <w:r w:rsidR="00311C03" w:rsidRPr="00C30085">
        <w:rPr>
          <w:rFonts w:ascii="Book Antiqua" w:eastAsia="STXingkai" w:hAnsi="Book Antiqua" w:cs="Cambria"/>
          <w:color w:val="auto"/>
          <w:sz w:val="24"/>
          <w:szCs w:val="24"/>
          <w:lang w:val="en-CA"/>
        </w:rPr>
        <w:fldChar w:fldCharType="end"/>
      </w:r>
      <w:r w:rsidR="0064109F" w:rsidRPr="00C30085">
        <w:rPr>
          <w:rFonts w:ascii="Book Antiqua" w:eastAsia="STXingkai" w:hAnsi="Book Antiqua" w:cs="Cambria"/>
          <w:color w:val="auto"/>
          <w:sz w:val="24"/>
          <w:szCs w:val="24"/>
          <w:lang w:val="en-CA"/>
        </w:rPr>
      </w:r>
      <w:r w:rsidR="0064109F" w:rsidRPr="00C30085">
        <w:rPr>
          <w:rFonts w:ascii="Book Antiqua" w:eastAsia="STXingkai" w:hAnsi="Book Antiqua" w:cs="Cambria"/>
          <w:color w:val="auto"/>
          <w:sz w:val="24"/>
          <w:szCs w:val="24"/>
          <w:lang w:val="en-CA"/>
        </w:rPr>
        <w:fldChar w:fldCharType="separate"/>
      </w:r>
      <w:r w:rsidR="00311C03" w:rsidRPr="00C30085">
        <w:rPr>
          <w:rFonts w:ascii="Book Antiqua" w:eastAsia="STXingkai" w:hAnsi="Book Antiqua" w:cs="Cambria"/>
          <w:noProof/>
          <w:color w:val="auto"/>
          <w:sz w:val="24"/>
          <w:szCs w:val="24"/>
          <w:vertAlign w:val="superscript"/>
          <w:lang w:val="en-CA"/>
        </w:rPr>
        <w:t>[</w:t>
      </w:r>
      <w:hyperlink w:anchor="_ENREF_43" w:tooltip="Adams, 2013 #40" w:history="1">
        <w:r w:rsidR="005308B2" w:rsidRPr="00C30085">
          <w:rPr>
            <w:rFonts w:ascii="Book Antiqua" w:eastAsia="STXingkai" w:hAnsi="Book Antiqua" w:cs="Cambria"/>
            <w:noProof/>
            <w:color w:val="auto"/>
            <w:sz w:val="24"/>
            <w:szCs w:val="24"/>
            <w:vertAlign w:val="superscript"/>
            <w:lang w:val="en-CA"/>
          </w:rPr>
          <w:t>43</w:t>
        </w:r>
      </w:hyperlink>
      <w:r w:rsidR="00311C03" w:rsidRPr="00C30085">
        <w:rPr>
          <w:rFonts w:ascii="Book Antiqua" w:eastAsia="STXingkai" w:hAnsi="Book Antiqua" w:cs="Cambria"/>
          <w:noProof/>
          <w:color w:val="auto"/>
          <w:sz w:val="24"/>
          <w:szCs w:val="24"/>
          <w:vertAlign w:val="superscript"/>
          <w:lang w:val="en-CA"/>
        </w:rPr>
        <w:t>]</w:t>
      </w:r>
      <w:r w:rsidR="0064109F" w:rsidRPr="00C30085">
        <w:rPr>
          <w:rFonts w:ascii="Book Antiqua" w:eastAsia="STXingkai" w:hAnsi="Book Antiqua" w:cs="Cambria"/>
          <w:color w:val="auto"/>
          <w:sz w:val="24"/>
          <w:szCs w:val="24"/>
          <w:lang w:val="en-CA"/>
        </w:rPr>
        <w:fldChar w:fldCharType="end"/>
      </w:r>
      <w:r w:rsidR="00B83924" w:rsidRPr="00C30085">
        <w:rPr>
          <w:rFonts w:ascii="Book Antiqua" w:eastAsia="STXingkai" w:hAnsi="Book Antiqua" w:cs="Cambria"/>
          <w:color w:val="auto"/>
          <w:sz w:val="24"/>
          <w:szCs w:val="24"/>
          <w:lang w:val="en-CA"/>
        </w:rPr>
        <w:t xml:space="preserve">. </w:t>
      </w:r>
      <w:r w:rsidRPr="00C30085">
        <w:rPr>
          <w:rFonts w:ascii="Book Antiqua" w:eastAsia="STXingkai" w:hAnsi="Book Antiqua" w:cs="Cambria"/>
          <w:color w:val="auto"/>
          <w:sz w:val="24"/>
          <w:szCs w:val="24"/>
        </w:rPr>
        <w:t xml:space="preserve">It can be said however, that the </w:t>
      </w:r>
      <w:r w:rsidRPr="00C30085">
        <w:rPr>
          <w:rFonts w:ascii="Book Antiqua" w:eastAsia="STXingkai" w:hAnsi="Book Antiqua" w:cs="Cambria"/>
          <w:color w:val="auto"/>
          <w:sz w:val="24"/>
          <w:szCs w:val="24"/>
        </w:rPr>
        <w:lastRenderedPageBreak/>
        <w:t>presence of EHD in itself and the number of metastases (both hepatic and extr</w:t>
      </w:r>
      <w:r w:rsidR="00B83924" w:rsidRPr="00C30085">
        <w:rPr>
          <w:rFonts w:ascii="Book Antiqua" w:eastAsia="STXingkai" w:hAnsi="Book Antiqua" w:cs="Cambria"/>
          <w:color w:val="auto"/>
          <w:sz w:val="24"/>
          <w:szCs w:val="24"/>
        </w:rPr>
        <w:t>ahepatic) influences prognosis</w:t>
      </w:r>
      <w:r w:rsidR="0064109F" w:rsidRPr="00C30085">
        <w:rPr>
          <w:rFonts w:ascii="Book Antiqua" w:eastAsia="STXingkai" w:hAnsi="Book Antiqua" w:cs="Cambria"/>
          <w:color w:val="auto"/>
          <w:sz w:val="24"/>
          <w:szCs w:val="24"/>
        </w:rPr>
        <w:fldChar w:fldCharType="begin">
          <w:fldData xml:space="preserve">PEVuZE5vdGU+PENpdGU+PEF1dGhvcj5QdWxpdGFuw7I8L0F1dGhvcj48WWVhcj4yMDExPC9ZZWFy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QdWxpdGFuw7I8L0F1dGhvcj48WWVhcj4yMDExPC9ZZWFy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61" w:tooltip="Pulitano, 2011 #362" w:history="1">
        <w:r w:rsidR="005308B2" w:rsidRPr="00C30085">
          <w:rPr>
            <w:rFonts w:ascii="Book Antiqua" w:eastAsia="STXingkai" w:hAnsi="Book Antiqua" w:cs="Cambria"/>
            <w:noProof/>
            <w:color w:val="auto"/>
            <w:sz w:val="24"/>
            <w:szCs w:val="24"/>
            <w:vertAlign w:val="superscript"/>
          </w:rPr>
          <w:t>16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Even when the EHD is controlled, survival is still only around half of that of patients </w:t>
      </w:r>
      <w:r w:rsidR="00B83924" w:rsidRPr="00C30085">
        <w:rPr>
          <w:rFonts w:ascii="Book Antiqua" w:eastAsia="STXingkai" w:hAnsi="Book Antiqua" w:cs="Cambria"/>
          <w:color w:val="auto"/>
          <w:sz w:val="24"/>
          <w:szCs w:val="24"/>
        </w:rPr>
        <w:t>with resected CRLM without EHD</w:t>
      </w:r>
      <w:r w:rsidR="0064109F" w:rsidRPr="00C30085">
        <w:rPr>
          <w:rFonts w:ascii="Book Antiqua" w:eastAsia="STXingkai" w:hAnsi="Book Antiqua" w:cs="Cambria"/>
          <w:color w:val="auto"/>
          <w:sz w:val="24"/>
          <w:szCs w:val="24"/>
        </w:rPr>
        <w:fldChar w:fldCharType="begin">
          <w:fldData xml:space="preserve">PEVuZE5vdGU+PENpdGU+PEF1dGhvcj5QdWxpdGFuw7I8L0F1dGhvcj48WWVhcj4yMDExPC9ZZWFy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QdWxpdGFuw7I8L0F1dGhvcj48WWVhcj4yMDExPC9ZZWFy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61" w:tooltip="Pulitano, 2011 #362" w:history="1">
        <w:r w:rsidR="005308B2" w:rsidRPr="00C30085">
          <w:rPr>
            <w:rFonts w:ascii="Book Antiqua" w:eastAsia="STXingkai" w:hAnsi="Book Antiqua" w:cs="Cambria"/>
            <w:noProof/>
            <w:color w:val="auto"/>
            <w:sz w:val="24"/>
            <w:szCs w:val="24"/>
            <w:vertAlign w:val="superscript"/>
          </w:rPr>
          <w:t>16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us only a select group of patients who would benefit from such intervention should be chosen.</w:t>
      </w:r>
    </w:p>
    <w:p w14:paraId="313FB9AA" w14:textId="77777777" w:rsidR="002446F0" w:rsidRPr="00C30085" w:rsidRDefault="002446F0" w:rsidP="005D4E68">
      <w:pPr>
        <w:adjustRightInd w:val="0"/>
        <w:snapToGrid w:val="0"/>
        <w:spacing w:line="360" w:lineRule="auto"/>
        <w:jc w:val="both"/>
        <w:rPr>
          <w:rFonts w:ascii="Book Antiqua" w:eastAsia="STXingkai" w:hAnsi="Book Antiqua" w:cs="Cambria"/>
          <w:b/>
          <w:bCs/>
        </w:rPr>
      </w:pPr>
    </w:p>
    <w:p w14:paraId="657DCD12" w14:textId="1824285C" w:rsidR="002446F0" w:rsidRPr="00C30085" w:rsidRDefault="007523C5" w:rsidP="005D4E68">
      <w:pPr>
        <w:adjustRightInd w:val="0"/>
        <w:snapToGrid w:val="0"/>
        <w:spacing w:line="360" w:lineRule="auto"/>
        <w:jc w:val="both"/>
        <w:rPr>
          <w:rFonts w:ascii="Book Antiqua" w:eastAsia="STXingkai" w:hAnsi="Book Antiqua" w:cs="Cambria"/>
          <w:b/>
          <w:bCs/>
          <w:u w:color="000000"/>
        </w:rPr>
      </w:pPr>
      <w:r w:rsidRPr="00C30085">
        <w:rPr>
          <w:rFonts w:ascii="Book Antiqua" w:eastAsia="STXingkai" w:hAnsi="Book Antiqua" w:cs="Cambria"/>
          <w:b/>
          <w:bCs/>
        </w:rPr>
        <w:t>PREOPERA</w:t>
      </w:r>
      <w:r w:rsidR="002446F0" w:rsidRPr="00C30085">
        <w:rPr>
          <w:rFonts w:ascii="Book Antiqua" w:eastAsia="STXingkai" w:hAnsi="Book Antiqua" w:cs="Cambria"/>
          <w:b/>
          <w:bCs/>
        </w:rPr>
        <w:t>TIVE PROGNOSTIC SCORING SYSTEMS</w:t>
      </w:r>
    </w:p>
    <w:p w14:paraId="26312500" w14:textId="33D6C088" w:rsidR="007523C5" w:rsidRPr="00C30085" w:rsidRDefault="007523C5"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Many authors have attempted to develop a preoperative score that would predict prognosis following resection of CRLM, aiming to correctly select patients that would maximally benefit from the procedure.</w:t>
      </w:r>
      <w:r w:rsidR="002446F0" w:rsidRPr="00C30085">
        <w:rPr>
          <w:rFonts w:ascii="Book Antiqua" w:eastAsia="STXingkai" w:hAnsi="Book Antiqua" w:cs="Cambria"/>
          <w:color w:val="auto"/>
          <w:sz w:val="24"/>
          <w:szCs w:val="24"/>
        </w:rPr>
        <w:t xml:space="preserve"> </w:t>
      </w:r>
      <w:r w:rsidR="00B83924" w:rsidRPr="00C30085">
        <w:rPr>
          <w:rFonts w:ascii="Book Antiqua" w:eastAsia="STXingkai" w:hAnsi="Book Antiqua" w:cs="Cambria"/>
          <w:color w:val="auto"/>
          <w:sz w:val="24"/>
          <w:szCs w:val="24"/>
        </w:rPr>
        <w:t xml:space="preserve">Fong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fldData xml:space="preserve">PEVuZE5vdGU+PENpdGU+PEF1dGhvcj5Gb25nPC9BdXRob3I+PFllYXI+MTk5OTwvWWVhcj48UmVj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Gb25nPC9BdXRob3I+PFllYXI+MTk5OTwvWWVhcj48UmVj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36" w:tooltip="Fong, 1999 #14" w:history="1">
        <w:r w:rsidR="005308B2" w:rsidRPr="00C30085">
          <w:rPr>
            <w:rFonts w:ascii="Book Antiqua" w:eastAsia="STXingkai" w:hAnsi="Book Antiqua" w:cs="Cambria"/>
            <w:noProof/>
            <w:color w:val="auto"/>
            <w:sz w:val="24"/>
            <w:szCs w:val="24"/>
            <w:vertAlign w:val="superscript"/>
          </w:rPr>
          <w:t>3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in their analysis of around 1000 cases devised a clinical risk score including 5 preoperative components that predicted poor outcome: a node-positive primary, &lt;</w:t>
      </w:r>
      <w:r w:rsidR="002564B6" w:rsidRPr="00C30085">
        <w:rPr>
          <w:rFonts w:ascii="Book Antiqua" w:eastAsia="STXingkai" w:hAnsi="Book Antiqua" w:cs="Cambria" w:hint="eastAsia"/>
          <w:color w:val="auto"/>
          <w:sz w:val="24"/>
          <w:szCs w:val="24"/>
          <w:lang w:eastAsia="zh-CN"/>
        </w:rPr>
        <w:t xml:space="preserve"> </w:t>
      </w:r>
      <w:r w:rsidRPr="00C30085">
        <w:rPr>
          <w:rFonts w:ascii="Book Antiqua" w:eastAsia="STXingkai" w:hAnsi="Book Antiqua" w:cs="Cambria"/>
          <w:color w:val="auto"/>
          <w:sz w:val="24"/>
          <w:szCs w:val="24"/>
        </w:rPr>
        <w:t xml:space="preserve">12 </w:t>
      </w:r>
      <w:r w:rsidR="002564B6" w:rsidRPr="00C30085">
        <w:rPr>
          <w:rFonts w:ascii="Book Antiqua" w:eastAsia="STXingkai" w:hAnsi="Book Antiqua" w:cs="Cambria" w:hint="eastAsia"/>
          <w:color w:val="auto"/>
          <w:sz w:val="24"/>
          <w:szCs w:val="24"/>
          <w:lang w:eastAsia="zh-CN"/>
        </w:rPr>
        <w:t>mo</w:t>
      </w:r>
      <w:r w:rsidRPr="00C30085">
        <w:rPr>
          <w:rFonts w:ascii="Book Antiqua" w:eastAsia="STXingkai" w:hAnsi="Book Antiqua" w:cs="Cambria"/>
          <w:color w:val="auto"/>
          <w:sz w:val="24"/>
          <w:szCs w:val="24"/>
        </w:rPr>
        <w:t xml:space="preserve"> disease free interval from primary to metastases, &gt;</w:t>
      </w:r>
      <w:r w:rsidR="002564B6" w:rsidRPr="00C30085">
        <w:rPr>
          <w:rFonts w:ascii="Book Antiqua" w:eastAsia="STXingkai" w:hAnsi="Book Antiqua" w:cs="Cambria" w:hint="eastAsia"/>
          <w:color w:val="auto"/>
          <w:sz w:val="24"/>
          <w:szCs w:val="24"/>
          <w:lang w:eastAsia="zh-CN"/>
        </w:rPr>
        <w:t xml:space="preserve"> </w:t>
      </w:r>
      <w:r w:rsidRPr="00C30085">
        <w:rPr>
          <w:rFonts w:ascii="Book Antiqua" w:eastAsia="STXingkai" w:hAnsi="Book Antiqua" w:cs="Cambria"/>
          <w:color w:val="auto"/>
          <w:sz w:val="24"/>
          <w:szCs w:val="24"/>
        </w:rPr>
        <w:t>1 liver lesion, the largest liver lesion &gt;5cm, and a CEA of &gt;200 ng/ml. They proposed that patients with a score of 2 or less were likely to have a favorable outcome following resection. Whilst those with a score of 3-5 should be opted for other adjuvant options.</w:t>
      </w:r>
    </w:p>
    <w:p w14:paraId="46653556" w14:textId="712CE150" w:rsidR="007523C5" w:rsidRPr="00C30085" w:rsidRDefault="007523C5"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The </w:t>
      </w:r>
      <w:r w:rsidR="00F26897" w:rsidRPr="00C30085">
        <w:rPr>
          <w:rFonts w:ascii="Book Antiqua" w:eastAsia="STXingkai" w:hAnsi="Book Antiqua" w:cs="Cambria"/>
          <w:color w:val="auto"/>
          <w:sz w:val="24"/>
          <w:szCs w:val="24"/>
        </w:rPr>
        <w:t>Glasgow</w:t>
      </w:r>
      <w:r w:rsidRPr="00C30085">
        <w:rPr>
          <w:rFonts w:ascii="Book Antiqua" w:eastAsia="STXingkai" w:hAnsi="Book Antiqua" w:cs="Cambria"/>
          <w:color w:val="auto"/>
          <w:sz w:val="24"/>
          <w:szCs w:val="24"/>
        </w:rPr>
        <w:t xml:space="preserve"> prognostic score (GPS) is another score that has been utilized widely to predict outcome in various </w:t>
      </w:r>
      <w:r w:rsidR="00B83924" w:rsidRPr="00C30085">
        <w:rPr>
          <w:rFonts w:ascii="Book Antiqua" w:eastAsia="STXingkai" w:hAnsi="Book Antiqua" w:cs="Cambria"/>
          <w:color w:val="auto"/>
          <w:sz w:val="24"/>
          <w:szCs w:val="24"/>
        </w:rPr>
        <w:t>cancers</w:t>
      </w:r>
      <w:r w:rsidR="0064109F" w:rsidRPr="00C30085">
        <w:rPr>
          <w:rFonts w:ascii="Book Antiqua" w:eastAsia="STXingkai" w:hAnsi="Book Antiqua" w:cs="Cambria"/>
          <w:color w:val="auto"/>
          <w:sz w:val="24"/>
          <w:szCs w:val="24"/>
        </w:rPr>
        <w:fldChar w:fldCharType="begin">
          <w:fldData xml:space="preserve">PEVuZE5vdGU+PENpdGU+PEF1dGhvcj5SZWFkPC9BdXRob3I+PFllYXI+MjAwNjwvWWVhcj48UmVj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SZWFkPC9BdXRob3I+PFllYXI+MjAwNjwvWWVhcj48UmVj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41" w:tooltip="Read, 2006 #369" w:history="1">
        <w:r w:rsidR="005308B2" w:rsidRPr="00C30085">
          <w:rPr>
            <w:rFonts w:ascii="Book Antiqua" w:eastAsia="STXingkai" w:hAnsi="Book Antiqua" w:cs="Cambria"/>
            <w:noProof/>
            <w:color w:val="auto"/>
            <w:sz w:val="24"/>
            <w:szCs w:val="24"/>
            <w:vertAlign w:val="superscript"/>
          </w:rPr>
          <w:t>4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It originally included 2 components: CRP &gt;</w:t>
      </w:r>
      <w:r w:rsidR="002564B6" w:rsidRPr="00C30085">
        <w:rPr>
          <w:rFonts w:ascii="Book Antiqua" w:eastAsia="STXingkai" w:hAnsi="Book Antiqua" w:cs="Cambria" w:hint="eastAsia"/>
          <w:color w:val="auto"/>
          <w:sz w:val="24"/>
          <w:szCs w:val="24"/>
          <w:lang w:eastAsia="zh-CN"/>
        </w:rPr>
        <w:t xml:space="preserve"> </w:t>
      </w:r>
      <w:r w:rsidRPr="00C30085">
        <w:rPr>
          <w:rFonts w:ascii="Book Antiqua" w:eastAsia="STXingkai" w:hAnsi="Book Antiqua" w:cs="Cambria"/>
          <w:color w:val="auto"/>
          <w:sz w:val="24"/>
          <w:szCs w:val="24"/>
        </w:rPr>
        <w:t>10 mg/L, indicating an ongoing systemic inflammation, and serum albumin &lt;</w:t>
      </w:r>
      <w:r w:rsidR="002564B6" w:rsidRPr="00C30085">
        <w:rPr>
          <w:rFonts w:ascii="Book Antiqua" w:eastAsia="STXingkai" w:hAnsi="Book Antiqua" w:cs="Cambria" w:hint="eastAsia"/>
          <w:color w:val="auto"/>
          <w:sz w:val="24"/>
          <w:szCs w:val="24"/>
          <w:lang w:eastAsia="zh-CN"/>
        </w:rPr>
        <w:t xml:space="preserve"> </w:t>
      </w:r>
      <w:r w:rsidRPr="00C30085">
        <w:rPr>
          <w:rFonts w:ascii="Book Antiqua" w:eastAsia="STXingkai" w:hAnsi="Book Antiqua" w:cs="Cambria"/>
          <w:color w:val="auto"/>
          <w:sz w:val="24"/>
          <w:szCs w:val="24"/>
        </w:rPr>
        <w:t xml:space="preserve">35 g/L. Their </w:t>
      </w:r>
      <w:r w:rsidR="00F26897" w:rsidRPr="00C30085">
        <w:rPr>
          <w:rFonts w:ascii="Book Antiqua" w:eastAsia="STXingkai" w:hAnsi="Book Antiqua" w:cs="Cambria"/>
          <w:color w:val="auto"/>
          <w:sz w:val="24"/>
          <w:szCs w:val="24"/>
        </w:rPr>
        <w:t>absence</w:t>
      </w:r>
      <w:r w:rsidRPr="00C30085">
        <w:rPr>
          <w:rFonts w:ascii="Book Antiqua" w:eastAsia="STXingkai" w:hAnsi="Book Antiqua" w:cs="Cambria"/>
          <w:color w:val="auto"/>
          <w:sz w:val="24"/>
          <w:szCs w:val="24"/>
        </w:rPr>
        <w:t xml:space="preserve"> was assigned a score of 0, the presence of either or both was assigned a score of 1 or 2 respectively. The score was later modified (mGPS) such as </w:t>
      </w:r>
      <w:r w:rsidR="000D12F0" w:rsidRPr="00C30085">
        <w:rPr>
          <w:rFonts w:ascii="Book Antiqua" w:eastAsia="STXingkai" w:hAnsi="Book Antiqua" w:cs="Cambria"/>
          <w:color w:val="auto"/>
          <w:sz w:val="24"/>
          <w:szCs w:val="24"/>
        </w:rPr>
        <w:t>hypoalbuminemia</w:t>
      </w:r>
      <w:r w:rsidRPr="00C30085">
        <w:rPr>
          <w:rFonts w:ascii="Book Antiqua" w:eastAsia="STXingkai" w:hAnsi="Book Antiqua" w:cs="Cambria"/>
          <w:color w:val="auto"/>
          <w:sz w:val="24"/>
          <w:szCs w:val="24"/>
        </w:rPr>
        <w:t> present in the absence of an elevated CRP was assigned a score of 0, as low albumin in itself showed to have no significan</w:t>
      </w:r>
      <w:r w:rsidR="00B83924" w:rsidRPr="00C30085">
        <w:rPr>
          <w:rFonts w:ascii="Book Antiqua" w:eastAsia="STXingkai" w:hAnsi="Book Antiqua" w:cs="Cambria"/>
          <w:color w:val="auto"/>
          <w:sz w:val="24"/>
          <w:szCs w:val="24"/>
        </w:rPr>
        <w:t>ce to cancer specific survival</w:t>
      </w:r>
      <w:r w:rsidR="0064109F" w:rsidRPr="00C30085">
        <w:rPr>
          <w:rFonts w:ascii="Book Antiqua" w:eastAsia="STXingkai" w:hAnsi="Book Antiqua" w:cs="Cambria"/>
          <w:color w:val="auto"/>
          <w:sz w:val="24"/>
          <w:szCs w:val="24"/>
        </w:rPr>
        <w:fldChar w:fldCharType="begin">
          <w:fldData xml:space="preserve">PEVuZE5vdGU+PENpdGU+PEF1dGhvcj5NY01pbGxhbjwvQXV0aG9yPjxZZWFyPjIwMDc8L1llYXI+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NY01pbGxhbjwvQXV0aG9yPjxZZWFyPjIwMDc8L1llYXI+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62" w:tooltip="McMillan, 2007 #371" w:history="1">
        <w:r w:rsidR="005308B2" w:rsidRPr="00C30085">
          <w:rPr>
            <w:rFonts w:ascii="Book Antiqua" w:eastAsia="STXingkai" w:hAnsi="Book Antiqua" w:cs="Cambria"/>
            <w:noProof/>
            <w:color w:val="auto"/>
            <w:sz w:val="24"/>
            <w:szCs w:val="24"/>
            <w:vertAlign w:val="superscript"/>
          </w:rPr>
          <w:t>16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Both GPS and mGPS have shown to be useful in predicting survival for those undergoing metastasectomy of </w:t>
      </w:r>
      <w:r w:rsidR="00B83924" w:rsidRPr="00C30085">
        <w:rPr>
          <w:rFonts w:ascii="Book Antiqua" w:eastAsia="STXingkai" w:hAnsi="Book Antiqua" w:cs="Cambria"/>
          <w:color w:val="auto"/>
          <w:sz w:val="24"/>
          <w:szCs w:val="24"/>
        </w:rPr>
        <w:t>CRLM</w:t>
      </w:r>
      <w:r w:rsidR="00CE5D51" w:rsidRPr="00C30085">
        <w:rPr>
          <w:rFonts w:ascii="Book Antiqua" w:eastAsia="STXingkai" w:hAnsi="Book Antiqua" w:cs="Cambria"/>
          <w:color w:val="auto"/>
          <w:sz w:val="24"/>
          <w:szCs w:val="24"/>
        </w:rPr>
        <w:fldChar w:fldCharType="begin">
          <w:fldData xml:space="preserve">PEVuZE5vdGU+PENpdGU+PEF1dGhvcj5OYWthZ2F3YTwvQXV0aG9yPjxZZWFyPjIwMTQ8L1llYXI+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OYWthZ2F3YTwvQXV0aG9yPjxZZWFyPjIwMTQ8L1llYXI+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63" w:tooltip="Nakagawa, 2014 #372" w:history="1">
        <w:r w:rsidR="005308B2" w:rsidRPr="00C30085">
          <w:rPr>
            <w:rFonts w:ascii="Book Antiqua" w:eastAsia="STXingkai" w:hAnsi="Book Antiqua" w:cs="Cambria"/>
            <w:noProof/>
            <w:color w:val="auto"/>
            <w:sz w:val="24"/>
            <w:szCs w:val="24"/>
            <w:vertAlign w:val="superscript"/>
          </w:rPr>
          <w:t>163</w:t>
        </w:r>
      </w:hyperlink>
      <w:r w:rsidR="002564B6" w:rsidRPr="00C30085">
        <w:rPr>
          <w:rFonts w:ascii="Book Antiqua" w:eastAsia="STXingkai" w:hAnsi="Book Antiqua" w:cs="Cambria"/>
          <w:noProof/>
          <w:color w:val="auto"/>
          <w:sz w:val="24"/>
          <w:szCs w:val="24"/>
          <w:vertAlign w:val="superscript"/>
        </w:rPr>
        <w:t>,</w:t>
      </w:r>
      <w:hyperlink w:anchor="_ENREF_164" w:tooltip="Kobayashi, 2010 #374" w:history="1">
        <w:r w:rsidR="005308B2" w:rsidRPr="00C30085">
          <w:rPr>
            <w:rFonts w:ascii="Book Antiqua" w:eastAsia="STXingkai" w:hAnsi="Book Antiqua" w:cs="Cambria"/>
            <w:noProof/>
            <w:color w:val="auto"/>
            <w:sz w:val="24"/>
            <w:szCs w:val="24"/>
            <w:vertAlign w:val="superscript"/>
          </w:rPr>
          <w:t>164</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 xml:space="preserve">. Kobayashi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Kobayashi&lt;/Author&gt;&lt;Year&gt;2013&lt;/Year&gt;&lt;RecNum&gt;375&lt;/RecNum&gt;&lt;DisplayText&gt;&lt;style face="superscript"&gt;[165]&lt;/style&gt;&lt;/DisplayText&gt;&lt;record&gt;&lt;rec-number&gt;375&lt;/rec-number&gt;&lt;foreign-keys&gt;&lt;key app="EN" db-id="wvxspzfe8szr2mewtdpv9arotaddzsrz2550" timestamp="1428652117"&gt;375&lt;/key&gt;&lt;/foreign-keys&gt;&lt;ref-type name="Journal Article"&gt;17&lt;/ref-type&gt;&lt;contributors&gt;&lt;authors&gt;&lt;author&gt;Kobayashi, T.&lt;/author&gt;&lt;author&gt;Kawakamil, M.&lt;/author&gt;&lt;author&gt;Hara, Y.&lt;/author&gt;&lt;author&gt;Shioiri, S.&lt;/author&gt;&lt;author&gt;Yasuno, M.&lt;/author&gt;&lt;author&gt;Teruya, M.&lt;/author&gt;&lt;author&gt;Kaminishi, M.&lt;/author&gt;&lt;/authors&gt;&lt;/contributors&gt;&lt;titles&gt;&lt;title&gt;Combined evaluation of the Glasgow prognostic score and carcinoembryonic antigen concentration prior to hepatectomy predicts postoperative outcomes in patients with liver metastasis from colorectal cancer&lt;/title&gt;&lt;secondary-title&gt;Hepato-gastroenterology&lt;/secondary-title&gt;&lt;/titles&gt;&lt;periodical&gt;&lt;full-title&gt;Hepato-gastroenterology&lt;/full-title&gt;&lt;/periodical&gt;&lt;pages&gt;1359-1362&lt;/pages&gt;&lt;volume&gt;61&lt;/volume&gt;&lt;number&gt;133&lt;/number&gt;&lt;dates&gt;&lt;year&gt;2013&lt;/year&gt;&lt;/dates&gt;&lt;isbn&gt;0172-6390&lt;/isbn&gt;&lt;accession-num&gt;25513096&lt;/accession-num&gt;&lt;urls&gt;&lt;related-urls&gt;&lt;url&gt;http://www.ncbi.nlm.nih.gov/pubmed/25513096&lt;/url&gt;&lt;/related-urls&gt;&lt;/urls&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65" w:tooltip="Kobayashi, 2013 #375" w:history="1">
        <w:r w:rsidR="005308B2" w:rsidRPr="00C30085">
          <w:rPr>
            <w:rFonts w:ascii="Book Antiqua" w:eastAsia="STXingkai" w:hAnsi="Book Antiqua" w:cs="Cambria"/>
            <w:noProof/>
            <w:color w:val="auto"/>
            <w:sz w:val="24"/>
            <w:szCs w:val="24"/>
            <w:vertAlign w:val="superscript"/>
          </w:rPr>
          <w:t>16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 xml:space="preserve"> later combined the GPS with CEA levels aiming to identify the group of patients who would be candidates for resection but would later on have poor survival.</w:t>
      </w:r>
    </w:p>
    <w:p w14:paraId="33BBF0E5" w14:textId="68042912" w:rsidR="008F4E6E" w:rsidRPr="00C30085" w:rsidRDefault="00C169C2" w:rsidP="002564B6">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MD Anderson devised and validated a radiological based system to predict response of patients with CRLM to bevacizumab-containing </w:t>
      </w:r>
      <w:r w:rsidR="00B83924" w:rsidRPr="00C30085">
        <w:rPr>
          <w:rFonts w:ascii="Book Antiqua" w:eastAsia="STXingkai" w:hAnsi="Book Antiqua" w:cs="Cambria"/>
          <w:color w:val="auto"/>
          <w:sz w:val="24"/>
          <w:szCs w:val="24"/>
        </w:rPr>
        <w:t>chemotherapy</w:t>
      </w:r>
      <w:r w:rsidR="0064109F" w:rsidRPr="00C30085">
        <w:rPr>
          <w:rFonts w:ascii="Book Antiqua" w:eastAsia="STXingkai" w:hAnsi="Book Antiqua" w:cs="Cambria"/>
          <w:color w:val="auto"/>
          <w:sz w:val="24"/>
          <w:szCs w:val="24"/>
        </w:rPr>
        <w:fldChar w:fldCharType="begin">
          <w:fldData xml:space="preserve">PEVuZE5vdGU+PENpdGU+PEF1dGhvcj5DaHVuPC9BdXRob3I+PFllYXI+MjAwOTwvWWVhcj48UmVj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DaHVuPC9BdXRob3I+PFllYXI+MjAwOTwvWWVhcj48UmVj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66" w:tooltip="Chun, 2009 #453" w:history="1">
        <w:r w:rsidR="005308B2" w:rsidRPr="00C30085">
          <w:rPr>
            <w:rFonts w:ascii="Book Antiqua" w:eastAsia="STXingkai" w:hAnsi="Book Antiqua" w:cs="Cambria"/>
            <w:noProof/>
            <w:color w:val="auto"/>
            <w:sz w:val="24"/>
            <w:szCs w:val="24"/>
            <w:vertAlign w:val="superscript"/>
          </w:rPr>
          <w:t>166</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It has been observed that histologically, tumor response in CRLM is characterized by fibrous replace</w:t>
      </w:r>
      <w:r w:rsidR="00B83924" w:rsidRPr="00C30085">
        <w:rPr>
          <w:rFonts w:ascii="Book Antiqua" w:eastAsia="STXingkai" w:hAnsi="Book Antiqua" w:cs="Cambria"/>
          <w:color w:val="auto"/>
          <w:sz w:val="24"/>
          <w:szCs w:val="24"/>
        </w:rPr>
        <w:t>ment instead of tumor necrosis</w:t>
      </w:r>
      <w:r w:rsidR="0064109F" w:rsidRPr="00C30085">
        <w:rPr>
          <w:rFonts w:ascii="Book Antiqua" w:eastAsia="STXingkai" w:hAnsi="Book Antiqua" w:cs="Cambria"/>
          <w:color w:val="auto"/>
          <w:sz w:val="24"/>
          <w:szCs w:val="24"/>
        </w:rPr>
        <w:fldChar w:fldCharType="begin">
          <w:fldData xml:space="preserve">PEVuZE5vdGU+PENpdGU+PEF1dGhvcj5SdWJiaWEtQnJhbmR0PC9BdXRob3I+PFllYXI+MjAwNzwv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SdWJiaWEtQnJhbmR0PC9BdXRob3I+PFllYXI+MjAwNzwv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=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67" w:tooltip="Rubbia-Brandt, 2007 #454" w:history="1">
        <w:r w:rsidR="005308B2" w:rsidRPr="00C30085">
          <w:rPr>
            <w:rFonts w:ascii="Book Antiqua" w:eastAsia="STXingkai" w:hAnsi="Book Antiqua" w:cs="Cambria"/>
            <w:noProof/>
            <w:color w:val="auto"/>
            <w:sz w:val="24"/>
            <w:szCs w:val="24"/>
            <w:vertAlign w:val="superscript"/>
          </w:rPr>
          <w:t>167</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B83924"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e system utilized qualitative morphological CT criteria to assign </w:t>
      </w:r>
      <w:r w:rsidR="00937E1E" w:rsidRPr="00C30085">
        <w:rPr>
          <w:rFonts w:ascii="Book Antiqua" w:eastAsia="STXingkai" w:hAnsi="Book Antiqua" w:cs="Cambria"/>
          <w:color w:val="auto"/>
          <w:sz w:val="24"/>
          <w:szCs w:val="24"/>
        </w:rPr>
        <w:t>lesions</w:t>
      </w:r>
      <w:r w:rsidRPr="00C30085">
        <w:rPr>
          <w:rFonts w:ascii="Book Antiqua" w:eastAsia="STXingkai" w:hAnsi="Book Antiqua" w:cs="Cambria"/>
          <w:color w:val="auto"/>
          <w:sz w:val="24"/>
          <w:szCs w:val="24"/>
        </w:rPr>
        <w:t xml:space="preserve"> into three groups; group 1 metastasis was characterized as homogeneous attenuation with a thin, sharply defined tumor-liver interface. Group 3 metastasis was characterized by </w:t>
      </w:r>
      <w:r w:rsidRPr="00C30085">
        <w:rPr>
          <w:rFonts w:ascii="Book Antiqua" w:eastAsia="STXingkai" w:hAnsi="Book Antiqua" w:cs="Cambria"/>
          <w:color w:val="auto"/>
          <w:sz w:val="24"/>
          <w:szCs w:val="24"/>
        </w:rPr>
        <w:lastRenderedPageBreak/>
        <w:t>heterogeneous attenuation and a thick, poorly defined tumor-liver interface. Group 2 metastasis had characteristics that could not be rated as 1 or 3. Morphologic response was defined as: “optimal” if the metastasis changed from group 3 or 2 to 1, “incomplete” if it changed from group 3 to 2, “none” if it did not change or increased. If multiple metastases were present, the response of the majority was taken into consideration. This morphological CT criteria correlates with overall survival, as patients with optimal response showed significantly improved survival following hepatectomy.</w:t>
      </w:r>
    </w:p>
    <w:p w14:paraId="4C155410" w14:textId="07E1012A" w:rsidR="007523C5" w:rsidRPr="00C30085" w:rsidRDefault="007523C5" w:rsidP="00C92ED7">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Multiple other scores have been developed for </w:t>
      </w:r>
      <w:r w:rsidR="00311D91" w:rsidRPr="00C30085">
        <w:rPr>
          <w:rFonts w:ascii="Book Antiqua" w:eastAsia="STXingkai" w:hAnsi="Book Antiqua" w:cs="Cambria"/>
          <w:color w:val="auto"/>
          <w:sz w:val="24"/>
          <w:szCs w:val="24"/>
        </w:rPr>
        <w:t>this purpose: Nordlinger</w:t>
      </w:r>
      <w:r w:rsidR="0096298F" w:rsidRPr="00C30085">
        <w:rPr>
          <w:rFonts w:ascii="Book Antiqua" w:eastAsia="STXingkai" w:hAnsi="Book Antiqua" w:cs="Cambria" w:hint="eastAsia"/>
          <w:color w:val="auto"/>
          <w:sz w:val="24"/>
          <w:szCs w:val="24"/>
          <w:lang w:eastAsia="zh-CN"/>
        </w:rPr>
        <w:t xml:space="preserve"> </w:t>
      </w:r>
      <w:r w:rsidR="0096298F" w:rsidRPr="00C30085">
        <w:rPr>
          <w:rFonts w:ascii="Book Antiqua" w:eastAsia="STXingkai" w:hAnsi="Book Antiqua" w:cs="Cambria" w:hint="eastAsia"/>
          <w:color w:val="auto"/>
          <w:sz w:val="24"/>
          <w:szCs w:val="24"/>
        </w:rPr>
        <w:t>group</w:t>
      </w:r>
      <w:r w:rsidR="009266D9" w:rsidRPr="00C30085">
        <w:rPr>
          <w:rFonts w:ascii="Book Antiqua" w:eastAsia="STXingkai" w:hAnsi="Book Antiqua" w:cs="Cambria"/>
          <w:color w:val="auto"/>
          <w:sz w:val="24"/>
          <w:szCs w:val="24"/>
          <w:lang w:eastAsia="zh-CN"/>
        </w:rPr>
        <w:t>’</w:t>
      </w:r>
      <w:r w:rsidR="009266D9" w:rsidRPr="00C30085">
        <w:rPr>
          <w:rFonts w:ascii="Book Antiqua" w:eastAsia="STXingkai" w:hAnsi="Book Antiqua" w:cs="Cambria" w:hint="eastAsia"/>
          <w:color w:val="auto"/>
          <w:sz w:val="24"/>
          <w:szCs w:val="24"/>
          <w:lang w:eastAsia="zh-CN"/>
        </w:rPr>
        <w:t>s</w:t>
      </w:r>
      <w:r w:rsidR="00D72893" w:rsidRPr="00C30085">
        <w:rPr>
          <w:rFonts w:ascii="Book Antiqua" w:eastAsia="STXingkai" w:hAnsi="Book Antiqua" w:cs="Cambria"/>
          <w:color w:val="auto"/>
          <w:sz w:val="24"/>
          <w:szCs w:val="24"/>
        </w:rPr>
        <w:t xml:space="preserve"> </w:t>
      </w:r>
      <w:r w:rsidR="00311D91" w:rsidRPr="00C30085">
        <w:rPr>
          <w:rFonts w:ascii="Book Antiqua" w:eastAsia="STXingkai" w:hAnsi="Book Antiqua" w:cs="Cambria"/>
          <w:color w:val="auto"/>
          <w:sz w:val="24"/>
          <w:szCs w:val="24"/>
        </w:rPr>
        <w:t>scor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Nordlinger&lt;/Author&gt;&lt;Year&gt;1996&lt;/Year&gt;&lt;RecNum&gt;15&lt;/RecNum&gt;&lt;DisplayText&gt;&lt;style face="superscript"&gt;[82]&lt;/style&gt;&lt;/DisplayText&gt;&lt;record&gt;&lt;rec-number&gt;15&lt;/rec-number&gt;&lt;foreign-keys&gt;&lt;key app="EN" db-id="wvxspzfe8szr2mewtdpv9arotaddzsrz2550" timestamp="0"&gt;15&lt;/key&gt;&lt;/foreign-keys&gt;&lt;ref-type name="Journal Article"&gt;17&lt;/ref-type&gt;&lt;contributors&gt;&lt;authors&gt;&lt;author&gt;Nordlinger, B.&lt;/author&gt;&lt;author&gt;Guiguet, M.&lt;/author&gt;&lt;author&gt;Vaillant, J. C.&lt;/author&gt;&lt;author&gt;Balladur, P.&lt;/author&gt;&lt;author&gt;Boudjema, K.&lt;/author&gt;&lt;author&gt;Bachellier, P.&lt;/author&gt;&lt;author&gt;Jaeck, D.&lt;/author&gt;&lt;/authors&gt;&lt;/contributors&gt;&lt;auth-address&gt;Centre de Chirurgie Digestive, Hopital Saint Antoine, Paris, France.&lt;/auth-address&gt;&lt;titles&gt;&lt;title&gt;Surgical resection of colorectal carcinoma metastases to the liver. A prognostic scoring system to improve case selection, based on 1568 patients. Association Francaise de Chirurgie&lt;/title&gt;&lt;secondary-title&gt;Cancer&lt;/secondary-title&gt;&lt;/titles&gt;&lt;periodical&gt;&lt;full-title&gt;Cancer&lt;/full-title&gt;&lt;/periodical&gt;&lt;pages&gt;1254-62&lt;/pages&gt;&lt;volume&gt;77&lt;/volume&gt;&lt;number&gt;7&lt;/number&gt;&lt;keywords&gt;&lt;keyword&gt;Aged&lt;/keyword&gt;&lt;keyword&gt;Analysis of Variance&lt;/keyword&gt;&lt;keyword&gt;Colorectal Neoplasms/*pathology/*surgery&lt;/keyword&gt;&lt;keyword&gt;Female&lt;/keyword&gt;&lt;keyword&gt;Humans&lt;/keyword&gt;&lt;keyword&gt;Liver Neoplasms/*secondary/*surgery&lt;/keyword&gt;&lt;keyword&gt;Male&lt;/keyword&gt;&lt;keyword&gt;Middle Aged&lt;/keyword&gt;&lt;keyword&gt;Predictive Value of Tests&lt;/keyword&gt;&lt;keyword&gt;Prognosis&lt;/keyword&gt;&lt;keyword&gt;Survival Analysis&lt;/keyword&gt;&lt;/keywords&gt;&lt;dates&gt;&lt;year&gt;1996&lt;/year&gt;&lt;pub-dates&gt;&lt;date&gt;Apr 1&lt;/date&gt;&lt;/pub-dates&gt;&lt;/dates&gt;&lt;publisher&gt;Wiley Online Library&lt;/publisher&gt;&lt;isbn&gt;0008-543X (Print)&amp;#xD;0008-543X (Linking)&lt;/isbn&gt;&lt;accession-num&gt;8608500&lt;/accession-num&gt;&lt;urls&gt;&lt;related-urls&gt;&lt;url&gt;http://www.ncbi.nlm.nih.gov/pubmed/8608500&lt;/url&gt;&lt;/related-urls&gt;&lt;/urls&gt;&lt;electronic-resource-num&gt;10.1002/(sici)1097-0142(19960401)77:7&amp;lt;1254::aid-cncr5&amp;gt;3.3.co;2-r&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82" w:tooltip="Nordlinger, 1996 #15" w:history="1">
        <w:r w:rsidR="005308B2" w:rsidRPr="00C30085">
          <w:rPr>
            <w:rFonts w:ascii="Book Antiqua" w:eastAsia="STXingkai" w:hAnsi="Book Antiqua" w:cs="Cambria"/>
            <w:noProof/>
            <w:color w:val="auto"/>
            <w:sz w:val="24"/>
            <w:szCs w:val="24"/>
            <w:vertAlign w:val="superscript"/>
          </w:rPr>
          <w:t>8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311D91" w:rsidRPr="00C30085">
        <w:rPr>
          <w:rFonts w:ascii="Book Antiqua" w:eastAsia="STXingkai" w:hAnsi="Book Antiqua" w:cs="Cambria"/>
          <w:color w:val="auto"/>
          <w:sz w:val="24"/>
          <w:szCs w:val="24"/>
        </w:rPr>
        <w:t xml:space="preserve">, Nagashima </w:t>
      </w:r>
      <w:r w:rsidR="00E75745" w:rsidRPr="00C30085">
        <w:rPr>
          <w:rFonts w:ascii="Book Antiqua" w:eastAsia="STXingkai" w:hAnsi="Book Antiqua" w:cs="Cambria" w:hint="eastAsia"/>
          <w:color w:val="auto"/>
          <w:sz w:val="24"/>
          <w:szCs w:val="24"/>
        </w:rPr>
        <w:t>group</w:t>
      </w:r>
      <w:r w:rsidR="00E75745" w:rsidRPr="00C30085">
        <w:rPr>
          <w:rFonts w:ascii="Book Antiqua" w:eastAsia="STXingkai" w:hAnsi="Book Antiqua" w:cs="Cambria"/>
          <w:color w:val="auto"/>
          <w:sz w:val="24"/>
          <w:szCs w:val="24"/>
        </w:rPr>
        <w:t>’</w:t>
      </w:r>
      <w:r w:rsidR="00E75745" w:rsidRPr="00C30085">
        <w:rPr>
          <w:rFonts w:ascii="Book Antiqua" w:eastAsia="STXingkai" w:hAnsi="Book Antiqua" w:cs="Cambria" w:hint="eastAsia"/>
          <w:color w:val="auto"/>
          <w:sz w:val="24"/>
          <w:szCs w:val="24"/>
        </w:rPr>
        <w:t>s</w:t>
      </w:r>
      <w:r w:rsidR="00D72893" w:rsidRPr="00C30085">
        <w:rPr>
          <w:rFonts w:ascii="Book Antiqua" w:eastAsia="STXingkai" w:hAnsi="Book Antiqua" w:cs="Cambria"/>
          <w:color w:val="auto"/>
          <w:sz w:val="24"/>
          <w:szCs w:val="24"/>
        </w:rPr>
        <w:t xml:space="preserve"> </w:t>
      </w:r>
      <w:r w:rsidR="00311D91" w:rsidRPr="00C30085">
        <w:rPr>
          <w:rFonts w:ascii="Book Antiqua" w:eastAsia="STXingkai" w:hAnsi="Book Antiqua" w:cs="Cambria"/>
          <w:color w:val="auto"/>
          <w:sz w:val="24"/>
          <w:szCs w:val="24"/>
        </w:rPr>
        <w:t>scor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Nagashima&lt;/Author&gt;&lt;Year&gt;2004&lt;/Year&gt;&lt;RecNum&gt;376&lt;/RecNum&gt;&lt;DisplayText&gt;&lt;style face="superscript"&gt;[168]&lt;/style&gt;&lt;/DisplayText&gt;&lt;record&gt;&lt;rec-number&gt;376&lt;/rec-number&gt;&lt;foreign-keys&gt;&lt;key app="EN" db-id="wvxspzfe8szr2mewtdpv9arotaddzsrz2550" timestamp="1428683841"&gt;376&lt;/key&gt;&lt;/foreign-keys&gt;&lt;ref-type name="Journal Article"&gt;17&lt;/ref-type&gt;&lt;contributors&gt;&lt;authors&gt;&lt;author&gt;Nagashima, I.&lt;/author&gt;&lt;author&gt;Takada, T.&lt;/author&gt;&lt;author&gt;Matsuda, K.&lt;/author&gt;&lt;author&gt;Adachi, M.&lt;/author&gt;&lt;author&gt;Nagawa, H.&lt;/author&gt;&lt;author&gt;Muto, T.&lt;/author&gt;&lt;author&gt;Okinaga, K.&lt;/author&gt;&lt;/authors&gt;&lt;/contributors&gt;&lt;auth-address&gt;Department of Surgery, Teikyo University School of Medicine, 2-11-1 Kaga, Itabashi-ku, Tokyo 173-8605, Japan.&lt;/auth-address&gt;&lt;titles&gt;&lt;title&gt;A new scoring system to classify patients with colorectal liver metastases: proposal of criteria to select candidates for hepatic resection&lt;/title&gt;&lt;secondary-title&gt;J Hepatobiliary Pancreat Surg&lt;/secondary-title&gt;&lt;/titles&gt;&lt;periodical&gt;&lt;full-title&gt;J Hepatobiliary Pancreat Surg&lt;/full-title&gt;&lt;/periodical&gt;&lt;pages&gt;79-83&lt;/pages&gt;&lt;volume&gt;11&lt;/volume&gt;&lt;number&gt;2&lt;/number&gt;&lt;keywords&gt;&lt;keyword&gt;Colorectal Neoplasms/*pathology&lt;/keyword&gt;&lt;keyword&gt;Hepatectomy&lt;/keyword&gt;&lt;keyword&gt;Humans&lt;/keyword&gt;&lt;keyword&gt;Liver Neoplasms/*classification/mortality/pathology/*surgery&lt;/keyword&gt;&lt;keyword&gt;Multivariate Analysis&lt;/keyword&gt;&lt;keyword&gt;*Patient Selection&lt;/keyword&gt;&lt;keyword&gt;Prognosis&lt;/keyword&gt;&lt;/keywords&gt;&lt;dates&gt;&lt;year&gt;2004&lt;/year&gt;&lt;/dates&gt;&lt;publisher&gt;Wiley Online Library&lt;/publisher&gt;&lt;isbn&gt;0944-1166 (Print)&amp;#xD;0944-1166 (Linking)&lt;/isbn&gt;&lt;accession-num&gt;15127268&lt;/accession-num&gt;&lt;urls&gt;&lt;related-urls&gt;&lt;url&gt;http://www.ncbi.nlm.nih.gov/pubmed/15127268&lt;/url&gt;&lt;/related-urls&gt;&lt;/urls&gt;&lt;electronic-resource-num&gt;10.1007/s00534-002-0778-7&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68" w:tooltip="Nagashima, 2004 #376" w:history="1">
        <w:r w:rsidR="005308B2" w:rsidRPr="00C30085">
          <w:rPr>
            <w:rFonts w:ascii="Book Antiqua" w:eastAsia="STXingkai" w:hAnsi="Book Antiqua" w:cs="Cambria"/>
            <w:noProof/>
            <w:color w:val="auto"/>
            <w:sz w:val="24"/>
            <w:szCs w:val="24"/>
            <w:vertAlign w:val="superscript"/>
          </w:rPr>
          <w:t>168</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311D91" w:rsidRPr="00C30085">
        <w:rPr>
          <w:rFonts w:ascii="Book Antiqua" w:eastAsia="STXingkai" w:hAnsi="Book Antiqua" w:cs="Cambria"/>
          <w:color w:val="auto"/>
          <w:sz w:val="24"/>
          <w:szCs w:val="24"/>
        </w:rPr>
        <w:t xml:space="preserve">, Konopke </w:t>
      </w:r>
      <w:r w:rsidR="00E75745" w:rsidRPr="00C30085">
        <w:rPr>
          <w:rFonts w:ascii="Book Antiqua" w:eastAsia="STXingkai" w:hAnsi="Book Antiqua" w:cs="Cambria" w:hint="eastAsia"/>
          <w:color w:val="auto"/>
          <w:sz w:val="24"/>
          <w:szCs w:val="24"/>
        </w:rPr>
        <w:t>group</w:t>
      </w:r>
      <w:r w:rsidR="00E75745" w:rsidRPr="00C30085">
        <w:rPr>
          <w:rFonts w:ascii="Book Antiqua" w:eastAsia="STXingkai" w:hAnsi="Book Antiqua" w:cs="Cambria"/>
          <w:color w:val="auto"/>
          <w:sz w:val="24"/>
          <w:szCs w:val="24"/>
        </w:rPr>
        <w:t>’</w:t>
      </w:r>
      <w:r w:rsidR="00E75745" w:rsidRPr="00C30085">
        <w:rPr>
          <w:rFonts w:ascii="Book Antiqua" w:eastAsia="STXingkai" w:hAnsi="Book Antiqua" w:cs="Cambria" w:hint="eastAsia"/>
          <w:color w:val="auto"/>
          <w:sz w:val="24"/>
          <w:szCs w:val="24"/>
        </w:rPr>
        <w:t>s</w:t>
      </w:r>
      <w:r w:rsidR="00D72893" w:rsidRPr="00C30085">
        <w:rPr>
          <w:rFonts w:ascii="Book Antiqua" w:eastAsia="STXingkai" w:hAnsi="Book Antiqua" w:cs="Cambria"/>
          <w:color w:val="auto"/>
          <w:sz w:val="24"/>
          <w:szCs w:val="24"/>
        </w:rPr>
        <w:t xml:space="preserve"> </w:t>
      </w:r>
      <w:r w:rsidR="00311D91" w:rsidRPr="00C30085">
        <w:rPr>
          <w:rFonts w:ascii="Book Antiqua" w:eastAsia="STXingkai" w:hAnsi="Book Antiqua" w:cs="Cambria"/>
          <w:color w:val="auto"/>
          <w:sz w:val="24"/>
          <w:szCs w:val="24"/>
        </w:rPr>
        <w:t>scor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Konopke&lt;/Author&gt;&lt;Year&gt;2009&lt;/Year&gt;&lt;RecNum&gt;377&lt;/RecNum&gt;&lt;DisplayText&gt;&lt;style face="superscript"&gt;[169]&lt;/style&gt;&lt;/DisplayText&gt;&lt;record&gt;&lt;rec-number&gt;377&lt;/rec-number&gt;&lt;foreign-keys&gt;&lt;key app="EN" db-id="wvxspzfe8szr2mewtdpv9arotaddzsrz2550" timestamp="1428683956"&gt;377&lt;/key&gt;&lt;/foreign-keys&gt;&lt;ref-type name="Journal Article"&gt;17&lt;/ref-type&gt;&lt;contributors&gt;&lt;authors&gt;&lt;author&gt;Konopke, R.&lt;/author&gt;&lt;author&gt;Kersting, S.&lt;/author&gt;&lt;author&gt;Distler, M.&lt;/author&gt;&lt;author&gt;Dietrich, J.&lt;/author&gt;&lt;author&gt;Gastmeier, J.&lt;/author&gt;&lt;author&gt;Heller, A.&lt;/author&gt;&lt;author&gt;Kulisch, E.&lt;/author&gt;&lt;author&gt;Saeger, H. D.&lt;/author&gt;&lt;/authors&gt;&lt;/contributors&gt;&lt;auth-address&gt;Department of General, Thoracic and Vascular Surgery, University of Technology, Dresden, Germany. ralf.konopke@uniklinikum-dresden.de&lt;/auth-address&gt;&lt;titles&gt;&lt;title&gt;Prognostic factors and evaluation of a clinical score for predicting survival after resection of colorectal liver metastases&lt;/title&gt;&lt;secondary-title&gt;Liver Int&lt;/secondary-title&gt;&lt;/titles&gt;&lt;periodical&gt;&lt;full-title&gt;Liver Int&lt;/full-title&gt;&lt;/periodical&gt;&lt;pages&gt;89-102&lt;/pages&gt;&lt;volume&gt;29&lt;/volume&gt;&lt;number&gt;1&lt;/number&gt;&lt;keywords&gt;&lt;keyword&gt;Colorectal Neoplasms/*pathology&lt;/keyword&gt;&lt;keyword&gt;Humans&lt;/keyword&gt;&lt;keyword&gt;Liver Neoplasms/*diagnosis/*secondary/*surgery&lt;/keyword&gt;&lt;keyword&gt;Prognosis&lt;/keyword&gt;&lt;keyword&gt;*Research Design&lt;/keyword&gt;&lt;keyword&gt;Risk Assessment/*methods&lt;/keyword&gt;&lt;keyword&gt;Survival Analysis&lt;/keyword&gt;&lt;keyword&gt;Treatment Outcome&lt;/keyword&gt;&lt;/keywords&gt;&lt;dates&gt;&lt;year&gt;2009&lt;/year&gt;&lt;pub-dates&gt;&lt;date&gt;Jan&lt;/date&gt;&lt;/pub-dates&gt;&lt;/dates&gt;&lt;publisher&gt;Wiley Online Library&lt;/publisher&gt;&lt;isbn&gt;1478-3231 (Electronic)&amp;#xD;1478-3223 (Linking)&lt;/isbn&gt;&lt;accession-num&gt;18673436&lt;/accession-num&gt;&lt;urls&gt;&lt;related-urls&gt;&lt;url&gt;http://www.ncbi.nlm.nih.gov/pubmed/18673436&lt;/url&gt;&lt;/related-urls&gt;&lt;/urls&gt;&lt;electronic-resource-num&gt;10.1111/j.1478-3231.2008.01845.x&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69" w:tooltip="Konopke, 2009 #377" w:history="1">
        <w:r w:rsidR="005308B2" w:rsidRPr="00C30085">
          <w:rPr>
            <w:rFonts w:ascii="Book Antiqua" w:eastAsia="STXingkai" w:hAnsi="Book Antiqua" w:cs="Cambria"/>
            <w:noProof/>
            <w:color w:val="auto"/>
            <w:sz w:val="24"/>
            <w:szCs w:val="24"/>
            <w:vertAlign w:val="superscript"/>
          </w:rPr>
          <w:t>169</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311D91"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Rees preoperative</w:t>
      </w:r>
      <w:r w:rsidR="00311D91" w:rsidRPr="00C30085">
        <w:rPr>
          <w:rFonts w:ascii="Book Antiqua" w:eastAsia="STXingkai" w:hAnsi="Book Antiqua" w:cs="Cambria"/>
          <w:color w:val="auto"/>
          <w:sz w:val="24"/>
          <w:szCs w:val="24"/>
        </w:rPr>
        <w:t xml:space="preserve"> and postoperative risk indices</w:t>
      </w:r>
      <w:r w:rsidR="0064109F" w:rsidRPr="00C30085">
        <w:rPr>
          <w:rFonts w:ascii="Book Antiqua" w:eastAsia="STXingkai" w:hAnsi="Book Antiqua" w:cs="Cambria"/>
          <w:color w:val="auto"/>
          <w:sz w:val="24"/>
          <w:szCs w:val="24"/>
        </w:rPr>
        <w:fldChar w:fldCharType="begin">
          <w:fldData xml:space="preserve">PEVuZE5vdGU+PENpdGU+PEF1dGhvcj5SZWVzPC9BdXRob3I+PFllYXI+MjAwODwvWWVhcj48UmVj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SZWVzPC9BdXRob3I+PFllYXI+MjAwODwvWWVhcj48UmVj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70" w:tooltip="Rees, 2008 #378" w:history="1">
        <w:r w:rsidR="005308B2" w:rsidRPr="00C30085">
          <w:rPr>
            <w:rFonts w:ascii="Book Antiqua" w:eastAsia="STXingkai" w:hAnsi="Book Antiqua" w:cs="Cambria"/>
            <w:noProof/>
            <w:color w:val="auto"/>
            <w:sz w:val="24"/>
            <w:szCs w:val="24"/>
            <w:vertAlign w:val="superscript"/>
          </w:rPr>
          <w:t>17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311D91"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w:t>
      </w:r>
      <w:r w:rsidR="00311D91" w:rsidRPr="00C30085">
        <w:rPr>
          <w:rFonts w:ascii="Book Antiqua" w:eastAsia="STXingkai" w:hAnsi="Book Antiqua" w:cs="Cambria"/>
          <w:color w:val="auto"/>
          <w:sz w:val="24"/>
          <w:szCs w:val="24"/>
        </w:rPr>
        <w:t xml:space="preserve">Iwatsuki </w:t>
      </w:r>
      <w:r w:rsidR="00E75745" w:rsidRPr="00C30085">
        <w:rPr>
          <w:rFonts w:ascii="Book Antiqua" w:eastAsia="STXingkai" w:hAnsi="Book Antiqua" w:cs="Cambria" w:hint="eastAsia"/>
          <w:color w:val="auto"/>
          <w:sz w:val="24"/>
          <w:szCs w:val="24"/>
        </w:rPr>
        <w:t>group</w:t>
      </w:r>
      <w:r w:rsidR="00E75745" w:rsidRPr="00C30085">
        <w:rPr>
          <w:rFonts w:ascii="Book Antiqua" w:eastAsia="STXingkai" w:hAnsi="Book Antiqua" w:cs="Cambria"/>
          <w:color w:val="auto"/>
          <w:sz w:val="24"/>
          <w:szCs w:val="24"/>
        </w:rPr>
        <w:t>’</w:t>
      </w:r>
      <w:r w:rsidR="00E75745" w:rsidRPr="00C30085">
        <w:rPr>
          <w:rFonts w:ascii="Book Antiqua" w:eastAsia="STXingkai" w:hAnsi="Book Antiqua" w:cs="Cambria" w:hint="eastAsia"/>
          <w:color w:val="auto"/>
          <w:sz w:val="24"/>
          <w:szCs w:val="24"/>
        </w:rPr>
        <w:t>s</w:t>
      </w:r>
      <w:r w:rsidR="00D72893" w:rsidRPr="00C30085">
        <w:rPr>
          <w:rFonts w:ascii="Book Antiqua" w:eastAsia="STXingkai" w:hAnsi="Book Antiqua" w:cs="Cambria"/>
          <w:color w:val="auto"/>
          <w:sz w:val="24"/>
          <w:szCs w:val="24"/>
        </w:rPr>
        <w:t xml:space="preserve"> </w:t>
      </w:r>
      <w:r w:rsidR="00311D91" w:rsidRPr="00C30085">
        <w:rPr>
          <w:rFonts w:ascii="Book Antiqua" w:eastAsia="STXingkai" w:hAnsi="Book Antiqua" w:cs="Cambria"/>
          <w:color w:val="auto"/>
          <w:sz w:val="24"/>
          <w:szCs w:val="24"/>
        </w:rPr>
        <w:t>score</w:t>
      </w:r>
      <w:r w:rsidR="0064109F" w:rsidRPr="00C30085">
        <w:rPr>
          <w:rFonts w:ascii="Book Antiqua" w:eastAsia="STXingkai" w:hAnsi="Book Antiqua" w:cs="Cambria"/>
          <w:color w:val="auto"/>
          <w:sz w:val="24"/>
          <w:szCs w:val="24"/>
        </w:rPr>
        <w:fldChar w:fldCharType="begin">
          <w:fldData xml:space="preserve">PEVuZE5vdGU+PENpdGU+PEF1dGhvcj5Jd2F0c3VraTwvQXV0aG9yPjxZZWFyPjE5OTk8L1llYXI+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Jd2F0c3VraTwvQXV0aG9yPjxZZWFyPjE5OTk8L1llYXI+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71" w:tooltip="Iwatsuki, 1999 #379" w:history="1">
        <w:r w:rsidR="005308B2" w:rsidRPr="00C30085">
          <w:rPr>
            <w:rFonts w:ascii="Book Antiqua" w:eastAsia="STXingkai" w:hAnsi="Book Antiqua" w:cs="Cambria"/>
            <w:noProof/>
            <w:color w:val="auto"/>
            <w:sz w:val="24"/>
            <w:szCs w:val="24"/>
            <w:vertAlign w:val="superscript"/>
          </w:rPr>
          <w:t>17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311D91" w:rsidRPr="00C30085">
        <w:rPr>
          <w:rFonts w:ascii="Book Antiqua" w:eastAsia="STXingkai" w:hAnsi="Book Antiqua" w:cs="Cambria"/>
          <w:color w:val="auto"/>
          <w:sz w:val="24"/>
          <w:szCs w:val="24"/>
        </w:rPr>
        <w:t xml:space="preserve">, Zakaria </w:t>
      </w:r>
      <w:r w:rsidR="00D72893" w:rsidRPr="00C30085">
        <w:rPr>
          <w:rFonts w:ascii="Book Antiqua" w:eastAsia="STXingkai" w:hAnsi="Book Antiqua" w:cs="Cambria" w:hint="eastAsia"/>
          <w:color w:val="auto"/>
          <w:sz w:val="24"/>
          <w:szCs w:val="24"/>
        </w:rPr>
        <w:t>group</w:t>
      </w:r>
      <w:r w:rsidR="00D72893" w:rsidRPr="00C30085">
        <w:rPr>
          <w:rFonts w:ascii="Book Antiqua" w:eastAsia="STXingkai" w:hAnsi="Book Antiqua" w:cs="Cambria"/>
          <w:color w:val="auto"/>
          <w:sz w:val="24"/>
          <w:szCs w:val="24"/>
        </w:rPr>
        <w:t>’</w:t>
      </w:r>
      <w:r w:rsidR="00D72893" w:rsidRPr="00C30085">
        <w:rPr>
          <w:rFonts w:ascii="Book Antiqua" w:eastAsia="STXingkai" w:hAnsi="Book Antiqua" w:cs="Cambria" w:hint="eastAsia"/>
          <w:color w:val="auto"/>
          <w:sz w:val="24"/>
          <w:szCs w:val="24"/>
        </w:rPr>
        <w:t>s</w:t>
      </w:r>
      <w:r w:rsidR="00D72893" w:rsidRPr="00C30085">
        <w:rPr>
          <w:rFonts w:ascii="Book Antiqua" w:eastAsia="STXingkai" w:hAnsi="Book Antiqua" w:cs="Cambria"/>
          <w:color w:val="auto"/>
          <w:sz w:val="24"/>
          <w:szCs w:val="24"/>
        </w:rPr>
        <w:t xml:space="preserve"> </w:t>
      </w:r>
      <w:r w:rsidR="00311D91" w:rsidRPr="00C30085">
        <w:rPr>
          <w:rFonts w:ascii="Book Antiqua" w:eastAsia="STXingkai" w:hAnsi="Book Antiqua" w:cs="Cambria"/>
          <w:color w:val="auto"/>
          <w:sz w:val="24"/>
          <w:szCs w:val="24"/>
        </w:rPr>
        <w:t>DSS and DFS scores</w:t>
      </w:r>
      <w:r w:rsidR="0064109F" w:rsidRPr="00C30085">
        <w:rPr>
          <w:rFonts w:ascii="Book Antiqua" w:eastAsia="STXingkai" w:hAnsi="Book Antiqua" w:cs="Cambria"/>
          <w:color w:val="auto"/>
          <w:sz w:val="24"/>
          <w:szCs w:val="24"/>
        </w:rPr>
        <w:fldChar w:fldCharType="begin">
          <w:fldData xml:space="preserve">PEVuZE5vdGU+PENpdGU+PEF1dGhvcj5aYWthcmlhPC9BdXRob3I+PFllYXI+MjAwNzwvWWVhcj48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aYWthcmlhPC9BdXRob3I+PFllYXI+MjAwNzwvWWVhcj48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72" w:tooltip="Zakaria, 2007 #380" w:history="1">
        <w:r w:rsidR="005308B2" w:rsidRPr="00C30085">
          <w:rPr>
            <w:rFonts w:ascii="Book Antiqua" w:eastAsia="STXingkai" w:hAnsi="Book Antiqua" w:cs="Cambria"/>
            <w:noProof/>
            <w:color w:val="auto"/>
            <w:sz w:val="24"/>
            <w:szCs w:val="24"/>
            <w:vertAlign w:val="superscript"/>
          </w:rPr>
          <w:t>172</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311D91" w:rsidRPr="00C30085">
        <w:rPr>
          <w:rFonts w:ascii="Book Antiqua" w:eastAsia="STXingkai" w:hAnsi="Book Antiqua" w:cs="Cambria"/>
          <w:color w:val="auto"/>
          <w:sz w:val="24"/>
          <w:szCs w:val="24"/>
        </w:rPr>
        <w:t xml:space="preserve">, the Leed </w:t>
      </w:r>
      <w:r w:rsidR="00E75745" w:rsidRPr="00C30085">
        <w:rPr>
          <w:rFonts w:ascii="Book Antiqua" w:eastAsia="STXingkai" w:hAnsi="Book Antiqua" w:cs="Cambria" w:hint="eastAsia"/>
          <w:color w:val="auto"/>
          <w:sz w:val="24"/>
          <w:szCs w:val="24"/>
        </w:rPr>
        <w:t>group</w:t>
      </w:r>
      <w:r w:rsidR="00E75745" w:rsidRPr="00C30085">
        <w:rPr>
          <w:rFonts w:ascii="Book Antiqua" w:eastAsia="STXingkai" w:hAnsi="Book Antiqua" w:cs="Cambria"/>
          <w:color w:val="auto"/>
          <w:sz w:val="24"/>
          <w:szCs w:val="24"/>
        </w:rPr>
        <w:t>’</w:t>
      </w:r>
      <w:r w:rsidR="00E75745" w:rsidRPr="00C30085">
        <w:rPr>
          <w:rFonts w:ascii="Book Antiqua" w:eastAsia="STXingkai" w:hAnsi="Book Antiqua" w:cs="Cambria" w:hint="eastAsia"/>
          <w:color w:val="auto"/>
          <w:sz w:val="24"/>
          <w:szCs w:val="24"/>
        </w:rPr>
        <w:t>s</w:t>
      </w:r>
      <w:r w:rsidR="00D72893" w:rsidRPr="00C30085">
        <w:rPr>
          <w:rFonts w:ascii="Book Antiqua" w:eastAsia="STXingkai" w:hAnsi="Book Antiqua" w:cs="Cambria"/>
          <w:color w:val="auto"/>
          <w:sz w:val="24"/>
          <w:szCs w:val="24"/>
        </w:rPr>
        <w:t xml:space="preserve"> </w:t>
      </w:r>
      <w:r w:rsidR="00311D91" w:rsidRPr="00C30085">
        <w:rPr>
          <w:rFonts w:ascii="Book Antiqua" w:eastAsia="STXingkai" w:hAnsi="Book Antiqua" w:cs="Cambria"/>
          <w:color w:val="auto"/>
          <w:sz w:val="24"/>
          <w:szCs w:val="24"/>
        </w:rPr>
        <w:t>score</w:t>
      </w:r>
      <w:r w:rsidR="0064109F" w:rsidRPr="00C30085">
        <w:rPr>
          <w:rFonts w:ascii="Book Antiqua" w:eastAsia="STXingkai" w:hAnsi="Book Antiqua" w:cs="Cambria"/>
          <w:color w:val="auto"/>
          <w:sz w:val="24"/>
          <w:szCs w:val="24"/>
        </w:rPr>
        <w:fldChar w:fldCharType="begin">
          <w:fldData xml:space="preserve">PEVuZE5vdGU+PENpdGU+PEF1dGhvcj5NYWxpazwvQXV0aG9yPjxZZWFyPjIwMDc8L1llYXI+PFJl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NYWxpazwvQXV0aG9yPjxZZWFyPjIwMDc8L1llYXI+PFJl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73" w:tooltip="Malik, 2007 #381" w:history="1">
        <w:r w:rsidR="005308B2" w:rsidRPr="00C30085">
          <w:rPr>
            <w:rFonts w:ascii="Book Antiqua" w:eastAsia="STXingkai" w:hAnsi="Book Antiqua" w:cs="Cambria"/>
            <w:noProof/>
            <w:color w:val="auto"/>
            <w:sz w:val="24"/>
            <w:szCs w:val="24"/>
            <w:vertAlign w:val="superscript"/>
          </w:rPr>
          <w:t>173</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311D91" w:rsidRPr="00C30085">
        <w:rPr>
          <w:rFonts w:ascii="Book Antiqua" w:eastAsia="STXingkai" w:hAnsi="Book Antiqua" w:cs="Cambria"/>
          <w:color w:val="auto"/>
          <w:sz w:val="24"/>
          <w:szCs w:val="24"/>
        </w:rPr>
        <w:t xml:space="preserve">, Ueno </w:t>
      </w:r>
      <w:r w:rsidR="00D72893" w:rsidRPr="00C30085">
        <w:rPr>
          <w:rFonts w:ascii="Book Antiqua" w:eastAsia="STXingkai" w:hAnsi="Book Antiqua" w:cs="Cambria" w:hint="eastAsia"/>
          <w:color w:val="auto"/>
          <w:sz w:val="24"/>
          <w:szCs w:val="24"/>
          <w:lang w:eastAsia="zh-CN"/>
        </w:rPr>
        <w:t>group</w:t>
      </w:r>
      <w:r w:rsidR="00D72893" w:rsidRPr="00C30085">
        <w:rPr>
          <w:rFonts w:ascii="Book Antiqua" w:eastAsia="STXingkai" w:hAnsi="Book Antiqua" w:cs="Cambria"/>
          <w:color w:val="auto"/>
          <w:sz w:val="24"/>
          <w:szCs w:val="24"/>
          <w:lang w:eastAsia="zh-CN"/>
        </w:rPr>
        <w:t>’</w:t>
      </w:r>
      <w:r w:rsidR="00D72893" w:rsidRPr="00C30085">
        <w:rPr>
          <w:rFonts w:ascii="Book Antiqua" w:eastAsia="STXingkai" w:hAnsi="Book Antiqua" w:cs="Cambria" w:hint="eastAsia"/>
          <w:color w:val="auto"/>
          <w:sz w:val="24"/>
          <w:szCs w:val="24"/>
          <w:lang w:eastAsia="zh-CN"/>
        </w:rPr>
        <w:t>s</w:t>
      </w:r>
      <w:r w:rsidR="00D72893" w:rsidRPr="00C30085">
        <w:rPr>
          <w:rFonts w:ascii="Book Antiqua" w:eastAsia="STXingkai" w:hAnsi="Book Antiqua" w:cs="Cambria"/>
          <w:color w:val="auto"/>
          <w:sz w:val="24"/>
          <w:szCs w:val="24"/>
          <w:lang w:eastAsia="zh-CN"/>
        </w:rPr>
        <w:t xml:space="preserve"> </w:t>
      </w:r>
      <w:r w:rsidR="00311D91" w:rsidRPr="00C30085">
        <w:rPr>
          <w:rFonts w:ascii="Book Antiqua" w:eastAsia="STXingkai" w:hAnsi="Book Antiqua" w:cs="Cambria"/>
          <w:color w:val="auto"/>
          <w:sz w:val="24"/>
          <w:szCs w:val="24"/>
        </w:rPr>
        <w:t>score</w:t>
      </w:r>
      <w:r w:rsidR="0064109F" w:rsidRPr="00C30085">
        <w:rPr>
          <w:rFonts w:ascii="Book Antiqua" w:eastAsia="STXingkai" w:hAnsi="Book Antiqua" w:cs="Cambria"/>
          <w:color w:val="auto"/>
          <w:sz w:val="24"/>
          <w:szCs w:val="24"/>
        </w:rPr>
        <w:fldChar w:fldCharType="begin">
          <w:fldData xml:space="preserve">PEVuZE5vdGU+PENpdGU+PEF1dGhvcj5VZW5vPC9BdXRob3I+PFllYXI+MjAwMDwvWWVhcj48UmVj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VZW5vPC9BdXRob3I+PFllYXI+MjAwMDwvWWVhcj48UmVj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64109F" w:rsidRPr="00C30085">
        <w:rPr>
          <w:rFonts w:ascii="Book Antiqua" w:eastAsia="STXingkai" w:hAnsi="Book Antiqua" w:cs="Cambria"/>
          <w:color w:val="auto"/>
          <w:sz w:val="24"/>
          <w:szCs w:val="24"/>
        </w:rPr>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74" w:tooltip="Ueno, 2000 #382" w:history="1">
        <w:r w:rsidR="005308B2" w:rsidRPr="00C30085">
          <w:rPr>
            <w:rFonts w:ascii="Book Antiqua" w:eastAsia="STXingkai" w:hAnsi="Book Antiqua" w:cs="Cambria"/>
            <w:noProof/>
            <w:color w:val="auto"/>
            <w:sz w:val="24"/>
            <w:szCs w:val="24"/>
            <w:vertAlign w:val="superscript"/>
          </w:rPr>
          <w:t>174</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311D91"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w:t>
      </w:r>
      <w:r w:rsidR="0096298F" w:rsidRPr="00C30085">
        <w:rPr>
          <w:rFonts w:ascii="Book Antiqua" w:eastAsia="STXingkai" w:hAnsi="Book Antiqua" w:cs="Cambria"/>
          <w:color w:val="auto"/>
          <w:sz w:val="24"/>
          <w:szCs w:val="24"/>
        </w:rPr>
        <w:t>Schindl</w:t>
      </w:r>
      <w:r w:rsidR="00D72893" w:rsidRPr="00C30085">
        <w:rPr>
          <w:rFonts w:ascii="Book Antiqua" w:eastAsia="STXingkai" w:hAnsi="Book Antiqua" w:cs="Cambria"/>
          <w:color w:val="auto"/>
          <w:sz w:val="24"/>
          <w:szCs w:val="24"/>
        </w:rPr>
        <w:t xml:space="preserve"> </w:t>
      </w:r>
      <w:r w:rsidR="00D72893" w:rsidRPr="00C30085">
        <w:rPr>
          <w:rFonts w:ascii="Book Antiqua" w:eastAsia="STXingkai" w:hAnsi="Book Antiqua" w:cs="Cambria" w:hint="eastAsia"/>
          <w:color w:val="auto"/>
          <w:sz w:val="24"/>
          <w:szCs w:val="24"/>
        </w:rPr>
        <w:t>group</w:t>
      </w:r>
      <w:r w:rsidR="00D72893" w:rsidRPr="00C30085">
        <w:rPr>
          <w:rFonts w:ascii="Book Antiqua" w:eastAsia="STXingkai" w:hAnsi="Book Antiqua" w:cs="Cambria"/>
          <w:color w:val="auto"/>
          <w:sz w:val="24"/>
          <w:szCs w:val="24"/>
        </w:rPr>
        <w:t>’</w:t>
      </w:r>
      <w:r w:rsidR="00D72893" w:rsidRPr="00C30085">
        <w:rPr>
          <w:rFonts w:ascii="Book Antiqua" w:eastAsia="STXingkai" w:hAnsi="Book Antiqua" w:cs="Cambria" w:hint="eastAsia"/>
          <w:color w:val="auto"/>
          <w:sz w:val="24"/>
          <w:szCs w:val="24"/>
        </w:rPr>
        <w:t>s</w:t>
      </w:r>
      <w:r w:rsidR="00D72893" w:rsidRPr="00C30085">
        <w:rPr>
          <w:rFonts w:ascii="Book Antiqua" w:eastAsia="STXingkai" w:hAnsi="Book Antiqua" w:cs="Cambria"/>
          <w:color w:val="auto"/>
          <w:sz w:val="24"/>
          <w:szCs w:val="24"/>
        </w:rPr>
        <w:t xml:space="preserve"> </w:t>
      </w:r>
      <w:r w:rsidR="00311D91" w:rsidRPr="00C30085">
        <w:rPr>
          <w:rFonts w:ascii="Book Antiqua" w:eastAsia="STXingkai" w:hAnsi="Book Antiqua" w:cs="Cambria"/>
          <w:color w:val="auto"/>
          <w:sz w:val="24"/>
          <w:szCs w:val="24"/>
        </w:rPr>
        <w:t>scor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Schindl&lt;/Author&gt;&lt;Year&gt;2005&lt;/Year&gt;&lt;RecNum&gt;383&lt;/RecNum&gt;&lt;DisplayText&gt;&lt;style face="superscript"&gt;[175]&lt;/style&gt;&lt;/DisplayText&gt;&lt;record&gt;&lt;rec-number&gt;383&lt;/rec-number&gt;&lt;foreign-keys&gt;&lt;key app="EN" db-id="wvxspzfe8szr2mewtdpv9arotaddzsrz2550" timestamp="1428685156"&gt;383&lt;/key&gt;&lt;/foreign-keys&gt;&lt;ref-type name="Journal Article"&gt;17&lt;/ref-type&gt;&lt;contributors&gt;&lt;authors&gt;&lt;author&gt;Schindl, M.&lt;/author&gt;&lt;author&gt;Wigmore, S. J.&lt;/author&gt;&lt;author&gt;Currie, E. J.&lt;/author&gt;&lt;author&gt;Laengle, F.&lt;/author&gt;&lt;author&gt;Garden, O. J.&lt;/author&gt;&lt;/authors&gt;&lt;/contributors&gt;&lt;auth-address&gt;Division of General Surgery, Department of Surgery, University of Vienna, Austria.&lt;/auth-address&gt;&lt;titles&gt;&lt;title&gt;Prognostic scoring in colorectal cancer liver metastases: development and validation&lt;/title&gt;&lt;secondary-title&gt;Arch Surg&lt;/secondary-title&gt;&lt;/titles&gt;&lt;periodical&gt;&lt;full-title&gt;Arch Surg&lt;/full-title&gt;&lt;/periodical&gt;&lt;pages&gt;183-9&lt;/pages&gt;&lt;volume&gt;140&lt;/volume&gt;&lt;number&gt;2&lt;/number&gt;&lt;keywords&gt;&lt;keyword&gt;Adult&lt;/keyword&gt;&lt;keyword&gt;Aged&lt;/keyword&gt;&lt;keyword&gt;Aged, 80 and over&lt;/keyword&gt;&lt;keyword&gt;Colorectal Neoplasms/*pathology&lt;/keyword&gt;&lt;keyword&gt;Combined Modality Therapy&lt;/keyword&gt;&lt;keyword&gt;Female&lt;/keyword&gt;&lt;keyword&gt;Hepatectomy&lt;/keyword&gt;&lt;keyword&gt;Humans&lt;/keyword&gt;&lt;keyword&gt;Liver Neoplasms/drug therapy/*mortality/*secondary/surgery&lt;/keyword&gt;&lt;keyword&gt;Male&lt;/keyword&gt;&lt;keyword&gt;Middle Aged&lt;/keyword&gt;&lt;keyword&gt;Prognosis&lt;/keyword&gt;&lt;keyword&gt;Proportional Hazards Models&lt;/keyword&gt;&lt;keyword&gt;Risk Assessment&lt;/keyword&gt;&lt;keyword&gt;Survival Analysis&lt;/keyword&gt;&lt;/keywords&gt;&lt;dates&gt;&lt;year&gt;2005&lt;/year&gt;&lt;pub-dates&gt;&lt;date&gt;Feb&lt;/date&gt;&lt;/pub-dates&gt;&lt;/dates&gt;&lt;publisher&gt;American Medical Association&lt;/publisher&gt;&lt;isbn&gt;0004-0010 (Print)&amp;#xD;0004-0010 (Linking)&lt;/isbn&gt;&lt;accession-num&gt;15724001&lt;/accession-num&gt;&lt;urls&gt;&lt;related-urls&gt;&lt;url&gt;http://www.ncbi.nlm.nih.gov/pubmed/15724001&lt;/url&gt;&lt;/related-urls&gt;&lt;/urls&gt;&lt;electronic-resource-num&gt;10.1001/archsurg.140.2.183&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75" w:tooltip="Schindl, 2005 #383" w:history="1">
        <w:r w:rsidR="005308B2" w:rsidRPr="00C30085">
          <w:rPr>
            <w:rFonts w:ascii="Book Antiqua" w:eastAsia="STXingkai" w:hAnsi="Book Antiqua" w:cs="Cambria"/>
            <w:noProof/>
            <w:color w:val="auto"/>
            <w:sz w:val="24"/>
            <w:szCs w:val="24"/>
            <w:vertAlign w:val="superscript"/>
          </w:rPr>
          <w:t>175</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311D91" w:rsidRPr="00C30085">
        <w:rPr>
          <w:rFonts w:ascii="Book Antiqua" w:eastAsia="STXingkai" w:hAnsi="Book Antiqua" w:cs="Cambria"/>
          <w:color w:val="auto"/>
          <w:sz w:val="24"/>
          <w:szCs w:val="24"/>
        </w:rPr>
        <w:t>,</w:t>
      </w:r>
      <w:r w:rsidR="00C169C2"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and Lise </w:t>
      </w:r>
      <w:r w:rsidR="009266D9" w:rsidRPr="00C30085">
        <w:rPr>
          <w:rFonts w:ascii="Book Antiqua" w:eastAsia="STXingkai" w:hAnsi="Book Antiqua" w:cs="Cambria" w:hint="eastAsia"/>
          <w:color w:val="auto"/>
          <w:sz w:val="24"/>
          <w:szCs w:val="24"/>
        </w:rPr>
        <w:t>group</w:t>
      </w:r>
      <w:r w:rsidR="00E75745" w:rsidRPr="00C30085">
        <w:rPr>
          <w:rFonts w:ascii="Book Antiqua" w:eastAsia="STXingkai" w:hAnsi="Book Antiqua" w:cs="Cambria"/>
          <w:color w:val="auto"/>
          <w:sz w:val="24"/>
          <w:szCs w:val="24"/>
          <w:lang w:eastAsia="zh-CN"/>
        </w:rPr>
        <w:t>’</w:t>
      </w:r>
      <w:r w:rsidR="00E75745" w:rsidRPr="00C30085">
        <w:rPr>
          <w:rFonts w:ascii="Book Antiqua" w:eastAsia="STXingkai" w:hAnsi="Book Antiqua" w:cs="Cambria" w:hint="eastAsia"/>
          <w:color w:val="auto"/>
          <w:sz w:val="24"/>
          <w:szCs w:val="24"/>
          <w:lang w:eastAsia="zh-CN"/>
        </w:rPr>
        <w:t>s</w:t>
      </w:r>
      <w:r w:rsidR="00D72893" w:rsidRPr="00C30085">
        <w:rPr>
          <w:rFonts w:ascii="Book Antiqua" w:eastAsia="STXingkai" w:hAnsi="Book Antiqua" w:cs="Cambria"/>
          <w:color w:val="auto"/>
          <w:sz w:val="24"/>
          <w:szCs w:val="24"/>
        </w:rPr>
        <w:t xml:space="preserve"> </w:t>
      </w:r>
      <w:r w:rsidR="00311D91" w:rsidRPr="00C30085">
        <w:rPr>
          <w:rFonts w:ascii="Book Antiqua" w:eastAsia="STXingkai" w:hAnsi="Book Antiqua" w:cs="Cambria"/>
          <w:color w:val="auto"/>
          <w:sz w:val="24"/>
          <w:szCs w:val="24"/>
        </w:rPr>
        <w:t>score</w:t>
      </w:r>
      <w:r w:rsidR="00C92ED7" w:rsidRPr="00C30085">
        <w:rPr>
          <w:rFonts w:ascii="Book Antiqua" w:eastAsia="STXingkai" w:hAnsi="Book Antiqua" w:cs="Cambria"/>
          <w:color w:val="auto"/>
          <w:sz w:val="24"/>
          <w:szCs w:val="24"/>
        </w:rPr>
        <w:fldChar w:fldCharType="begin"/>
      </w:r>
      <w:r w:rsidR="00C92ED7" w:rsidRPr="00C30085">
        <w:rPr>
          <w:rFonts w:ascii="Book Antiqua" w:eastAsia="STXingkai" w:hAnsi="Book Antiqua" w:cs="Cambria"/>
          <w:color w:val="auto"/>
          <w:sz w:val="24"/>
          <w:szCs w:val="24"/>
        </w:rPr>
        <w:instrText xml:space="preserve"> ADDIN EN.CITE &lt;EndNote&gt;&lt;Cite&gt;&lt;Author&gt;Lise&lt;/Author&gt;&lt;Year&gt;2001&lt;/Year&gt;&lt;RecNum&gt;384&lt;/RecNum&gt;&lt;DisplayText&gt;&lt;style face="superscript"&gt;[176]&lt;/style&gt;&lt;/DisplayText&gt;&lt;record&gt;&lt;rec-number&gt;384&lt;/rec-number&gt;&lt;foreign-keys&gt;&lt;key app="EN" db-id="wvxspzfe8szr2mewtdpv9arotaddzsrz2550" timestamp="1428685252"&gt;384&lt;/key&gt;&lt;/foreign-keys&gt;&lt;ref-type name="Journal Article"&gt;17&lt;/ref-type&gt;&lt;contributors&gt;&lt;authors&gt;&lt;author&gt;Lise, M.&lt;/author&gt;&lt;author&gt;Bacchetti, S.&lt;/author&gt;&lt;author&gt;Da Pian, P.&lt;/author&gt;&lt;author&gt;Nitti, D.&lt;/author&gt;&lt;author&gt;Pilati, P.&lt;/author&gt;&lt;/authors&gt;&lt;/contributors&gt;&lt;auth-address&gt;Dipartimento di Scienze Oncologiche e Chirurgiche, Sezione di Clinica Chirurgica, University of Padova, Via Giustiniani 2, 35128 Padova, Italy. lisem@ux1.unipd.it&lt;/auth-address&gt;&lt;titles&gt;&lt;title&gt;Patterns of recurrence after resection of colorectal liver metastases: prediction by models of outcome analysis&lt;/title&gt;&lt;secondary-title&gt;World J Surg&lt;/secondary-title&gt;&lt;/titles&gt;&lt;periodical&gt;&lt;full-title&gt;World J Surg&lt;/full-title&gt;&lt;/periodical&gt;&lt;pages&gt;638-44&lt;/pages&gt;&lt;volume&gt;25&lt;/volume&gt;&lt;number&gt;5&lt;/number&gt;&lt;keywords&gt;&lt;keyword&gt;Adenocarcinoma/*mortality/*secondary/surgery&lt;/keyword&gt;&lt;keyword&gt;Colorectal Neoplasms/*pathology/*surgery&lt;/keyword&gt;&lt;keyword&gt;Female&lt;/keyword&gt;&lt;keyword&gt;Humans&lt;/keyword&gt;&lt;keyword&gt;Liver Neoplasms/*mortality/*secondary&lt;/keyword&gt;&lt;keyword&gt;Male&lt;/keyword&gt;&lt;keyword&gt;Middle Aged&lt;/keyword&gt;&lt;keyword&gt;*Neoplasm Recurrence, Local&lt;/keyword&gt;&lt;keyword&gt;Outcome Assessment (Health Care)&lt;/keyword&gt;&lt;keyword&gt;Prognosis&lt;/keyword&gt;&lt;keyword&gt;Risk Assessment&lt;/keyword&gt;&lt;keyword&gt;Survival Analysis&lt;/keyword&gt;&lt;/keywords&gt;&lt;dates&gt;&lt;year&gt;2001&lt;/year&gt;&lt;pub-dates&gt;&lt;date&gt;May&lt;/date&gt;&lt;/pub-dates&gt;&lt;/dates&gt;&lt;publisher&gt;Springer&lt;/publisher&gt;&lt;isbn&gt;0364-2313 (Print)&amp;#xD;0364-2313 (Linking)&lt;/isbn&gt;&lt;accession-num&gt;11369992&lt;/accession-num&gt;&lt;urls&gt;&lt;related-urls&gt;&lt;url&gt;http://www.ncbi.nlm.nih.gov/pubmed/11369992&lt;/url&gt;&lt;/related-urls&gt;&lt;/urls&gt;&lt;electronic-resource-num&gt;10.1007/s002680020138&lt;/electronic-resource-num&gt;&lt;/record&gt;&lt;/Cite&gt;&lt;/EndNote&gt;</w:instrText>
      </w:r>
      <w:r w:rsidR="00C92ED7" w:rsidRPr="00C30085">
        <w:rPr>
          <w:rFonts w:ascii="Book Antiqua" w:eastAsia="STXingkai" w:hAnsi="Book Antiqua" w:cs="Cambria"/>
          <w:color w:val="auto"/>
          <w:sz w:val="24"/>
          <w:szCs w:val="24"/>
        </w:rPr>
        <w:fldChar w:fldCharType="separate"/>
      </w:r>
      <w:r w:rsidR="00C92ED7" w:rsidRPr="00C30085">
        <w:rPr>
          <w:rFonts w:ascii="Book Antiqua" w:eastAsia="STXingkai" w:hAnsi="Book Antiqua" w:cs="Cambria"/>
          <w:color w:val="auto"/>
          <w:sz w:val="24"/>
          <w:szCs w:val="24"/>
          <w:vertAlign w:val="superscript"/>
        </w:rPr>
        <w:t>[</w:t>
      </w:r>
      <w:hyperlink w:anchor="_ENREF_176" w:tooltip="Lise, 2001 #384" w:history="1">
        <w:r w:rsidR="00C92ED7" w:rsidRPr="00C30085">
          <w:rPr>
            <w:rStyle w:val="Hyperlink"/>
            <w:rFonts w:ascii="Book Antiqua" w:eastAsia="STXingkai" w:hAnsi="Book Antiqua" w:cs="Cambria"/>
            <w:color w:val="auto"/>
            <w:sz w:val="24"/>
            <w:szCs w:val="24"/>
            <w:u w:val="none"/>
            <w:vertAlign w:val="superscript"/>
          </w:rPr>
          <w:t>176</w:t>
        </w:r>
      </w:hyperlink>
      <w:r w:rsidR="00C92ED7" w:rsidRPr="00C30085">
        <w:rPr>
          <w:rFonts w:ascii="Book Antiqua" w:eastAsia="STXingkai" w:hAnsi="Book Antiqua" w:cs="Cambria"/>
          <w:color w:val="auto"/>
          <w:sz w:val="24"/>
          <w:szCs w:val="24"/>
          <w:vertAlign w:val="superscript"/>
        </w:rPr>
        <w:t>]</w:t>
      </w:r>
      <w:r w:rsidR="00C92ED7" w:rsidRPr="00C30085">
        <w:rPr>
          <w:rFonts w:ascii="Book Antiqua" w:eastAsia="STXingkai" w:hAnsi="Book Antiqua" w:cs="Cambria"/>
          <w:color w:val="auto"/>
          <w:sz w:val="24"/>
          <w:szCs w:val="24"/>
        </w:rPr>
        <w:fldChar w:fldCharType="end"/>
      </w:r>
      <w:r w:rsidR="00311D91" w:rsidRPr="00C30085">
        <w:rPr>
          <w:rFonts w:ascii="Book Antiqua" w:eastAsia="STXingkai" w:hAnsi="Book Antiqua" w:cs="Cambria"/>
          <w:color w:val="auto"/>
          <w:sz w:val="24"/>
          <w:szCs w:val="24"/>
        </w:rPr>
        <w:t>.</w:t>
      </w:r>
    </w:p>
    <w:p w14:paraId="6946BF9A" w14:textId="3865D512" w:rsidR="007523C5" w:rsidRPr="00C30085" w:rsidRDefault="007523C5" w:rsidP="00C92ED7">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Studies have shown that 10 years of surveillance are required to label a patient as being “cured” after resection of CRLM, as no disease related death</w:t>
      </w:r>
      <w:r w:rsidR="00992795" w:rsidRPr="00C30085">
        <w:rPr>
          <w:rFonts w:ascii="Book Antiqua" w:eastAsia="STXingkai" w:hAnsi="Book Antiqua" w:cs="Cambria"/>
          <w:color w:val="auto"/>
          <w:sz w:val="24"/>
          <w:szCs w:val="24"/>
        </w:rPr>
        <w:t>s have been reported thereafter</w:t>
      </w:r>
      <w:r w:rsidR="00CE5D51" w:rsidRPr="00C30085">
        <w:rPr>
          <w:rFonts w:ascii="Book Antiqua" w:eastAsia="STXingkai" w:hAnsi="Book Antiqua" w:cs="Cambria"/>
          <w:color w:val="auto"/>
          <w:sz w:val="24"/>
          <w:szCs w:val="24"/>
        </w:rPr>
        <w:fldChar w:fldCharType="begin">
          <w:fldData xml:space="preserve">PEVuZE5vdGU+PENpdGU+PEF1dGhvcj5QdWxpdGFuw7I8L0F1dGhvcj48WWVhcj4yMDEwPC9ZZWFy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QdWxpdGFuw7I8L0F1dGhvcj48WWVhcj4yMDEwPC9ZZWFy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72" w:tooltip="Zakaria, 2007 #380" w:history="1">
        <w:r w:rsidR="005308B2" w:rsidRPr="00C30085">
          <w:rPr>
            <w:rFonts w:ascii="Book Antiqua" w:eastAsia="STXingkai" w:hAnsi="Book Antiqua" w:cs="Cambria"/>
            <w:noProof/>
            <w:color w:val="auto"/>
            <w:sz w:val="24"/>
            <w:szCs w:val="24"/>
            <w:vertAlign w:val="superscript"/>
          </w:rPr>
          <w:t>172</w:t>
        </w:r>
      </w:hyperlink>
      <w:r w:rsidR="00E75745" w:rsidRPr="00C30085">
        <w:rPr>
          <w:rFonts w:ascii="Book Antiqua" w:eastAsia="STXingkai" w:hAnsi="Book Antiqua" w:cs="Cambria"/>
          <w:noProof/>
          <w:color w:val="auto"/>
          <w:sz w:val="24"/>
          <w:szCs w:val="24"/>
          <w:vertAlign w:val="superscript"/>
        </w:rPr>
        <w:t>,</w:t>
      </w:r>
      <w:hyperlink w:anchor="_ENREF_177" w:tooltip="Pulitanò, 2010 #387" w:history="1">
        <w:r w:rsidR="005308B2" w:rsidRPr="00C30085">
          <w:rPr>
            <w:rFonts w:ascii="Book Antiqua" w:eastAsia="STXingkai" w:hAnsi="Book Antiqua" w:cs="Cambria"/>
            <w:noProof/>
            <w:color w:val="auto"/>
            <w:sz w:val="24"/>
            <w:szCs w:val="24"/>
            <w:vertAlign w:val="superscript"/>
          </w:rPr>
          <w:t>177-179</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992795"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First recurrence after resection o</w:t>
      </w:r>
      <w:r w:rsidR="00992795" w:rsidRPr="00C30085">
        <w:rPr>
          <w:rFonts w:ascii="Book Antiqua" w:eastAsia="STXingkai" w:hAnsi="Book Antiqua" w:cs="Cambria"/>
          <w:color w:val="auto"/>
          <w:sz w:val="24"/>
          <w:szCs w:val="24"/>
        </w:rPr>
        <w:t>ccurs after 5 years in 4.8</w:t>
      </w:r>
      <w:r w:rsidR="00E75745" w:rsidRPr="00C30085">
        <w:rPr>
          <w:rFonts w:ascii="Book Antiqua" w:eastAsia="STXingkai" w:hAnsi="Book Antiqua" w:cs="Cambria" w:hint="eastAsia"/>
          <w:color w:val="auto"/>
          <w:sz w:val="24"/>
          <w:szCs w:val="24"/>
          <w:lang w:eastAsia="zh-CN"/>
        </w:rPr>
        <w:t>%</w:t>
      </w:r>
      <w:r w:rsidR="00992795" w:rsidRPr="00C30085">
        <w:rPr>
          <w:rFonts w:ascii="Book Antiqua" w:eastAsia="STXingkai" w:hAnsi="Book Antiqua" w:cs="Cambria"/>
          <w:color w:val="auto"/>
          <w:sz w:val="24"/>
          <w:szCs w:val="24"/>
        </w:rPr>
        <w:t>-23%</w:t>
      </w:r>
      <w:r w:rsidR="00CE5D51" w:rsidRPr="00C30085">
        <w:rPr>
          <w:rFonts w:ascii="Book Antiqua" w:eastAsia="STXingkai" w:hAnsi="Book Antiqua" w:cs="Cambria"/>
          <w:color w:val="auto"/>
          <w:sz w:val="24"/>
          <w:szCs w:val="24"/>
        </w:rPr>
        <w:fldChar w:fldCharType="begin">
          <w:fldData xml:space="preserve">PEVuZE5vdGU+PENpdGU+PEF1dGhvcj5QdWxpdGFuw7I8L0F1dGhvcj48WWVhcj4yMDEwPC9ZZWFy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 </w:instrText>
      </w:r>
      <w:r w:rsidR="00311C03" w:rsidRPr="00C30085">
        <w:rPr>
          <w:rFonts w:ascii="Book Antiqua" w:eastAsia="STXingkai" w:hAnsi="Book Antiqua" w:cs="Cambria"/>
          <w:color w:val="auto"/>
          <w:sz w:val="24"/>
          <w:szCs w:val="24"/>
        </w:rPr>
        <w:fldChar w:fldCharType="begin">
          <w:fldData xml:space="preserve">PEVuZE5vdGU+PENpdGU+PEF1dGhvcj5QdWxpdGFuw7I8L0F1dGhvcj48WWVhcj4yMDEwPC9ZZWFy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=
</w:fldData>
        </w:fldChar>
      </w:r>
      <w:r w:rsidR="00311C03" w:rsidRPr="00C30085">
        <w:rPr>
          <w:rFonts w:ascii="Book Antiqua" w:eastAsia="STXingkai" w:hAnsi="Book Antiqua" w:cs="Cambria"/>
          <w:color w:val="auto"/>
          <w:sz w:val="24"/>
          <w:szCs w:val="24"/>
        </w:rPr>
        <w:instrText xml:space="preserve"> ADDIN EN.CITE.DATA </w:instrText>
      </w:r>
      <w:r w:rsidR="00311C03" w:rsidRPr="00C30085">
        <w:rPr>
          <w:rFonts w:ascii="Book Antiqua" w:eastAsia="STXingkai" w:hAnsi="Book Antiqua" w:cs="Cambria"/>
          <w:color w:val="auto"/>
          <w:sz w:val="24"/>
          <w:szCs w:val="24"/>
        </w:rPr>
      </w:r>
      <w:r w:rsidR="00311C03" w:rsidRPr="00C30085">
        <w:rPr>
          <w:rFonts w:ascii="Book Antiqua" w:eastAsia="STXingkai" w:hAnsi="Book Antiqua" w:cs="Cambria"/>
          <w:color w:val="auto"/>
          <w:sz w:val="24"/>
          <w:szCs w:val="24"/>
        </w:rPr>
        <w:fldChar w:fldCharType="end"/>
      </w:r>
      <w:r w:rsidR="00CE5D51" w:rsidRPr="00C30085">
        <w:rPr>
          <w:rFonts w:ascii="Book Antiqua" w:eastAsia="STXingkai" w:hAnsi="Book Antiqua" w:cs="Cambria"/>
          <w:color w:val="auto"/>
          <w:sz w:val="24"/>
          <w:szCs w:val="24"/>
        </w:rPr>
      </w:r>
      <w:r w:rsidR="00CE5D51"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72" w:tooltip="Zakaria, 2007 #380" w:history="1">
        <w:r w:rsidR="005308B2" w:rsidRPr="00C30085">
          <w:rPr>
            <w:rFonts w:ascii="Book Antiqua" w:eastAsia="STXingkai" w:hAnsi="Book Antiqua" w:cs="Cambria"/>
            <w:noProof/>
            <w:color w:val="auto"/>
            <w:sz w:val="24"/>
            <w:szCs w:val="24"/>
            <w:vertAlign w:val="superscript"/>
          </w:rPr>
          <w:t>172</w:t>
        </w:r>
      </w:hyperlink>
      <w:r w:rsidR="00E75745" w:rsidRPr="00C30085">
        <w:rPr>
          <w:rFonts w:ascii="Book Antiqua" w:eastAsia="STXingkai" w:hAnsi="Book Antiqua" w:cs="Cambria"/>
          <w:noProof/>
          <w:color w:val="auto"/>
          <w:sz w:val="24"/>
          <w:szCs w:val="24"/>
          <w:vertAlign w:val="superscript"/>
        </w:rPr>
        <w:t>,</w:t>
      </w:r>
      <w:hyperlink w:anchor="_ENREF_177" w:tooltip="Pulitanò, 2010 #387" w:history="1">
        <w:r w:rsidR="005308B2" w:rsidRPr="00C30085">
          <w:rPr>
            <w:rFonts w:ascii="Book Antiqua" w:eastAsia="STXingkai" w:hAnsi="Book Antiqua" w:cs="Cambria"/>
            <w:noProof/>
            <w:color w:val="auto"/>
            <w:sz w:val="24"/>
            <w:szCs w:val="24"/>
            <w:vertAlign w:val="superscript"/>
          </w:rPr>
          <w:t>177-180</w:t>
        </w:r>
      </w:hyperlink>
      <w:r w:rsidR="00311C03" w:rsidRPr="00C30085">
        <w:rPr>
          <w:rFonts w:ascii="Book Antiqua" w:eastAsia="STXingkai" w:hAnsi="Book Antiqua" w:cs="Cambria"/>
          <w:noProof/>
          <w:color w:val="auto"/>
          <w:sz w:val="24"/>
          <w:szCs w:val="24"/>
          <w:vertAlign w:val="superscript"/>
        </w:rPr>
        <w:t>]</w:t>
      </w:r>
      <w:r w:rsidR="00CE5D51" w:rsidRPr="00C30085">
        <w:rPr>
          <w:rFonts w:ascii="Book Antiqua" w:eastAsia="STXingkai" w:hAnsi="Book Antiqua" w:cs="Cambria"/>
          <w:color w:val="auto"/>
          <w:sz w:val="24"/>
          <w:szCs w:val="24"/>
        </w:rPr>
        <w:fldChar w:fldCharType="end"/>
      </w:r>
      <w:r w:rsidR="00992795" w:rsidRPr="00C30085">
        <w:rPr>
          <w:rFonts w:ascii="Book Antiqua" w:eastAsia="STXingkai" w:hAnsi="Book Antiqua" w:cs="Cambria"/>
          <w:color w:val="auto"/>
          <w:sz w:val="24"/>
          <w:szCs w:val="24"/>
        </w:rPr>
        <w:t>.</w:t>
      </w:r>
      <w:hyperlink w:anchor="_ENREF_267" w:tooltip="Roberts, 2014 #385" w:history="1"/>
      <w:r w:rsidRPr="00C30085">
        <w:rPr>
          <w:rFonts w:ascii="Book Antiqua" w:eastAsia="STXingkai" w:hAnsi="Book Antiqua" w:cs="Cambria"/>
          <w:color w:val="auto"/>
          <w:sz w:val="24"/>
          <w:szCs w:val="24"/>
        </w:rPr>
        <w:t xml:space="preserve"> Therefore some may argue that intensive follow up after 5 years is unjustified as a standard of care. While others would argue that repeat resection prolongs surv</w:t>
      </w:r>
      <w:r w:rsidR="00992795" w:rsidRPr="00C30085">
        <w:rPr>
          <w:rFonts w:ascii="Book Antiqua" w:eastAsia="STXingkai" w:hAnsi="Book Antiqua" w:cs="Cambria"/>
          <w:color w:val="auto"/>
          <w:sz w:val="24"/>
          <w:szCs w:val="24"/>
        </w:rPr>
        <w:t>iv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Roberts&lt;/Author&gt;&lt;Year&gt;2014&lt;/Year&gt;&lt;RecNum&gt;385&lt;/RecNum&gt;&lt;DisplayText&gt;&lt;style face="superscript"&gt;[180]&lt;/style&gt;&lt;/DisplayText&gt;&lt;record&gt;&lt;rec-number&gt;385&lt;/rec-number&gt;&lt;foreign-keys&gt;&lt;key app="EN" db-id="wvxspzfe8szr2mewtdpv9arotaddzsrz2550" timestamp="1428685581"&gt;385&lt;/key&gt;&lt;/foreign-keys&gt;&lt;ref-type name="Journal Article"&gt;17&lt;/ref-type&gt;&lt;contributors&gt;&lt;authors&gt;&lt;author&gt;Roberts, K. J.&lt;/author&gt;&lt;author&gt;White, A.&lt;/author&gt;&lt;author&gt;Cockbain, A.&lt;/author&gt;&lt;author&gt;Hodson, J.&lt;/author&gt;&lt;author&gt;Hidalgo, E.&lt;/author&gt;&lt;author&gt;Toogood, G. J.&lt;/author&gt;&lt;author&gt;Lodge, J. P.&lt;/author&gt;&lt;/authors&gt;&lt;/contributors&gt;&lt;auth-address&gt;Hepatopancreatobiliary Unit, Birmingham, UK.&lt;/auth-address&gt;&lt;titles&gt;&lt;title&gt;Performance of prognostic scores in predicting long-term outcome following resection of colorectal liver metastases&lt;/title&gt;&lt;secondary-title&gt;Br J Surg&lt;/secondary-title&gt;&lt;/titles&gt;&lt;periodical&gt;&lt;full-title&gt;Br J Surg&lt;/full-title&gt;&lt;abbr-1&gt;The British journal of surgery&lt;/abbr-1&gt;&lt;/periodical&gt;&lt;pages&gt;856-66&lt;/pages&gt;&lt;volume&gt;101&lt;/volume&gt;&lt;number&gt;7&lt;/number&gt;&lt;keywords&gt;&lt;keyword&gt;Aged&lt;/keyword&gt;&lt;keyword&gt;Colorectal Neoplasms/mortality/*pathology&lt;/keyword&gt;&lt;keyword&gt;Disease-Free Survival&lt;/keyword&gt;&lt;keyword&gt;Female&lt;/keyword&gt;&lt;keyword&gt;Humans&lt;/keyword&gt;&lt;keyword&gt;Liver Neoplasms/mortality/*secondary/*surgery&lt;/keyword&gt;&lt;keyword&gt;Lung Neoplasms/secondary&lt;/keyword&gt;&lt;keyword&gt;Male&lt;/keyword&gt;&lt;keyword&gt;Middle Aged&lt;/keyword&gt;&lt;keyword&gt;Neoplasm Recurrence, Local/surgery&lt;/keyword&gt;&lt;keyword&gt;Retrospective Studies&lt;/keyword&gt;&lt;keyword&gt;Survival Rate&lt;/keyword&gt;&lt;keyword&gt;Time Factors&lt;/keyword&gt;&lt;keyword&gt;Treatment Outcome&lt;/keyword&gt;&lt;/keywords&gt;&lt;dates&gt;&lt;year&gt;2014&lt;/year&gt;&lt;pub-dates&gt;&lt;date&gt;Jun&lt;/date&gt;&lt;/pub-dates&gt;&lt;/dates&gt;&lt;publisher&gt;Wiley Online Library&lt;/publisher&gt;&lt;isbn&gt;1365-2168 (Electronic)&amp;#xD;0007-1323 (Linking)&lt;/isbn&gt;&lt;accession-num&gt;24817653&lt;/accession-num&gt;&lt;urls&gt;&lt;related-urls&gt;&lt;url&gt;http://www.ncbi.nlm.nih.gov/pubmed/24817653&lt;/url&gt;&lt;/related-urls&gt;&lt;/urls&gt;&lt;electronic-resource-num&gt;10.1002/bjs.9471&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80" w:tooltip="Roberts, 2014 #385" w:history="1">
        <w:r w:rsidR="005308B2" w:rsidRPr="00C30085">
          <w:rPr>
            <w:rFonts w:ascii="Book Antiqua" w:eastAsia="STXingkai" w:hAnsi="Book Antiqua" w:cs="Cambria"/>
            <w:noProof/>
            <w:color w:val="auto"/>
            <w:sz w:val="24"/>
            <w:szCs w:val="24"/>
            <w:vertAlign w:val="superscript"/>
          </w:rPr>
          <w:t>18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992795" w:rsidRPr="00C30085">
        <w:rPr>
          <w:rFonts w:ascii="Book Antiqua" w:eastAsia="STXingkai" w:hAnsi="Book Antiqua" w:cs="Cambria"/>
          <w:color w:val="auto"/>
          <w:sz w:val="24"/>
          <w:szCs w:val="24"/>
        </w:rPr>
        <w:t>,</w:t>
      </w:r>
      <w:r w:rsidRPr="00C30085">
        <w:rPr>
          <w:rFonts w:ascii="Book Antiqua" w:eastAsia="STXingkai" w:hAnsi="Book Antiqua" w:cs="Cambria"/>
          <w:color w:val="auto"/>
          <w:sz w:val="24"/>
          <w:szCs w:val="24"/>
        </w:rPr>
        <w:t xml:space="preserve"> thus justifying intensive surveillance to allow early identification of recurrence, and thereby providing further curative intervention.</w:t>
      </w:r>
    </w:p>
    <w:p w14:paraId="36951FE6" w14:textId="35ABD733" w:rsidR="002446F0" w:rsidRPr="00C30085" w:rsidRDefault="00992795" w:rsidP="00E75745">
      <w:pPr>
        <w:pStyle w:val="Body"/>
        <w:adjustRightInd w:val="0"/>
        <w:snapToGrid w:val="0"/>
        <w:spacing w:after="0" w:line="360" w:lineRule="auto"/>
        <w:ind w:firstLineChars="100" w:firstLine="240"/>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Roberts </w:t>
      </w:r>
      <w:r w:rsidR="00FF5D98" w:rsidRPr="00C30085">
        <w:rPr>
          <w:rFonts w:ascii="Book Antiqua" w:eastAsia="STXingkai" w:hAnsi="Book Antiqua" w:cs="Cambria"/>
          <w:i/>
          <w:color w:val="auto"/>
          <w:sz w:val="24"/>
          <w:szCs w:val="24"/>
        </w:rPr>
        <w:t>et al</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Roberts&lt;/Author&gt;&lt;Year&gt;2014&lt;/Year&gt;&lt;RecNum&gt;385&lt;/RecNum&gt;&lt;DisplayText&gt;&lt;style face="superscript"&gt;[180]&lt;/style&gt;&lt;/DisplayText&gt;&lt;record&gt;&lt;rec-number&gt;385&lt;/rec-number&gt;&lt;foreign-keys&gt;&lt;key app="EN" db-id="wvxspzfe8szr2mewtdpv9arotaddzsrz2550" timestamp="1428685581"&gt;385&lt;/key&gt;&lt;/foreign-keys&gt;&lt;ref-type name="Journal Article"&gt;17&lt;/ref-type&gt;&lt;contributors&gt;&lt;authors&gt;&lt;author&gt;Roberts, K. J.&lt;/author&gt;&lt;author&gt;White, A.&lt;/author&gt;&lt;author&gt;Cockbain, A.&lt;/author&gt;&lt;author&gt;Hodson, J.&lt;/author&gt;&lt;author&gt;Hidalgo, E.&lt;/author&gt;&lt;author&gt;Toogood, G. J.&lt;/author&gt;&lt;author&gt;Lodge, J. P.&lt;/author&gt;&lt;/authors&gt;&lt;/contributors&gt;&lt;auth-address&gt;Hepatopancreatobiliary Unit, Birmingham, UK.&lt;/auth-address&gt;&lt;titles&gt;&lt;title&gt;Performance of prognostic scores in predicting long-term outcome following resection of colorectal liver metastases&lt;/title&gt;&lt;secondary-title&gt;Br J Surg&lt;/secondary-title&gt;&lt;/titles&gt;&lt;periodical&gt;&lt;full-title&gt;Br J Surg&lt;/full-title&gt;&lt;abbr-1&gt;The British journal of surgery&lt;/abbr-1&gt;&lt;/periodical&gt;&lt;pages&gt;856-66&lt;/pages&gt;&lt;volume&gt;101&lt;/volume&gt;&lt;number&gt;7&lt;/number&gt;&lt;keywords&gt;&lt;keyword&gt;Aged&lt;/keyword&gt;&lt;keyword&gt;Colorectal Neoplasms/mortality/*pathology&lt;/keyword&gt;&lt;keyword&gt;Disease-Free Survival&lt;/keyword&gt;&lt;keyword&gt;Female&lt;/keyword&gt;&lt;keyword&gt;Humans&lt;/keyword&gt;&lt;keyword&gt;Liver Neoplasms/mortality/*secondary/*surgery&lt;/keyword&gt;&lt;keyword&gt;Lung Neoplasms/secondary&lt;/keyword&gt;&lt;keyword&gt;Male&lt;/keyword&gt;&lt;keyword&gt;Middle Aged&lt;/keyword&gt;&lt;keyword&gt;Neoplasm Recurrence, Local/surgery&lt;/keyword&gt;&lt;keyword&gt;Retrospective Studies&lt;/keyword&gt;&lt;keyword&gt;Survival Rate&lt;/keyword&gt;&lt;keyword&gt;Time Factors&lt;/keyword&gt;&lt;keyword&gt;Treatment Outcome&lt;/keyword&gt;&lt;/keywords&gt;&lt;dates&gt;&lt;year&gt;2014&lt;/year&gt;&lt;pub-dates&gt;&lt;date&gt;Jun&lt;/date&gt;&lt;/pub-dates&gt;&lt;/dates&gt;&lt;publisher&gt;Wiley Online Library&lt;/publisher&gt;&lt;isbn&gt;1365-2168 (Electronic)&amp;#xD;0007-1323 (Linking)&lt;/isbn&gt;&lt;accession-num&gt;24817653&lt;/accession-num&gt;&lt;urls&gt;&lt;related-urls&gt;&lt;url&gt;http://www.ncbi.nlm.nih.gov/pubmed/24817653&lt;/url&gt;&lt;/related-urls&gt;&lt;/urls&gt;&lt;electronic-resource-num&gt;10.1002/bjs.9471&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80" w:tooltip="Roberts, 2014 #385" w:history="1">
        <w:r w:rsidR="005308B2" w:rsidRPr="00C30085">
          <w:rPr>
            <w:rFonts w:ascii="Book Antiqua" w:eastAsia="STXingkai" w:hAnsi="Book Antiqua" w:cs="Cambria"/>
            <w:noProof/>
            <w:color w:val="auto"/>
            <w:sz w:val="24"/>
            <w:szCs w:val="24"/>
            <w:vertAlign w:val="superscript"/>
          </w:rPr>
          <w:t>18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7523C5" w:rsidRPr="00C30085">
        <w:rPr>
          <w:rFonts w:ascii="Book Antiqua" w:eastAsia="STXingkai" w:hAnsi="Book Antiqua" w:cs="Cambria"/>
          <w:color w:val="auto"/>
          <w:sz w:val="24"/>
          <w:szCs w:val="24"/>
        </w:rPr>
        <w:t xml:space="preserve"> assessed the ability of eight different scores to correctly predict disease free and disease specific survival using the concordance (C) statistic. A model is considered reasonable if the C-statistic exceeds 0.7, strong if it exceeds 0.8</w:t>
      </w:r>
      <w:r w:rsidRPr="00C30085">
        <w:rPr>
          <w:rFonts w:ascii="Book Antiqua" w:eastAsia="STXingkai" w:hAnsi="Book Antiqua" w:cs="Cambria"/>
          <w:color w:val="auto"/>
          <w:sz w:val="24"/>
          <w:szCs w:val="24"/>
        </w:rPr>
        <w:t>, and perfect when it scores 1</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Hosmer&lt;/Author&gt;&lt;Year&gt;2000&lt;/Year&gt;&lt;RecNum&gt;386&lt;/RecNum&gt;&lt;DisplayText&gt;&lt;style face="superscript"&gt;[181]&lt;/style&gt;&lt;/DisplayText&gt;&lt;record&gt;&lt;rec-number&gt;386&lt;/rec-number&gt;&lt;foreign-keys&gt;&lt;key app="EN" db-id="wvxspzfe8szr2mewtdpv9arotaddzsrz2550" timestamp="1428686120"&gt;386&lt;/key&gt;&lt;/foreign-keys&gt;&lt;ref-type name="Journal Article"&gt;17&lt;/ref-type&gt;&lt;contributors&gt;&lt;authors&gt;&lt;author&gt;Hosmer, D. W.&lt;/author&gt;&lt;author&gt;Lemeshow, S.&lt;/author&gt;&lt;/authors&gt;&lt;/contributors&gt;&lt;titles&gt;&lt;title&gt;Introduction to the Logistic Regression Model&lt;/title&gt;&lt;secondary-title&gt;Applied Logistic Regression, Second Edition&lt;/secondary-title&gt;&lt;/titles&gt;&lt;periodical&gt;&lt;full-title&gt;Applied Logistic Regression, Second Edition&lt;/full-title&gt;&lt;/periodical&gt;&lt;pages&gt;1-30&lt;/pages&gt;&lt;dates&gt;&lt;year&gt;2000&lt;/year&gt;&lt;/dates&gt;&lt;publisher&gt;Wiley Online Library&lt;/publisher&gt;&lt;isbn&gt;0471722146&lt;/isbn&gt;&lt;urls&gt;&lt;related-urls&gt;&lt;url&gt;http://onlinelibrary.wiley.com/doi/10.1002/0471722146.ch1/summary&lt;/url&gt;&lt;/related-urls&gt;&lt;/urls&gt;&lt;electronic-resource-num&gt;10.1002/0471722146.ch1&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81" w:tooltip="Hosmer, 2000 #386" w:history="1">
        <w:r w:rsidR="005308B2" w:rsidRPr="00C30085">
          <w:rPr>
            <w:rFonts w:ascii="Book Antiqua" w:eastAsia="STXingkai" w:hAnsi="Book Antiqua" w:cs="Cambria"/>
            <w:noProof/>
            <w:color w:val="auto"/>
            <w:sz w:val="24"/>
            <w:szCs w:val="24"/>
            <w:vertAlign w:val="superscript"/>
          </w:rPr>
          <w:t>181</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Pr="00C30085">
        <w:rPr>
          <w:rFonts w:ascii="Book Antiqua" w:eastAsia="STXingkai" w:hAnsi="Book Antiqua" w:cs="Cambria"/>
          <w:color w:val="auto"/>
          <w:sz w:val="24"/>
          <w:szCs w:val="24"/>
        </w:rPr>
        <w:t>.</w:t>
      </w:r>
      <w:r w:rsidR="00F26897" w:rsidRPr="00C30085">
        <w:rPr>
          <w:rFonts w:ascii="Book Antiqua" w:eastAsia="STXingkai" w:hAnsi="Book Antiqua" w:cs="Cambria"/>
          <w:color w:val="auto"/>
          <w:sz w:val="24"/>
          <w:szCs w:val="24"/>
        </w:rPr>
        <w:t xml:space="preserve"> The only score they found to have a score higher than 0.7 was the Rees postoperative index, thus indicating that available scores </w:t>
      </w:r>
      <w:r w:rsidR="00481DA2" w:rsidRPr="00C30085">
        <w:rPr>
          <w:rFonts w:ascii="Book Antiqua" w:eastAsia="STXingkai" w:hAnsi="Book Antiqua" w:cs="Cambria"/>
          <w:color w:val="auto"/>
          <w:sz w:val="24"/>
          <w:szCs w:val="24"/>
        </w:rPr>
        <w:t>are at their best “reasonable”</w:t>
      </w:r>
      <w:r w:rsidR="0064109F" w:rsidRPr="00C30085">
        <w:rPr>
          <w:rFonts w:ascii="Book Antiqua" w:eastAsia="STXingkai" w:hAnsi="Book Antiqua" w:cs="Cambria"/>
          <w:color w:val="auto"/>
          <w:sz w:val="24"/>
          <w:szCs w:val="24"/>
        </w:rPr>
        <w:fldChar w:fldCharType="begin"/>
      </w:r>
      <w:r w:rsidR="00311C03" w:rsidRPr="00C30085">
        <w:rPr>
          <w:rFonts w:ascii="Book Antiqua" w:eastAsia="STXingkai" w:hAnsi="Book Antiqua" w:cs="Cambria"/>
          <w:color w:val="auto"/>
          <w:sz w:val="24"/>
          <w:szCs w:val="24"/>
        </w:rPr>
        <w:instrText xml:space="preserve"> ADDIN EN.CITE &lt;EndNote&gt;&lt;Cite&gt;&lt;Author&gt;Roberts&lt;/Author&gt;&lt;Year&gt;2014&lt;/Year&gt;&lt;RecNum&gt;385&lt;/RecNum&gt;&lt;DisplayText&gt;&lt;style face="superscript"&gt;[180]&lt;/style&gt;&lt;/DisplayText&gt;&lt;record&gt;&lt;rec-number&gt;385&lt;/rec-number&gt;&lt;foreign-keys&gt;&lt;key app="EN" db-id="wvxspzfe8szr2mewtdpv9arotaddzsrz2550" timestamp="1428685581"&gt;385&lt;/key&gt;&lt;/foreign-keys&gt;&lt;ref-type name="Journal Article"&gt;17&lt;/ref-type&gt;&lt;contributors&gt;&lt;authors&gt;&lt;author&gt;Roberts, K. J.&lt;/author&gt;&lt;author&gt;White, A.&lt;/author&gt;&lt;author&gt;Cockbain, A.&lt;/author&gt;&lt;author&gt;Hodson, J.&lt;/author&gt;&lt;author&gt;Hidalgo, E.&lt;/author&gt;&lt;author&gt;Toogood, G. J.&lt;/author&gt;&lt;author&gt;Lodge, J. P.&lt;/author&gt;&lt;/authors&gt;&lt;/contributors&gt;&lt;auth-address&gt;Hepatopancreatobiliary Unit, Birmingham, UK.&lt;/auth-address&gt;&lt;titles&gt;&lt;title&gt;Performance of prognostic scores in predicting long-term outcome following resection of colorectal liver metastases&lt;/title&gt;&lt;secondary-title&gt;Br J Surg&lt;/secondary-title&gt;&lt;/titles&gt;&lt;periodical&gt;&lt;full-title&gt;Br J Surg&lt;/full-title&gt;&lt;abbr-1&gt;The British journal of surgery&lt;/abbr-1&gt;&lt;/periodical&gt;&lt;pages&gt;856-66&lt;/pages&gt;&lt;volume&gt;101&lt;/volume&gt;&lt;number&gt;7&lt;/number&gt;&lt;keywords&gt;&lt;keyword&gt;Aged&lt;/keyword&gt;&lt;keyword&gt;Colorectal Neoplasms/mortality/*pathology&lt;/keyword&gt;&lt;keyword&gt;Disease-Free Survival&lt;/keyword&gt;&lt;keyword&gt;Female&lt;/keyword&gt;&lt;keyword&gt;Humans&lt;/keyword&gt;&lt;keyword&gt;Liver Neoplasms/mortality/*secondary/*surgery&lt;/keyword&gt;&lt;keyword&gt;Lung Neoplasms/secondary&lt;/keyword&gt;&lt;keyword&gt;Male&lt;/keyword&gt;&lt;keyword&gt;Middle Aged&lt;/keyword&gt;&lt;keyword&gt;Neoplasm Recurrence, Local/surgery&lt;/keyword&gt;&lt;keyword&gt;Retrospective Studies&lt;/keyword&gt;&lt;keyword&gt;Survival Rate&lt;/keyword&gt;&lt;keyword&gt;Time Factors&lt;/keyword&gt;&lt;keyword&gt;Treatment Outcome&lt;/keyword&gt;&lt;/keywords&gt;&lt;dates&gt;&lt;year&gt;2014&lt;/year&gt;&lt;pub-dates&gt;&lt;date&gt;Jun&lt;/date&gt;&lt;/pub-dates&gt;&lt;/dates&gt;&lt;publisher&gt;Wiley Online Library&lt;/publisher&gt;&lt;isbn&gt;1365-2168 (Electronic)&amp;#xD;0007-1323 (Linking)&lt;/isbn&gt;&lt;accession-num&gt;24817653&lt;/accession-num&gt;&lt;urls&gt;&lt;related-urls&gt;&lt;url&gt;http://www.ncbi.nlm.nih.gov/pubmed/24817653&lt;/url&gt;&lt;/related-urls&gt;&lt;/urls&gt;&lt;electronic-resource-num&gt;10.1002/bjs.9471&lt;/electronic-resource-num&gt;&lt;/record&gt;&lt;/Cite&gt;&lt;/EndNote&gt;</w:instrText>
      </w:r>
      <w:r w:rsidR="0064109F" w:rsidRPr="00C30085">
        <w:rPr>
          <w:rFonts w:ascii="Book Antiqua" w:eastAsia="STXingkai" w:hAnsi="Book Antiqua" w:cs="Cambria"/>
          <w:color w:val="auto"/>
          <w:sz w:val="24"/>
          <w:szCs w:val="24"/>
        </w:rPr>
        <w:fldChar w:fldCharType="separate"/>
      </w:r>
      <w:r w:rsidR="00311C03" w:rsidRPr="00C30085">
        <w:rPr>
          <w:rFonts w:ascii="Book Antiqua" w:eastAsia="STXingkai" w:hAnsi="Book Antiqua" w:cs="Cambria"/>
          <w:noProof/>
          <w:color w:val="auto"/>
          <w:sz w:val="24"/>
          <w:szCs w:val="24"/>
          <w:vertAlign w:val="superscript"/>
        </w:rPr>
        <w:t>[</w:t>
      </w:r>
      <w:hyperlink w:anchor="_ENREF_180" w:tooltip="Roberts, 2014 #385" w:history="1">
        <w:r w:rsidR="005308B2" w:rsidRPr="00C30085">
          <w:rPr>
            <w:rFonts w:ascii="Book Antiqua" w:eastAsia="STXingkai" w:hAnsi="Book Antiqua" w:cs="Cambria"/>
            <w:noProof/>
            <w:color w:val="auto"/>
            <w:sz w:val="24"/>
            <w:szCs w:val="24"/>
            <w:vertAlign w:val="superscript"/>
          </w:rPr>
          <w:t>180</w:t>
        </w:r>
      </w:hyperlink>
      <w:r w:rsidR="00311C03" w:rsidRPr="00C30085">
        <w:rPr>
          <w:rFonts w:ascii="Book Antiqua" w:eastAsia="STXingkai" w:hAnsi="Book Antiqua" w:cs="Cambria"/>
          <w:noProof/>
          <w:color w:val="auto"/>
          <w:sz w:val="24"/>
          <w:szCs w:val="24"/>
          <w:vertAlign w:val="superscript"/>
        </w:rPr>
        <w:t>]</w:t>
      </w:r>
      <w:r w:rsidR="0064109F" w:rsidRPr="00C30085">
        <w:rPr>
          <w:rFonts w:ascii="Book Antiqua" w:eastAsia="STXingkai" w:hAnsi="Book Antiqua" w:cs="Cambria"/>
          <w:color w:val="auto"/>
          <w:sz w:val="24"/>
          <w:szCs w:val="24"/>
        </w:rPr>
        <w:fldChar w:fldCharType="end"/>
      </w:r>
      <w:r w:rsidR="00481DA2"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w:t>
      </w:r>
      <w:r w:rsidR="009078BD" w:rsidRPr="00C30085">
        <w:rPr>
          <w:rFonts w:ascii="Book Antiqua" w:eastAsia="STXingkai" w:hAnsi="Book Antiqua" w:cs="Cambria"/>
          <w:color w:val="auto"/>
          <w:sz w:val="24"/>
          <w:szCs w:val="24"/>
        </w:rPr>
        <w:t>I</w:t>
      </w:r>
      <w:r w:rsidR="007523C5" w:rsidRPr="00C30085">
        <w:rPr>
          <w:rFonts w:ascii="Book Antiqua" w:eastAsia="STXingkai" w:hAnsi="Book Antiqua" w:cs="Cambria"/>
          <w:color w:val="auto"/>
          <w:sz w:val="24"/>
          <w:szCs w:val="24"/>
        </w:rPr>
        <w:t>n summary</w:t>
      </w:r>
      <w:r w:rsidR="009078BD" w:rsidRPr="00C30085">
        <w:rPr>
          <w:rFonts w:ascii="Book Antiqua" w:eastAsia="STXingkai" w:hAnsi="Book Antiqua" w:cs="Cambria"/>
          <w:color w:val="auto"/>
          <w:sz w:val="24"/>
          <w:szCs w:val="24"/>
        </w:rPr>
        <w:t>,</w:t>
      </w:r>
      <w:r w:rsidR="007523C5" w:rsidRPr="00C30085">
        <w:rPr>
          <w:rFonts w:ascii="Book Antiqua" w:eastAsia="STXingkai" w:hAnsi="Book Antiqua" w:cs="Cambria"/>
          <w:color w:val="auto"/>
          <w:sz w:val="24"/>
          <w:szCs w:val="24"/>
        </w:rPr>
        <w:t xml:space="preserve"> it can be said that scoring systems may guide patient selection and surveillance, but should not be depended upon fully, nor should they replace individu</w:t>
      </w:r>
      <w:r w:rsidR="00943C72" w:rsidRPr="00C30085">
        <w:rPr>
          <w:rFonts w:ascii="Book Antiqua" w:eastAsia="STXingkai" w:hAnsi="Book Antiqua" w:cs="Cambria"/>
          <w:color w:val="auto"/>
          <w:sz w:val="24"/>
          <w:szCs w:val="24"/>
        </w:rPr>
        <w:t>al patient tailored management.</w:t>
      </w:r>
    </w:p>
    <w:p w14:paraId="11F59AEA" w14:textId="77777777" w:rsidR="002446F0" w:rsidRPr="00C30085" w:rsidRDefault="002446F0" w:rsidP="005D4E68">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Cambria"/>
          <w:b/>
          <w:bCs/>
        </w:rPr>
      </w:pPr>
    </w:p>
    <w:p w14:paraId="687D9DA9" w14:textId="38C26C26" w:rsidR="002446F0" w:rsidRPr="00C30085" w:rsidRDefault="002446F0" w:rsidP="005D4E68">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Cambria"/>
          <w:b/>
          <w:bCs/>
        </w:rPr>
      </w:pPr>
      <w:r w:rsidRPr="00C30085">
        <w:rPr>
          <w:rFonts w:ascii="Book Antiqua" w:eastAsia="STXingkai" w:hAnsi="Book Antiqua" w:cs="Cambria"/>
          <w:b/>
          <w:bCs/>
        </w:rPr>
        <w:t>CONCLUSION</w:t>
      </w:r>
    </w:p>
    <w:p w14:paraId="36164B37" w14:textId="4FB2E5BB" w:rsidR="007523C5" w:rsidRPr="00C30085" w:rsidRDefault="007523C5" w:rsidP="005D4E68">
      <w:pPr>
        <w:pStyle w:val="Body"/>
        <w:adjustRightInd w:val="0"/>
        <w:snapToGrid w:val="0"/>
        <w:spacing w:after="0" w:line="360" w:lineRule="auto"/>
        <w:jc w:val="both"/>
        <w:rPr>
          <w:rFonts w:ascii="Book Antiqua" w:eastAsia="STXingkai" w:hAnsi="Book Antiqua" w:cs="Cambria"/>
          <w:color w:val="auto"/>
          <w:sz w:val="24"/>
          <w:szCs w:val="24"/>
        </w:rPr>
      </w:pPr>
      <w:r w:rsidRPr="00C30085">
        <w:rPr>
          <w:rFonts w:ascii="Book Antiqua" w:eastAsia="STXingkai" w:hAnsi="Book Antiqua" w:cs="Cambria"/>
          <w:color w:val="auto"/>
          <w:sz w:val="24"/>
          <w:szCs w:val="24"/>
        </w:rPr>
        <w:t xml:space="preserve">Resection of CRLM prolongs survival. Proper selection of patients who would benefit most from such a major procedure is crucial. The criteria for </w:t>
      </w:r>
      <w:r w:rsidR="000D12F0" w:rsidRPr="00C30085">
        <w:rPr>
          <w:rFonts w:ascii="Book Antiqua" w:eastAsia="STXingkai" w:hAnsi="Book Antiqua" w:cs="Cambria"/>
          <w:color w:val="auto"/>
          <w:sz w:val="24"/>
          <w:szCs w:val="24"/>
        </w:rPr>
        <w:t>resectability</w:t>
      </w:r>
      <w:r w:rsidRPr="00C30085">
        <w:rPr>
          <w:rFonts w:ascii="Book Antiqua" w:eastAsia="STXingkai" w:hAnsi="Book Antiqua" w:cs="Cambria"/>
          <w:color w:val="auto"/>
          <w:sz w:val="24"/>
          <w:szCs w:val="24"/>
        </w:rPr>
        <w:t xml:space="preserve"> expand continuously. The </w:t>
      </w:r>
      <w:r w:rsidRPr="00C30085">
        <w:rPr>
          <w:rFonts w:ascii="Book Antiqua" w:eastAsia="STXingkai" w:hAnsi="Book Antiqua" w:cs="Cambria"/>
          <w:color w:val="auto"/>
          <w:sz w:val="24"/>
          <w:szCs w:val="24"/>
        </w:rPr>
        <w:lastRenderedPageBreak/>
        <w:t xml:space="preserve">only local requirements that need be met are: the anticipation of attaining a negative margin (R0), whilst maintaining an adequate FLR. If </w:t>
      </w:r>
      <w:r w:rsidR="000D12F0" w:rsidRPr="00C30085">
        <w:rPr>
          <w:rFonts w:ascii="Book Antiqua" w:eastAsia="STXingkai" w:hAnsi="Book Antiqua" w:cs="Cambria"/>
          <w:color w:val="auto"/>
          <w:sz w:val="24"/>
          <w:szCs w:val="24"/>
        </w:rPr>
        <w:t>extrahepatic</w:t>
      </w:r>
      <w:r w:rsidRPr="00C30085">
        <w:rPr>
          <w:rFonts w:ascii="Book Antiqua" w:eastAsia="STXingkai" w:hAnsi="Book Antiqua" w:cs="Cambria"/>
          <w:color w:val="auto"/>
          <w:sz w:val="24"/>
          <w:szCs w:val="24"/>
        </w:rPr>
        <w:t xml:space="preserve"> metastases are controllable surgically or medically on the long-term, their presence is no longer a contraindication for resection of CRLM. Resection may occur simultaneously with the primary tumor, or at a later setting, or even before the primary. This depends mainly on the tumor burden.</w:t>
      </w:r>
      <w:r w:rsidR="002446F0"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Chemotherapy may be</w:t>
      </w:r>
      <w:r w:rsidR="002446F0" w:rsidRPr="00C30085">
        <w:rPr>
          <w:rFonts w:ascii="Book Antiqua" w:eastAsia="STXingkai" w:hAnsi="Book Antiqua" w:cs="Cambria"/>
          <w:color w:val="auto"/>
          <w:sz w:val="24"/>
          <w:szCs w:val="24"/>
        </w:rPr>
        <w:t xml:space="preserve"> used in the neoadjuva</w:t>
      </w:r>
      <w:r w:rsidRPr="00C30085">
        <w:rPr>
          <w:rFonts w:ascii="Book Antiqua" w:eastAsia="STXingkai" w:hAnsi="Book Antiqua" w:cs="Cambria"/>
          <w:color w:val="auto"/>
          <w:sz w:val="24"/>
          <w:szCs w:val="24"/>
        </w:rPr>
        <w:t>nt</w:t>
      </w:r>
      <w:r w:rsidR="002446F0" w:rsidRPr="00C30085">
        <w:rPr>
          <w:rFonts w:ascii="Book Antiqua" w:eastAsia="STXingkai" w:hAnsi="Book Antiqua" w:cs="Cambria"/>
          <w:color w:val="auto"/>
          <w:sz w:val="24"/>
          <w:szCs w:val="24"/>
        </w:rPr>
        <w:t xml:space="preserve"> setting, although this practice</w:t>
      </w:r>
      <w:r w:rsidRPr="00C30085">
        <w:rPr>
          <w:rFonts w:ascii="Book Antiqua" w:eastAsia="STXingkai" w:hAnsi="Book Antiqua" w:cs="Cambria"/>
          <w:color w:val="auto"/>
          <w:sz w:val="24"/>
          <w:szCs w:val="24"/>
        </w:rPr>
        <w:t xml:space="preserve"> is not </w:t>
      </w:r>
      <w:r w:rsidR="002446F0" w:rsidRPr="00C30085">
        <w:rPr>
          <w:rFonts w:ascii="Book Antiqua" w:eastAsia="STXingkai" w:hAnsi="Book Antiqua" w:cs="Cambria"/>
          <w:color w:val="auto"/>
          <w:sz w:val="24"/>
          <w:szCs w:val="24"/>
        </w:rPr>
        <w:t>unanimously adopted by all centers</w:t>
      </w:r>
      <w:r w:rsidRPr="00C30085">
        <w:rPr>
          <w:rFonts w:ascii="Book Antiqua" w:eastAsia="STXingkai" w:hAnsi="Book Antiqua" w:cs="Cambria"/>
          <w:color w:val="auto"/>
          <w:sz w:val="24"/>
          <w:szCs w:val="24"/>
        </w:rPr>
        <w:t xml:space="preserve"> in the</w:t>
      </w:r>
      <w:r w:rsidR="002446F0" w:rsidRPr="00C30085">
        <w:rPr>
          <w:rFonts w:ascii="Book Antiqua" w:eastAsia="STXingkai" w:hAnsi="Book Antiqua" w:cs="Cambria"/>
          <w:color w:val="auto"/>
          <w:sz w:val="24"/>
          <w:szCs w:val="24"/>
        </w:rPr>
        <w:t xml:space="preserve"> case of initially resectable disease</w:t>
      </w:r>
      <w:r w:rsidRPr="00C30085">
        <w:rPr>
          <w:rFonts w:ascii="Book Antiqua" w:eastAsia="STXingkai" w:hAnsi="Book Antiqua" w:cs="Cambria"/>
          <w:color w:val="auto"/>
          <w:sz w:val="24"/>
          <w:szCs w:val="24"/>
        </w:rPr>
        <w:t xml:space="preserve">. The two feared </w:t>
      </w:r>
      <w:r w:rsidR="002446F0" w:rsidRPr="00C30085">
        <w:rPr>
          <w:rFonts w:ascii="Book Antiqua" w:eastAsia="STXingkai" w:hAnsi="Book Antiqua" w:cs="Cambria"/>
          <w:color w:val="auto"/>
          <w:sz w:val="24"/>
          <w:szCs w:val="24"/>
        </w:rPr>
        <w:t>consequences</w:t>
      </w:r>
      <w:r w:rsidRPr="00C30085">
        <w:rPr>
          <w:rFonts w:ascii="Book Antiqua" w:eastAsia="STXingkai" w:hAnsi="Book Antiqua" w:cs="Cambria"/>
          <w:color w:val="auto"/>
          <w:sz w:val="24"/>
          <w:szCs w:val="24"/>
        </w:rPr>
        <w:t xml:space="preserve"> of chemotherapy are SOS with the use of oxaliplatin, and </w:t>
      </w:r>
      <w:r w:rsidR="002446F0" w:rsidRPr="00C30085">
        <w:rPr>
          <w:rFonts w:ascii="Book Antiqua" w:eastAsia="STXingkai" w:hAnsi="Book Antiqua" w:cs="Cambria"/>
          <w:color w:val="auto"/>
          <w:sz w:val="24"/>
          <w:szCs w:val="24"/>
        </w:rPr>
        <w:t>CASH with the use of irinotecan, although administering neoadjuvant chemotherapy provides an opportunity to assess disease response to treatment, which may be indicative of the tumor biology.</w:t>
      </w:r>
      <w:r w:rsidR="00D72893" w:rsidRPr="00C30085">
        <w:rPr>
          <w:rFonts w:ascii="Book Antiqua" w:eastAsia="STXingkai" w:hAnsi="Book Antiqua" w:cs="Cambria"/>
          <w:color w:val="auto"/>
          <w:sz w:val="24"/>
          <w:szCs w:val="24"/>
        </w:rPr>
        <w:t xml:space="preserve"> </w:t>
      </w:r>
    </w:p>
    <w:p w14:paraId="73173F5E" w14:textId="687E0FF6" w:rsidR="00AB5568" w:rsidRPr="00C30085" w:rsidRDefault="002446F0" w:rsidP="00E75745">
      <w:pPr>
        <w:pStyle w:val="Body"/>
        <w:adjustRightInd w:val="0"/>
        <w:snapToGrid w:val="0"/>
        <w:spacing w:after="0" w:line="360" w:lineRule="auto"/>
        <w:ind w:firstLineChars="100" w:firstLine="240"/>
        <w:jc w:val="both"/>
        <w:rPr>
          <w:rFonts w:ascii="Book Antiqua" w:eastAsia="STXingkai" w:hAnsi="Book Antiqua" w:cs="Cambria"/>
          <w:color w:val="auto"/>
          <w:sz w:val="24"/>
          <w:szCs w:val="24"/>
          <w:lang w:eastAsia="zh-CN"/>
        </w:rPr>
      </w:pPr>
      <w:r w:rsidRPr="00C30085">
        <w:rPr>
          <w:rFonts w:ascii="Book Antiqua" w:eastAsia="STXingkai" w:hAnsi="Book Antiqua" w:cs="Cambria"/>
          <w:color w:val="auto"/>
          <w:sz w:val="24"/>
          <w:szCs w:val="24"/>
        </w:rPr>
        <w:t>Finally, although many p</w:t>
      </w:r>
      <w:r w:rsidR="007523C5" w:rsidRPr="00C30085">
        <w:rPr>
          <w:rFonts w:ascii="Book Antiqua" w:eastAsia="STXingkai" w:hAnsi="Book Antiqua" w:cs="Cambria"/>
          <w:color w:val="auto"/>
          <w:sz w:val="24"/>
          <w:szCs w:val="24"/>
        </w:rPr>
        <w:t xml:space="preserve">reoperative scoring systems </w:t>
      </w:r>
      <w:r w:rsidRPr="00C30085">
        <w:rPr>
          <w:rFonts w:ascii="Book Antiqua" w:eastAsia="STXingkai" w:hAnsi="Book Antiqua" w:cs="Cambria"/>
          <w:color w:val="auto"/>
          <w:sz w:val="24"/>
          <w:szCs w:val="24"/>
        </w:rPr>
        <w:t>have been developed</w:t>
      </w:r>
      <w:r w:rsidR="007523C5"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their use</w:t>
      </w:r>
      <w:r w:rsidR="007523C5" w:rsidRPr="00C30085">
        <w:rPr>
          <w:rFonts w:ascii="Book Antiqua" w:eastAsia="STXingkai" w:hAnsi="Book Antiqua" w:cs="Cambria"/>
          <w:color w:val="auto"/>
          <w:sz w:val="24"/>
          <w:szCs w:val="24"/>
        </w:rPr>
        <w:t xml:space="preserve"> </w:t>
      </w:r>
      <w:r w:rsidRPr="00C30085">
        <w:rPr>
          <w:rFonts w:ascii="Book Antiqua" w:eastAsia="STXingkai" w:hAnsi="Book Antiqua" w:cs="Cambria"/>
          <w:color w:val="auto"/>
          <w:sz w:val="24"/>
          <w:szCs w:val="24"/>
        </w:rPr>
        <w:t xml:space="preserve">should not dictate patient selection. A strong </w:t>
      </w:r>
      <w:r w:rsidR="002A5E53" w:rsidRPr="00C30085">
        <w:rPr>
          <w:rFonts w:ascii="Book Antiqua" w:eastAsia="STXingkai" w:hAnsi="Book Antiqua" w:cs="Cambria"/>
          <w:color w:val="auto"/>
          <w:sz w:val="24"/>
          <w:szCs w:val="24"/>
        </w:rPr>
        <w:t>multidisciplinary</w:t>
      </w:r>
      <w:r w:rsidRPr="00C30085">
        <w:rPr>
          <w:rFonts w:ascii="Book Antiqua" w:eastAsia="STXingkai" w:hAnsi="Book Antiqua" w:cs="Cambria"/>
          <w:color w:val="auto"/>
          <w:sz w:val="24"/>
          <w:szCs w:val="24"/>
        </w:rPr>
        <w:t xml:space="preserve"> approach, with collaborations between medical and radiation oncologists, hepatobiliary and colorectal surgeons, </w:t>
      </w:r>
      <w:r w:rsidR="004D18D9" w:rsidRPr="00C30085">
        <w:rPr>
          <w:rFonts w:ascii="Book Antiqua" w:eastAsia="STXingkai" w:hAnsi="Book Antiqua" w:cs="Cambria"/>
          <w:color w:val="auto"/>
          <w:sz w:val="24"/>
          <w:szCs w:val="24"/>
        </w:rPr>
        <w:t>radiologists, medical physicians and nursing is mandated in order to select adequate surgical candidates and coordinate the oncological treatment plan for these patients.</w:t>
      </w:r>
      <w:bookmarkStart w:id="203" w:name="OLE_LINK3259"/>
      <w:bookmarkStart w:id="204" w:name="OLE_LINK3260"/>
      <w:bookmarkStart w:id="205" w:name="OLE_LINK3273"/>
    </w:p>
    <w:bookmarkEnd w:id="203"/>
    <w:bookmarkEnd w:id="204"/>
    <w:bookmarkEnd w:id="205"/>
    <w:p w14:paraId="5DE6E38C" w14:textId="77777777" w:rsidR="007523C5" w:rsidRPr="00C30085" w:rsidRDefault="007523C5" w:rsidP="005D4E68">
      <w:pPr>
        <w:pStyle w:val="Body"/>
        <w:adjustRightInd w:val="0"/>
        <w:snapToGrid w:val="0"/>
        <w:spacing w:after="0" w:line="360" w:lineRule="auto"/>
        <w:ind w:firstLine="720"/>
        <w:jc w:val="both"/>
        <w:rPr>
          <w:rFonts w:ascii="Book Antiqua" w:eastAsia="STXingkai" w:hAnsi="Book Antiqua" w:cs="Cambria"/>
          <w:b/>
          <w:bCs/>
          <w:color w:val="auto"/>
          <w:sz w:val="24"/>
          <w:szCs w:val="24"/>
        </w:rPr>
      </w:pPr>
      <w:r w:rsidRPr="00C30085">
        <w:rPr>
          <w:rFonts w:ascii="Book Antiqua" w:eastAsia="STXingkai" w:hAnsi="Book Antiqua" w:cs="Cambria"/>
          <w:b/>
          <w:bCs/>
          <w:color w:val="auto"/>
          <w:sz w:val="24"/>
          <w:szCs w:val="24"/>
        </w:rPr>
        <w:br w:type="page"/>
      </w:r>
    </w:p>
    <w:p w14:paraId="7DB448FF" w14:textId="77777777" w:rsidR="007523C5" w:rsidRDefault="004D18D9" w:rsidP="005D4E68">
      <w:pPr>
        <w:pStyle w:val="Body"/>
        <w:adjustRightInd w:val="0"/>
        <w:snapToGrid w:val="0"/>
        <w:spacing w:after="0" w:line="360" w:lineRule="auto"/>
        <w:jc w:val="both"/>
        <w:rPr>
          <w:rFonts w:ascii="Book Antiqua" w:eastAsia="STXingkai" w:hAnsi="Book Antiqua" w:cs="Cambria"/>
          <w:b/>
          <w:bCs/>
          <w:color w:val="auto"/>
          <w:sz w:val="24"/>
          <w:szCs w:val="24"/>
          <w:lang w:eastAsia="zh-CN"/>
        </w:rPr>
      </w:pPr>
      <w:r w:rsidRPr="00C30085">
        <w:rPr>
          <w:rFonts w:ascii="Book Antiqua" w:eastAsia="STXingkai" w:hAnsi="Book Antiqua" w:cs="Cambria"/>
          <w:b/>
          <w:bCs/>
          <w:color w:val="auto"/>
          <w:sz w:val="24"/>
          <w:szCs w:val="24"/>
        </w:rPr>
        <w:lastRenderedPageBreak/>
        <w:t>REFERENCES</w:t>
      </w:r>
    </w:p>
    <w:p w14:paraId="289E8D6E"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 </w:t>
      </w:r>
      <w:r w:rsidRPr="003C52AA">
        <w:rPr>
          <w:rFonts w:ascii="Book Antiqua" w:eastAsia="STXingkai" w:hAnsi="Book Antiqua" w:cs="SimSun"/>
          <w:b/>
          <w:bCs/>
          <w:bdr w:val="none" w:sz="0" w:space="0" w:color="auto"/>
          <w:lang w:eastAsia="zh-CN"/>
        </w:rPr>
        <w:t>Cady B</w:t>
      </w:r>
      <w:r w:rsidRPr="003C52AA">
        <w:rPr>
          <w:rFonts w:ascii="Book Antiqua" w:eastAsia="STXingkai" w:hAnsi="Book Antiqua" w:cs="SimSun"/>
          <w:bdr w:val="none" w:sz="0" w:space="0" w:color="auto"/>
          <w:lang w:eastAsia="zh-CN"/>
        </w:rPr>
        <w:t xml:space="preserve">. Basic principles in surgical oncology. </w:t>
      </w:r>
      <w:r w:rsidRPr="003C52AA">
        <w:rPr>
          <w:rFonts w:ascii="Book Antiqua" w:eastAsia="STXingkai" w:hAnsi="Book Antiqua" w:cs="SimSun"/>
          <w:i/>
          <w:iCs/>
          <w:bdr w:val="none" w:sz="0" w:space="0" w:color="auto"/>
          <w:lang w:eastAsia="zh-CN"/>
        </w:rPr>
        <w:t>Arch Surg</w:t>
      </w:r>
      <w:r w:rsidRPr="003C52AA">
        <w:rPr>
          <w:rFonts w:ascii="Book Antiqua" w:eastAsia="STXingkai" w:hAnsi="Book Antiqua" w:cs="SimSun"/>
          <w:bdr w:val="none" w:sz="0" w:space="0" w:color="auto"/>
          <w:lang w:eastAsia="zh-CN"/>
        </w:rPr>
        <w:t xml:space="preserve"> 1997; </w:t>
      </w:r>
      <w:r w:rsidRPr="003C52AA">
        <w:rPr>
          <w:rFonts w:ascii="Book Antiqua" w:eastAsia="STXingkai" w:hAnsi="Book Antiqua" w:cs="SimSun"/>
          <w:b/>
          <w:bCs/>
          <w:bdr w:val="none" w:sz="0" w:space="0" w:color="auto"/>
          <w:lang w:eastAsia="zh-CN"/>
        </w:rPr>
        <w:t>132</w:t>
      </w:r>
      <w:r w:rsidRPr="003C52AA">
        <w:rPr>
          <w:rFonts w:ascii="Book Antiqua" w:eastAsia="STXingkai" w:hAnsi="Book Antiqua" w:cs="SimSun"/>
          <w:bdr w:val="none" w:sz="0" w:space="0" w:color="auto"/>
          <w:lang w:eastAsia="zh-CN"/>
        </w:rPr>
        <w:t>: 338-346 [PMID: 9108752 DOI: 10.1001/archsurg.1997.01430280012001]</w:t>
      </w:r>
    </w:p>
    <w:p w14:paraId="65A47027"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2 </w:t>
      </w:r>
      <w:r w:rsidRPr="003C52AA">
        <w:rPr>
          <w:rFonts w:ascii="Book Antiqua" w:eastAsia="STXingkai" w:hAnsi="Book Antiqua" w:cs="SimSun"/>
          <w:b/>
          <w:bCs/>
          <w:bdr w:val="none" w:sz="0" w:space="0" w:color="auto"/>
          <w:lang w:eastAsia="zh-CN"/>
        </w:rPr>
        <w:t>Siegel R</w:t>
      </w:r>
      <w:r w:rsidRPr="003C52AA">
        <w:rPr>
          <w:rFonts w:ascii="Book Antiqua" w:eastAsia="STXingkai" w:hAnsi="Book Antiqua" w:cs="SimSun"/>
          <w:bdr w:val="none" w:sz="0" w:space="0" w:color="auto"/>
          <w:lang w:eastAsia="zh-CN"/>
        </w:rPr>
        <w:t xml:space="preserve">, Naishadham D, Jemal A. Cancer statistics, 2013. </w:t>
      </w:r>
      <w:r w:rsidRPr="003C52AA">
        <w:rPr>
          <w:rFonts w:ascii="Book Antiqua" w:eastAsia="STXingkai" w:hAnsi="Book Antiqua" w:cs="SimSun"/>
          <w:i/>
          <w:iCs/>
          <w:bdr w:val="none" w:sz="0" w:space="0" w:color="auto"/>
          <w:lang w:eastAsia="zh-CN"/>
        </w:rPr>
        <w:t>CA Cancer J Clin</w:t>
      </w:r>
      <w:r w:rsidRPr="003C52AA">
        <w:rPr>
          <w:rFonts w:ascii="Book Antiqua" w:eastAsia="STXingkai" w:hAnsi="Book Antiqua" w:cs="SimSun"/>
          <w:bdr w:val="none" w:sz="0" w:space="0" w:color="auto"/>
          <w:lang w:eastAsia="zh-CN"/>
        </w:rPr>
        <w:t xml:space="preserve"> 2013; </w:t>
      </w:r>
      <w:r w:rsidRPr="003C52AA">
        <w:rPr>
          <w:rFonts w:ascii="Book Antiqua" w:eastAsia="STXingkai" w:hAnsi="Book Antiqua" w:cs="SimSun"/>
          <w:b/>
          <w:bCs/>
          <w:bdr w:val="none" w:sz="0" w:space="0" w:color="auto"/>
          <w:lang w:eastAsia="zh-CN"/>
        </w:rPr>
        <w:t>63</w:t>
      </w:r>
      <w:r w:rsidRPr="003C52AA">
        <w:rPr>
          <w:rFonts w:ascii="Book Antiqua" w:eastAsia="STXingkai" w:hAnsi="Book Antiqua" w:cs="SimSun"/>
          <w:bdr w:val="none" w:sz="0" w:space="0" w:color="auto"/>
          <w:lang w:eastAsia="zh-CN"/>
        </w:rPr>
        <w:t>: 11-30 [PMID: 23335087 DOI: 10.3322/caac.21166]</w:t>
      </w:r>
    </w:p>
    <w:p w14:paraId="706F7509"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3 </w:t>
      </w:r>
      <w:r w:rsidRPr="003C52AA">
        <w:rPr>
          <w:rFonts w:ascii="Book Antiqua" w:eastAsia="STXingkai" w:hAnsi="Book Antiqua" w:cs="SimSun"/>
          <w:b/>
          <w:bdr w:val="none" w:sz="0" w:space="0" w:color="auto"/>
          <w:lang w:eastAsia="zh-CN"/>
        </w:rPr>
        <w:t>Al-Eid HS</w:t>
      </w:r>
      <w:r w:rsidRPr="003C52AA">
        <w:rPr>
          <w:rFonts w:ascii="Book Antiqua" w:eastAsia="STXingkai" w:hAnsi="Book Antiqua" w:cs="SimSun"/>
          <w:bdr w:val="none" w:sz="0" w:space="0" w:color="auto"/>
          <w:lang w:eastAsia="zh-CN"/>
        </w:rPr>
        <w:t>, Bazarbashi S, Al-Zahrani A. Cancer Incidence Report Saudi Arabia 2010. April 2014 ed. Saudi Cancer Registry, 2014</w:t>
      </w:r>
      <w:r w:rsidRPr="003C52AA">
        <w:rPr>
          <w:rFonts w:ascii="Book Antiqua" w:eastAsia="STXingkai" w:hAnsi="Book Antiqua" w:cs="SimSun" w:hint="eastAsia"/>
          <w:bdr w:val="none" w:sz="0" w:space="0" w:color="auto"/>
          <w:lang w:eastAsia="zh-CN"/>
        </w:rPr>
        <w:t xml:space="preserve">. Available from: URL: </w:t>
      </w:r>
      <w:r w:rsidRPr="003C52AA">
        <w:rPr>
          <w:rFonts w:ascii="Book Antiqua" w:eastAsia="STXingkai" w:hAnsi="Book Antiqua" w:cs="SimSun"/>
          <w:bdr w:val="none" w:sz="0" w:space="0" w:color="auto"/>
          <w:lang w:eastAsia="zh-CN"/>
        </w:rPr>
        <w:t>http: //www.chs.gov.sa/Ar/mediacenter/NewsLetter/2010 Report (1).pdf</w:t>
      </w:r>
      <w:r w:rsidRPr="003C52AA">
        <w:rPr>
          <w:rFonts w:ascii="Book Antiqua" w:eastAsia="STXingkai" w:hAnsi="Book Antiqua" w:cs="SimSun" w:hint="eastAsia"/>
          <w:bdr w:val="none" w:sz="0" w:space="0" w:color="auto"/>
          <w:lang w:eastAsia="zh-CN"/>
        </w:rPr>
        <w:t xml:space="preserve"> </w:t>
      </w:r>
    </w:p>
    <w:p w14:paraId="7EE9D78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4 </w:t>
      </w:r>
      <w:r w:rsidRPr="003C52AA">
        <w:rPr>
          <w:rFonts w:ascii="Book Antiqua" w:eastAsia="STXingkai" w:hAnsi="Book Antiqua" w:cs="SimSun"/>
          <w:b/>
          <w:bCs/>
          <w:bdr w:val="none" w:sz="0" w:space="0" w:color="auto"/>
          <w:lang w:eastAsia="zh-CN"/>
        </w:rPr>
        <w:t>Pestana C</w:t>
      </w:r>
      <w:r w:rsidRPr="003C52AA">
        <w:rPr>
          <w:rFonts w:ascii="Book Antiqua" w:eastAsia="STXingkai" w:hAnsi="Book Antiqua" w:cs="SimSun"/>
          <w:bdr w:val="none" w:sz="0" w:space="0" w:color="auto"/>
          <w:lang w:eastAsia="zh-CN"/>
        </w:rPr>
        <w:t xml:space="preserve">, Reitemeier RJ, Moertel CG, Judd ES, Dockerty MB. The natural history of carcinoma of the colon and rectum. </w:t>
      </w:r>
      <w:r w:rsidRPr="003C52AA">
        <w:rPr>
          <w:rFonts w:ascii="Book Antiqua" w:eastAsia="STXingkai" w:hAnsi="Book Antiqua" w:cs="SimSun"/>
          <w:i/>
          <w:iCs/>
          <w:bdr w:val="none" w:sz="0" w:space="0" w:color="auto"/>
          <w:lang w:eastAsia="zh-CN"/>
        </w:rPr>
        <w:t>Am J Surg</w:t>
      </w:r>
      <w:r w:rsidRPr="003C52AA">
        <w:rPr>
          <w:rFonts w:ascii="Book Antiqua" w:eastAsia="STXingkai" w:hAnsi="Book Antiqua" w:cs="SimSun"/>
          <w:bdr w:val="none" w:sz="0" w:space="0" w:color="auto"/>
          <w:lang w:eastAsia="zh-CN"/>
        </w:rPr>
        <w:t xml:space="preserve"> 1964; </w:t>
      </w:r>
      <w:r w:rsidRPr="003C52AA">
        <w:rPr>
          <w:rFonts w:ascii="Book Antiqua" w:eastAsia="STXingkai" w:hAnsi="Book Antiqua" w:cs="SimSun"/>
          <w:b/>
          <w:bCs/>
          <w:bdr w:val="none" w:sz="0" w:space="0" w:color="auto"/>
          <w:lang w:eastAsia="zh-CN"/>
        </w:rPr>
        <w:t>108</w:t>
      </w:r>
      <w:r w:rsidRPr="003C52AA">
        <w:rPr>
          <w:rFonts w:ascii="Book Antiqua" w:eastAsia="STXingkai" w:hAnsi="Book Antiqua" w:cs="SimSun"/>
          <w:bdr w:val="none" w:sz="0" w:space="0" w:color="auto"/>
          <w:lang w:eastAsia="zh-CN"/>
        </w:rPr>
        <w:t>: 826-829 [PMID: 14233766 DOI: 10.1016/0002-9610(64)90041-8]</w:t>
      </w:r>
    </w:p>
    <w:p w14:paraId="6BFF0AA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5 </w:t>
      </w:r>
      <w:r w:rsidRPr="003C52AA">
        <w:rPr>
          <w:rFonts w:ascii="Book Antiqua" w:eastAsia="STXingkai" w:hAnsi="Book Antiqua" w:cs="SimSun"/>
          <w:b/>
          <w:bCs/>
          <w:bdr w:val="none" w:sz="0" w:space="0" w:color="auto"/>
          <w:lang w:eastAsia="zh-CN"/>
        </w:rPr>
        <w:t>Weiss L</w:t>
      </w:r>
      <w:r w:rsidRPr="003C52AA">
        <w:rPr>
          <w:rFonts w:ascii="Book Antiqua" w:eastAsia="STXingkai" w:hAnsi="Book Antiqua" w:cs="SimSun"/>
          <w:bdr w:val="none" w:sz="0" w:space="0" w:color="auto"/>
          <w:lang w:eastAsia="zh-CN"/>
        </w:rPr>
        <w:t xml:space="preserve">, Grundmann E, Torhorst J, Hartveit F, Moberg I, Eder M, Fenoglio-Preiser CM, Napier J, Horne CH, Lopez MJ. Haematogenous metastatic patterns in colonic carcinoma: an analysis of 1541 necropsies. </w:t>
      </w:r>
      <w:r w:rsidRPr="003C52AA">
        <w:rPr>
          <w:rFonts w:ascii="Book Antiqua" w:eastAsia="STXingkai" w:hAnsi="Book Antiqua" w:cs="SimSun"/>
          <w:i/>
          <w:iCs/>
          <w:bdr w:val="none" w:sz="0" w:space="0" w:color="auto"/>
          <w:lang w:eastAsia="zh-CN"/>
        </w:rPr>
        <w:t>J Pathol</w:t>
      </w:r>
      <w:r w:rsidRPr="003C52AA">
        <w:rPr>
          <w:rFonts w:ascii="Book Antiqua" w:eastAsia="STXingkai" w:hAnsi="Book Antiqua" w:cs="SimSun"/>
          <w:bdr w:val="none" w:sz="0" w:space="0" w:color="auto"/>
          <w:lang w:eastAsia="zh-CN"/>
        </w:rPr>
        <w:t xml:space="preserve"> 1986; </w:t>
      </w:r>
      <w:r w:rsidRPr="003C52AA">
        <w:rPr>
          <w:rFonts w:ascii="Book Antiqua" w:eastAsia="STXingkai" w:hAnsi="Book Antiqua" w:cs="SimSun"/>
          <w:b/>
          <w:bCs/>
          <w:bdr w:val="none" w:sz="0" w:space="0" w:color="auto"/>
          <w:lang w:eastAsia="zh-CN"/>
        </w:rPr>
        <w:t>150</w:t>
      </w:r>
      <w:r w:rsidRPr="003C52AA">
        <w:rPr>
          <w:rFonts w:ascii="Book Antiqua" w:eastAsia="STXingkai" w:hAnsi="Book Antiqua" w:cs="SimSun"/>
          <w:bdr w:val="none" w:sz="0" w:space="0" w:color="auto"/>
          <w:lang w:eastAsia="zh-CN"/>
        </w:rPr>
        <w:t>: 195-203 [PMID: 3806280 DOI: 10.1002/path.1711500308]</w:t>
      </w:r>
    </w:p>
    <w:p w14:paraId="3249493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6 </w:t>
      </w:r>
      <w:r w:rsidRPr="003C52AA">
        <w:rPr>
          <w:rFonts w:ascii="Book Antiqua" w:eastAsia="STXingkai" w:hAnsi="Book Antiqua" w:cs="SimSun"/>
          <w:b/>
          <w:bCs/>
          <w:bdr w:val="none" w:sz="0" w:space="0" w:color="auto"/>
          <w:lang w:eastAsia="zh-CN"/>
        </w:rPr>
        <w:t>Hugh TJ</w:t>
      </w:r>
      <w:r w:rsidRPr="003C52AA">
        <w:rPr>
          <w:rFonts w:ascii="Book Antiqua" w:eastAsia="STXingkai" w:hAnsi="Book Antiqua" w:cs="SimSun"/>
          <w:bdr w:val="none" w:sz="0" w:space="0" w:color="auto"/>
          <w:lang w:eastAsia="zh-CN"/>
        </w:rPr>
        <w:t xml:space="preserve">, Kinsella AR, Poston GJ. Management strategies for colorectal liver metastases--Part I. </w:t>
      </w:r>
      <w:r w:rsidRPr="003C52AA">
        <w:rPr>
          <w:rFonts w:ascii="Book Antiqua" w:eastAsia="STXingkai" w:hAnsi="Book Antiqua" w:cs="SimSun"/>
          <w:i/>
          <w:iCs/>
          <w:bdr w:val="none" w:sz="0" w:space="0" w:color="auto"/>
          <w:lang w:eastAsia="zh-CN"/>
        </w:rPr>
        <w:t>Surg Oncol</w:t>
      </w:r>
      <w:r w:rsidRPr="003C52AA">
        <w:rPr>
          <w:rFonts w:ascii="Book Antiqua" w:eastAsia="STXingkai" w:hAnsi="Book Antiqua" w:cs="SimSun"/>
          <w:bdr w:val="none" w:sz="0" w:space="0" w:color="auto"/>
          <w:lang w:eastAsia="zh-CN"/>
        </w:rPr>
        <w:t xml:space="preserve"> 1997; </w:t>
      </w:r>
      <w:r w:rsidRPr="003C52AA">
        <w:rPr>
          <w:rFonts w:ascii="Book Antiqua" w:eastAsia="STXingkai" w:hAnsi="Book Antiqua" w:cs="SimSun"/>
          <w:b/>
          <w:bCs/>
          <w:bdr w:val="none" w:sz="0" w:space="0" w:color="auto"/>
          <w:lang w:eastAsia="zh-CN"/>
        </w:rPr>
        <w:t>6</w:t>
      </w:r>
      <w:r w:rsidRPr="003C52AA">
        <w:rPr>
          <w:rFonts w:ascii="Book Antiqua" w:eastAsia="STXingkai" w:hAnsi="Book Antiqua" w:cs="SimSun"/>
          <w:bdr w:val="none" w:sz="0" w:space="0" w:color="auto"/>
          <w:lang w:eastAsia="zh-CN"/>
        </w:rPr>
        <w:t>: 19-30 [PMID: 9364658 DOI: 10.1016/s0960-7404(97)00002-9]</w:t>
      </w:r>
    </w:p>
    <w:p w14:paraId="408AB00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7 </w:t>
      </w:r>
      <w:r w:rsidRPr="003C52AA">
        <w:rPr>
          <w:rFonts w:ascii="Book Antiqua" w:eastAsia="STXingkai" w:hAnsi="Book Antiqua" w:cs="SimSun"/>
          <w:b/>
          <w:bCs/>
          <w:bdr w:val="none" w:sz="0" w:space="0" w:color="auto"/>
          <w:lang w:eastAsia="zh-CN"/>
        </w:rPr>
        <w:t>Hugh TJ</w:t>
      </w:r>
      <w:r w:rsidRPr="003C52AA">
        <w:rPr>
          <w:rFonts w:ascii="Book Antiqua" w:eastAsia="STXingkai" w:hAnsi="Book Antiqua" w:cs="SimSun"/>
          <w:bdr w:val="none" w:sz="0" w:space="0" w:color="auto"/>
          <w:lang w:eastAsia="zh-CN"/>
        </w:rPr>
        <w:t xml:space="preserve">, Kinsella AR, Poston GJ. Management strategies for colorectal liver metastases--Part II. </w:t>
      </w:r>
      <w:r w:rsidRPr="003C52AA">
        <w:rPr>
          <w:rFonts w:ascii="Book Antiqua" w:eastAsia="STXingkai" w:hAnsi="Book Antiqua" w:cs="SimSun"/>
          <w:i/>
          <w:iCs/>
          <w:bdr w:val="none" w:sz="0" w:space="0" w:color="auto"/>
          <w:lang w:eastAsia="zh-CN"/>
        </w:rPr>
        <w:t>Surg Oncol</w:t>
      </w:r>
      <w:r w:rsidRPr="003C52AA">
        <w:rPr>
          <w:rFonts w:ascii="Book Antiqua" w:eastAsia="STXingkai" w:hAnsi="Book Antiqua" w:cs="SimSun"/>
          <w:bdr w:val="none" w:sz="0" w:space="0" w:color="auto"/>
          <w:lang w:eastAsia="zh-CN"/>
        </w:rPr>
        <w:t xml:space="preserve"> 1997; </w:t>
      </w:r>
      <w:r w:rsidRPr="003C52AA">
        <w:rPr>
          <w:rFonts w:ascii="Book Antiqua" w:eastAsia="STXingkai" w:hAnsi="Book Antiqua" w:cs="SimSun"/>
          <w:b/>
          <w:bCs/>
          <w:bdr w:val="none" w:sz="0" w:space="0" w:color="auto"/>
          <w:lang w:eastAsia="zh-CN"/>
        </w:rPr>
        <w:t>6</w:t>
      </w:r>
      <w:r w:rsidRPr="003C52AA">
        <w:rPr>
          <w:rFonts w:ascii="Book Antiqua" w:eastAsia="STXingkai" w:hAnsi="Book Antiqua" w:cs="SimSun"/>
          <w:bdr w:val="none" w:sz="0" w:space="0" w:color="auto"/>
          <w:lang w:eastAsia="zh-CN"/>
        </w:rPr>
        <w:t>: 31-48 [PMID: 9364659 DOI: 10.1016/s0960-7404(97)00003-0]</w:t>
      </w:r>
    </w:p>
    <w:p w14:paraId="238ED4D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8 </w:t>
      </w:r>
      <w:r w:rsidRPr="003C52AA">
        <w:rPr>
          <w:rFonts w:ascii="Book Antiqua" w:eastAsia="STXingkai" w:hAnsi="Book Antiqua" w:cs="SimSun"/>
          <w:b/>
          <w:bCs/>
          <w:bdr w:val="none" w:sz="0" w:space="0" w:color="auto"/>
          <w:lang w:eastAsia="zh-CN"/>
        </w:rPr>
        <w:t>Manfredi S</w:t>
      </w:r>
      <w:r w:rsidRPr="003C52AA">
        <w:rPr>
          <w:rFonts w:ascii="Book Antiqua" w:eastAsia="STXingkai" w:hAnsi="Book Antiqua" w:cs="SimSun"/>
          <w:bdr w:val="none" w:sz="0" w:space="0" w:color="auto"/>
          <w:lang w:eastAsia="zh-CN"/>
        </w:rPr>
        <w:t xml:space="preserve">, Lepage C, Hatem C, Coatmeur O, Faivre J, Bouvier AM. Epidemiology and management of liver metastases from colorectal cancer.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6; </w:t>
      </w:r>
      <w:r w:rsidRPr="003C52AA">
        <w:rPr>
          <w:rFonts w:ascii="Book Antiqua" w:eastAsia="STXingkai" w:hAnsi="Book Antiqua" w:cs="SimSun"/>
          <w:b/>
          <w:bCs/>
          <w:bdr w:val="none" w:sz="0" w:space="0" w:color="auto"/>
          <w:lang w:eastAsia="zh-CN"/>
        </w:rPr>
        <w:t>244</w:t>
      </w:r>
      <w:r w:rsidRPr="003C52AA">
        <w:rPr>
          <w:rFonts w:ascii="Book Antiqua" w:eastAsia="STXingkai" w:hAnsi="Book Antiqua" w:cs="SimSun"/>
          <w:bdr w:val="none" w:sz="0" w:space="0" w:color="auto"/>
          <w:lang w:eastAsia="zh-CN"/>
        </w:rPr>
        <w:t>: 254-259 [PMID: 16858188 DOI: 10.1097/01.sla.0000217629.94941.cf]</w:t>
      </w:r>
    </w:p>
    <w:p w14:paraId="39889BC4"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9 </w:t>
      </w:r>
      <w:r w:rsidRPr="003C52AA">
        <w:rPr>
          <w:rFonts w:ascii="Book Antiqua" w:eastAsia="STXingkai" w:hAnsi="Book Antiqua" w:cs="SimSun"/>
          <w:b/>
          <w:bCs/>
          <w:bdr w:val="none" w:sz="0" w:space="0" w:color="auto"/>
          <w:lang w:eastAsia="zh-CN"/>
        </w:rPr>
        <w:t>Choti MA</w:t>
      </w:r>
      <w:r w:rsidRPr="003C52AA">
        <w:rPr>
          <w:rFonts w:ascii="Book Antiqua" w:eastAsia="STXingkai" w:hAnsi="Book Antiqua" w:cs="SimSun"/>
          <w:bdr w:val="none" w:sz="0" w:space="0" w:color="auto"/>
          <w:lang w:eastAsia="zh-CN"/>
        </w:rPr>
        <w:t xml:space="preserve">, Sitzmann JV, Tiburi MF, Sumetchotimetha W, Rangsin R, Schulick RD, Lillemoe KD, Yeo CJ, Cameron JL. Trends in long-term survival following liver resection for hepatic colorectal metastase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2; </w:t>
      </w:r>
      <w:r w:rsidRPr="003C52AA">
        <w:rPr>
          <w:rFonts w:ascii="Book Antiqua" w:eastAsia="STXingkai" w:hAnsi="Book Antiqua" w:cs="SimSun"/>
          <w:b/>
          <w:bCs/>
          <w:bdr w:val="none" w:sz="0" w:space="0" w:color="auto"/>
          <w:lang w:eastAsia="zh-CN"/>
        </w:rPr>
        <w:t>235</w:t>
      </w:r>
      <w:r w:rsidRPr="003C52AA">
        <w:rPr>
          <w:rFonts w:ascii="Book Antiqua" w:eastAsia="STXingkai" w:hAnsi="Book Antiqua" w:cs="SimSun"/>
          <w:bdr w:val="none" w:sz="0" w:space="0" w:color="auto"/>
          <w:lang w:eastAsia="zh-CN"/>
        </w:rPr>
        <w:t>: 759-766 [PMID: 12035031 DOI: 10.1097/00000658-200206000-00002]</w:t>
      </w:r>
    </w:p>
    <w:p w14:paraId="48CC8F9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0 </w:t>
      </w:r>
      <w:r w:rsidRPr="003C52AA">
        <w:rPr>
          <w:rFonts w:ascii="Book Antiqua" w:eastAsia="STXingkai" w:hAnsi="Book Antiqua" w:cs="SimSun"/>
          <w:b/>
          <w:bCs/>
          <w:bdr w:val="none" w:sz="0" w:space="0" w:color="auto"/>
          <w:lang w:eastAsia="zh-CN"/>
        </w:rPr>
        <w:t>Brouquet A</w:t>
      </w:r>
      <w:r w:rsidRPr="003C52AA">
        <w:rPr>
          <w:rFonts w:ascii="Book Antiqua" w:eastAsia="STXingkai" w:hAnsi="Book Antiqua" w:cs="SimSun"/>
          <w:bdr w:val="none" w:sz="0" w:space="0" w:color="auto"/>
          <w:lang w:eastAsia="zh-CN"/>
        </w:rPr>
        <w:t xml:space="preserve">, Mortenson MM, Vauthey JN, Rodriguez-Bigas MA, Overman MJ, Chang GJ, Kopetz S, Garrett C, Curley SA, Abdalla EK. Surgical strategies for synchronous colorectal liver metastases in 156 consecutive patients: classic, combined or reverse strategy? </w:t>
      </w:r>
      <w:r w:rsidRPr="003C52AA">
        <w:rPr>
          <w:rFonts w:ascii="Book Antiqua" w:eastAsia="STXingkai" w:hAnsi="Book Antiqua" w:cs="SimSun"/>
          <w:i/>
          <w:iCs/>
          <w:bdr w:val="none" w:sz="0" w:space="0" w:color="auto"/>
          <w:lang w:eastAsia="zh-CN"/>
        </w:rPr>
        <w:t>J Am Coll Surg</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210</w:t>
      </w:r>
      <w:r w:rsidRPr="003C52AA">
        <w:rPr>
          <w:rFonts w:ascii="Book Antiqua" w:eastAsia="STXingkai" w:hAnsi="Book Antiqua" w:cs="SimSun"/>
          <w:bdr w:val="none" w:sz="0" w:space="0" w:color="auto"/>
          <w:lang w:eastAsia="zh-CN"/>
        </w:rPr>
        <w:t>: 934-941 [PMID: 20510802 DOI: 10.1016/j.jamcollsurg.2010.02.039]</w:t>
      </w:r>
    </w:p>
    <w:p w14:paraId="6AAE329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11 </w:t>
      </w:r>
      <w:r w:rsidRPr="003C52AA">
        <w:rPr>
          <w:rFonts w:ascii="Book Antiqua" w:eastAsia="STXingkai" w:hAnsi="Book Antiqua" w:cs="SimSun"/>
          <w:b/>
          <w:bCs/>
          <w:bdr w:val="none" w:sz="0" w:space="0" w:color="auto"/>
          <w:lang w:eastAsia="zh-CN"/>
        </w:rPr>
        <w:t>Brouquet A</w:t>
      </w:r>
      <w:r w:rsidRPr="003C52AA">
        <w:rPr>
          <w:rFonts w:ascii="Book Antiqua" w:eastAsia="STXingkai" w:hAnsi="Book Antiqua" w:cs="SimSun"/>
          <w:bdr w:val="none" w:sz="0" w:space="0" w:color="auto"/>
          <w:lang w:eastAsia="zh-CN"/>
        </w:rPr>
        <w:t xml:space="preserve">, Abdalla EK, Kopetz S, Garrett CR, Overman MJ, Eng C, Andreou A, Loyer EM, Madoff DC, Curley SA, Vauthey JN. High survival rate after two-stage resection of advanced colorectal liver metastases: response-based selection and complete resection define outcome. </w:t>
      </w:r>
      <w:r w:rsidRPr="003C52AA">
        <w:rPr>
          <w:rFonts w:ascii="Book Antiqua" w:eastAsia="STXingkai" w:hAnsi="Book Antiqua" w:cs="SimSun"/>
          <w:i/>
          <w:iCs/>
          <w:bdr w:val="none" w:sz="0" w:space="0" w:color="auto"/>
          <w:lang w:eastAsia="zh-CN"/>
        </w:rPr>
        <w:t>J Clin Oncol</w:t>
      </w:r>
      <w:r w:rsidRPr="003C52AA">
        <w:rPr>
          <w:rFonts w:ascii="Book Antiqua" w:eastAsia="STXingkai" w:hAnsi="Book Antiqua" w:cs="SimSun"/>
          <w:bdr w:val="none" w:sz="0" w:space="0" w:color="auto"/>
          <w:lang w:eastAsia="zh-CN"/>
        </w:rPr>
        <w:t xml:space="preserve"> 2011; </w:t>
      </w:r>
      <w:r w:rsidRPr="003C52AA">
        <w:rPr>
          <w:rFonts w:ascii="Book Antiqua" w:eastAsia="STXingkai" w:hAnsi="Book Antiqua" w:cs="SimSun"/>
          <w:b/>
          <w:bCs/>
          <w:bdr w:val="none" w:sz="0" w:space="0" w:color="auto"/>
          <w:lang w:eastAsia="zh-CN"/>
        </w:rPr>
        <w:t>29</w:t>
      </w:r>
      <w:r w:rsidRPr="003C52AA">
        <w:rPr>
          <w:rFonts w:ascii="Book Antiqua" w:eastAsia="STXingkai" w:hAnsi="Book Antiqua" w:cs="SimSun"/>
          <w:bdr w:val="none" w:sz="0" w:space="0" w:color="auto"/>
          <w:lang w:eastAsia="zh-CN"/>
        </w:rPr>
        <w:t>: 1083-1090 [PMID: 21263087 DOI: 10.1200/JCO.2010.32.6132]</w:t>
      </w:r>
    </w:p>
    <w:p w14:paraId="37D8437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2 </w:t>
      </w:r>
      <w:r w:rsidRPr="003C52AA">
        <w:rPr>
          <w:rFonts w:ascii="Book Antiqua" w:eastAsia="STXingkai" w:hAnsi="Book Antiqua" w:cs="SimSun"/>
          <w:b/>
          <w:bCs/>
          <w:bdr w:val="none" w:sz="0" w:space="0" w:color="auto"/>
          <w:lang w:eastAsia="zh-CN"/>
        </w:rPr>
        <w:t>Adson MA</w:t>
      </w:r>
      <w:r w:rsidRPr="003C52AA">
        <w:rPr>
          <w:rFonts w:ascii="Book Antiqua" w:eastAsia="STXingkai" w:hAnsi="Book Antiqua" w:cs="SimSun"/>
          <w:bdr w:val="none" w:sz="0" w:space="0" w:color="auto"/>
          <w:lang w:eastAsia="zh-CN"/>
        </w:rPr>
        <w:t xml:space="preserve">. Resection of liver metastases--when is it worthwhile? </w:t>
      </w:r>
      <w:r w:rsidRPr="003C52AA">
        <w:rPr>
          <w:rFonts w:ascii="Book Antiqua" w:eastAsia="STXingkai" w:hAnsi="Book Antiqua" w:cs="SimSun"/>
          <w:i/>
          <w:iCs/>
          <w:bdr w:val="none" w:sz="0" w:space="0" w:color="auto"/>
          <w:lang w:eastAsia="zh-CN"/>
        </w:rPr>
        <w:t>World J Surg</w:t>
      </w:r>
      <w:r w:rsidRPr="003C52AA">
        <w:rPr>
          <w:rFonts w:ascii="Book Antiqua" w:eastAsia="STXingkai" w:hAnsi="Book Antiqua" w:cs="SimSun"/>
          <w:bdr w:val="none" w:sz="0" w:space="0" w:color="auto"/>
          <w:lang w:eastAsia="zh-CN"/>
        </w:rPr>
        <w:t xml:space="preserve"> 1987; </w:t>
      </w:r>
      <w:r w:rsidRPr="003C52AA">
        <w:rPr>
          <w:rFonts w:ascii="Book Antiqua" w:eastAsia="STXingkai" w:hAnsi="Book Antiqua" w:cs="SimSun"/>
          <w:b/>
          <w:bCs/>
          <w:bdr w:val="none" w:sz="0" w:space="0" w:color="auto"/>
          <w:lang w:eastAsia="zh-CN"/>
        </w:rPr>
        <w:t>11</w:t>
      </w:r>
      <w:r w:rsidRPr="003C52AA">
        <w:rPr>
          <w:rFonts w:ascii="Book Antiqua" w:eastAsia="STXingkai" w:hAnsi="Book Antiqua" w:cs="SimSun"/>
          <w:bdr w:val="none" w:sz="0" w:space="0" w:color="auto"/>
          <w:lang w:eastAsia="zh-CN"/>
        </w:rPr>
        <w:t>: 511-520 [PMID: 3630196 DOI: 10.1007/bf01655817]</w:t>
      </w:r>
    </w:p>
    <w:p w14:paraId="7EA1204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3 </w:t>
      </w:r>
      <w:r w:rsidRPr="003C52AA">
        <w:rPr>
          <w:rFonts w:ascii="Book Antiqua" w:eastAsia="STXingkai" w:hAnsi="Book Antiqua" w:cs="SimSun"/>
          <w:b/>
          <w:bCs/>
          <w:bdr w:val="none" w:sz="0" w:space="0" w:color="auto"/>
          <w:lang w:eastAsia="zh-CN"/>
        </w:rPr>
        <w:t>Khatri VP</w:t>
      </w:r>
      <w:r w:rsidRPr="003C52AA">
        <w:rPr>
          <w:rFonts w:ascii="Book Antiqua" w:eastAsia="STXingkai" w:hAnsi="Book Antiqua" w:cs="SimSun"/>
          <w:bdr w:val="none" w:sz="0" w:space="0" w:color="auto"/>
          <w:lang w:eastAsia="zh-CN"/>
        </w:rPr>
        <w:t xml:space="preserve">, Petrelli NJ, Belghiti J. Extending the frontiers of surgical therapy for hepatic colorectal metastases: is there a limit? </w:t>
      </w:r>
      <w:r w:rsidRPr="003C52AA">
        <w:rPr>
          <w:rFonts w:ascii="Book Antiqua" w:eastAsia="STXingkai" w:hAnsi="Book Antiqua" w:cs="SimSun"/>
          <w:i/>
          <w:iCs/>
          <w:bdr w:val="none" w:sz="0" w:space="0" w:color="auto"/>
          <w:lang w:eastAsia="zh-CN"/>
        </w:rPr>
        <w:t>J Clin Oncol</w:t>
      </w:r>
      <w:r w:rsidRPr="003C52AA">
        <w:rPr>
          <w:rFonts w:ascii="Book Antiqua" w:eastAsia="STXingkai" w:hAnsi="Book Antiqua" w:cs="SimSun"/>
          <w:bdr w:val="none" w:sz="0" w:space="0" w:color="auto"/>
          <w:lang w:eastAsia="zh-CN"/>
        </w:rPr>
        <w:t xml:space="preserve"> 2005; </w:t>
      </w:r>
      <w:r w:rsidRPr="003C52AA">
        <w:rPr>
          <w:rFonts w:ascii="Book Antiqua" w:eastAsia="STXingkai" w:hAnsi="Book Antiqua" w:cs="SimSun"/>
          <w:b/>
          <w:bCs/>
          <w:bdr w:val="none" w:sz="0" w:space="0" w:color="auto"/>
          <w:lang w:eastAsia="zh-CN"/>
        </w:rPr>
        <w:t>23</w:t>
      </w:r>
      <w:r w:rsidRPr="003C52AA">
        <w:rPr>
          <w:rFonts w:ascii="Book Antiqua" w:eastAsia="STXingkai" w:hAnsi="Book Antiqua" w:cs="SimSun"/>
          <w:bdr w:val="none" w:sz="0" w:space="0" w:color="auto"/>
          <w:lang w:eastAsia="zh-CN"/>
        </w:rPr>
        <w:t>: 8490-8499 [PMID: 16230676 DOI: 10.1200/JCO.2004.00.6155]</w:t>
      </w:r>
    </w:p>
    <w:p w14:paraId="0660C4F3"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4 </w:t>
      </w:r>
      <w:r w:rsidRPr="003C52AA">
        <w:rPr>
          <w:rFonts w:ascii="Book Antiqua" w:eastAsia="STXingkai" w:hAnsi="Book Antiqua" w:cs="SimSun"/>
          <w:b/>
          <w:bCs/>
          <w:bdr w:val="none" w:sz="0" w:space="0" w:color="auto"/>
          <w:lang w:eastAsia="zh-CN"/>
        </w:rPr>
        <w:t>Hughes KS</w:t>
      </w:r>
      <w:r w:rsidRPr="003C52AA">
        <w:rPr>
          <w:rFonts w:ascii="Book Antiqua" w:eastAsia="STXingkai" w:hAnsi="Book Antiqua" w:cs="SimSun"/>
          <w:bdr w:val="none" w:sz="0" w:space="0" w:color="auto"/>
          <w:lang w:eastAsia="zh-CN"/>
        </w:rPr>
        <w:t xml:space="preserve">, Simon R, Songhorabodi S, Adson MA, Ilstrup DM, Fortner JG, Maclean BJ, Foster JH, Daly JM, Fitzherbert D. Resection of the liver for colorectal carcinoma metastases: a multi-institutional study of patterns of recurrence. </w:t>
      </w:r>
      <w:r w:rsidRPr="003C52AA">
        <w:rPr>
          <w:rFonts w:ascii="Book Antiqua" w:eastAsia="STXingkai" w:hAnsi="Book Antiqua" w:cs="SimSun"/>
          <w:i/>
          <w:iCs/>
          <w:bdr w:val="none" w:sz="0" w:space="0" w:color="auto"/>
          <w:lang w:eastAsia="zh-CN"/>
        </w:rPr>
        <w:t>Surgery</w:t>
      </w:r>
      <w:r w:rsidRPr="003C52AA">
        <w:rPr>
          <w:rFonts w:ascii="Book Antiqua" w:eastAsia="STXingkai" w:hAnsi="Book Antiqua" w:cs="SimSun"/>
          <w:bdr w:val="none" w:sz="0" w:space="0" w:color="auto"/>
          <w:lang w:eastAsia="zh-CN"/>
        </w:rPr>
        <w:t xml:space="preserve"> 1986; </w:t>
      </w:r>
      <w:r w:rsidRPr="003C52AA">
        <w:rPr>
          <w:rFonts w:ascii="Book Antiqua" w:eastAsia="STXingkai" w:hAnsi="Book Antiqua" w:cs="SimSun"/>
          <w:b/>
          <w:bCs/>
          <w:bdr w:val="none" w:sz="0" w:space="0" w:color="auto"/>
          <w:lang w:eastAsia="zh-CN"/>
        </w:rPr>
        <w:t>100</w:t>
      </w:r>
      <w:r w:rsidRPr="003C52AA">
        <w:rPr>
          <w:rFonts w:ascii="Book Antiqua" w:eastAsia="STXingkai" w:hAnsi="Book Antiqua" w:cs="SimSun"/>
          <w:bdr w:val="none" w:sz="0" w:space="0" w:color="auto"/>
          <w:lang w:eastAsia="zh-CN"/>
        </w:rPr>
        <w:t>: 278-284 [PMID: 3526605]</w:t>
      </w:r>
    </w:p>
    <w:p w14:paraId="497060BD" w14:textId="77777777" w:rsidR="003C52AA" w:rsidRPr="003C52AA" w:rsidRDefault="003C52AA" w:rsidP="003C52AA">
      <w:pPr>
        <w:adjustRightInd w:val="0"/>
        <w:snapToGrid w:val="0"/>
        <w:spacing w:line="360" w:lineRule="auto"/>
        <w:jc w:val="both"/>
        <w:rPr>
          <w:rFonts w:ascii="Book Antiqua" w:eastAsia="STXingkai" w:hAnsi="Book Antiqua" w:cs="Calibri"/>
          <w:noProof/>
          <w:lang w:eastAsia="zh-CN"/>
        </w:rPr>
      </w:pPr>
      <w:r w:rsidRPr="003C52AA">
        <w:rPr>
          <w:rFonts w:ascii="Book Antiqua" w:eastAsia="STXingkai" w:hAnsi="Book Antiqua" w:cs="SimSun"/>
          <w:noProof/>
        </w:rPr>
        <w:t xml:space="preserve">15 </w:t>
      </w:r>
      <w:r w:rsidRPr="003C52AA">
        <w:rPr>
          <w:rFonts w:ascii="Book Antiqua" w:eastAsia="STXingkai" w:hAnsi="Book Antiqua" w:cs="Calibri"/>
          <w:b/>
          <w:bCs/>
          <w:noProof/>
        </w:rPr>
        <w:t>Höhn HG.</w:t>
      </w:r>
      <w:r w:rsidRPr="003C52AA">
        <w:rPr>
          <w:rFonts w:ascii="Book Antiqua" w:eastAsia="STXingkai" w:hAnsi="Book Antiqua" w:cs="Calibri"/>
          <w:noProof/>
        </w:rPr>
        <w:t xml:space="preserve"> Anhang. Operationskatalog für Betriebsvergleiche (Seiten 134 – 146).</w:t>
      </w:r>
      <w:r w:rsidRPr="003C52AA">
        <w:rPr>
          <w:rFonts w:ascii="Book Antiqua" w:eastAsia="STXingkai" w:hAnsi="Book Antiqua" w:cs="Calibri"/>
          <w:i/>
          <w:noProof/>
        </w:rPr>
        <w:t xml:space="preserve"> </w:t>
      </w:r>
      <w:bookmarkStart w:id="206" w:name="OLE_LINK2378"/>
      <w:bookmarkStart w:id="207" w:name="OLE_LINK2379"/>
      <w:r w:rsidRPr="003C52AA">
        <w:rPr>
          <w:rFonts w:ascii="Book Antiqua" w:eastAsia="STXingkai" w:hAnsi="Book Antiqua" w:cs="Calibri"/>
          <w:i/>
          <w:noProof/>
        </w:rPr>
        <w:t xml:space="preserve">Krankenhausumschau </w:t>
      </w:r>
      <w:r w:rsidRPr="003C52AA">
        <w:rPr>
          <w:rFonts w:ascii="Book Antiqua" w:eastAsia="STXingkai" w:hAnsi="Book Antiqua" w:cs="Calibri"/>
          <w:noProof/>
        </w:rPr>
        <w:t xml:space="preserve">1985; </w:t>
      </w:r>
      <w:r w:rsidRPr="003C52AA">
        <w:rPr>
          <w:rFonts w:ascii="Book Antiqua" w:eastAsia="STXingkai" w:hAnsi="Book Antiqua" w:cs="Calibri"/>
          <w:b/>
          <w:noProof/>
        </w:rPr>
        <w:t>2</w:t>
      </w:r>
      <w:r w:rsidRPr="003C52AA">
        <w:rPr>
          <w:rFonts w:ascii="Book Antiqua" w:eastAsia="STXingkai" w:hAnsi="Book Antiqua" w:cs="Calibri"/>
          <w:noProof/>
        </w:rPr>
        <w:t>: 134-146</w:t>
      </w:r>
      <w:bookmarkEnd w:id="206"/>
      <w:bookmarkEnd w:id="207"/>
      <w:r w:rsidRPr="003C52AA">
        <w:rPr>
          <w:rFonts w:ascii="Book Antiqua" w:eastAsia="STXingkai" w:hAnsi="Book Antiqua" w:cs="Calibri"/>
          <w:noProof/>
        </w:rPr>
        <w:t xml:space="preserve"> [DOI: 10.1007/978-3-642-70126-9_4]</w:t>
      </w:r>
    </w:p>
    <w:p w14:paraId="773C10E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6 </w:t>
      </w:r>
      <w:r w:rsidRPr="003C52AA">
        <w:rPr>
          <w:rFonts w:ascii="Book Antiqua" w:eastAsia="STXingkai" w:hAnsi="Book Antiqua" w:cs="SimSun"/>
          <w:b/>
          <w:bCs/>
          <w:bdr w:val="none" w:sz="0" w:space="0" w:color="auto"/>
          <w:lang w:eastAsia="zh-CN"/>
        </w:rPr>
        <w:t>Yamamoto K</w:t>
      </w:r>
      <w:r w:rsidRPr="003C52AA">
        <w:rPr>
          <w:rFonts w:ascii="Book Antiqua" w:eastAsia="STXingkai" w:hAnsi="Book Antiqua" w:cs="SimSun"/>
          <w:bdr w:val="none" w:sz="0" w:space="0" w:color="auto"/>
          <w:lang w:eastAsia="zh-CN"/>
        </w:rPr>
        <w:t xml:space="preserve">, Fukumori D, Yamamoto F, Yamamoto M, Igimi H, Yamashita Y. First report of hepatectomy without endotracheal general anesthesia. </w:t>
      </w:r>
      <w:r w:rsidRPr="003C52AA">
        <w:rPr>
          <w:rFonts w:ascii="Book Antiqua" w:eastAsia="STXingkai" w:hAnsi="Book Antiqua" w:cs="SimSun"/>
          <w:i/>
          <w:iCs/>
          <w:bdr w:val="none" w:sz="0" w:space="0" w:color="auto"/>
          <w:lang w:eastAsia="zh-CN"/>
        </w:rPr>
        <w:t>J Am Coll Surg</w:t>
      </w:r>
      <w:r w:rsidRPr="003C52AA">
        <w:rPr>
          <w:rFonts w:ascii="Book Antiqua" w:eastAsia="STXingkai" w:hAnsi="Book Antiqua" w:cs="SimSun"/>
          <w:bdr w:val="none" w:sz="0" w:space="0" w:color="auto"/>
          <w:lang w:eastAsia="zh-CN"/>
        </w:rPr>
        <w:t xml:space="preserve"> 2013; </w:t>
      </w:r>
      <w:r w:rsidRPr="003C52AA">
        <w:rPr>
          <w:rFonts w:ascii="Book Antiqua" w:eastAsia="STXingkai" w:hAnsi="Book Antiqua" w:cs="SimSun"/>
          <w:b/>
          <w:bCs/>
          <w:bdr w:val="none" w:sz="0" w:space="0" w:color="auto"/>
          <w:lang w:eastAsia="zh-CN"/>
        </w:rPr>
        <w:t>216</w:t>
      </w:r>
      <w:r w:rsidRPr="003C52AA">
        <w:rPr>
          <w:rFonts w:ascii="Book Antiqua" w:eastAsia="STXingkai" w:hAnsi="Book Antiqua" w:cs="SimSun"/>
          <w:bdr w:val="none" w:sz="0" w:space="0" w:color="auto"/>
          <w:lang w:eastAsia="zh-CN"/>
        </w:rPr>
        <w:t>: 908-914 [PMID: 23490541 DOI: 10.1016/j.jamcollsurg.2013.01.002]</w:t>
      </w:r>
    </w:p>
    <w:p w14:paraId="5661F48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7 </w:t>
      </w:r>
      <w:r w:rsidRPr="003C52AA">
        <w:rPr>
          <w:rFonts w:ascii="Book Antiqua" w:eastAsia="STXingkai" w:hAnsi="Book Antiqua" w:cs="SimSun"/>
          <w:b/>
          <w:bCs/>
          <w:bdr w:val="none" w:sz="0" w:space="0" w:color="auto"/>
          <w:lang w:eastAsia="zh-CN"/>
        </w:rPr>
        <w:t>Liu S</w:t>
      </w:r>
      <w:r w:rsidRPr="003C52AA">
        <w:rPr>
          <w:rFonts w:ascii="Book Antiqua" w:eastAsia="STXingkai" w:hAnsi="Book Antiqua" w:cs="SimSun"/>
          <w:bdr w:val="none" w:sz="0" w:space="0" w:color="auto"/>
          <w:lang w:eastAsia="zh-CN"/>
        </w:rPr>
        <w:t xml:space="preserve">, Carpenter RL, Neal JM. Epidural anesthesia and analgesia. Their role in postoperative outcome. </w:t>
      </w:r>
      <w:r w:rsidRPr="003C52AA">
        <w:rPr>
          <w:rFonts w:ascii="Book Antiqua" w:eastAsia="STXingkai" w:hAnsi="Book Antiqua" w:cs="SimSun"/>
          <w:i/>
          <w:iCs/>
          <w:bdr w:val="none" w:sz="0" w:space="0" w:color="auto"/>
          <w:lang w:eastAsia="zh-CN"/>
        </w:rPr>
        <w:t>Anesthesiology</w:t>
      </w:r>
      <w:r w:rsidRPr="003C52AA">
        <w:rPr>
          <w:rFonts w:ascii="Book Antiqua" w:eastAsia="STXingkai" w:hAnsi="Book Antiqua" w:cs="SimSun"/>
          <w:bdr w:val="none" w:sz="0" w:space="0" w:color="auto"/>
          <w:lang w:eastAsia="zh-CN"/>
        </w:rPr>
        <w:t xml:space="preserve"> 1995; </w:t>
      </w:r>
      <w:r w:rsidRPr="003C52AA">
        <w:rPr>
          <w:rFonts w:ascii="Book Antiqua" w:eastAsia="STXingkai" w:hAnsi="Book Antiqua" w:cs="SimSun"/>
          <w:b/>
          <w:bCs/>
          <w:bdr w:val="none" w:sz="0" w:space="0" w:color="auto"/>
          <w:lang w:eastAsia="zh-CN"/>
        </w:rPr>
        <w:t>82</w:t>
      </w:r>
      <w:r w:rsidRPr="003C52AA">
        <w:rPr>
          <w:rFonts w:ascii="Book Antiqua" w:eastAsia="STXingkai" w:hAnsi="Book Antiqua" w:cs="SimSun"/>
          <w:bdr w:val="none" w:sz="0" w:space="0" w:color="auto"/>
          <w:lang w:eastAsia="zh-CN"/>
        </w:rPr>
        <w:t>: 1474-1506 [PMID: 7793661 DOI: 10.1097/00000542-199506000-00019]</w:t>
      </w:r>
    </w:p>
    <w:p w14:paraId="06EF450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8 </w:t>
      </w:r>
      <w:r w:rsidRPr="003C52AA">
        <w:rPr>
          <w:rFonts w:ascii="Book Antiqua" w:eastAsia="STXingkai" w:hAnsi="Book Antiqua" w:cs="SimSun"/>
          <w:b/>
          <w:bCs/>
          <w:bdr w:val="none" w:sz="0" w:space="0" w:color="auto"/>
          <w:lang w:eastAsia="zh-CN"/>
        </w:rPr>
        <w:t>Buell JF</w:t>
      </w:r>
      <w:r w:rsidRPr="003C52AA">
        <w:rPr>
          <w:rFonts w:ascii="Book Antiqua" w:eastAsia="STXingkai" w:hAnsi="Book Antiqua" w:cs="SimSun"/>
          <w:bdr w:val="none" w:sz="0" w:space="0" w:color="auto"/>
          <w:lang w:eastAsia="zh-CN"/>
        </w:rPr>
        <w:t xml:space="preserve">. Laparoscopic hepatectomy under epidural anesthesia without general endotracheal anesthesia: feasible but applicable?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260</w:t>
      </w:r>
      <w:r w:rsidRPr="003C52AA">
        <w:rPr>
          <w:rFonts w:ascii="Book Antiqua" w:eastAsia="STXingkai" w:hAnsi="Book Antiqua" w:cs="SimSun"/>
          <w:bdr w:val="none" w:sz="0" w:space="0" w:color="auto"/>
          <w:lang w:eastAsia="zh-CN"/>
        </w:rPr>
        <w:t>: e2 [PMID: 25350652 DOI: 10.1097/SLA.0000000000000815]</w:t>
      </w:r>
    </w:p>
    <w:p w14:paraId="2436D5F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9 </w:t>
      </w:r>
      <w:r w:rsidRPr="003C52AA">
        <w:rPr>
          <w:rFonts w:ascii="Book Antiqua" w:eastAsia="STXingkai" w:hAnsi="Book Antiqua" w:cs="SimSun"/>
          <w:b/>
          <w:bCs/>
          <w:bdr w:val="none" w:sz="0" w:space="0" w:color="auto"/>
          <w:lang w:eastAsia="zh-CN"/>
        </w:rPr>
        <w:t>Jarnagin WR</w:t>
      </w:r>
      <w:r w:rsidRPr="003C52AA">
        <w:rPr>
          <w:rFonts w:ascii="Book Antiqua" w:eastAsia="STXingkai" w:hAnsi="Book Antiqua" w:cs="SimSun"/>
          <w:bdr w:val="none" w:sz="0" w:space="0" w:color="auto"/>
          <w:lang w:eastAsia="zh-CN"/>
        </w:rPr>
        <w:t xml:space="preserve">, Gonen M, Fong Y, DeMatteo RP, Ben-Porat L, Little S, Corvera C, Weber S, Blumgart LH. Improvement in perioperative outcome after hepatic resection: analysis of 1,803 consecutive cases over the past decade.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2; </w:t>
      </w:r>
      <w:r w:rsidRPr="003C52AA">
        <w:rPr>
          <w:rFonts w:ascii="Book Antiqua" w:eastAsia="STXingkai" w:hAnsi="Book Antiqua" w:cs="SimSun"/>
          <w:b/>
          <w:bCs/>
          <w:bdr w:val="none" w:sz="0" w:space="0" w:color="auto"/>
          <w:lang w:eastAsia="zh-CN"/>
        </w:rPr>
        <w:t>236</w:t>
      </w:r>
      <w:r w:rsidRPr="003C52AA">
        <w:rPr>
          <w:rFonts w:ascii="Book Antiqua" w:eastAsia="STXingkai" w:hAnsi="Book Antiqua" w:cs="SimSun"/>
          <w:bdr w:val="none" w:sz="0" w:space="0" w:color="auto"/>
          <w:lang w:eastAsia="zh-CN"/>
        </w:rPr>
        <w:t>: 397-406; discussion 406-7 [PMID: 12368667 DOI: 10.1097/01.SLA.0000029003.66466.B3]</w:t>
      </w:r>
    </w:p>
    <w:p w14:paraId="66BA0FD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20 </w:t>
      </w:r>
      <w:r w:rsidRPr="003C52AA">
        <w:rPr>
          <w:rFonts w:ascii="Book Antiqua" w:eastAsia="STXingkai" w:hAnsi="Book Antiqua" w:cs="SimSun"/>
          <w:b/>
          <w:bCs/>
          <w:bdr w:val="none" w:sz="0" w:space="0" w:color="auto"/>
          <w:lang w:eastAsia="zh-CN"/>
        </w:rPr>
        <w:t>Kooby DA</w:t>
      </w:r>
      <w:r w:rsidRPr="003C52AA">
        <w:rPr>
          <w:rFonts w:ascii="Book Antiqua" w:eastAsia="STXingkai" w:hAnsi="Book Antiqua" w:cs="SimSun"/>
          <w:bdr w:val="none" w:sz="0" w:space="0" w:color="auto"/>
          <w:lang w:eastAsia="zh-CN"/>
        </w:rPr>
        <w:t xml:space="preserve">, Stockman J, Ben-Porat L, Gonen M, Jarnagin WR, Dematteo RP, Tuorto S, Wuest D, Blumgart LH, Fong Y. Influence of transfusions on perioperative and long-term </w:t>
      </w:r>
      <w:r w:rsidRPr="003C52AA">
        <w:rPr>
          <w:rFonts w:ascii="Book Antiqua" w:eastAsia="STXingkai" w:hAnsi="Book Antiqua" w:cs="SimSun"/>
          <w:bdr w:val="none" w:sz="0" w:space="0" w:color="auto"/>
          <w:lang w:eastAsia="zh-CN"/>
        </w:rPr>
        <w:lastRenderedPageBreak/>
        <w:t xml:space="preserve">outcome in patients following hepatic resection for colorectal metastase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3; </w:t>
      </w:r>
      <w:r w:rsidRPr="003C52AA">
        <w:rPr>
          <w:rFonts w:ascii="Book Antiqua" w:eastAsia="STXingkai" w:hAnsi="Book Antiqua" w:cs="SimSun"/>
          <w:b/>
          <w:bCs/>
          <w:bdr w:val="none" w:sz="0" w:space="0" w:color="auto"/>
          <w:lang w:eastAsia="zh-CN"/>
        </w:rPr>
        <w:t>237</w:t>
      </w:r>
      <w:r w:rsidRPr="003C52AA">
        <w:rPr>
          <w:rFonts w:ascii="Book Antiqua" w:eastAsia="STXingkai" w:hAnsi="Book Antiqua" w:cs="SimSun"/>
          <w:bdr w:val="none" w:sz="0" w:space="0" w:color="auto"/>
          <w:lang w:eastAsia="zh-CN"/>
        </w:rPr>
        <w:t>: 860-89; discussion 860-89; [PMID: 12796583 DOI: 10.1097/01.SLA.0000072371.95588.DA]</w:t>
      </w:r>
    </w:p>
    <w:p w14:paraId="0AFF4331"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21 </w:t>
      </w:r>
      <w:r w:rsidRPr="003C52AA">
        <w:rPr>
          <w:rFonts w:ascii="Book Antiqua" w:eastAsia="STXingkai" w:hAnsi="Book Antiqua" w:cs="SimSun"/>
          <w:b/>
          <w:bCs/>
          <w:bdr w:val="none" w:sz="0" w:space="0" w:color="auto"/>
          <w:lang w:eastAsia="zh-CN"/>
        </w:rPr>
        <w:t>Smyrniotis V</w:t>
      </w:r>
      <w:r w:rsidRPr="003C52AA">
        <w:rPr>
          <w:rFonts w:ascii="Book Antiqua" w:eastAsia="STXingkai" w:hAnsi="Book Antiqua" w:cs="SimSun"/>
          <w:bdr w:val="none" w:sz="0" w:space="0" w:color="auto"/>
          <w:lang w:eastAsia="zh-CN"/>
        </w:rPr>
        <w:t xml:space="preserve">, Kostopanagiotou G, Theodoraki K, Tsantoulas D, Contis JC. The role of central venous pressure and type of vascular control in blood loss during major liver resections. </w:t>
      </w:r>
      <w:r w:rsidRPr="003C52AA">
        <w:rPr>
          <w:rFonts w:ascii="Book Antiqua" w:eastAsia="STXingkai" w:hAnsi="Book Antiqua" w:cs="SimSun"/>
          <w:i/>
          <w:iCs/>
          <w:bdr w:val="none" w:sz="0" w:space="0" w:color="auto"/>
          <w:lang w:eastAsia="zh-CN"/>
        </w:rPr>
        <w:t>Am J Surg</w:t>
      </w:r>
      <w:r w:rsidRPr="003C52AA">
        <w:rPr>
          <w:rFonts w:ascii="Book Antiqua" w:eastAsia="STXingkai" w:hAnsi="Book Antiqua" w:cs="SimSun"/>
          <w:bdr w:val="none" w:sz="0" w:space="0" w:color="auto"/>
          <w:lang w:eastAsia="zh-CN"/>
        </w:rPr>
        <w:t xml:space="preserve"> 2004; </w:t>
      </w:r>
      <w:r w:rsidRPr="003C52AA">
        <w:rPr>
          <w:rFonts w:ascii="Book Antiqua" w:eastAsia="STXingkai" w:hAnsi="Book Antiqua" w:cs="SimSun"/>
          <w:b/>
          <w:bCs/>
          <w:bdr w:val="none" w:sz="0" w:space="0" w:color="auto"/>
          <w:lang w:eastAsia="zh-CN"/>
        </w:rPr>
        <w:t>187</w:t>
      </w:r>
      <w:r w:rsidRPr="003C52AA">
        <w:rPr>
          <w:rFonts w:ascii="Book Antiqua" w:eastAsia="STXingkai" w:hAnsi="Book Antiqua" w:cs="SimSun"/>
          <w:bdr w:val="none" w:sz="0" w:space="0" w:color="auto"/>
          <w:lang w:eastAsia="zh-CN"/>
        </w:rPr>
        <w:t>: 398-402 [PMID: 15006570 DOI: 10.1016/j.amjsurg.2003.12.001]</w:t>
      </w:r>
    </w:p>
    <w:p w14:paraId="7DC16139"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22 </w:t>
      </w:r>
      <w:r w:rsidRPr="003C52AA">
        <w:rPr>
          <w:rFonts w:ascii="Book Antiqua" w:eastAsia="STXingkai" w:hAnsi="Book Antiqua" w:cs="SimSun"/>
          <w:b/>
          <w:bCs/>
          <w:bdr w:val="none" w:sz="0" w:space="0" w:color="auto"/>
          <w:lang w:eastAsia="zh-CN"/>
        </w:rPr>
        <w:t>Johnson M</w:t>
      </w:r>
      <w:r w:rsidRPr="003C52AA">
        <w:rPr>
          <w:rFonts w:ascii="Book Antiqua" w:eastAsia="STXingkai" w:hAnsi="Book Antiqua" w:cs="SimSun"/>
          <w:bdr w:val="none" w:sz="0" w:space="0" w:color="auto"/>
          <w:lang w:eastAsia="zh-CN"/>
        </w:rPr>
        <w:t xml:space="preserve">, Mannar R, Wu AV. Correlation between blood loss and inferior vena caval pressure during liver resection.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1998; </w:t>
      </w:r>
      <w:r w:rsidRPr="003C52AA">
        <w:rPr>
          <w:rFonts w:ascii="Book Antiqua" w:eastAsia="STXingkai" w:hAnsi="Book Antiqua" w:cs="SimSun"/>
          <w:b/>
          <w:bCs/>
          <w:bdr w:val="none" w:sz="0" w:space="0" w:color="auto"/>
          <w:lang w:eastAsia="zh-CN"/>
        </w:rPr>
        <w:t>85</w:t>
      </w:r>
      <w:r w:rsidRPr="003C52AA">
        <w:rPr>
          <w:rFonts w:ascii="Book Antiqua" w:eastAsia="STXingkai" w:hAnsi="Book Antiqua" w:cs="SimSun"/>
          <w:bdr w:val="none" w:sz="0" w:space="0" w:color="auto"/>
          <w:lang w:eastAsia="zh-CN"/>
        </w:rPr>
        <w:t>: 188-190 [PMID: 9501812 DOI: 10.1046/j.1365-2168.1998.00570.x]</w:t>
      </w:r>
    </w:p>
    <w:p w14:paraId="7EBBD146"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23 </w:t>
      </w:r>
      <w:r w:rsidRPr="003C52AA">
        <w:rPr>
          <w:rFonts w:ascii="Book Antiqua" w:eastAsia="STXingkai" w:hAnsi="Book Antiqua" w:cs="SimSun"/>
          <w:b/>
          <w:bCs/>
          <w:bdr w:val="none" w:sz="0" w:space="0" w:color="auto"/>
          <w:lang w:eastAsia="zh-CN"/>
        </w:rPr>
        <w:t>Sear JW</w:t>
      </w:r>
      <w:r w:rsidRPr="003C52AA">
        <w:rPr>
          <w:rFonts w:ascii="Book Antiqua" w:eastAsia="STXingkai" w:hAnsi="Book Antiqua" w:cs="SimSun"/>
          <w:bdr w:val="none" w:sz="0" w:space="0" w:color="auto"/>
          <w:lang w:eastAsia="zh-CN"/>
        </w:rPr>
        <w:t xml:space="preserve">. Kidney dysfunction in the postoperative period. </w:t>
      </w:r>
      <w:r w:rsidRPr="003C52AA">
        <w:rPr>
          <w:rFonts w:ascii="Book Antiqua" w:eastAsia="STXingkai" w:hAnsi="Book Antiqua" w:cs="SimSun"/>
          <w:i/>
          <w:iCs/>
          <w:bdr w:val="none" w:sz="0" w:space="0" w:color="auto"/>
          <w:lang w:eastAsia="zh-CN"/>
        </w:rPr>
        <w:t>Br J Anaesth</w:t>
      </w:r>
      <w:r w:rsidRPr="003C52AA">
        <w:rPr>
          <w:rFonts w:ascii="Book Antiqua" w:eastAsia="STXingkai" w:hAnsi="Book Antiqua" w:cs="SimSun"/>
          <w:bdr w:val="none" w:sz="0" w:space="0" w:color="auto"/>
          <w:lang w:eastAsia="zh-CN"/>
        </w:rPr>
        <w:t xml:space="preserve"> 2005; </w:t>
      </w:r>
      <w:r w:rsidRPr="003C52AA">
        <w:rPr>
          <w:rFonts w:ascii="Book Antiqua" w:eastAsia="STXingkai" w:hAnsi="Book Antiqua" w:cs="SimSun"/>
          <w:b/>
          <w:bCs/>
          <w:bdr w:val="none" w:sz="0" w:space="0" w:color="auto"/>
          <w:lang w:eastAsia="zh-CN"/>
        </w:rPr>
        <w:t>95</w:t>
      </w:r>
      <w:r w:rsidRPr="003C52AA">
        <w:rPr>
          <w:rFonts w:ascii="Book Antiqua" w:eastAsia="STXingkai" w:hAnsi="Book Antiqua" w:cs="SimSun"/>
          <w:bdr w:val="none" w:sz="0" w:space="0" w:color="auto"/>
          <w:lang w:eastAsia="zh-CN"/>
        </w:rPr>
        <w:t>: 20-32 [PMID: 15531622 DOI: 10.1093/bja/aei018]</w:t>
      </w:r>
    </w:p>
    <w:p w14:paraId="0658572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24 </w:t>
      </w:r>
      <w:r w:rsidRPr="003C52AA">
        <w:rPr>
          <w:rFonts w:ascii="Book Antiqua" w:eastAsia="STXingkai" w:hAnsi="Book Antiqua" w:cs="SimSun"/>
          <w:b/>
          <w:bCs/>
          <w:bdr w:val="none" w:sz="0" w:space="0" w:color="auto"/>
          <w:lang w:eastAsia="zh-CN"/>
        </w:rPr>
        <w:t>Correa-Gallego C</w:t>
      </w:r>
      <w:r w:rsidRPr="003C52AA">
        <w:rPr>
          <w:rFonts w:ascii="Book Antiqua" w:eastAsia="STXingkai" w:hAnsi="Book Antiqua" w:cs="SimSun"/>
          <w:bdr w:val="none" w:sz="0" w:space="0" w:color="auto"/>
          <w:lang w:eastAsia="zh-CN"/>
        </w:rPr>
        <w:t xml:space="preserve">, Berman A, Denis SC, Langdon-Embry L, O'Connor D, Arslan-Carlon V, Kingham TP, D'Angelica MI, Allen PJ, Fong Y, DeMatteo RP, Jarnagin WR, Melendez J, Fischer M. Renal function after low central venous pressure-assisted liver resection: assessment of 2116 cases. </w:t>
      </w:r>
      <w:r w:rsidRPr="003C52AA">
        <w:rPr>
          <w:rFonts w:ascii="Book Antiqua" w:eastAsia="STXingkai" w:hAnsi="Book Antiqua" w:cs="SimSun"/>
          <w:i/>
          <w:iCs/>
          <w:bdr w:val="none" w:sz="0" w:space="0" w:color="auto"/>
          <w:lang w:eastAsia="zh-CN"/>
        </w:rPr>
        <w:t>HPB (Oxford)</w:t>
      </w:r>
      <w:r w:rsidRPr="003C52AA">
        <w:rPr>
          <w:rFonts w:ascii="Book Antiqua" w:eastAsia="STXingkai" w:hAnsi="Book Antiqua" w:cs="SimSun"/>
          <w:bdr w:val="none" w:sz="0" w:space="0" w:color="auto"/>
          <w:lang w:eastAsia="zh-CN"/>
        </w:rPr>
        <w:t xml:space="preserve"> 2015; </w:t>
      </w:r>
      <w:r w:rsidRPr="003C52AA">
        <w:rPr>
          <w:rFonts w:ascii="Book Antiqua" w:eastAsia="STXingkai" w:hAnsi="Book Antiqua" w:cs="SimSun"/>
          <w:b/>
          <w:bCs/>
          <w:bdr w:val="none" w:sz="0" w:space="0" w:color="auto"/>
          <w:lang w:eastAsia="zh-CN"/>
        </w:rPr>
        <w:t>17</w:t>
      </w:r>
      <w:r w:rsidRPr="003C52AA">
        <w:rPr>
          <w:rFonts w:ascii="Book Antiqua" w:eastAsia="STXingkai" w:hAnsi="Book Antiqua" w:cs="SimSun"/>
          <w:bdr w:val="none" w:sz="0" w:space="0" w:color="auto"/>
          <w:lang w:eastAsia="zh-CN"/>
        </w:rPr>
        <w:t>: 258-264 [PMID: 25387727 DOI: 10.1111/hpb.12347]</w:t>
      </w:r>
    </w:p>
    <w:p w14:paraId="06143C3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25 </w:t>
      </w:r>
      <w:r w:rsidRPr="003C52AA">
        <w:rPr>
          <w:rFonts w:ascii="Book Antiqua" w:eastAsia="STXingkai" w:hAnsi="Book Antiqua" w:cs="SimSun"/>
          <w:b/>
          <w:bCs/>
          <w:bdr w:val="none" w:sz="0" w:space="0" w:color="auto"/>
          <w:lang w:eastAsia="zh-CN"/>
        </w:rPr>
        <w:t>Virani S</w:t>
      </w:r>
      <w:r w:rsidRPr="003C52AA">
        <w:rPr>
          <w:rFonts w:ascii="Book Antiqua" w:eastAsia="STXingkai" w:hAnsi="Book Antiqua" w:cs="SimSun"/>
          <w:bdr w:val="none" w:sz="0" w:space="0" w:color="auto"/>
          <w:lang w:eastAsia="zh-CN"/>
        </w:rPr>
        <w:t xml:space="preserve">, Michaelson JS, Hutter MM, Lancaster RT, Warshaw AL, Henderson WG, Khuri SF, Tanabe KK. Morbidity and mortality after liver resection: results of the patient safety in surgery study. </w:t>
      </w:r>
      <w:r w:rsidRPr="003C52AA">
        <w:rPr>
          <w:rFonts w:ascii="Book Antiqua" w:eastAsia="STXingkai" w:hAnsi="Book Antiqua" w:cs="SimSun"/>
          <w:i/>
          <w:iCs/>
          <w:bdr w:val="none" w:sz="0" w:space="0" w:color="auto"/>
          <w:lang w:eastAsia="zh-CN"/>
        </w:rPr>
        <w:t>J Am Coll Surg</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204</w:t>
      </w:r>
      <w:r w:rsidRPr="003C52AA">
        <w:rPr>
          <w:rFonts w:ascii="Book Antiqua" w:eastAsia="STXingkai" w:hAnsi="Book Antiqua" w:cs="SimSun"/>
          <w:bdr w:val="none" w:sz="0" w:space="0" w:color="auto"/>
          <w:lang w:eastAsia="zh-CN"/>
        </w:rPr>
        <w:t>: 1284-1292 [PMID: 17544086 DOI: 10.1016/j.jamcollsurg.2007.02.067]</w:t>
      </w:r>
    </w:p>
    <w:p w14:paraId="5157345E"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26 </w:t>
      </w:r>
      <w:r w:rsidRPr="003C52AA">
        <w:rPr>
          <w:rFonts w:ascii="Book Antiqua" w:eastAsia="STXingkai" w:hAnsi="Book Antiqua" w:cs="SimSun"/>
          <w:b/>
          <w:bCs/>
          <w:bdr w:val="none" w:sz="0" w:space="0" w:color="auto"/>
          <w:lang w:eastAsia="zh-CN"/>
        </w:rPr>
        <w:t>Friedman LS</w:t>
      </w:r>
      <w:r w:rsidRPr="003C52AA">
        <w:rPr>
          <w:rFonts w:ascii="Book Antiqua" w:eastAsia="STXingkai" w:hAnsi="Book Antiqua" w:cs="SimSun"/>
          <w:bdr w:val="none" w:sz="0" w:space="0" w:color="auto"/>
          <w:lang w:eastAsia="zh-CN"/>
        </w:rPr>
        <w:t xml:space="preserve">. Surgery in the patient with liver disease. </w:t>
      </w:r>
      <w:r w:rsidRPr="003C52AA">
        <w:rPr>
          <w:rFonts w:ascii="Book Antiqua" w:eastAsia="STXingkai" w:hAnsi="Book Antiqua" w:cs="SimSun"/>
          <w:i/>
          <w:iCs/>
          <w:bdr w:val="none" w:sz="0" w:space="0" w:color="auto"/>
          <w:lang w:eastAsia="zh-CN"/>
        </w:rPr>
        <w:t>Trans Am Clin Climatol Assoc</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121</w:t>
      </w:r>
      <w:r w:rsidRPr="003C52AA">
        <w:rPr>
          <w:rFonts w:ascii="Book Antiqua" w:eastAsia="STXingkai" w:hAnsi="Book Antiqua" w:cs="SimSun"/>
          <w:bdr w:val="none" w:sz="0" w:space="0" w:color="auto"/>
          <w:lang w:eastAsia="zh-CN"/>
        </w:rPr>
        <w:t>: 192-204; discussion 205 [PMID: 20697561]</w:t>
      </w:r>
    </w:p>
    <w:p w14:paraId="1980D5F0" w14:textId="77777777" w:rsidR="003C52AA" w:rsidRPr="003C52AA" w:rsidRDefault="003C52AA" w:rsidP="003C52AA">
      <w:pPr>
        <w:adjustRightInd w:val="0"/>
        <w:snapToGrid w:val="0"/>
        <w:spacing w:line="360" w:lineRule="auto"/>
        <w:jc w:val="both"/>
        <w:rPr>
          <w:rFonts w:ascii="Book Antiqua" w:eastAsia="STXingkai" w:hAnsi="Book Antiqua" w:cs="Calibri"/>
          <w:noProof/>
          <w:lang w:eastAsia="zh-CN"/>
        </w:rPr>
      </w:pPr>
      <w:r w:rsidRPr="003C52AA">
        <w:rPr>
          <w:rFonts w:ascii="Book Antiqua" w:eastAsia="STXingkai" w:hAnsi="Book Antiqua" w:cs="SimSun" w:hint="eastAsia"/>
          <w:noProof/>
        </w:rPr>
        <w:t xml:space="preserve">27 </w:t>
      </w:r>
      <w:r w:rsidRPr="003C52AA">
        <w:rPr>
          <w:rFonts w:ascii="Book Antiqua" w:eastAsia="STXingkai" w:hAnsi="Book Antiqua" w:cs="Calibri"/>
          <w:b/>
          <w:bCs/>
          <w:noProof/>
        </w:rPr>
        <w:t xml:space="preserve">Gould MK, </w:t>
      </w:r>
      <w:r w:rsidRPr="003C52AA">
        <w:rPr>
          <w:rFonts w:ascii="Book Antiqua" w:eastAsia="STXingkai" w:hAnsi="Book Antiqua" w:cs="Calibri"/>
          <w:noProof/>
        </w:rPr>
        <w:t>Garcia DA, Wren SM, Karanicolas PJ, Arcelus JI, Heit JA, Samama CM, American College of Chest P. Prevention of VTE in nonorthopedic surgical patients: Antithrombotic Therapy and Prevention of Thrombosis, 9th ed: American College of Chest Physicians Evidence-Based Clinical Practice Guidelines.</w:t>
      </w:r>
      <w:r w:rsidRPr="003C52AA">
        <w:rPr>
          <w:rFonts w:ascii="Book Antiqua" w:eastAsia="STXingkai" w:hAnsi="Book Antiqua" w:cs="Calibri"/>
          <w:i/>
          <w:noProof/>
        </w:rPr>
        <w:t xml:space="preserve"> Chest </w:t>
      </w:r>
      <w:r w:rsidRPr="003C52AA">
        <w:rPr>
          <w:rFonts w:ascii="Book Antiqua" w:eastAsia="STXingkai" w:hAnsi="Book Antiqua" w:cs="Calibri"/>
          <w:noProof/>
        </w:rPr>
        <w:t xml:space="preserve">2012; </w:t>
      </w:r>
      <w:r w:rsidRPr="003C52AA">
        <w:rPr>
          <w:rFonts w:ascii="Book Antiqua" w:eastAsia="STXingkai" w:hAnsi="Book Antiqua" w:cs="Calibri"/>
          <w:b/>
          <w:noProof/>
        </w:rPr>
        <w:t>141</w:t>
      </w:r>
      <w:r w:rsidRPr="003C52AA">
        <w:rPr>
          <w:rFonts w:ascii="Book Antiqua" w:eastAsia="STXingkai" w:hAnsi="Book Antiqua" w:cs="Calibri" w:hint="eastAsia"/>
          <w:noProof/>
          <w:lang w:eastAsia="zh-CN"/>
        </w:rPr>
        <w:t xml:space="preserve"> </w:t>
      </w:r>
      <w:r w:rsidRPr="003C52AA">
        <w:rPr>
          <w:rFonts w:ascii="Book Antiqua" w:eastAsia="STXingkai" w:hAnsi="Book Antiqua" w:cs="Calibri"/>
          <w:b/>
          <w:noProof/>
        </w:rPr>
        <w:t>Suppl</w:t>
      </w:r>
      <w:r w:rsidRPr="003C52AA">
        <w:rPr>
          <w:rFonts w:ascii="Book Antiqua" w:eastAsia="STXingkai" w:hAnsi="Book Antiqua" w:cs="Calibri" w:hint="eastAsia"/>
          <w:b/>
          <w:noProof/>
          <w:lang w:eastAsia="zh-CN"/>
        </w:rPr>
        <w:t xml:space="preserve"> 2</w:t>
      </w:r>
      <w:r w:rsidRPr="003C52AA">
        <w:rPr>
          <w:rFonts w:ascii="Book Antiqua" w:eastAsia="STXingkai" w:hAnsi="Book Antiqua" w:cs="Calibri"/>
          <w:noProof/>
        </w:rPr>
        <w:t>: e227S-</w:t>
      </w:r>
      <w:r w:rsidRPr="003C52AA">
        <w:rPr>
          <w:rFonts w:ascii="Book Antiqua" w:eastAsia="STXingkai" w:hAnsi="Book Antiqua" w:cs="Calibri" w:hint="eastAsia"/>
          <w:noProof/>
          <w:lang w:eastAsia="zh-CN"/>
        </w:rPr>
        <w:t>e</w:t>
      </w:r>
      <w:r w:rsidRPr="003C52AA">
        <w:rPr>
          <w:rFonts w:ascii="Book Antiqua" w:eastAsia="STXingkai" w:hAnsi="Book Antiqua" w:cs="Calibri"/>
          <w:noProof/>
        </w:rPr>
        <w:t>277S [PMID: 22315263 DOI: 10.1378/chest.11-2297]</w:t>
      </w:r>
    </w:p>
    <w:p w14:paraId="7E9C1F37"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28 </w:t>
      </w:r>
      <w:r w:rsidRPr="003C52AA">
        <w:rPr>
          <w:rFonts w:ascii="Book Antiqua" w:eastAsia="STXingkai" w:hAnsi="Book Antiqua" w:cs="SimSun"/>
          <w:b/>
          <w:bCs/>
          <w:bdr w:val="none" w:sz="0" w:space="0" w:color="auto"/>
          <w:lang w:eastAsia="zh-CN"/>
        </w:rPr>
        <w:t>Strasberg SM</w:t>
      </w:r>
      <w:r w:rsidRPr="003C52AA">
        <w:rPr>
          <w:rFonts w:ascii="Book Antiqua" w:eastAsia="STXingkai" w:hAnsi="Book Antiqua" w:cs="SimSun"/>
          <w:bdr w:val="none" w:sz="0" w:space="0" w:color="auto"/>
          <w:lang w:eastAsia="zh-CN"/>
        </w:rPr>
        <w:t xml:space="preserve">, Hall BL. Postoperative morbidity index: a quantitative measure of severity of postoperative complications. </w:t>
      </w:r>
      <w:r w:rsidRPr="003C52AA">
        <w:rPr>
          <w:rFonts w:ascii="Book Antiqua" w:eastAsia="STXingkai" w:hAnsi="Book Antiqua" w:cs="SimSun"/>
          <w:i/>
          <w:iCs/>
          <w:bdr w:val="none" w:sz="0" w:space="0" w:color="auto"/>
          <w:lang w:eastAsia="zh-CN"/>
        </w:rPr>
        <w:t>J Am Coll Surg</w:t>
      </w:r>
      <w:r w:rsidRPr="003C52AA">
        <w:rPr>
          <w:rFonts w:ascii="Book Antiqua" w:eastAsia="STXingkai" w:hAnsi="Book Antiqua" w:cs="SimSun"/>
          <w:bdr w:val="none" w:sz="0" w:space="0" w:color="auto"/>
          <w:lang w:eastAsia="zh-CN"/>
        </w:rPr>
        <w:t xml:space="preserve"> 2011; </w:t>
      </w:r>
      <w:r w:rsidRPr="003C52AA">
        <w:rPr>
          <w:rFonts w:ascii="Book Antiqua" w:eastAsia="STXingkai" w:hAnsi="Book Antiqua" w:cs="SimSun"/>
          <w:b/>
          <w:bCs/>
          <w:bdr w:val="none" w:sz="0" w:space="0" w:color="auto"/>
          <w:lang w:eastAsia="zh-CN"/>
        </w:rPr>
        <w:t>213</w:t>
      </w:r>
      <w:r w:rsidRPr="003C52AA">
        <w:rPr>
          <w:rFonts w:ascii="Book Antiqua" w:eastAsia="STXingkai" w:hAnsi="Book Antiqua" w:cs="SimSun"/>
          <w:bdr w:val="none" w:sz="0" w:space="0" w:color="auto"/>
          <w:lang w:eastAsia="zh-CN"/>
        </w:rPr>
        <w:t>: 616-626 [PMID: 21871822 DOI: 10.1016/j.jamcollsurg.2011.07.019]</w:t>
      </w:r>
    </w:p>
    <w:p w14:paraId="466688AD"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29 </w:t>
      </w:r>
      <w:r w:rsidRPr="003C52AA">
        <w:rPr>
          <w:rFonts w:ascii="Book Antiqua" w:eastAsia="STXingkai" w:hAnsi="Book Antiqua" w:cs="SimSun"/>
          <w:b/>
          <w:bCs/>
          <w:bdr w:val="none" w:sz="0" w:space="0" w:color="auto"/>
          <w:lang w:eastAsia="zh-CN"/>
        </w:rPr>
        <w:t>Tzeng CW</w:t>
      </w:r>
      <w:r w:rsidRPr="003C52AA">
        <w:rPr>
          <w:rFonts w:ascii="Book Antiqua" w:eastAsia="STXingkai" w:hAnsi="Book Antiqua" w:cs="SimSun"/>
          <w:bdr w:val="none" w:sz="0" w:space="0" w:color="auto"/>
          <w:lang w:eastAsia="zh-CN"/>
        </w:rPr>
        <w:t xml:space="preserve">, Katz MH, Fleming JB, Pisters PW, Lee JE, Abdalla EK, Curley SA, Vauthey JN, Aloia TA. Risk of venous thromboembolism outweighs post-hepatectomy bleeding complications: analysis of 5651 National Surgical Quality Improvement Program patients. </w:t>
      </w:r>
      <w:r w:rsidRPr="003C52AA">
        <w:rPr>
          <w:rFonts w:ascii="Book Antiqua" w:eastAsia="STXingkai" w:hAnsi="Book Antiqua" w:cs="SimSun"/>
          <w:i/>
          <w:iCs/>
          <w:bdr w:val="none" w:sz="0" w:space="0" w:color="auto"/>
          <w:lang w:eastAsia="zh-CN"/>
        </w:rPr>
        <w:t>HPB (Oxford)</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14</w:t>
      </w:r>
      <w:r w:rsidRPr="003C52AA">
        <w:rPr>
          <w:rFonts w:ascii="Book Antiqua" w:eastAsia="STXingkai" w:hAnsi="Book Antiqua" w:cs="SimSun"/>
          <w:bdr w:val="none" w:sz="0" w:space="0" w:color="auto"/>
          <w:lang w:eastAsia="zh-CN"/>
        </w:rPr>
        <w:t>: 506-513 [PMID: 22762398 DOI: 10.1111/j.1477-2574.2012.00479.x]</w:t>
      </w:r>
    </w:p>
    <w:p w14:paraId="66962CE3"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30 </w:t>
      </w:r>
      <w:r w:rsidRPr="003C52AA">
        <w:rPr>
          <w:rFonts w:ascii="Book Antiqua" w:eastAsia="STXingkai" w:hAnsi="Book Antiqua" w:cs="SimSun"/>
          <w:b/>
          <w:bCs/>
          <w:bdr w:val="none" w:sz="0" w:space="0" w:color="auto"/>
          <w:lang w:eastAsia="zh-CN"/>
        </w:rPr>
        <w:t>Ishizawa T</w:t>
      </w:r>
      <w:r w:rsidRPr="003C52AA">
        <w:rPr>
          <w:rFonts w:ascii="Book Antiqua" w:eastAsia="STXingkai" w:hAnsi="Book Antiqua" w:cs="SimSun"/>
          <w:bdr w:val="none" w:sz="0" w:space="0" w:color="auto"/>
          <w:lang w:eastAsia="zh-CN"/>
        </w:rPr>
        <w:t xml:space="preserve">, Gumbs AA, Kokudo N, Gayet B. Laparoscopic segmentectomy of the liver: from segment I to VIII.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256</w:t>
      </w:r>
      <w:r w:rsidRPr="003C52AA">
        <w:rPr>
          <w:rFonts w:ascii="Book Antiqua" w:eastAsia="STXingkai" w:hAnsi="Book Antiqua" w:cs="SimSun"/>
          <w:bdr w:val="none" w:sz="0" w:space="0" w:color="auto"/>
          <w:lang w:eastAsia="zh-CN"/>
        </w:rPr>
        <w:t>: 959-964 [PMID: 22968066 DOI: 10.1097/SLA.0b013e31825ffed3]</w:t>
      </w:r>
    </w:p>
    <w:p w14:paraId="2A44EAB7"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31 </w:t>
      </w:r>
      <w:r w:rsidRPr="003C52AA">
        <w:rPr>
          <w:rFonts w:ascii="Book Antiqua" w:eastAsia="STXingkai" w:hAnsi="Book Antiqua" w:cs="SimSun"/>
          <w:b/>
          <w:bCs/>
          <w:bdr w:val="none" w:sz="0" w:space="0" w:color="auto"/>
          <w:lang w:eastAsia="zh-CN"/>
        </w:rPr>
        <w:t>Belli G</w:t>
      </w:r>
      <w:r w:rsidRPr="003C52AA">
        <w:rPr>
          <w:rFonts w:ascii="Book Antiqua" w:eastAsia="STXingkai" w:hAnsi="Book Antiqua" w:cs="SimSun"/>
          <w:bdr w:val="none" w:sz="0" w:space="0" w:color="auto"/>
          <w:lang w:eastAsia="zh-CN"/>
        </w:rPr>
        <w:t xml:space="preserve">, Fantini C, D'Agostino A, Cioffi L, Langella S, Russolillo N, Belli A. Laparoscopic versus open liver resection for hepatocellular carcinoma in patients with histologically proven cirrhosis: short- and middle-term results. </w:t>
      </w:r>
      <w:r w:rsidRPr="003C52AA">
        <w:rPr>
          <w:rFonts w:ascii="Book Antiqua" w:eastAsia="STXingkai" w:hAnsi="Book Antiqua" w:cs="SimSun"/>
          <w:i/>
          <w:iCs/>
          <w:bdr w:val="none" w:sz="0" w:space="0" w:color="auto"/>
          <w:lang w:eastAsia="zh-CN"/>
        </w:rPr>
        <w:t>Surg Endosc</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21</w:t>
      </w:r>
      <w:r w:rsidRPr="003C52AA">
        <w:rPr>
          <w:rFonts w:ascii="Book Antiqua" w:eastAsia="STXingkai" w:hAnsi="Book Antiqua" w:cs="SimSun"/>
          <w:bdr w:val="none" w:sz="0" w:space="0" w:color="auto"/>
          <w:lang w:eastAsia="zh-CN"/>
        </w:rPr>
        <w:t>: 2004-2011 [PMID: 17705086 DOI: 10.1007/s00464-007-9503-6]</w:t>
      </w:r>
    </w:p>
    <w:p w14:paraId="30ED37B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32 </w:t>
      </w:r>
      <w:r w:rsidRPr="003C52AA">
        <w:rPr>
          <w:rFonts w:ascii="Book Antiqua" w:eastAsia="STXingkai" w:hAnsi="Book Antiqua" w:cs="SimSun"/>
          <w:b/>
          <w:bCs/>
          <w:bdr w:val="none" w:sz="0" w:space="0" w:color="auto"/>
          <w:lang w:eastAsia="zh-CN"/>
        </w:rPr>
        <w:t>Montalti R</w:t>
      </w:r>
      <w:r w:rsidRPr="003C52AA">
        <w:rPr>
          <w:rFonts w:ascii="Book Antiqua" w:eastAsia="STXingkai" w:hAnsi="Book Antiqua" w:cs="SimSun"/>
          <w:bdr w:val="none" w:sz="0" w:space="0" w:color="auto"/>
          <w:lang w:eastAsia="zh-CN"/>
        </w:rPr>
        <w:t xml:space="preserve">, Berardi G, Laurent S, Sebastiani S, Ferdinande L, Libbrecht LJ, Smeets P, Brescia A, Rogiers X, de Hemptinne B, Geboes K, Troisi RI. Laparoscopic liver resection compared to open approach in patients with colorectal liver metastases improves further resectability: Oncological outcomes of a case-control matched-pairs analysis. </w:t>
      </w:r>
      <w:r w:rsidRPr="003C52AA">
        <w:rPr>
          <w:rFonts w:ascii="Book Antiqua" w:eastAsia="STXingkai" w:hAnsi="Book Antiqua" w:cs="SimSun"/>
          <w:i/>
          <w:iCs/>
          <w:bdr w:val="none" w:sz="0" w:space="0" w:color="auto"/>
          <w:lang w:eastAsia="zh-CN"/>
        </w:rPr>
        <w:t>Eur J Surg Oncol</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40</w:t>
      </w:r>
      <w:r w:rsidRPr="003C52AA">
        <w:rPr>
          <w:rFonts w:ascii="Book Antiqua" w:eastAsia="STXingkai" w:hAnsi="Book Antiqua" w:cs="SimSun"/>
          <w:bdr w:val="none" w:sz="0" w:space="0" w:color="auto"/>
          <w:lang w:eastAsia="zh-CN"/>
        </w:rPr>
        <w:t>: 536-544 [PMID: 24555996 DOI: 10.1016/j.ejso.2014.01.005]</w:t>
      </w:r>
    </w:p>
    <w:p w14:paraId="177E202D"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33 </w:t>
      </w:r>
      <w:r w:rsidRPr="003C52AA">
        <w:rPr>
          <w:rFonts w:ascii="Book Antiqua" w:eastAsia="STXingkai" w:hAnsi="Book Antiqua" w:cs="SimSun"/>
          <w:b/>
          <w:bCs/>
          <w:bdr w:val="none" w:sz="0" w:space="0" w:color="auto"/>
          <w:lang w:eastAsia="zh-CN"/>
        </w:rPr>
        <w:t>Dagher I</w:t>
      </w:r>
      <w:r w:rsidRPr="003C52AA">
        <w:rPr>
          <w:rFonts w:ascii="Book Antiqua" w:eastAsia="STXingkai" w:hAnsi="Book Antiqua" w:cs="SimSun"/>
          <w:bdr w:val="none" w:sz="0" w:space="0" w:color="auto"/>
          <w:lang w:eastAsia="zh-CN"/>
        </w:rPr>
        <w:t xml:space="preserve">, Di Giuro G, Dubrez J, Lainas P, Smadja C, Franco D. Laparoscopic versus open right hepatectomy: a comparative study. </w:t>
      </w:r>
      <w:r w:rsidRPr="003C52AA">
        <w:rPr>
          <w:rFonts w:ascii="Book Antiqua" w:eastAsia="STXingkai" w:hAnsi="Book Antiqua" w:cs="SimSun"/>
          <w:i/>
          <w:iCs/>
          <w:bdr w:val="none" w:sz="0" w:space="0" w:color="auto"/>
          <w:lang w:eastAsia="zh-CN"/>
        </w:rPr>
        <w:t>Am J Surg</w:t>
      </w:r>
      <w:r w:rsidRPr="003C52AA">
        <w:rPr>
          <w:rFonts w:ascii="Book Antiqua" w:eastAsia="STXingkai" w:hAnsi="Book Antiqua" w:cs="SimSun"/>
          <w:bdr w:val="none" w:sz="0" w:space="0" w:color="auto"/>
          <w:lang w:eastAsia="zh-CN"/>
        </w:rPr>
        <w:t xml:space="preserve"> 2009; </w:t>
      </w:r>
      <w:r w:rsidRPr="003C52AA">
        <w:rPr>
          <w:rFonts w:ascii="Book Antiqua" w:eastAsia="STXingkai" w:hAnsi="Book Antiqua" w:cs="SimSun"/>
          <w:b/>
          <w:bCs/>
          <w:bdr w:val="none" w:sz="0" w:space="0" w:color="auto"/>
          <w:lang w:eastAsia="zh-CN"/>
        </w:rPr>
        <w:t>198</w:t>
      </w:r>
      <w:r w:rsidRPr="003C52AA">
        <w:rPr>
          <w:rFonts w:ascii="Book Antiqua" w:eastAsia="STXingkai" w:hAnsi="Book Antiqua" w:cs="SimSun"/>
          <w:bdr w:val="none" w:sz="0" w:space="0" w:color="auto"/>
          <w:lang w:eastAsia="zh-CN"/>
        </w:rPr>
        <w:t>: 173-177 [PMID: 19268902 DOI: 10.1016/j.amjsurg.2008.09.015]</w:t>
      </w:r>
    </w:p>
    <w:p w14:paraId="5CA50B87"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34 </w:t>
      </w:r>
      <w:r w:rsidRPr="003C52AA">
        <w:rPr>
          <w:rFonts w:ascii="Book Antiqua" w:eastAsia="STXingkai" w:hAnsi="Book Antiqua" w:cs="SimSun"/>
          <w:b/>
          <w:bCs/>
          <w:bdr w:val="none" w:sz="0" w:space="0" w:color="auto"/>
          <w:lang w:eastAsia="zh-CN"/>
        </w:rPr>
        <w:t>Farges O</w:t>
      </w:r>
      <w:r w:rsidRPr="003C52AA">
        <w:rPr>
          <w:rFonts w:ascii="Book Antiqua" w:eastAsia="STXingkai" w:hAnsi="Book Antiqua" w:cs="SimSun"/>
          <w:bdr w:val="none" w:sz="0" w:space="0" w:color="auto"/>
          <w:lang w:eastAsia="zh-CN"/>
        </w:rPr>
        <w:t xml:space="preserve">, Goutte N, Bendersky N, Falissard B. Incidence and risks of liver resection: an all-inclusive French nationwide study.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256</w:t>
      </w:r>
      <w:r w:rsidRPr="003C52AA">
        <w:rPr>
          <w:rFonts w:ascii="Book Antiqua" w:eastAsia="STXingkai" w:hAnsi="Book Antiqua" w:cs="SimSun"/>
          <w:bdr w:val="none" w:sz="0" w:space="0" w:color="auto"/>
          <w:lang w:eastAsia="zh-CN"/>
        </w:rPr>
        <w:t>: 697-704; discussion 704-5 [PMID: 23095612 DOI: 10.1097/SLA.0b013e31827241d5]</w:t>
      </w:r>
    </w:p>
    <w:p w14:paraId="42B8283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35 </w:t>
      </w:r>
      <w:r w:rsidRPr="003C52AA">
        <w:rPr>
          <w:rFonts w:ascii="Book Antiqua" w:eastAsia="STXingkai" w:hAnsi="Book Antiqua" w:cs="SimSun"/>
          <w:b/>
          <w:bCs/>
          <w:bdr w:val="none" w:sz="0" w:space="0" w:color="auto"/>
          <w:lang w:eastAsia="zh-CN"/>
        </w:rPr>
        <w:t>Al-Refaie WB</w:t>
      </w:r>
      <w:r w:rsidRPr="003C52AA">
        <w:rPr>
          <w:rFonts w:ascii="Book Antiqua" w:eastAsia="STXingkai" w:hAnsi="Book Antiqua" w:cs="SimSun"/>
          <w:bdr w:val="none" w:sz="0" w:space="0" w:color="auto"/>
          <w:lang w:eastAsia="zh-CN"/>
        </w:rPr>
        <w:t xml:space="preserve">, Parsons HM, Henderson WG, Jensen EH, Tuttle TM, Vickers SM, Rothenberger DA, Virnig BA. Major cancer surgery in the elderly: results from the American College of Surgeons National Surgical Quality Improvement Program.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251</w:t>
      </w:r>
      <w:r w:rsidRPr="003C52AA">
        <w:rPr>
          <w:rFonts w:ascii="Book Antiqua" w:eastAsia="STXingkai" w:hAnsi="Book Antiqua" w:cs="SimSun"/>
          <w:bdr w:val="none" w:sz="0" w:space="0" w:color="auto"/>
          <w:lang w:eastAsia="zh-CN"/>
        </w:rPr>
        <w:t>: 311-318 [PMID: 19838107 DOI: 10.1097/SLA.0b013e3181b6b04c]</w:t>
      </w:r>
    </w:p>
    <w:p w14:paraId="2DEA93B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36 </w:t>
      </w:r>
      <w:r w:rsidRPr="003C52AA">
        <w:rPr>
          <w:rFonts w:ascii="Book Antiqua" w:eastAsia="STXingkai" w:hAnsi="Book Antiqua" w:cs="SimSun"/>
          <w:b/>
          <w:bCs/>
          <w:bdr w:val="none" w:sz="0" w:space="0" w:color="auto"/>
          <w:lang w:eastAsia="zh-CN"/>
        </w:rPr>
        <w:t>Fong Y</w:t>
      </w:r>
      <w:r w:rsidRPr="003C52AA">
        <w:rPr>
          <w:rFonts w:ascii="Book Antiqua" w:eastAsia="STXingkai" w:hAnsi="Book Antiqua" w:cs="SimSun"/>
          <w:bdr w:val="none" w:sz="0" w:space="0" w:color="auto"/>
          <w:lang w:eastAsia="zh-CN"/>
        </w:rPr>
        <w:t xml:space="preserve">, Fortner J, Sun RL, Brennan MF, Blumgart LH. Clinical score for predicting recurrence after hepatic resection for metastatic colorectal cancer: analysis of 1001 consecutive case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1999; </w:t>
      </w:r>
      <w:r w:rsidRPr="003C52AA">
        <w:rPr>
          <w:rFonts w:ascii="Book Antiqua" w:eastAsia="STXingkai" w:hAnsi="Book Antiqua" w:cs="SimSun"/>
          <w:b/>
          <w:bCs/>
          <w:bdr w:val="none" w:sz="0" w:space="0" w:color="auto"/>
          <w:lang w:eastAsia="zh-CN"/>
        </w:rPr>
        <w:t>230</w:t>
      </w:r>
      <w:r w:rsidRPr="003C52AA">
        <w:rPr>
          <w:rFonts w:ascii="Book Antiqua" w:eastAsia="STXingkai" w:hAnsi="Book Antiqua" w:cs="SimSun"/>
          <w:bdr w:val="none" w:sz="0" w:space="0" w:color="auto"/>
          <w:lang w:eastAsia="zh-CN"/>
        </w:rPr>
        <w:t>: 309-18; discussion 318-21 [PMID: 10493478 DOI: 10.1097/00000658-199909000-00004]</w:t>
      </w:r>
    </w:p>
    <w:p w14:paraId="1B321BB1"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37 </w:t>
      </w:r>
      <w:r w:rsidRPr="003C52AA">
        <w:rPr>
          <w:rFonts w:ascii="Book Antiqua" w:eastAsia="STXingkai" w:hAnsi="Book Antiqua" w:cs="SimSun"/>
          <w:b/>
          <w:bCs/>
          <w:bdr w:val="none" w:sz="0" w:space="0" w:color="auto"/>
          <w:lang w:eastAsia="zh-CN"/>
        </w:rPr>
        <w:t>Tsujita E</w:t>
      </w:r>
      <w:r w:rsidRPr="003C52AA">
        <w:rPr>
          <w:rFonts w:ascii="Book Antiqua" w:eastAsia="STXingkai" w:hAnsi="Book Antiqua" w:cs="SimSun"/>
          <w:bdr w:val="none" w:sz="0" w:space="0" w:color="auto"/>
          <w:lang w:eastAsia="zh-CN"/>
        </w:rPr>
        <w:t xml:space="preserve">, Utsunomiya T, Yamashita Y, Ohta M, Tagawa T, Matsuyama A, Okazaki J, Yamamoto M, Tsutsui S, Ishida T. Outcome of hepatectomy in hepatocellular carcinoma patients aged 80 years and older. </w:t>
      </w:r>
      <w:r w:rsidRPr="003C52AA">
        <w:rPr>
          <w:rFonts w:ascii="Book Antiqua" w:eastAsia="STXingkai" w:hAnsi="Book Antiqua" w:cs="SimSun"/>
          <w:i/>
          <w:iCs/>
          <w:bdr w:val="none" w:sz="0" w:space="0" w:color="auto"/>
          <w:lang w:eastAsia="zh-CN"/>
        </w:rPr>
        <w:t>Hepatogastroenterology</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hint="eastAsia"/>
          <w:bdr w:val="none" w:sz="0" w:space="0" w:color="auto"/>
          <w:lang w:eastAsia="zh-CN"/>
        </w:rPr>
        <w:t>2012</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b/>
          <w:bCs/>
          <w:bdr w:val="none" w:sz="0" w:space="0" w:color="auto"/>
          <w:lang w:eastAsia="zh-CN"/>
        </w:rPr>
        <w:t>59</w:t>
      </w:r>
      <w:r w:rsidRPr="003C52AA">
        <w:rPr>
          <w:rFonts w:ascii="Book Antiqua" w:eastAsia="STXingkai" w:hAnsi="Book Antiqua" w:cs="SimSun"/>
          <w:bdr w:val="none" w:sz="0" w:space="0" w:color="auto"/>
          <w:lang w:eastAsia="zh-CN"/>
        </w:rPr>
        <w:t>: 1553-1555 [PMID: 22683972 DOI: 10.5754/hge09485]</w:t>
      </w:r>
    </w:p>
    <w:p w14:paraId="6C5D15F6"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38 </w:t>
      </w:r>
      <w:r w:rsidRPr="003C52AA">
        <w:rPr>
          <w:rFonts w:ascii="Book Antiqua" w:eastAsia="STXingkai" w:hAnsi="Book Antiqua" w:cs="SimSun"/>
          <w:b/>
          <w:bCs/>
          <w:bdr w:val="none" w:sz="0" w:space="0" w:color="auto"/>
          <w:lang w:eastAsia="zh-CN"/>
        </w:rPr>
        <w:t>Tzeng CW</w:t>
      </w:r>
      <w:r w:rsidRPr="003C52AA">
        <w:rPr>
          <w:rFonts w:ascii="Book Antiqua" w:eastAsia="STXingkai" w:hAnsi="Book Antiqua" w:cs="SimSun"/>
          <w:bdr w:val="none" w:sz="0" w:space="0" w:color="auto"/>
          <w:lang w:eastAsia="zh-CN"/>
        </w:rPr>
        <w:t xml:space="preserve">, Cooper AB, Vauthey JN, Curley SA, Aloia TA. Predictors of morbidity and mortality after hepatectomy in elderly patients: analysis of 7621 NSQIP patients. </w:t>
      </w:r>
      <w:r w:rsidRPr="003C52AA">
        <w:rPr>
          <w:rFonts w:ascii="Book Antiqua" w:eastAsia="STXingkai" w:hAnsi="Book Antiqua" w:cs="SimSun"/>
          <w:i/>
          <w:iCs/>
          <w:bdr w:val="none" w:sz="0" w:space="0" w:color="auto"/>
          <w:lang w:eastAsia="zh-CN"/>
        </w:rPr>
        <w:t>HPB (Oxford)</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16</w:t>
      </w:r>
      <w:r w:rsidRPr="003C52AA">
        <w:rPr>
          <w:rFonts w:ascii="Book Antiqua" w:eastAsia="STXingkai" w:hAnsi="Book Antiqua" w:cs="SimSun"/>
          <w:bdr w:val="none" w:sz="0" w:space="0" w:color="auto"/>
          <w:lang w:eastAsia="zh-CN"/>
        </w:rPr>
        <w:t>: 459-468 [PMID: 24033514 DOI: 10.1111/hpb.12155]</w:t>
      </w:r>
    </w:p>
    <w:p w14:paraId="4A207534"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39 </w:t>
      </w:r>
      <w:r w:rsidRPr="003C52AA">
        <w:rPr>
          <w:rFonts w:ascii="Book Antiqua" w:eastAsia="STXingkai" w:hAnsi="Book Antiqua" w:cs="SimSun"/>
          <w:b/>
          <w:bCs/>
          <w:bdr w:val="none" w:sz="0" w:space="0" w:color="auto"/>
          <w:lang w:eastAsia="zh-CN"/>
        </w:rPr>
        <w:t>Uwatoko S</w:t>
      </w:r>
      <w:r w:rsidRPr="003C52AA">
        <w:rPr>
          <w:rFonts w:ascii="Book Antiqua" w:eastAsia="STXingkai" w:hAnsi="Book Antiqua" w:cs="SimSun"/>
          <w:bdr w:val="none" w:sz="0" w:space="0" w:color="auto"/>
          <w:lang w:eastAsia="zh-CN"/>
        </w:rPr>
        <w:t xml:space="preserve">, Yamamoto K, Sasaki T, Fukumori D, Igimi H, Yamamoto M, Yamamoto F, Yamashita Y. Age is no longer a limit: two cases of hepatectomy in patients over 90 years old. </w:t>
      </w:r>
      <w:r w:rsidRPr="003C52AA">
        <w:rPr>
          <w:rFonts w:ascii="Book Antiqua" w:eastAsia="STXingkai" w:hAnsi="Book Antiqua" w:cs="SimSun"/>
          <w:i/>
          <w:iCs/>
          <w:bdr w:val="none" w:sz="0" w:space="0" w:color="auto"/>
          <w:lang w:eastAsia="zh-CN"/>
        </w:rPr>
        <w:t>Case Rep Gastroenterol</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hint="eastAsia"/>
          <w:bdr w:val="none" w:sz="0" w:space="0" w:color="auto"/>
          <w:lang w:eastAsia="zh-CN"/>
        </w:rPr>
        <w:t>2015</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b/>
          <w:bCs/>
          <w:bdr w:val="none" w:sz="0" w:space="0" w:color="auto"/>
          <w:lang w:eastAsia="zh-CN"/>
        </w:rPr>
        <w:t>9</w:t>
      </w:r>
      <w:r w:rsidRPr="003C52AA">
        <w:rPr>
          <w:rFonts w:ascii="Book Antiqua" w:eastAsia="STXingkai" w:hAnsi="Book Antiqua" w:cs="SimSun"/>
          <w:bdr w:val="none" w:sz="0" w:space="0" w:color="auto"/>
          <w:lang w:eastAsia="zh-CN"/>
        </w:rPr>
        <w:t>: 49-55 [PMID: 25802498 DOI: 10.1159/000368115]</w:t>
      </w:r>
    </w:p>
    <w:p w14:paraId="5A3D28E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40 </w:t>
      </w:r>
      <w:r w:rsidRPr="003C52AA">
        <w:rPr>
          <w:rFonts w:ascii="Book Antiqua" w:eastAsia="STXingkai" w:hAnsi="Book Antiqua" w:cs="SimSun"/>
          <w:b/>
          <w:bCs/>
          <w:bdr w:val="none" w:sz="0" w:space="0" w:color="auto"/>
          <w:lang w:eastAsia="zh-CN"/>
        </w:rPr>
        <w:t>Inoue Y</w:t>
      </w:r>
      <w:r w:rsidRPr="003C52AA">
        <w:rPr>
          <w:rFonts w:ascii="Book Antiqua" w:eastAsia="STXingkai" w:hAnsi="Book Antiqua" w:cs="SimSun"/>
          <w:bdr w:val="none" w:sz="0" w:space="0" w:color="auto"/>
          <w:lang w:eastAsia="zh-CN"/>
        </w:rPr>
        <w:t xml:space="preserve">, Hayashi M, Komeda K, Masubuchi S, Yamamoto M, Yamana H, Kayano H, Shimizu T, Asakuma M, Hirokawa F, Miyamoto Y, Takeshita A, Shibayama Y, Uchiyama K. Resection margin with anatomic or nonanatomic hepatectomy for liver metastasis from colorectal cancer. </w:t>
      </w:r>
      <w:r w:rsidRPr="003C52AA">
        <w:rPr>
          <w:rFonts w:ascii="Book Antiqua" w:eastAsia="STXingkai" w:hAnsi="Book Antiqua" w:cs="SimSun"/>
          <w:i/>
          <w:iCs/>
          <w:bdr w:val="none" w:sz="0" w:space="0" w:color="auto"/>
          <w:lang w:eastAsia="zh-CN"/>
        </w:rPr>
        <w:t>J Gastrointest Surg</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16</w:t>
      </w:r>
      <w:r w:rsidRPr="003C52AA">
        <w:rPr>
          <w:rFonts w:ascii="Book Antiqua" w:eastAsia="STXingkai" w:hAnsi="Book Antiqua" w:cs="SimSun"/>
          <w:bdr w:val="none" w:sz="0" w:space="0" w:color="auto"/>
          <w:lang w:eastAsia="zh-CN"/>
        </w:rPr>
        <w:t>: 1171-1180 [PMID: 22370732 DOI: 10.1007/s11605-012-1840-7]</w:t>
      </w:r>
    </w:p>
    <w:p w14:paraId="7756032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41 </w:t>
      </w:r>
      <w:r w:rsidRPr="003C52AA">
        <w:rPr>
          <w:rFonts w:ascii="Book Antiqua" w:eastAsia="STXingkai" w:hAnsi="Book Antiqua" w:cs="SimSun"/>
          <w:b/>
          <w:bCs/>
          <w:bdr w:val="none" w:sz="0" w:space="0" w:color="auto"/>
          <w:lang w:eastAsia="zh-CN"/>
        </w:rPr>
        <w:t>Read JA</w:t>
      </w:r>
      <w:r w:rsidRPr="003C52AA">
        <w:rPr>
          <w:rFonts w:ascii="Book Antiqua" w:eastAsia="STXingkai" w:hAnsi="Book Antiqua" w:cs="SimSun"/>
          <w:bdr w:val="none" w:sz="0" w:space="0" w:color="auto"/>
          <w:lang w:eastAsia="zh-CN"/>
        </w:rPr>
        <w:t xml:space="preserve">, Choy ST, Beale PJ, Clarke SJ. Evaluation of nutritional and inflammatory status of advanced colorectal cancer patients and its correlation with survival. </w:t>
      </w:r>
      <w:r w:rsidRPr="003C52AA">
        <w:rPr>
          <w:rFonts w:ascii="Book Antiqua" w:eastAsia="STXingkai" w:hAnsi="Book Antiqua" w:cs="SimSun"/>
          <w:i/>
          <w:iCs/>
          <w:bdr w:val="none" w:sz="0" w:space="0" w:color="auto"/>
          <w:lang w:eastAsia="zh-CN"/>
        </w:rPr>
        <w:t>Nutr Cancer</w:t>
      </w:r>
      <w:r w:rsidRPr="003C52AA">
        <w:rPr>
          <w:rFonts w:ascii="Book Antiqua" w:eastAsia="STXingkai" w:hAnsi="Book Antiqua" w:cs="SimSun"/>
          <w:bdr w:val="none" w:sz="0" w:space="0" w:color="auto"/>
          <w:lang w:eastAsia="zh-CN"/>
        </w:rPr>
        <w:t xml:space="preserve"> 2006; </w:t>
      </w:r>
      <w:r w:rsidRPr="003C52AA">
        <w:rPr>
          <w:rFonts w:ascii="Book Antiqua" w:eastAsia="STXingkai" w:hAnsi="Book Antiqua" w:cs="SimSun"/>
          <w:b/>
          <w:bCs/>
          <w:bdr w:val="none" w:sz="0" w:space="0" w:color="auto"/>
          <w:lang w:eastAsia="zh-CN"/>
        </w:rPr>
        <w:t>55</w:t>
      </w:r>
      <w:r w:rsidRPr="003C52AA">
        <w:rPr>
          <w:rFonts w:ascii="Book Antiqua" w:eastAsia="STXingkai" w:hAnsi="Book Antiqua" w:cs="SimSun"/>
          <w:bdr w:val="none" w:sz="0" w:space="0" w:color="auto"/>
          <w:lang w:eastAsia="zh-CN"/>
        </w:rPr>
        <w:t>: 78-85 [PMID: 16965244 DOI: 10.1207/s15327914nc5501_10]</w:t>
      </w:r>
    </w:p>
    <w:p w14:paraId="39C49B1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42 </w:t>
      </w:r>
      <w:r w:rsidRPr="003C52AA">
        <w:rPr>
          <w:rFonts w:ascii="Book Antiqua" w:eastAsia="STXingkai" w:hAnsi="Book Antiqua" w:cs="SimSun"/>
          <w:b/>
          <w:bCs/>
          <w:bdr w:val="none" w:sz="0" w:space="0" w:color="auto"/>
          <w:lang w:eastAsia="zh-CN"/>
        </w:rPr>
        <w:t>Charnsangavej C</w:t>
      </w:r>
      <w:r w:rsidRPr="003C52AA">
        <w:rPr>
          <w:rFonts w:ascii="Book Antiqua" w:eastAsia="STXingkai" w:hAnsi="Book Antiqua" w:cs="SimSun"/>
          <w:bdr w:val="none" w:sz="0" w:space="0" w:color="auto"/>
          <w:lang w:eastAsia="zh-CN"/>
        </w:rPr>
        <w:t xml:space="preserve">, Clary B, Fong Y, Grothey A, Pawlik TM, Choti MA. Selection of patients for resection of hepatic colorectal metastases: expert consensus statement. </w:t>
      </w:r>
      <w:r w:rsidRPr="003C52AA">
        <w:rPr>
          <w:rFonts w:ascii="Book Antiqua" w:eastAsia="STXingkai" w:hAnsi="Book Antiqua" w:cs="SimSun"/>
          <w:i/>
          <w:iCs/>
          <w:bdr w:val="none" w:sz="0" w:space="0" w:color="auto"/>
          <w:lang w:eastAsia="zh-CN"/>
        </w:rPr>
        <w:t>Ann Surg Oncol</w:t>
      </w:r>
      <w:r w:rsidRPr="003C52AA">
        <w:rPr>
          <w:rFonts w:ascii="Book Antiqua" w:eastAsia="STXingkai" w:hAnsi="Book Antiqua" w:cs="SimSun"/>
          <w:bdr w:val="none" w:sz="0" w:space="0" w:color="auto"/>
          <w:lang w:eastAsia="zh-CN"/>
        </w:rPr>
        <w:t xml:space="preserve"> 2006; </w:t>
      </w:r>
      <w:r w:rsidRPr="003C52AA">
        <w:rPr>
          <w:rFonts w:ascii="Book Antiqua" w:eastAsia="STXingkai" w:hAnsi="Book Antiqua" w:cs="SimSun"/>
          <w:b/>
          <w:bCs/>
          <w:bdr w:val="none" w:sz="0" w:space="0" w:color="auto"/>
          <w:lang w:eastAsia="zh-CN"/>
        </w:rPr>
        <w:t>13</w:t>
      </w:r>
      <w:r w:rsidRPr="003C52AA">
        <w:rPr>
          <w:rFonts w:ascii="Book Antiqua" w:eastAsia="STXingkai" w:hAnsi="Book Antiqua" w:cs="SimSun"/>
          <w:bdr w:val="none" w:sz="0" w:space="0" w:color="auto"/>
          <w:lang w:eastAsia="zh-CN"/>
        </w:rPr>
        <w:t>: 1261-1268 [PMID: 16947009 DOI: 10.1245/s10434-006-9023-y]</w:t>
      </w:r>
    </w:p>
    <w:p w14:paraId="467F38D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43 </w:t>
      </w:r>
      <w:r w:rsidRPr="003C52AA">
        <w:rPr>
          <w:rFonts w:ascii="Book Antiqua" w:eastAsia="STXingkai" w:hAnsi="Book Antiqua" w:cs="SimSun"/>
          <w:b/>
          <w:bCs/>
          <w:bdr w:val="none" w:sz="0" w:space="0" w:color="auto"/>
          <w:lang w:eastAsia="zh-CN"/>
        </w:rPr>
        <w:t>Adams RB</w:t>
      </w:r>
      <w:r w:rsidRPr="003C52AA">
        <w:rPr>
          <w:rFonts w:ascii="Book Antiqua" w:eastAsia="STXingkai" w:hAnsi="Book Antiqua" w:cs="SimSun"/>
          <w:bdr w:val="none" w:sz="0" w:space="0" w:color="auto"/>
          <w:lang w:eastAsia="zh-CN"/>
        </w:rPr>
        <w:t xml:space="preserve">, Aloia TA, Loyer E, Pawlik TM, Taouli B, Vauthey JN. Selection for hepatic resection of colorectal liver metastases: expert consensus statement. </w:t>
      </w:r>
      <w:r w:rsidRPr="003C52AA">
        <w:rPr>
          <w:rFonts w:ascii="Book Antiqua" w:eastAsia="STXingkai" w:hAnsi="Book Antiqua" w:cs="SimSun"/>
          <w:i/>
          <w:iCs/>
          <w:bdr w:val="none" w:sz="0" w:space="0" w:color="auto"/>
          <w:lang w:eastAsia="zh-CN"/>
        </w:rPr>
        <w:t>HPB (Oxford)</w:t>
      </w:r>
      <w:r w:rsidRPr="003C52AA">
        <w:rPr>
          <w:rFonts w:ascii="Book Antiqua" w:eastAsia="STXingkai" w:hAnsi="Book Antiqua" w:cs="SimSun"/>
          <w:bdr w:val="none" w:sz="0" w:space="0" w:color="auto"/>
          <w:lang w:eastAsia="zh-CN"/>
        </w:rPr>
        <w:t xml:space="preserve"> 2013; </w:t>
      </w:r>
      <w:r w:rsidRPr="003C52AA">
        <w:rPr>
          <w:rFonts w:ascii="Book Antiqua" w:eastAsia="STXingkai" w:hAnsi="Book Antiqua" w:cs="SimSun"/>
          <w:b/>
          <w:bCs/>
          <w:bdr w:val="none" w:sz="0" w:space="0" w:color="auto"/>
          <w:lang w:eastAsia="zh-CN"/>
        </w:rPr>
        <w:t>15</w:t>
      </w:r>
      <w:r w:rsidRPr="003C52AA">
        <w:rPr>
          <w:rFonts w:ascii="Book Antiqua" w:eastAsia="STXingkai" w:hAnsi="Book Antiqua" w:cs="SimSun"/>
          <w:bdr w:val="none" w:sz="0" w:space="0" w:color="auto"/>
          <w:lang w:eastAsia="zh-CN"/>
        </w:rPr>
        <w:t>: 91-103 [PMID: 23297719 DOI: 10.1111/j.1477-2574.2012.00557.x]</w:t>
      </w:r>
    </w:p>
    <w:p w14:paraId="19B48EBD"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44 </w:t>
      </w:r>
      <w:r w:rsidRPr="003C52AA">
        <w:rPr>
          <w:rFonts w:ascii="Book Antiqua" w:eastAsia="STXingkai" w:hAnsi="Book Antiqua" w:cs="SimSun"/>
          <w:b/>
          <w:bCs/>
          <w:bdr w:val="none" w:sz="0" w:space="0" w:color="auto"/>
          <w:lang w:eastAsia="zh-CN"/>
        </w:rPr>
        <w:t>Garden OJ</w:t>
      </w:r>
      <w:r w:rsidRPr="003C52AA">
        <w:rPr>
          <w:rFonts w:ascii="Book Antiqua" w:eastAsia="STXingkai" w:hAnsi="Book Antiqua" w:cs="SimSun"/>
          <w:bdr w:val="none" w:sz="0" w:space="0" w:color="auto"/>
          <w:lang w:eastAsia="zh-CN"/>
        </w:rPr>
        <w:t xml:space="preserve">, Rees M, Poston GJ, Mirza D, Saunders M, Ledermann J, Primrose JN, Parks RW. Guidelines for resection of colorectal cancer liver metastases. </w:t>
      </w:r>
      <w:r w:rsidRPr="003C52AA">
        <w:rPr>
          <w:rFonts w:ascii="Book Antiqua" w:eastAsia="STXingkai" w:hAnsi="Book Antiqua" w:cs="SimSun"/>
          <w:i/>
          <w:iCs/>
          <w:bdr w:val="none" w:sz="0" w:space="0" w:color="auto"/>
          <w:lang w:eastAsia="zh-CN"/>
        </w:rPr>
        <w:t>Gut</w:t>
      </w:r>
      <w:r w:rsidRPr="003C52AA">
        <w:rPr>
          <w:rFonts w:ascii="Book Antiqua" w:eastAsia="STXingkai" w:hAnsi="Book Antiqua" w:cs="SimSun"/>
          <w:bdr w:val="none" w:sz="0" w:space="0" w:color="auto"/>
          <w:lang w:eastAsia="zh-CN"/>
        </w:rPr>
        <w:t xml:space="preserve"> 2006; </w:t>
      </w:r>
      <w:r w:rsidRPr="003C52AA">
        <w:rPr>
          <w:rFonts w:ascii="Book Antiqua" w:eastAsia="STXingkai" w:hAnsi="Book Antiqua" w:cs="SimSun"/>
          <w:b/>
          <w:bCs/>
          <w:bdr w:val="none" w:sz="0" w:space="0" w:color="auto"/>
          <w:lang w:eastAsia="zh-CN"/>
        </w:rPr>
        <w:t>55 Suppl 3</w:t>
      </w:r>
      <w:r w:rsidRPr="003C52AA">
        <w:rPr>
          <w:rFonts w:ascii="Book Antiqua" w:eastAsia="STXingkai" w:hAnsi="Book Antiqua" w:cs="SimSun"/>
          <w:bdr w:val="none" w:sz="0" w:space="0" w:color="auto"/>
          <w:lang w:eastAsia="zh-CN"/>
        </w:rPr>
        <w:t>: iii1-iii8 [PMID: 16835351 DOI: 10.1136/gut.2006.098053]</w:t>
      </w:r>
    </w:p>
    <w:p w14:paraId="3ED49B16"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45 </w:t>
      </w:r>
      <w:r w:rsidRPr="003C52AA">
        <w:rPr>
          <w:rFonts w:ascii="Book Antiqua" w:eastAsia="STXingkai" w:hAnsi="Book Antiqua" w:cs="SimSun"/>
          <w:b/>
          <w:bCs/>
          <w:bdr w:val="none" w:sz="0" w:space="0" w:color="auto"/>
          <w:lang w:eastAsia="zh-CN"/>
        </w:rPr>
        <w:t>Kamel IR</w:t>
      </w:r>
      <w:r w:rsidRPr="003C52AA">
        <w:rPr>
          <w:rFonts w:ascii="Book Antiqua" w:eastAsia="STXingkai" w:hAnsi="Book Antiqua" w:cs="SimSun"/>
          <w:bdr w:val="none" w:sz="0" w:space="0" w:color="auto"/>
          <w:lang w:eastAsia="zh-CN"/>
        </w:rPr>
        <w:t xml:space="preserve">, Fishman EK. Recent advances in CT imaging of liver metastases. </w:t>
      </w:r>
      <w:r w:rsidRPr="003C52AA">
        <w:rPr>
          <w:rFonts w:ascii="Book Antiqua" w:eastAsia="STXingkai" w:hAnsi="Book Antiqua" w:cs="SimSun"/>
          <w:i/>
          <w:iCs/>
          <w:bdr w:val="none" w:sz="0" w:space="0" w:color="auto"/>
          <w:lang w:eastAsia="zh-CN"/>
        </w:rPr>
        <w:t>Cancer J</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hint="eastAsia"/>
          <w:bdr w:val="none" w:sz="0" w:space="0" w:color="auto"/>
          <w:lang w:eastAsia="zh-CN"/>
        </w:rPr>
        <w:t>2004</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b/>
          <w:bCs/>
          <w:bdr w:val="none" w:sz="0" w:space="0" w:color="auto"/>
          <w:lang w:eastAsia="zh-CN"/>
        </w:rPr>
        <w:t>10</w:t>
      </w:r>
      <w:r w:rsidRPr="003C52AA">
        <w:rPr>
          <w:rFonts w:ascii="Book Antiqua" w:eastAsia="STXingkai" w:hAnsi="Book Antiqua" w:cs="SimSun"/>
          <w:bdr w:val="none" w:sz="0" w:space="0" w:color="auto"/>
          <w:lang w:eastAsia="zh-CN"/>
        </w:rPr>
        <w:t>: 104-120 [PMID: 15130270 DOI: 10.1097/00130404-200403000-00006]</w:t>
      </w:r>
    </w:p>
    <w:p w14:paraId="7D4E7E32"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46 </w:t>
      </w:r>
      <w:r w:rsidRPr="003C52AA">
        <w:rPr>
          <w:rFonts w:ascii="Book Antiqua" w:eastAsia="STXingkai" w:hAnsi="Book Antiqua" w:cs="SimSun"/>
          <w:b/>
          <w:bCs/>
          <w:bdr w:val="none" w:sz="0" w:space="0" w:color="auto"/>
          <w:lang w:eastAsia="zh-CN"/>
        </w:rPr>
        <w:t>Ward BA</w:t>
      </w:r>
      <w:r w:rsidRPr="003C52AA">
        <w:rPr>
          <w:rFonts w:ascii="Book Antiqua" w:eastAsia="STXingkai" w:hAnsi="Book Antiqua" w:cs="SimSun"/>
          <w:bdr w:val="none" w:sz="0" w:space="0" w:color="auto"/>
          <w:lang w:eastAsia="zh-CN"/>
        </w:rPr>
        <w:t xml:space="preserve">, Miller DL, Frank JA, Dwyer AJ, Simmons JT, Chang R, Shawker TH, Choyke P, Chang AE. Prospective evaluation of hepatic imaging studies in the detection of colorectal metastases: correlation with surgical findings. </w:t>
      </w:r>
      <w:r w:rsidRPr="003C52AA">
        <w:rPr>
          <w:rFonts w:ascii="Book Antiqua" w:eastAsia="STXingkai" w:hAnsi="Book Antiqua" w:cs="SimSun"/>
          <w:i/>
          <w:iCs/>
          <w:bdr w:val="none" w:sz="0" w:space="0" w:color="auto"/>
          <w:lang w:eastAsia="zh-CN"/>
        </w:rPr>
        <w:t>Surgery</w:t>
      </w:r>
      <w:r w:rsidRPr="003C52AA">
        <w:rPr>
          <w:rFonts w:ascii="Book Antiqua" w:eastAsia="STXingkai" w:hAnsi="Book Antiqua" w:cs="SimSun"/>
          <w:bdr w:val="none" w:sz="0" w:space="0" w:color="auto"/>
          <w:lang w:eastAsia="zh-CN"/>
        </w:rPr>
        <w:t xml:space="preserve"> 1989; </w:t>
      </w:r>
      <w:r w:rsidRPr="003C52AA">
        <w:rPr>
          <w:rFonts w:ascii="Book Antiqua" w:eastAsia="STXingkai" w:hAnsi="Book Antiqua" w:cs="SimSun"/>
          <w:b/>
          <w:bCs/>
          <w:bdr w:val="none" w:sz="0" w:space="0" w:color="auto"/>
          <w:lang w:eastAsia="zh-CN"/>
        </w:rPr>
        <w:t>105</w:t>
      </w:r>
      <w:r w:rsidRPr="003C52AA">
        <w:rPr>
          <w:rFonts w:ascii="Book Antiqua" w:eastAsia="STXingkai" w:hAnsi="Book Antiqua" w:cs="SimSun"/>
          <w:bdr w:val="none" w:sz="0" w:space="0" w:color="auto"/>
          <w:lang w:eastAsia="zh-CN"/>
        </w:rPr>
        <w:t>: 180-187 [PMID: 2536965]</w:t>
      </w:r>
    </w:p>
    <w:p w14:paraId="474C30E3"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47 </w:t>
      </w:r>
      <w:r w:rsidRPr="003C52AA">
        <w:rPr>
          <w:rFonts w:ascii="Book Antiqua" w:eastAsia="STXingkai" w:hAnsi="Book Antiqua" w:cs="SimSun"/>
          <w:b/>
          <w:bCs/>
          <w:bdr w:val="none" w:sz="0" w:space="0" w:color="auto"/>
          <w:lang w:eastAsia="zh-CN"/>
        </w:rPr>
        <w:t>Khalil HI</w:t>
      </w:r>
      <w:r w:rsidRPr="003C52AA">
        <w:rPr>
          <w:rFonts w:ascii="Book Antiqua" w:eastAsia="STXingkai" w:hAnsi="Book Antiqua" w:cs="SimSun"/>
          <w:bdr w:val="none" w:sz="0" w:space="0" w:color="auto"/>
          <w:lang w:eastAsia="zh-CN"/>
        </w:rPr>
        <w:t xml:space="preserve">, Patterson SA, Panicek DM. Hepatic lesions deemed too small to characterize at CT: prevalence and importance in women with breast cancer. </w:t>
      </w:r>
      <w:r w:rsidRPr="003C52AA">
        <w:rPr>
          <w:rFonts w:ascii="Book Antiqua" w:eastAsia="STXingkai" w:hAnsi="Book Antiqua" w:cs="SimSun"/>
          <w:i/>
          <w:iCs/>
          <w:bdr w:val="none" w:sz="0" w:space="0" w:color="auto"/>
          <w:lang w:eastAsia="zh-CN"/>
        </w:rPr>
        <w:t>Radiology</w:t>
      </w:r>
      <w:r w:rsidRPr="003C52AA">
        <w:rPr>
          <w:rFonts w:ascii="Book Antiqua" w:eastAsia="STXingkai" w:hAnsi="Book Antiqua" w:cs="SimSun"/>
          <w:bdr w:val="none" w:sz="0" w:space="0" w:color="auto"/>
          <w:lang w:eastAsia="zh-CN"/>
        </w:rPr>
        <w:t xml:space="preserve"> 2005; </w:t>
      </w:r>
      <w:r w:rsidRPr="003C52AA">
        <w:rPr>
          <w:rFonts w:ascii="Book Antiqua" w:eastAsia="STXingkai" w:hAnsi="Book Antiqua" w:cs="SimSun"/>
          <w:b/>
          <w:bCs/>
          <w:bdr w:val="none" w:sz="0" w:space="0" w:color="auto"/>
          <w:lang w:eastAsia="zh-CN"/>
        </w:rPr>
        <w:t>235</w:t>
      </w:r>
      <w:r w:rsidRPr="003C52AA">
        <w:rPr>
          <w:rFonts w:ascii="Book Antiqua" w:eastAsia="STXingkai" w:hAnsi="Book Antiqua" w:cs="SimSun"/>
          <w:bdr w:val="none" w:sz="0" w:space="0" w:color="auto"/>
          <w:lang w:eastAsia="zh-CN"/>
        </w:rPr>
        <w:t>: 872-878 [PMID: 15833992 DOI: 10.1148/radiol.2353041099]</w:t>
      </w:r>
    </w:p>
    <w:p w14:paraId="50FC3D85"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48 </w:t>
      </w:r>
      <w:r w:rsidRPr="003C52AA">
        <w:rPr>
          <w:rFonts w:ascii="Book Antiqua" w:eastAsia="STXingkai" w:hAnsi="Book Antiqua" w:cs="SimSun"/>
          <w:b/>
          <w:bCs/>
          <w:bdr w:val="none" w:sz="0" w:space="0" w:color="auto"/>
          <w:lang w:eastAsia="zh-CN"/>
        </w:rPr>
        <w:t>Wiggans MG</w:t>
      </w:r>
      <w:r w:rsidRPr="003C52AA">
        <w:rPr>
          <w:rFonts w:ascii="Book Antiqua" w:eastAsia="STXingkai" w:hAnsi="Book Antiqua" w:cs="SimSun"/>
          <w:bdr w:val="none" w:sz="0" w:space="0" w:color="auto"/>
          <w:lang w:eastAsia="zh-CN"/>
        </w:rPr>
        <w:t xml:space="preserve">, Shahtahmassebi G, Aroori S, Bowles MJ, Jackson SA, Stell DA. Assessment of the value of MRI scan in addition to CT in the pre-operative staging of colorectal liver metastases. </w:t>
      </w:r>
      <w:r w:rsidRPr="003C52AA">
        <w:rPr>
          <w:rFonts w:ascii="Book Antiqua" w:eastAsia="STXingkai" w:hAnsi="Book Antiqua" w:cs="SimSun"/>
          <w:i/>
          <w:iCs/>
          <w:bdr w:val="none" w:sz="0" w:space="0" w:color="auto"/>
          <w:lang w:eastAsia="zh-CN"/>
        </w:rPr>
        <w:t>J Gastrointest Cancer</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45</w:t>
      </w:r>
      <w:r w:rsidRPr="003C52AA">
        <w:rPr>
          <w:rFonts w:ascii="Book Antiqua" w:eastAsia="STXingkai" w:hAnsi="Book Antiqua" w:cs="SimSun"/>
          <w:bdr w:val="none" w:sz="0" w:space="0" w:color="auto"/>
          <w:lang w:eastAsia="zh-CN"/>
        </w:rPr>
        <w:t>: 146-153 [PMID: 24408271 DOI: 10.1007/s12029-013-9569-4]</w:t>
      </w:r>
    </w:p>
    <w:p w14:paraId="77D0F4F9"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49 </w:t>
      </w:r>
      <w:r w:rsidRPr="003C52AA">
        <w:rPr>
          <w:rFonts w:ascii="Book Antiqua" w:eastAsia="STXingkai" w:hAnsi="Book Antiqua" w:cs="SimSun"/>
          <w:b/>
          <w:bCs/>
          <w:bdr w:val="none" w:sz="0" w:space="0" w:color="auto"/>
          <w:lang w:eastAsia="zh-CN"/>
        </w:rPr>
        <w:t>Kulemann V</w:t>
      </w:r>
      <w:r w:rsidRPr="003C52AA">
        <w:rPr>
          <w:rFonts w:ascii="Book Antiqua" w:eastAsia="STXingkai" w:hAnsi="Book Antiqua" w:cs="SimSun"/>
          <w:bdr w:val="none" w:sz="0" w:space="0" w:color="auto"/>
          <w:lang w:eastAsia="zh-CN"/>
        </w:rPr>
        <w:t xml:space="preserve">, Schima W, Tamandl D, Kaczirek K, Gruenberger T, Wrba F, Weber M, Ba-Ssalamah A. Preoperative detection of colorectal liver metastases in fatty liver: MDCT or MRI? </w:t>
      </w:r>
      <w:r w:rsidRPr="003C52AA">
        <w:rPr>
          <w:rFonts w:ascii="Book Antiqua" w:eastAsia="STXingkai" w:hAnsi="Book Antiqua" w:cs="SimSun"/>
          <w:i/>
          <w:iCs/>
          <w:bdr w:val="none" w:sz="0" w:space="0" w:color="auto"/>
          <w:lang w:eastAsia="zh-CN"/>
        </w:rPr>
        <w:t>Eur J Radiol</w:t>
      </w:r>
      <w:r w:rsidRPr="003C52AA">
        <w:rPr>
          <w:rFonts w:ascii="Book Antiqua" w:eastAsia="STXingkai" w:hAnsi="Book Antiqua" w:cs="SimSun"/>
          <w:bdr w:val="none" w:sz="0" w:space="0" w:color="auto"/>
          <w:lang w:eastAsia="zh-CN"/>
        </w:rPr>
        <w:t xml:space="preserve"> 2011; </w:t>
      </w:r>
      <w:r w:rsidRPr="003C52AA">
        <w:rPr>
          <w:rFonts w:ascii="Book Antiqua" w:eastAsia="STXingkai" w:hAnsi="Book Antiqua" w:cs="SimSun"/>
          <w:b/>
          <w:bCs/>
          <w:bdr w:val="none" w:sz="0" w:space="0" w:color="auto"/>
          <w:lang w:eastAsia="zh-CN"/>
        </w:rPr>
        <w:t>79</w:t>
      </w:r>
      <w:r w:rsidRPr="003C52AA">
        <w:rPr>
          <w:rFonts w:ascii="Book Antiqua" w:eastAsia="STXingkai" w:hAnsi="Book Antiqua" w:cs="SimSun"/>
          <w:bdr w:val="none" w:sz="0" w:space="0" w:color="auto"/>
          <w:lang w:eastAsia="zh-CN"/>
        </w:rPr>
        <w:t>: e1-e6 [PMID: 20392584 DOI: 10.1016/j.ejrad.2010.03.004]</w:t>
      </w:r>
    </w:p>
    <w:p w14:paraId="2652F69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50 </w:t>
      </w:r>
      <w:r w:rsidRPr="003C52AA">
        <w:rPr>
          <w:rFonts w:ascii="Book Antiqua" w:eastAsia="STXingkai" w:hAnsi="Book Antiqua" w:cs="SimSun"/>
          <w:b/>
          <w:bCs/>
          <w:bdr w:val="none" w:sz="0" w:space="0" w:color="auto"/>
          <w:lang w:eastAsia="zh-CN"/>
        </w:rPr>
        <w:t>Fletcher JW</w:t>
      </w:r>
      <w:r w:rsidRPr="003C52AA">
        <w:rPr>
          <w:rFonts w:ascii="Book Antiqua" w:eastAsia="STXingkai" w:hAnsi="Book Antiqua" w:cs="SimSun"/>
          <w:bdr w:val="none" w:sz="0" w:space="0" w:color="auto"/>
          <w:lang w:eastAsia="zh-CN"/>
        </w:rPr>
        <w:t xml:space="preserve">, Djulbegovic B, Soares HP, Siegel BA, Lowe VJ, Lyman GH, Coleman RE, Wahl R, Paschold JC, Avril N, Einhorn LH, Suh WW, Samson D, Delbeke D, Gorman M, Shields AF. Recommendations on the use of 18F-FDG PET in oncology. </w:t>
      </w:r>
      <w:r w:rsidRPr="003C52AA">
        <w:rPr>
          <w:rFonts w:ascii="Book Antiqua" w:eastAsia="STXingkai" w:hAnsi="Book Antiqua" w:cs="SimSun"/>
          <w:i/>
          <w:iCs/>
          <w:bdr w:val="none" w:sz="0" w:space="0" w:color="auto"/>
          <w:lang w:eastAsia="zh-CN"/>
        </w:rPr>
        <w:t>J Nucl Med</w:t>
      </w:r>
      <w:r w:rsidRPr="003C52AA">
        <w:rPr>
          <w:rFonts w:ascii="Book Antiqua" w:eastAsia="STXingkai" w:hAnsi="Book Antiqua" w:cs="SimSun"/>
          <w:bdr w:val="none" w:sz="0" w:space="0" w:color="auto"/>
          <w:lang w:eastAsia="zh-CN"/>
        </w:rPr>
        <w:t xml:space="preserve"> 2008; </w:t>
      </w:r>
      <w:r w:rsidRPr="003C52AA">
        <w:rPr>
          <w:rFonts w:ascii="Book Antiqua" w:eastAsia="STXingkai" w:hAnsi="Book Antiqua" w:cs="SimSun"/>
          <w:b/>
          <w:bCs/>
          <w:bdr w:val="none" w:sz="0" w:space="0" w:color="auto"/>
          <w:lang w:eastAsia="zh-CN"/>
        </w:rPr>
        <w:t>49</w:t>
      </w:r>
      <w:r w:rsidRPr="003C52AA">
        <w:rPr>
          <w:rFonts w:ascii="Book Antiqua" w:eastAsia="STXingkai" w:hAnsi="Book Antiqua" w:cs="SimSun"/>
          <w:bdr w:val="none" w:sz="0" w:space="0" w:color="auto"/>
          <w:lang w:eastAsia="zh-CN"/>
        </w:rPr>
        <w:t>: 480-508 [PMID: 18287273 DOI: 10.2967/jnumed.107.047787]</w:t>
      </w:r>
    </w:p>
    <w:p w14:paraId="57CB85C7"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51 </w:t>
      </w:r>
      <w:r w:rsidRPr="003C52AA">
        <w:rPr>
          <w:rFonts w:ascii="Book Antiqua" w:eastAsia="STXingkai" w:hAnsi="Book Antiqua" w:cs="SimSun"/>
          <w:b/>
          <w:bCs/>
          <w:bdr w:val="none" w:sz="0" w:space="0" w:color="auto"/>
          <w:lang w:eastAsia="zh-CN"/>
        </w:rPr>
        <w:t>Maffione AM</w:t>
      </w:r>
      <w:r w:rsidRPr="003C52AA">
        <w:rPr>
          <w:rFonts w:ascii="Book Antiqua" w:eastAsia="STXingkai" w:hAnsi="Book Antiqua" w:cs="SimSun"/>
          <w:bdr w:val="none" w:sz="0" w:space="0" w:color="auto"/>
          <w:lang w:eastAsia="zh-CN"/>
        </w:rPr>
        <w:t xml:space="preserve">, Lopci E, Bluemel C, Giammarile F, Herrmann K, Rubello D. Diagnostic accuracy and impact on management of (18)F-FDG PET and PET/CT in colorectal liver metastasis: a meta-analysis and systematic review. </w:t>
      </w:r>
      <w:r w:rsidRPr="003C52AA">
        <w:rPr>
          <w:rFonts w:ascii="Book Antiqua" w:eastAsia="STXingkai" w:hAnsi="Book Antiqua" w:cs="SimSun"/>
          <w:i/>
          <w:iCs/>
          <w:bdr w:val="none" w:sz="0" w:space="0" w:color="auto"/>
          <w:lang w:eastAsia="zh-CN"/>
        </w:rPr>
        <w:t>Eur J Nucl Med Mol Imaging</w:t>
      </w:r>
      <w:r w:rsidRPr="003C52AA">
        <w:rPr>
          <w:rFonts w:ascii="Book Antiqua" w:eastAsia="STXingkai" w:hAnsi="Book Antiqua" w:cs="SimSun"/>
          <w:bdr w:val="none" w:sz="0" w:space="0" w:color="auto"/>
          <w:lang w:eastAsia="zh-CN"/>
        </w:rPr>
        <w:t xml:space="preserve"> 2015; </w:t>
      </w:r>
      <w:r w:rsidRPr="003C52AA">
        <w:rPr>
          <w:rFonts w:ascii="Book Antiqua" w:eastAsia="STXingkai" w:hAnsi="Book Antiqua" w:cs="SimSun"/>
          <w:b/>
          <w:bCs/>
          <w:bdr w:val="none" w:sz="0" w:space="0" w:color="auto"/>
          <w:lang w:eastAsia="zh-CN"/>
        </w:rPr>
        <w:t>42</w:t>
      </w:r>
      <w:r w:rsidRPr="003C52AA">
        <w:rPr>
          <w:rFonts w:ascii="Book Antiqua" w:eastAsia="STXingkai" w:hAnsi="Book Antiqua" w:cs="SimSun"/>
          <w:bdr w:val="none" w:sz="0" w:space="0" w:color="auto"/>
          <w:lang w:eastAsia="zh-CN"/>
        </w:rPr>
        <w:t>: 152-163 [PMID: 25319712 DOI: 10.1007/s00259-014-2930-4]</w:t>
      </w:r>
    </w:p>
    <w:p w14:paraId="35D80B9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52 </w:t>
      </w:r>
      <w:r w:rsidRPr="003C52AA">
        <w:rPr>
          <w:rFonts w:ascii="Book Antiqua" w:eastAsia="STXingkai" w:hAnsi="Book Antiqua" w:cs="SimSun"/>
          <w:b/>
          <w:bCs/>
          <w:bdr w:val="none" w:sz="0" w:space="0" w:color="auto"/>
          <w:lang w:eastAsia="zh-CN"/>
        </w:rPr>
        <w:t>Erturk SM</w:t>
      </w:r>
      <w:r w:rsidRPr="003C52AA">
        <w:rPr>
          <w:rFonts w:ascii="Book Antiqua" w:eastAsia="STXingkai" w:hAnsi="Book Antiqua" w:cs="SimSun"/>
          <w:bdr w:val="none" w:sz="0" w:space="0" w:color="auto"/>
          <w:lang w:eastAsia="zh-CN"/>
        </w:rPr>
        <w:t xml:space="preserve">, Ichikawa T, Fujii H, Yasuda S, Ros PR. PET imaging for evaluation of metastatic colorectal cancer of the liver. </w:t>
      </w:r>
      <w:r w:rsidRPr="003C52AA">
        <w:rPr>
          <w:rFonts w:ascii="Book Antiqua" w:eastAsia="STXingkai" w:hAnsi="Book Antiqua" w:cs="SimSun"/>
          <w:i/>
          <w:iCs/>
          <w:bdr w:val="none" w:sz="0" w:space="0" w:color="auto"/>
          <w:lang w:eastAsia="zh-CN"/>
        </w:rPr>
        <w:t>Eur J Radiol</w:t>
      </w:r>
      <w:r w:rsidRPr="003C52AA">
        <w:rPr>
          <w:rFonts w:ascii="Book Antiqua" w:eastAsia="STXingkai" w:hAnsi="Book Antiqua" w:cs="SimSun"/>
          <w:bdr w:val="none" w:sz="0" w:space="0" w:color="auto"/>
          <w:lang w:eastAsia="zh-CN"/>
        </w:rPr>
        <w:t xml:space="preserve"> 2006; </w:t>
      </w:r>
      <w:r w:rsidRPr="003C52AA">
        <w:rPr>
          <w:rFonts w:ascii="Book Antiqua" w:eastAsia="STXingkai" w:hAnsi="Book Antiqua" w:cs="SimSun"/>
          <w:b/>
          <w:bCs/>
          <w:bdr w:val="none" w:sz="0" w:space="0" w:color="auto"/>
          <w:lang w:eastAsia="zh-CN"/>
        </w:rPr>
        <w:t>58</w:t>
      </w:r>
      <w:r w:rsidRPr="003C52AA">
        <w:rPr>
          <w:rFonts w:ascii="Book Antiqua" w:eastAsia="STXingkai" w:hAnsi="Book Antiqua" w:cs="SimSun"/>
          <w:bdr w:val="none" w:sz="0" w:space="0" w:color="auto"/>
          <w:lang w:eastAsia="zh-CN"/>
        </w:rPr>
        <w:t>: 229-235 [PMID: 16457980 DOI: 10.1016/j.ejrad.2005.11.042]</w:t>
      </w:r>
    </w:p>
    <w:p w14:paraId="3C419A1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53 </w:t>
      </w:r>
      <w:r w:rsidRPr="003C52AA">
        <w:rPr>
          <w:rFonts w:ascii="Book Antiqua" w:eastAsia="STXingkai" w:hAnsi="Book Antiqua" w:cs="SimSun"/>
          <w:b/>
          <w:bCs/>
          <w:bdr w:val="none" w:sz="0" w:space="0" w:color="auto"/>
          <w:lang w:eastAsia="zh-CN"/>
        </w:rPr>
        <w:t>Moulton CA</w:t>
      </w:r>
      <w:r w:rsidRPr="003C52AA">
        <w:rPr>
          <w:rFonts w:ascii="Book Antiqua" w:eastAsia="STXingkai" w:hAnsi="Book Antiqua" w:cs="SimSun"/>
          <w:bdr w:val="none" w:sz="0" w:space="0" w:color="auto"/>
          <w:lang w:eastAsia="zh-CN"/>
        </w:rPr>
        <w:t xml:space="preserve">, Gu CS, Law CH, Tandan VR, Hart R, Quan D, Fairfull Smith RJ, Jalink DW, Husien M, Serrano PE, Hendler AL, Haider MA, Ruo L, Gulenchyn KY, Finch T, Julian JA, Levine MN, Gallinger S. Effect of PET before liver resection on surgical management for colorectal adenocarcinoma metastases: a randomized clinical trial. </w:t>
      </w:r>
      <w:r w:rsidRPr="003C52AA">
        <w:rPr>
          <w:rFonts w:ascii="Book Antiqua" w:eastAsia="STXingkai" w:hAnsi="Book Antiqua" w:cs="SimSun"/>
          <w:i/>
          <w:iCs/>
          <w:bdr w:val="none" w:sz="0" w:space="0" w:color="auto"/>
          <w:lang w:eastAsia="zh-CN"/>
        </w:rPr>
        <w:t>JAMA</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311</w:t>
      </w:r>
      <w:r w:rsidRPr="003C52AA">
        <w:rPr>
          <w:rFonts w:ascii="Book Antiqua" w:eastAsia="STXingkai" w:hAnsi="Book Antiqua" w:cs="SimSun"/>
          <w:bdr w:val="none" w:sz="0" w:space="0" w:color="auto"/>
          <w:lang w:eastAsia="zh-CN"/>
        </w:rPr>
        <w:t>: 1863-1869 [PMID: 24825641 DOI: 10.1001/jama.2014.3740]</w:t>
      </w:r>
    </w:p>
    <w:p w14:paraId="3BC03B7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54 </w:t>
      </w:r>
      <w:r w:rsidRPr="003C52AA">
        <w:rPr>
          <w:rFonts w:ascii="Book Antiqua" w:eastAsia="STXingkai" w:hAnsi="Book Antiqua" w:cs="SimSun"/>
          <w:b/>
          <w:bCs/>
          <w:bdr w:val="none" w:sz="0" w:space="0" w:color="auto"/>
          <w:lang w:eastAsia="zh-CN"/>
        </w:rPr>
        <w:t>Bipat S</w:t>
      </w:r>
      <w:r w:rsidRPr="003C52AA">
        <w:rPr>
          <w:rFonts w:ascii="Book Antiqua" w:eastAsia="STXingkai" w:hAnsi="Book Antiqua" w:cs="SimSun"/>
          <w:bdr w:val="none" w:sz="0" w:space="0" w:color="auto"/>
          <w:lang w:eastAsia="zh-CN"/>
        </w:rPr>
        <w:t xml:space="preserve">, van Leeuwen MS, Comans EF, Pijl ME, Bossuyt PM, Zwinderman AH, Stoker J. Colorectal liver metastases: CT, MR imaging, and PET for diagnosis--meta-analysis. </w:t>
      </w:r>
      <w:r w:rsidRPr="003C52AA">
        <w:rPr>
          <w:rFonts w:ascii="Book Antiqua" w:eastAsia="STXingkai" w:hAnsi="Book Antiqua" w:cs="SimSun"/>
          <w:i/>
          <w:iCs/>
          <w:bdr w:val="none" w:sz="0" w:space="0" w:color="auto"/>
          <w:lang w:eastAsia="zh-CN"/>
        </w:rPr>
        <w:t>Radiology</w:t>
      </w:r>
      <w:r w:rsidRPr="003C52AA">
        <w:rPr>
          <w:rFonts w:ascii="Book Antiqua" w:eastAsia="STXingkai" w:hAnsi="Book Antiqua" w:cs="SimSun"/>
          <w:bdr w:val="none" w:sz="0" w:space="0" w:color="auto"/>
          <w:lang w:eastAsia="zh-CN"/>
        </w:rPr>
        <w:t xml:space="preserve"> 2005; </w:t>
      </w:r>
      <w:r w:rsidRPr="003C52AA">
        <w:rPr>
          <w:rFonts w:ascii="Book Antiqua" w:eastAsia="STXingkai" w:hAnsi="Book Antiqua" w:cs="SimSun"/>
          <w:b/>
          <w:bCs/>
          <w:bdr w:val="none" w:sz="0" w:space="0" w:color="auto"/>
          <w:lang w:eastAsia="zh-CN"/>
        </w:rPr>
        <w:t>237</w:t>
      </w:r>
      <w:r w:rsidRPr="003C52AA">
        <w:rPr>
          <w:rFonts w:ascii="Book Antiqua" w:eastAsia="STXingkai" w:hAnsi="Book Antiqua" w:cs="SimSun"/>
          <w:bdr w:val="none" w:sz="0" w:space="0" w:color="auto"/>
          <w:lang w:eastAsia="zh-CN"/>
        </w:rPr>
        <w:t>: 123-131 [PMID: 16100087 DOI: 10.1148/radiol.2371042060]</w:t>
      </w:r>
    </w:p>
    <w:p w14:paraId="58B63466"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55 </w:t>
      </w:r>
      <w:r w:rsidRPr="003C52AA">
        <w:rPr>
          <w:rFonts w:ascii="Book Antiqua" w:eastAsia="STXingkai" w:hAnsi="Book Antiqua" w:cs="SimSun"/>
          <w:b/>
          <w:bCs/>
          <w:bdr w:val="none" w:sz="0" w:space="0" w:color="auto"/>
          <w:lang w:eastAsia="zh-CN"/>
        </w:rPr>
        <w:t>Bonanni L</w:t>
      </w:r>
      <w:r w:rsidRPr="003C52AA">
        <w:rPr>
          <w:rFonts w:ascii="Book Antiqua" w:eastAsia="STXingkai" w:hAnsi="Book Antiqua" w:cs="SimSun"/>
          <w:bdr w:val="none" w:sz="0" w:space="0" w:color="auto"/>
          <w:lang w:eastAsia="zh-CN"/>
        </w:rPr>
        <w:t xml:space="preserve">, De'liguori Carino N, Deshpande R, Ammori BJ, Sherlock DJ, Valle JW, Tam E, O'Reilly DA. A comparison of diagnostic imaging modalities for colorectal liver metastases. </w:t>
      </w:r>
      <w:r w:rsidRPr="003C52AA">
        <w:rPr>
          <w:rFonts w:ascii="Book Antiqua" w:eastAsia="STXingkai" w:hAnsi="Book Antiqua" w:cs="SimSun"/>
          <w:i/>
          <w:iCs/>
          <w:bdr w:val="none" w:sz="0" w:space="0" w:color="auto"/>
          <w:lang w:eastAsia="zh-CN"/>
        </w:rPr>
        <w:t>Eur J Surg Oncol</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40</w:t>
      </w:r>
      <w:r w:rsidRPr="003C52AA">
        <w:rPr>
          <w:rFonts w:ascii="Book Antiqua" w:eastAsia="STXingkai" w:hAnsi="Book Antiqua" w:cs="SimSun"/>
          <w:bdr w:val="none" w:sz="0" w:space="0" w:color="auto"/>
          <w:lang w:eastAsia="zh-CN"/>
        </w:rPr>
        <w:t>: 545-550 [PMID: 24491289 DOI: 10.1016/j.ejso.2013.12.023]</w:t>
      </w:r>
    </w:p>
    <w:p w14:paraId="610503A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56 </w:t>
      </w:r>
      <w:r w:rsidRPr="003C52AA">
        <w:rPr>
          <w:rFonts w:ascii="Book Antiqua" w:eastAsia="STXingkai" w:hAnsi="Book Antiqua" w:cs="SimSun"/>
          <w:b/>
          <w:bCs/>
          <w:bdr w:val="none" w:sz="0" w:space="0" w:color="auto"/>
          <w:lang w:eastAsia="zh-CN"/>
        </w:rPr>
        <w:t>Cantisani V</w:t>
      </w:r>
      <w:r w:rsidRPr="003C52AA">
        <w:rPr>
          <w:rFonts w:ascii="Book Antiqua" w:eastAsia="STXingkai" w:hAnsi="Book Antiqua" w:cs="SimSun"/>
          <w:bdr w:val="none" w:sz="0" w:space="0" w:color="auto"/>
          <w:lang w:eastAsia="zh-CN"/>
        </w:rPr>
        <w:t xml:space="preserve">, Grazhdani H, Fioravanti C, Rosignuolo M, Calliada F, Messineo D, Bernieri MG, Redler A, Catalano C, D'Ambrosio F. Liver metastases: Contrast-enhanced ultrasound compared with computed tomography and magnetic resonance. </w:t>
      </w:r>
      <w:r w:rsidRPr="003C52AA">
        <w:rPr>
          <w:rFonts w:ascii="Book Antiqua" w:eastAsia="STXingkai" w:hAnsi="Book Antiqua" w:cs="SimSun"/>
          <w:i/>
          <w:iCs/>
          <w:bdr w:val="none" w:sz="0" w:space="0" w:color="auto"/>
          <w:lang w:eastAsia="zh-CN"/>
        </w:rPr>
        <w:t>World J Gastroenterol</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20</w:t>
      </w:r>
      <w:r w:rsidRPr="003C52AA">
        <w:rPr>
          <w:rFonts w:ascii="Book Antiqua" w:eastAsia="STXingkai" w:hAnsi="Book Antiqua" w:cs="SimSun"/>
          <w:bdr w:val="none" w:sz="0" w:space="0" w:color="auto"/>
          <w:lang w:eastAsia="zh-CN"/>
        </w:rPr>
        <w:t>: 9998-10007 [PMID: 25110428 DOI: 10.3748/wjg.v20.i29.9998]</w:t>
      </w:r>
    </w:p>
    <w:p w14:paraId="186AB66D"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57 </w:t>
      </w:r>
      <w:r w:rsidRPr="003C52AA">
        <w:rPr>
          <w:rFonts w:ascii="Book Antiqua" w:eastAsia="STXingkai" w:hAnsi="Book Antiqua" w:cs="SimSun"/>
          <w:b/>
          <w:bCs/>
          <w:bdr w:val="none" w:sz="0" w:space="0" w:color="auto"/>
          <w:lang w:eastAsia="zh-CN"/>
        </w:rPr>
        <w:t>Claudon M</w:t>
      </w:r>
      <w:r w:rsidRPr="003C52AA">
        <w:rPr>
          <w:rFonts w:ascii="Book Antiqua" w:eastAsia="STXingkai" w:hAnsi="Book Antiqua" w:cs="SimSun"/>
          <w:bdr w:val="none" w:sz="0" w:space="0" w:color="auto"/>
          <w:lang w:eastAsia="zh-CN"/>
        </w:rPr>
        <w:t xml:space="preserve">, Dietrich CF, Choi BI, Cosgrove DO, Kudo M, Nolsøe CP, Piscaglia F, Wilson SR, Barr RG, Chammas MC, Chaubal NG, Chen MH, Clevert DA, Correas JM, Ding H, Forsberg F, Fowlkes JB, Gibson RN, Goldberg BB, Lassau N, Leen EL, Mattrey RF, Moriyasu F, Solbiati L, Weskott HP, Xu HX. Guidelines and good clinical practice recommendations for Contrast Enhanced Ultrasound (CEUS) in the liver - update 2012: A WFUMB-EFSUMB initiative in cooperation with representatives of AFSUMB, AIUM, ASUM, FLAUS and ICUS. </w:t>
      </w:r>
      <w:r w:rsidRPr="003C52AA">
        <w:rPr>
          <w:rFonts w:ascii="Book Antiqua" w:eastAsia="STXingkai" w:hAnsi="Book Antiqua" w:cs="SimSun"/>
          <w:i/>
          <w:iCs/>
          <w:bdr w:val="none" w:sz="0" w:space="0" w:color="auto"/>
          <w:lang w:eastAsia="zh-CN"/>
        </w:rPr>
        <w:t>Ultrasound Med Biol</w:t>
      </w:r>
      <w:r w:rsidRPr="003C52AA">
        <w:rPr>
          <w:rFonts w:ascii="Book Antiqua" w:eastAsia="STXingkai" w:hAnsi="Book Antiqua" w:cs="SimSun"/>
          <w:bdr w:val="none" w:sz="0" w:space="0" w:color="auto"/>
          <w:lang w:eastAsia="zh-CN"/>
        </w:rPr>
        <w:t xml:space="preserve"> 2013; </w:t>
      </w:r>
      <w:r w:rsidRPr="003C52AA">
        <w:rPr>
          <w:rFonts w:ascii="Book Antiqua" w:eastAsia="STXingkai" w:hAnsi="Book Antiqua" w:cs="SimSun"/>
          <w:b/>
          <w:bCs/>
          <w:bdr w:val="none" w:sz="0" w:space="0" w:color="auto"/>
          <w:lang w:eastAsia="zh-CN"/>
        </w:rPr>
        <w:t>39</w:t>
      </w:r>
      <w:r w:rsidRPr="003C52AA">
        <w:rPr>
          <w:rFonts w:ascii="Book Antiqua" w:eastAsia="STXingkai" w:hAnsi="Book Antiqua" w:cs="SimSun"/>
          <w:bdr w:val="none" w:sz="0" w:space="0" w:color="auto"/>
          <w:lang w:eastAsia="zh-CN"/>
        </w:rPr>
        <w:t>: 187-210 [PMID: 23137926 DOI: 10.1016/j.ultrasmedbio.2012.09.002]</w:t>
      </w:r>
    </w:p>
    <w:p w14:paraId="50E53E6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58 </w:t>
      </w:r>
      <w:r w:rsidRPr="003C52AA">
        <w:rPr>
          <w:rFonts w:ascii="Book Antiqua" w:eastAsia="STXingkai" w:hAnsi="Book Antiqua" w:cs="SimSun"/>
          <w:b/>
          <w:bCs/>
          <w:bdr w:val="none" w:sz="0" w:space="0" w:color="auto"/>
          <w:lang w:eastAsia="zh-CN"/>
        </w:rPr>
        <w:t>Arita J</w:t>
      </w:r>
      <w:r w:rsidRPr="003C52AA">
        <w:rPr>
          <w:rFonts w:ascii="Book Antiqua" w:eastAsia="STXingkai" w:hAnsi="Book Antiqua" w:cs="SimSun"/>
          <w:bdr w:val="none" w:sz="0" w:space="0" w:color="auto"/>
          <w:lang w:eastAsia="zh-CN"/>
        </w:rPr>
        <w:t xml:space="preserve">, Ono Y, Takahashi M, Inoue Y, Takahashi Y, Saiura A. Usefulness of contrast-enhanced intraoperative ultrasound in identifying disappearing liver metastases from colorectal carcinoma after chemotherapy. </w:t>
      </w:r>
      <w:r w:rsidRPr="003C52AA">
        <w:rPr>
          <w:rFonts w:ascii="Book Antiqua" w:eastAsia="STXingkai" w:hAnsi="Book Antiqua" w:cs="SimSun"/>
          <w:i/>
          <w:iCs/>
          <w:bdr w:val="none" w:sz="0" w:space="0" w:color="auto"/>
          <w:lang w:eastAsia="zh-CN"/>
        </w:rPr>
        <w:t>Ann Surg Oncol</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21 Suppl 3</w:t>
      </w:r>
      <w:r w:rsidRPr="003C52AA">
        <w:rPr>
          <w:rFonts w:ascii="Book Antiqua" w:eastAsia="STXingkai" w:hAnsi="Book Antiqua" w:cs="SimSun"/>
          <w:bdr w:val="none" w:sz="0" w:space="0" w:color="auto"/>
          <w:lang w:eastAsia="zh-CN"/>
        </w:rPr>
        <w:t>: S390-S397 [PMID: 24570378 DOI: 10.1245/s10434-014-3576-y]</w:t>
      </w:r>
    </w:p>
    <w:p w14:paraId="0596CD5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59 </w:t>
      </w:r>
      <w:r w:rsidRPr="003C52AA">
        <w:rPr>
          <w:rFonts w:ascii="Book Antiqua" w:eastAsia="STXingkai" w:hAnsi="Book Antiqua" w:cs="SimSun"/>
          <w:b/>
          <w:bCs/>
          <w:bdr w:val="none" w:sz="0" w:space="0" w:color="auto"/>
          <w:lang w:eastAsia="zh-CN"/>
        </w:rPr>
        <w:t>Torzilli G</w:t>
      </w:r>
      <w:r w:rsidRPr="003C52AA">
        <w:rPr>
          <w:rFonts w:ascii="Book Antiqua" w:eastAsia="STXingkai" w:hAnsi="Book Antiqua" w:cs="SimSun"/>
          <w:bdr w:val="none" w:sz="0" w:space="0" w:color="auto"/>
          <w:lang w:eastAsia="zh-CN"/>
        </w:rPr>
        <w:t xml:space="preserve">, Botea F, Donadon M, Cimino M, Procopio F, Pedicini V, Poretti D, Montorsi M. Criteria for the selective use of contrast-enhanced intra-operative ultrasound during surgery for colorectal liver metastases. </w:t>
      </w:r>
      <w:r w:rsidRPr="003C52AA">
        <w:rPr>
          <w:rFonts w:ascii="Book Antiqua" w:eastAsia="STXingkai" w:hAnsi="Book Antiqua" w:cs="SimSun"/>
          <w:i/>
          <w:iCs/>
          <w:bdr w:val="none" w:sz="0" w:space="0" w:color="auto"/>
          <w:lang w:eastAsia="zh-CN"/>
        </w:rPr>
        <w:t>HPB (Oxford)</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16</w:t>
      </w:r>
      <w:r w:rsidRPr="003C52AA">
        <w:rPr>
          <w:rFonts w:ascii="Book Antiqua" w:eastAsia="STXingkai" w:hAnsi="Book Antiqua" w:cs="SimSun"/>
          <w:bdr w:val="none" w:sz="0" w:space="0" w:color="auto"/>
          <w:lang w:eastAsia="zh-CN"/>
        </w:rPr>
        <w:t>: 994-1001 [PMID: 24830573 DOI: 10.1111/hpb.12272]</w:t>
      </w:r>
    </w:p>
    <w:p w14:paraId="0550E5C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60 </w:t>
      </w:r>
      <w:r w:rsidRPr="003C52AA">
        <w:rPr>
          <w:rFonts w:ascii="Book Antiqua" w:eastAsia="STXingkai" w:hAnsi="Book Antiqua" w:cs="SimSun"/>
          <w:b/>
          <w:bCs/>
          <w:bdr w:val="none" w:sz="0" w:space="0" w:color="auto"/>
          <w:lang w:eastAsia="zh-CN"/>
        </w:rPr>
        <w:t>Ekberg H</w:t>
      </w:r>
      <w:r w:rsidRPr="003C52AA">
        <w:rPr>
          <w:rFonts w:ascii="Book Antiqua" w:eastAsia="STXingkai" w:hAnsi="Book Antiqua" w:cs="SimSun"/>
          <w:bdr w:val="none" w:sz="0" w:space="0" w:color="auto"/>
          <w:lang w:eastAsia="zh-CN"/>
        </w:rPr>
        <w:t xml:space="preserve">, Tranberg KG, Andersson R, Lundstedt C, Hägerstrand I, Ranstam J, Bengmark S. Determinants of survival in liver resection for colorectal secondaries.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1986; </w:t>
      </w:r>
      <w:r w:rsidRPr="003C52AA">
        <w:rPr>
          <w:rFonts w:ascii="Book Antiqua" w:eastAsia="STXingkai" w:hAnsi="Book Antiqua" w:cs="SimSun"/>
          <w:b/>
          <w:bCs/>
          <w:bdr w:val="none" w:sz="0" w:space="0" w:color="auto"/>
          <w:lang w:eastAsia="zh-CN"/>
        </w:rPr>
        <w:t>73</w:t>
      </w:r>
      <w:r w:rsidRPr="003C52AA">
        <w:rPr>
          <w:rFonts w:ascii="Book Antiqua" w:eastAsia="STXingkai" w:hAnsi="Book Antiqua" w:cs="SimSun"/>
          <w:bdr w:val="none" w:sz="0" w:space="0" w:color="auto"/>
          <w:lang w:eastAsia="zh-CN"/>
        </w:rPr>
        <w:t>: 727-731 [PMID: 3756436 DOI: 10.1002/bjs.1800730917]</w:t>
      </w:r>
    </w:p>
    <w:p w14:paraId="0B8C4609"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61 </w:t>
      </w:r>
      <w:r w:rsidRPr="003C52AA">
        <w:rPr>
          <w:rFonts w:ascii="Book Antiqua" w:eastAsia="STXingkai" w:hAnsi="Book Antiqua" w:cs="SimSun"/>
          <w:b/>
          <w:bCs/>
          <w:bdr w:val="none" w:sz="0" w:space="0" w:color="auto"/>
          <w:lang w:eastAsia="zh-CN"/>
        </w:rPr>
        <w:t>van Dam RM</w:t>
      </w:r>
      <w:r w:rsidRPr="003C52AA">
        <w:rPr>
          <w:rFonts w:ascii="Book Antiqua" w:eastAsia="STXingkai" w:hAnsi="Book Antiqua" w:cs="SimSun"/>
          <w:bdr w:val="none" w:sz="0" w:space="0" w:color="auto"/>
          <w:lang w:eastAsia="zh-CN"/>
        </w:rPr>
        <w:t xml:space="preserve">, Lodewick TM, van den Broek MA, de Jong MC, Greve JW, Jansen RL, Bemelmans MH, Neumann UP, Olde Damink SW, Dejong CH. Outcomes of extended versus limited indications for patients undergoing a liver resection for colorectal cancer liver metastases. </w:t>
      </w:r>
      <w:r w:rsidRPr="003C52AA">
        <w:rPr>
          <w:rFonts w:ascii="Book Antiqua" w:eastAsia="STXingkai" w:hAnsi="Book Antiqua" w:cs="SimSun"/>
          <w:i/>
          <w:iCs/>
          <w:bdr w:val="none" w:sz="0" w:space="0" w:color="auto"/>
          <w:lang w:eastAsia="zh-CN"/>
        </w:rPr>
        <w:t>HPB (Oxford)</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16</w:t>
      </w:r>
      <w:r w:rsidRPr="003C52AA">
        <w:rPr>
          <w:rFonts w:ascii="Book Antiqua" w:eastAsia="STXingkai" w:hAnsi="Book Antiqua" w:cs="SimSun"/>
          <w:bdr w:val="none" w:sz="0" w:space="0" w:color="auto"/>
          <w:lang w:eastAsia="zh-CN"/>
        </w:rPr>
        <w:t>: 550-559 [PMID: 24246003 DOI: 10.1111/hpb.12181]</w:t>
      </w:r>
    </w:p>
    <w:p w14:paraId="1F677DF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62 </w:t>
      </w:r>
      <w:r w:rsidRPr="003C52AA">
        <w:rPr>
          <w:rFonts w:ascii="Book Antiqua" w:eastAsia="STXingkai" w:hAnsi="Book Antiqua" w:cs="SimSun"/>
          <w:b/>
          <w:bCs/>
          <w:bdr w:val="none" w:sz="0" w:space="0" w:color="auto"/>
          <w:lang w:eastAsia="zh-CN"/>
        </w:rPr>
        <w:t>Pawlik TM</w:t>
      </w:r>
      <w:r w:rsidRPr="003C52AA">
        <w:rPr>
          <w:rFonts w:ascii="Book Antiqua" w:eastAsia="STXingkai" w:hAnsi="Book Antiqua" w:cs="SimSun"/>
          <w:bdr w:val="none" w:sz="0" w:space="0" w:color="auto"/>
          <w:lang w:eastAsia="zh-CN"/>
        </w:rPr>
        <w:t xml:space="preserve">, Schulick RD, Choti MA. Expanding criteria for resectability of colorectal liver metastases. </w:t>
      </w:r>
      <w:r w:rsidRPr="003C52AA">
        <w:rPr>
          <w:rFonts w:ascii="Book Antiqua" w:eastAsia="STXingkai" w:hAnsi="Book Antiqua" w:cs="SimSun"/>
          <w:i/>
          <w:iCs/>
          <w:bdr w:val="none" w:sz="0" w:space="0" w:color="auto"/>
          <w:lang w:eastAsia="zh-CN"/>
        </w:rPr>
        <w:t>Oncologist</w:t>
      </w:r>
      <w:r w:rsidRPr="003C52AA">
        <w:rPr>
          <w:rFonts w:ascii="Book Antiqua" w:eastAsia="STXingkai" w:hAnsi="Book Antiqua" w:cs="SimSun"/>
          <w:bdr w:val="none" w:sz="0" w:space="0" w:color="auto"/>
          <w:lang w:eastAsia="zh-CN"/>
        </w:rPr>
        <w:t xml:space="preserve"> 2008; </w:t>
      </w:r>
      <w:r w:rsidRPr="003C52AA">
        <w:rPr>
          <w:rFonts w:ascii="Book Antiqua" w:eastAsia="STXingkai" w:hAnsi="Book Antiqua" w:cs="SimSun"/>
          <w:b/>
          <w:bCs/>
          <w:bdr w:val="none" w:sz="0" w:space="0" w:color="auto"/>
          <w:lang w:eastAsia="zh-CN"/>
        </w:rPr>
        <w:t>13</w:t>
      </w:r>
      <w:r w:rsidRPr="003C52AA">
        <w:rPr>
          <w:rFonts w:ascii="Book Antiqua" w:eastAsia="STXingkai" w:hAnsi="Book Antiqua" w:cs="SimSun"/>
          <w:bdr w:val="none" w:sz="0" w:space="0" w:color="auto"/>
          <w:lang w:eastAsia="zh-CN"/>
        </w:rPr>
        <w:t>: 51-64 [PMID: 18245012 DOI: 10.1634/theoncologist.2007-0142]</w:t>
      </w:r>
    </w:p>
    <w:p w14:paraId="60585D7F"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63 </w:t>
      </w:r>
      <w:r w:rsidRPr="003C52AA">
        <w:rPr>
          <w:rFonts w:ascii="Book Antiqua" w:eastAsia="STXingkai" w:hAnsi="Book Antiqua" w:cs="SimSun"/>
          <w:b/>
          <w:bCs/>
          <w:bdr w:val="none" w:sz="0" w:space="0" w:color="auto"/>
          <w:lang w:eastAsia="zh-CN"/>
        </w:rPr>
        <w:t>Dhir M</w:t>
      </w:r>
      <w:r w:rsidRPr="003C52AA">
        <w:rPr>
          <w:rFonts w:ascii="Book Antiqua" w:eastAsia="STXingkai" w:hAnsi="Book Antiqua" w:cs="SimSun"/>
          <w:bdr w:val="none" w:sz="0" w:space="0" w:color="auto"/>
          <w:lang w:eastAsia="zh-CN"/>
        </w:rPr>
        <w:t xml:space="preserve">, Lyden ER, Wang A, Smith LM, Ullrich F, Are C. Influence of margins on overall survival after hepatic resection for colorectal metastasis: a meta-analysi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11; </w:t>
      </w:r>
      <w:r w:rsidRPr="003C52AA">
        <w:rPr>
          <w:rFonts w:ascii="Book Antiqua" w:eastAsia="STXingkai" w:hAnsi="Book Antiqua" w:cs="SimSun"/>
          <w:b/>
          <w:bCs/>
          <w:bdr w:val="none" w:sz="0" w:space="0" w:color="auto"/>
          <w:lang w:eastAsia="zh-CN"/>
        </w:rPr>
        <w:t>254</w:t>
      </w:r>
      <w:r w:rsidRPr="003C52AA">
        <w:rPr>
          <w:rFonts w:ascii="Book Antiqua" w:eastAsia="STXingkai" w:hAnsi="Book Antiqua" w:cs="SimSun"/>
          <w:bdr w:val="none" w:sz="0" w:space="0" w:color="auto"/>
          <w:lang w:eastAsia="zh-CN"/>
        </w:rPr>
        <w:t>: 234-242 [PMID: 21694583 DOI: 10.1097/SLA.0b013e318223c609]</w:t>
      </w:r>
    </w:p>
    <w:p w14:paraId="3907B923"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64 </w:t>
      </w:r>
      <w:r w:rsidRPr="003C52AA">
        <w:rPr>
          <w:rFonts w:ascii="Book Antiqua" w:eastAsia="STXingkai" w:hAnsi="Book Antiqua" w:cs="SimSun"/>
          <w:b/>
          <w:bCs/>
          <w:bdr w:val="none" w:sz="0" w:space="0" w:color="auto"/>
          <w:lang w:eastAsia="zh-CN"/>
        </w:rPr>
        <w:t>Kokudo N</w:t>
      </w:r>
      <w:r w:rsidRPr="003C52AA">
        <w:rPr>
          <w:rFonts w:ascii="Book Antiqua" w:eastAsia="STXingkai" w:hAnsi="Book Antiqua" w:cs="SimSun"/>
          <w:bdr w:val="none" w:sz="0" w:space="0" w:color="auto"/>
          <w:lang w:eastAsia="zh-CN"/>
        </w:rPr>
        <w:t xml:space="preserve">, Miki Y, Sugai S, Yanagisawa A, Kato Y, Sakamoto Y, Yamamoto J, Yamaguchi T, Muto T, Makuuchi M. Genetic and histological assessment of surgical margins in resected liver metastases from colorectal carcinoma: minimum surgical margins for successful resection. </w:t>
      </w:r>
      <w:r w:rsidRPr="003C52AA">
        <w:rPr>
          <w:rFonts w:ascii="Book Antiqua" w:eastAsia="STXingkai" w:hAnsi="Book Antiqua" w:cs="SimSun"/>
          <w:i/>
          <w:iCs/>
          <w:bdr w:val="none" w:sz="0" w:space="0" w:color="auto"/>
          <w:lang w:eastAsia="zh-CN"/>
        </w:rPr>
        <w:t>Arch Surg</w:t>
      </w:r>
      <w:r w:rsidRPr="003C52AA">
        <w:rPr>
          <w:rFonts w:ascii="Book Antiqua" w:eastAsia="STXingkai" w:hAnsi="Book Antiqua" w:cs="SimSun"/>
          <w:bdr w:val="none" w:sz="0" w:space="0" w:color="auto"/>
          <w:lang w:eastAsia="zh-CN"/>
        </w:rPr>
        <w:t xml:space="preserve"> 2002; </w:t>
      </w:r>
      <w:r w:rsidRPr="003C52AA">
        <w:rPr>
          <w:rFonts w:ascii="Book Antiqua" w:eastAsia="STXingkai" w:hAnsi="Book Antiqua" w:cs="SimSun"/>
          <w:b/>
          <w:bCs/>
          <w:bdr w:val="none" w:sz="0" w:space="0" w:color="auto"/>
          <w:lang w:eastAsia="zh-CN"/>
        </w:rPr>
        <w:t>137</w:t>
      </w:r>
      <w:r w:rsidRPr="003C52AA">
        <w:rPr>
          <w:rFonts w:ascii="Book Antiqua" w:eastAsia="STXingkai" w:hAnsi="Book Antiqua" w:cs="SimSun"/>
          <w:bdr w:val="none" w:sz="0" w:space="0" w:color="auto"/>
          <w:lang w:eastAsia="zh-CN"/>
        </w:rPr>
        <w:t>: 833-840 [PMID: 12093342 DOI: 10.1001/archsurg.137.7.833]</w:t>
      </w:r>
    </w:p>
    <w:p w14:paraId="7856520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65 </w:t>
      </w:r>
      <w:r w:rsidRPr="003C52AA">
        <w:rPr>
          <w:rFonts w:ascii="Book Antiqua" w:eastAsia="STXingkai" w:hAnsi="Book Antiqua" w:cs="SimSun"/>
          <w:b/>
          <w:bCs/>
          <w:bdr w:val="none" w:sz="0" w:space="0" w:color="auto"/>
          <w:lang w:eastAsia="zh-CN"/>
        </w:rPr>
        <w:t>Kokudo N</w:t>
      </w:r>
      <w:r w:rsidRPr="003C52AA">
        <w:rPr>
          <w:rFonts w:ascii="Book Antiqua" w:eastAsia="STXingkai" w:hAnsi="Book Antiqua" w:cs="SimSun"/>
          <w:bdr w:val="none" w:sz="0" w:space="0" w:color="auto"/>
          <w:lang w:eastAsia="zh-CN"/>
        </w:rPr>
        <w:t xml:space="preserve">, Tada K, Seki M, Ohta H, Azekura K, Ueno M, Matsubara T, Takahashi T, Nakajima T, Muto T. Anatomical major resection versus nonanatomical limited resection for liver metastases from colorectal carcinoma. </w:t>
      </w:r>
      <w:r w:rsidRPr="003C52AA">
        <w:rPr>
          <w:rFonts w:ascii="Book Antiqua" w:eastAsia="STXingkai" w:hAnsi="Book Antiqua" w:cs="SimSun"/>
          <w:i/>
          <w:iCs/>
          <w:bdr w:val="none" w:sz="0" w:space="0" w:color="auto"/>
          <w:lang w:eastAsia="zh-CN"/>
        </w:rPr>
        <w:t>Am J Surg</w:t>
      </w:r>
      <w:r w:rsidRPr="003C52AA">
        <w:rPr>
          <w:rFonts w:ascii="Book Antiqua" w:eastAsia="STXingkai" w:hAnsi="Book Antiqua" w:cs="SimSun"/>
          <w:bdr w:val="none" w:sz="0" w:space="0" w:color="auto"/>
          <w:lang w:eastAsia="zh-CN"/>
        </w:rPr>
        <w:t xml:space="preserve"> 2001; </w:t>
      </w:r>
      <w:r w:rsidRPr="003C52AA">
        <w:rPr>
          <w:rFonts w:ascii="Book Antiqua" w:eastAsia="STXingkai" w:hAnsi="Book Antiqua" w:cs="SimSun"/>
          <w:b/>
          <w:bCs/>
          <w:bdr w:val="none" w:sz="0" w:space="0" w:color="auto"/>
          <w:lang w:eastAsia="zh-CN"/>
        </w:rPr>
        <w:t>181</w:t>
      </w:r>
      <w:r w:rsidRPr="003C52AA">
        <w:rPr>
          <w:rFonts w:ascii="Book Antiqua" w:eastAsia="STXingkai" w:hAnsi="Book Antiqua" w:cs="SimSun"/>
          <w:bdr w:val="none" w:sz="0" w:space="0" w:color="auto"/>
          <w:lang w:eastAsia="zh-CN"/>
        </w:rPr>
        <w:t>: 153-159 [PMID: 11425058 DOI: 10.1016/s0002-9610(00)00560-2]</w:t>
      </w:r>
    </w:p>
    <w:p w14:paraId="22968A8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66 </w:t>
      </w:r>
      <w:r w:rsidRPr="003C52AA">
        <w:rPr>
          <w:rFonts w:ascii="Book Antiqua" w:eastAsia="STXingkai" w:hAnsi="Book Antiqua" w:cs="SimSun"/>
          <w:b/>
          <w:bCs/>
          <w:bdr w:val="none" w:sz="0" w:space="0" w:color="auto"/>
          <w:lang w:eastAsia="zh-CN"/>
        </w:rPr>
        <w:t>Pawlik TM</w:t>
      </w:r>
      <w:r w:rsidRPr="003C52AA">
        <w:rPr>
          <w:rFonts w:ascii="Book Antiqua" w:eastAsia="STXingkai" w:hAnsi="Book Antiqua" w:cs="SimSun"/>
          <w:bdr w:val="none" w:sz="0" w:space="0" w:color="auto"/>
          <w:lang w:eastAsia="zh-CN"/>
        </w:rPr>
        <w:t xml:space="preserve">, Scoggins CR, Zorzi D, Abdalla EK, Andres A, Eng C, Curley SA, Loyer EM, Muratore A, Mentha G, Capussotti L, Vauthey JN. Effect of surgical margin status on survival and site of recurrence after hepatic resection for colorectal metastase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5; </w:t>
      </w:r>
      <w:r w:rsidRPr="003C52AA">
        <w:rPr>
          <w:rFonts w:ascii="Book Antiqua" w:eastAsia="STXingkai" w:hAnsi="Book Antiqua" w:cs="SimSun"/>
          <w:b/>
          <w:bCs/>
          <w:bdr w:val="none" w:sz="0" w:space="0" w:color="auto"/>
          <w:lang w:eastAsia="zh-CN"/>
        </w:rPr>
        <w:t>241</w:t>
      </w:r>
      <w:r w:rsidRPr="003C52AA">
        <w:rPr>
          <w:rFonts w:ascii="Book Antiqua" w:eastAsia="STXingkai" w:hAnsi="Book Antiqua" w:cs="SimSun"/>
          <w:bdr w:val="none" w:sz="0" w:space="0" w:color="auto"/>
          <w:lang w:eastAsia="zh-CN"/>
        </w:rPr>
        <w:t>: 715-22, discussion 722-4 [PMID: 15849507 DOI: 10.1097/01.sla.0000160703.75808.7d]</w:t>
      </w:r>
    </w:p>
    <w:p w14:paraId="044C18CF"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67 </w:t>
      </w:r>
      <w:r w:rsidRPr="003C52AA">
        <w:rPr>
          <w:rFonts w:ascii="Book Antiqua" w:eastAsia="STXingkai" w:hAnsi="Book Antiqua" w:cs="SimSun"/>
          <w:b/>
          <w:bdr w:val="none" w:sz="0" w:space="0" w:color="auto"/>
          <w:lang w:eastAsia="zh-CN"/>
        </w:rPr>
        <w:t>Scheele J</w:t>
      </w:r>
      <w:r w:rsidRPr="003C52AA">
        <w:rPr>
          <w:rFonts w:ascii="Book Antiqua" w:eastAsia="STXingkai" w:hAnsi="Book Antiqua" w:cs="SimSun"/>
          <w:bdr w:val="none" w:sz="0" w:space="0" w:color="auto"/>
          <w:lang w:eastAsia="zh-CN"/>
        </w:rPr>
        <w:t xml:space="preserve">, Altendorf-Hofmann A, Grube T, Hohenberger W, Stangl R, Schmidt K. Resektion colorectaler Lebermetastasen Welche Prognosefaktoren bestimmen die Patientenselektion? </w:t>
      </w:r>
      <w:bookmarkStart w:id="208" w:name="OLE_LINK2380"/>
      <w:bookmarkStart w:id="209" w:name="OLE_LINK2381"/>
      <w:r w:rsidRPr="003C52AA">
        <w:rPr>
          <w:rFonts w:ascii="Book Antiqua" w:eastAsia="STXingkai" w:hAnsi="Book Antiqua" w:cs="SimSun"/>
          <w:i/>
          <w:bdr w:val="none" w:sz="0" w:space="0" w:color="auto"/>
          <w:lang w:eastAsia="zh-CN"/>
        </w:rPr>
        <w:t>Chirurg</w:t>
      </w:r>
      <w:r w:rsidRPr="003C52AA">
        <w:rPr>
          <w:rFonts w:ascii="Book Antiqua" w:eastAsia="STXingkai" w:hAnsi="Book Antiqua" w:cs="SimSun"/>
          <w:bdr w:val="none" w:sz="0" w:space="0" w:color="auto"/>
          <w:lang w:eastAsia="zh-CN"/>
        </w:rPr>
        <w:t xml:space="preserve"> 2001; </w:t>
      </w:r>
      <w:r w:rsidRPr="003C52AA">
        <w:rPr>
          <w:rFonts w:ascii="Book Antiqua" w:eastAsia="STXingkai" w:hAnsi="Book Antiqua" w:cs="SimSun"/>
          <w:b/>
          <w:bdr w:val="none" w:sz="0" w:space="0" w:color="auto"/>
          <w:lang w:eastAsia="zh-CN"/>
        </w:rPr>
        <w:t>72</w:t>
      </w:r>
      <w:r w:rsidRPr="003C52AA">
        <w:rPr>
          <w:rFonts w:ascii="Book Antiqua" w:eastAsia="STXingkai" w:hAnsi="Book Antiqua" w:cs="SimSun"/>
          <w:bdr w:val="none" w:sz="0" w:space="0" w:color="auto"/>
          <w:lang w:eastAsia="zh-CN"/>
        </w:rPr>
        <w:t>: 547-560</w:t>
      </w:r>
      <w:bookmarkEnd w:id="208"/>
      <w:bookmarkEnd w:id="209"/>
      <w:r w:rsidRPr="003C52AA">
        <w:rPr>
          <w:rFonts w:ascii="Book Antiqua" w:eastAsia="STXingkai" w:hAnsi="Book Antiqua" w:cs="SimSun"/>
          <w:bdr w:val="none" w:sz="0" w:space="0" w:color="auto"/>
          <w:lang w:eastAsia="zh-CN"/>
        </w:rPr>
        <w:t xml:space="preserve"> [PMID: 11383067</w:t>
      </w:r>
      <w:r w:rsidRPr="003C52AA">
        <w:rPr>
          <w:rFonts w:ascii="Book Antiqua" w:eastAsia="STXingkai" w:hAnsi="Book Antiqua" w:cs="SimSun" w:hint="eastAsia"/>
          <w:bdr w:val="none" w:sz="0" w:space="0" w:color="auto"/>
          <w:lang w:eastAsia="zh-CN"/>
        </w:rPr>
        <w:t xml:space="preserve"> </w:t>
      </w:r>
      <w:r w:rsidRPr="003C52AA">
        <w:rPr>
          <w:rFonts w:ascii="Book Antiqua" w:eastAsia="STXingkai" w:hAnsi="Book Antiqua" w:cs="SimSun"/>
          <w:bdr w:val="none" w:sz="0" w:space="0" w:color="auto"/>
          <w:lang w:eastAsia="zh-CN"/>
        </w:rPr>
        <w:t>DOI: 10.1007/s001040051345]</w:t>
      </w:r>
    </w:p>
    <w:p w14:paraId="76607B89"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68 </w:t>
      </w:r>
      <w:r w:rsidRPr="003C52AA">
        <w:rPr>
          <w:rFonts w:ascii="Book Antiqua" w:eastAsia="STXingkai" w:hAnsi="Book Antiqua" w:cs="SimSun"/>
          <w:b/>
          <w:bCs/>
          <w:bdr w:val="none" w:sz="0" w:space="0" w:color="auto"/>
          <w:lang w:eastAsia="zh-CN"/>
        </w:rPr>
        <w:t>Gayowski TJ</w:t>
      </w:r>
      <w:r w:rsidRPr="003C52AA">
        <w:rPr>
          <w:rFonts w:ascii="Book Antiqua" w:eastAsia="STXingkai" w:hAnsi="Book Antiqua" w:cs="SimSun"/>
          <w:bdr w:val="none" w:sz="0" w:space="0" w:color="auto"/>
          <w:lang w:eastAsia="zh-CN"/>
        </w:rPr>
        <w:t xml:space="preserve">, Iwatsuki S, Madariaga JR, Selby R, Todo S, Irish W, Starzl TE. Experience in hepatic resection for metastatic colorectal cancer: analysis of clinical and pathologic risk factors. </w:t>
      </w:r>
      <w:r w:rsidRPr="003C52AA">
        <w:rPr>
          <w:rFonts w:ascii="Book Antiqua" w:eastAsia="STXingkai" w:hAnsi="Book Antiqua" w:cs="SimSun"/>
          <w:i/>
          <w:iCs/>
          <w:bdr w:val="none" w:sz="0" w:space="0" w:color="auto"/>
          <w:lang w:eastAsia="zh-CN"/>
        </w:rPr>
        <w:t>Surgery</w:t>
      </w:r>
      <w:r w:rsidRPr="003C52AA">
        <w:rPr>
          <w:rFonts w:ascii="Book Antiqua" w:eastAsia="STXingkai" w:hAnsi="Book Antiqua" w:cs="SimSun"/>
          <w:bdr w:val="none" w:sz="0" w:space="0" w:color="auto"/>
          <w:lang w:eastAsia="zh-CN"/>
        </w:rPr>
        <w:t xml:space="preserve"> 1994; </w:t>
      </w:r>
      <w:r w:rsidRPr="003C52AA">
        <w:rPr>
          <w:rFonts w:ascii="Book Antiqua" w:eastAsia="STXingkai" w:hAnsi="Book Antiqua" w:cs="SimSun"/>
          <w:b/>
          <w:bCs/>
          <w:bdr w:val="none" w:sz="0" w:space="0" w:color="auto"/>
          <w:lang w:eastAsia="zh-CN"/>
        </w:rPr>
        <w:t>116</w:t>
      </w:r>
      <w:r w:rsidRPr="003C52AA">
        <w:rPr>
          <w:rFonts w:ascii="Book Antiqua" w:eastAsia="STXingkai" w:hAnsi="Book Antiqua" w:cs="SimSun"/>
          <w:bdr w:val="none" w:sz="0" w:space="0" w:color="auto"/>
          <w:lang w:eastAsia="zh-CN"/>
        </w:rPr>
        <w:t>: 703-10; discussion 710-1 [PMID: 7940169]</w:t>
      </w:r>
    </w:p>
    <w:p w14:paraId="6E703BC4"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69 </w:t>
      </w:r>
      <w:r w:rsidRPr="003C52AA">
        <w:rPr>
          <w:rFonts w:ascii="Book Antiqua" w:eastAsia="STXingkai" w:hAnsi="Book Antiqua" w:cs="SimSun"/>
          <w:b/>
          <w:bCs/>
          <w:bdr w:val="none" w:sz="0" w:space="0" w:color="auto"/>
          <w:lang w:eastAsia="zh-CN"/>
        </w:rPr>
        <w:t>Suzuki S</w:t>
      </w:r>
      <w:r w:rsidRPr="003C52AA">
        <w:rPr>
          <w:rFonts w:ascii="Book Antiqua" w:eastAsia="STXingkai" w:hAnsi="Book Antiqua" w:cs="SimSun"/>
          <w:bdr w:val="none" w:sz="0" w:space="0" w:color="auto"/>
          <w:lang w:eastAsia="zh-CN"/>
        </w:rPr>
        <w:t xml:space="preserve">, Sakaguchi T, Yokoi Y, Kurachi K, Okamoto K, Okumura T, Tsuchiya Y, Nakamura T, Konno H, Baba S, Nakamura S. Impact of repeat hepatectomy on recurrent </w:t>
      </w:r>
      <w:r w:rsidRPr="003C52AA">
        <w:rPr>
          <w:rFonts w:ascii="Book Antiqua" w:eastAsia="STXingkai" w:hAnsi="Book Antiqua" w:cs="SimSun"/>
          <w:bdr w:val="none" w:sz="0" w:space="0" w:color="auto"/>
          <w:lang w:eastAsia="zh-CN"/>
        </w:rPr>
        <w:lastRenderedPageBreak/>
        <w:t xml:space="preserve">colorectal liver metastases. </w:t>
      </w:r>
      <w:r w:rsidRPr="003C52AA">
        <w:rPr>
          <w:rFonts w:ascii="Book Antiqua" w:eastAsia="STXingkai" w:hAnsi="Book Antiqua" w:cs="SimSun"/>
          <w:i/>
          <w:iCs/>
          <w:bdr w:val="none" w:sz="0" w:space="0" w:color="auto"/>
          <w:lang w:eastAsia="zh-CN"/>
        </w:rPr>
        <w:t>Surgery</w:t>
      </w:r>
      <w:r w:rsidRPr="003C52AA">
        <w:rPr>
          <w:rFonts w:ascii="Book Antiqua" w:eastAsia="STXingkai" w:hAnsi="Book Antiqua" w:cs="SimSun"/>
          <w:bdr w:val="none" w:sz="0" w:space="0" w:color="auto"/>
          <w:lang w:eastAsia="zh-CN"/>
        </w:rPr>
        <w:t xml:space="preserve"> 2001; </w:t>
      </w:r>
      <w:r w:rsidRPr="003C52AA">
        <w:rPr>
          <w:rFonts w:ascii="Book Antiqua" w:eastAsia="STXingkai" w:hAnsi="Book Antiqua" w:cs="SimSun"/>
          <w:b/>
          <w:bCs/>
          <w:bdr w:val="none" w:sz="0" w:space="0" w:color="auto"/>
          <w:lang w:eastAsia="zh-CN"/>
        </w:rPr>
        <w:t>129</w:t>
      </w:r>
      <w:r w:rsidRPr="003C52AA">
        <w:rPr>
          <w:rFonts w:ascii="Book Antiqua" w:eastAsia="STXingkai" w:hAnsi="Book Antiqua" w:cs="SimSun"/>
          <w:bdr w:val="none" w:sz="0" w:space="0" w:color="auto"/>
          <w:lang w:eastAsia="zh-CN"/>
        </w:rPr>
        <w:t>: 421-428 [PMID: 11283532 DOI: 10.1067/msy.2001.112486]</w:t>
      </w:r>
    </w:p>
    <w:p w14:paraId="62B1B7ED"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70 </w:t>
      </w:r>
      <w:r w:rsidRPr="003C52AA">
        <w:rPr>
          <w:rFonts w:ascii="Book Antiqua" w:eastAsia="STXingkai" w:hAnsi="Book Antiqua" w:cs="SimSun"/>
          <w:b/>
          <w:bCs/>
          <w:bdr w:val="none" w:sz="0" w:space="0" w:color="auto"/>
          <w:lang w:eastAsia="zh-CN"/>
        </w:rPr>
        <w:t>Nakamura S</w:t>
      </w:r>
      <w:r w:rsidRPr="003C52AA">
        <w:rPr>
          <w:rFonts w:ascii="Book Antiqua" w:eastAsia="STXingkai" w:hAnsi="Book Antiqua" w:cs="SimSun"/>
          <w:bdr w:val="none" w:sz="0" w:space="0" w:color="auto"/>
          <w:lang w:eastAsia="zh-CN"/>
        </w:rPr>
        <w:t xml:space="preserve">, Suzuki S, Konno H. Resection of hepatic metastases of colorectal carcinoma: 20 years' experience. </w:t>
      </w:r>
      <w:r w:rsidRPr="003C52AA">
        <w:rPr>
          <w:rFonts w:ascii="Book Antiqua" w:eastAsia="STXingkai" w:hAnsi="Book Antiqua" w:cs="SimSun"/>
          <w:i/>
          <w:iCs/>
          <w:bdr w:val="none" w:sz="0" w:space="0" w:color="auto"/>
          <w:lang w:eastAsia="zh-CN"/>
        </w:rPr>
        <w:t>J Hepatobiliary Pancreat Surg</w:t>
      </w:r>
      <w:r w:rsidRPr="003C52AA">
        <w:rPr>
          <w:rFonts w:ascii="Book Antiqua" w:eastAsia="STXingkai" w:hAnsi="Book Antiqua" w:cs="SimSun"/>
          <w:bdr w:val="none" w:sz="0" w:space="0" w:color="auto"/>
          <w:lang w:eastAsia="zh-CN"/>
        </w:rPr>
        <w:t xml:space="preserve"> 1999; </w:t>
      </w:r>
      <w:r w:rsidRPr="003C52AA">
        <w:rPr>
          <w:rFonts w:ascii="Book Antiqua" w:eastAsia="STXingkai" w:hAnsi="Book Antiqua" w:cs="SimSun"/>
          <w:b/>
          <w:bCs/>
          <w:bdr w:val="none" w:sz="0" w:space="0" w:color="auto"/>
          <w:lang w:eastAsia="zh-CN"/>
        </w:rPr>
        <w:t>6</w:t>
      </w:r>
      <w:r w:rsidRPr="003C52AA">
        <w:rPr>
          <w:rFonts w:ascii="Book Antiqua" w:eastAsia="STXingkai" w:hAnsi="Book Antiqua" w:cs="SimSun"/>
          <w:bdr w:val="none" w:sz="0" w:space="0" w:color="auto"/>
          <w:lang w:eastAsia="zh-CN"/>
        </w:rPr>
        <w:t>: 16-22 [PMID: 10436233 DOI: 10.1007/s005340050079]</w:t>
      </w:r>
    </w:p>
    <w:p w14:paraId="56E9E453"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71 </w:t>
      </w:r>
      <w:r w:rsidRPr="003C52AA">
        <w:rPr>
          <w:rFonts w:ascii="Book Antiqua" w:eastAsia="STXingkai" w:hAnsi="Book Antiqua" w:cs="SimSun"/>
          <w:b/>
          <w:bCs/>
          <w:bdr w:val="none" w:sz="0" w:space="0" w:color="auto"/>
          <w:lang w:eastAsia="zh-CN"/>
        </w:rPr>
        <w:t>Assumpcao L</w:t>
      </w:r>
      <w:r w:rsidRPr="003C52AA">
        <w:rPr>
          <w:rFonts w:ascii="Book Antiqua" w:eastAsia="STXingkai" w:hAnsi="Book Antiqua" w:cs="SimSun"/>
          <w:bdr w:val="none" w:sz="0" w:space="0" w:color="auto"/>
          <w:lang w:eastAsia="zh-CN"/>
        </w:rPr>
        <w:t xml:space="preserve">, Choti MA, Gleisner AL, Schulick RD, Swartz M, Herman J, Gearhart SL, Pawlik TM. Patterns of recurrence following liver resection for colorectal metastases: effect of primary rectal tumor site. </w:t>
      </w:r>
      <w:r w:rsidRPr="003C52AA">
        <w:rPr>
          <w:rFonts w:ascii="Book Antiqua" w:eastAsia="STXingkai" w:hAnsi="Book Antiqua" w:cs="SimSun"/>
          <w:i/>
          <w:iCs/>
          <w:bdr w:val="none" w:sz="0" w:space="0" w:color="auto"/>
          <w:lang w:eastAsia="zh-CN"/>
        </w:rPr>
        <w:t>Arch Surg</w:t>
      </w:r>
      <w:r w:rsidRPr="003C52AA">
        <w:rPr>
          <w:rFonts w:ascii="Book Antiqua" w:eastAsia="STXingkai" w:hAnsi="Book Antiqua" w:cs="SimSun"/>
          <w:bdr w:val="none" w:sz="0" w:space="0" w:color="auto"/>
          <w:lang w:eastAsia="zh-CN"/>
        </w:rPr>
        <w:t xml:space="preserve"> 2008; </w:t>
      </w:r>
      <w:r w:rsidRPr="003C52AA">
        <w:rPr>
          <w:rFonts w:ascii="Book Antiqua" w:eastAsia="STXingkai" w:hAnsi="Book Antiqua" w:cs="SimSun"/>
          <w:b/>
          <w:bCs/>
          <w:bdr w:val="none" w:sz="0" w:space="0" w:color="auto"/>
          <w:lang w:eastAsia="zh-CN"/>
        </w:rPr>
        <w:t>143</w:t>
      </w:r>
      <w:r w:rsidRPr="003C52AA">
        <w:rPr>
          <w:rFonts w:ascii="Book Antiqua" w:eastAsia="STXingkai" w:hAnsi="Book Antiqua" w:cs="SimSun"/>
          <w:bdr w:val="none" w:sz="0" w:space="0" w:color="auto"/>
          <w:lang w:eastAsia="zh-CN"/>
        </w:rPr>
        <w:t>: 743-79; discussion 743-79; [PMID: 18711033 DOI: 10.1001/archsurg.143.8.743]</w:t>
      </w:r>
    </w:p>
    <w:p w14:paraId="65E92D33"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72 </w:t>
      </w:r>
      <w:r w:rsidRPr="003C52AA">
        <w:rPr>
          <w:rFonts w:ascii="Book Antiqua" w:eastAsia="STXingkai" w:hAnsi="Book Antiqua" w:cs="SimSun"/>
          <w:b/>
          <w:bCs/>
          <w:bdr w:val="none" w:sz="0" w:space="0" w:color="auto"/>
          <w:lang w:eastAsia="zh-CN"/>
        </w:rPr>
        <w:t>Malafosse R</w:t>
      </w:r>
      <w:r w:rsidRPr="003C52AA">
        <w:rPr>
          <w:rFonts w:ascii="Book Antiqua" w:eastAsia="STXingkai" w:hAnsi="Book Antiqua" w:cs="SimSun"/>
          <w:bdr w:val="none" w:sz="0" w:space="0" w:color="auto"/>
          <w:lang w:eastAsia="zh-CN"/>
        </w:rPr>
        <w:t xml:space="preserve">, Penna C, Sa Cunha A, Nordlinger B. Surgical management of hepatic metastases from colorectal malignancies. </w:t>
      </w:r>
      <w:r w:rsidRPr="003C52AA">
        <w:rPr>
          <w:rFonts w:ascii="Book Antiqua" w:eastAsia="STXingkai" w:hAnsi="Book Antiqua" w:cs="SimSun"/>
          <w:i/>
          <w:iCs/>
          <w:bdr w:val="none" w:sz="0" w:space="0" w:color="auto"/>
          <w:lang w:eastAsia="zh-CN"/>
        </w:rPr>
        <w:t>Ann Oncol</w:t>
      </w:r>
      <w:r w:rsidRPr="003C52AA">
        <w:rPr>
          <w:rFonts w:ascii="Book Antiqua" w:eastAsia="STXingkai" w:hAnsi="Book Antiqua" w:cs="SimSun"/>
          <w:bdr w:val="none" w:sz="0" w:space="0" w:color="auto"/>
          <w:lang w:eastAsia="zh-CN"/>
        </w:rPr>
        <w:t xml:space="preserve"> 2001; </w:t>
      </w:r>
      <w:r w:rsidRPr="003C52AA">
        <w:rPr>
          <w:rFonts w:ascii="Book Antiqua" w:eastAsia="STXingkai" w:hAnsi="Book Antiqua" w:cs="SimSun"/>
          <w:b/>
          <w:bCs/>
          <w:bdr w:val="none" w:sz="0" w:space="0" w:color="auto"/>
          <w:lang w:eastAsia="zh-CN"/>
        </w:rPr>
        <w:t>12</w:t>
      </w:r>
      <w:r w:rsidRPr="003C52AA">
        <w:rPr>
          <w:rFonts w:ascii="Book Antiqua" w:eastAsia="STXingkai" w:hAnsi="Book Antiqua" w:cs="SimSun"/>
          <w:bdr w:val="none" w:sz="0" w:space="0" w:color="auto"/>
          <w:lang w:eastAsia="zh-CN"/>
        </w:rPr>
        <w:t>: 887-894 [PMID: 11521792]</w:t>
      </w:r>
    </w:p>
    <w:p w14:paraId="3D77F0B1"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73 </w:t>
      </w:r>
      <w:r w:rsidRPr="003C52AA">
        <w:rPr>
          <w:rFonts w:ascii="Book Antiqua" w:eastAsia="STXingkai" w:hAnsi="Book Antiqua" w:cs="SimSun"/>
          <w:b/>
          <w:bCs/>
          <w:bdr w:val="none" w:sz="0" w:space="0" w:color="auto"/>
          <w:lang w:eastAsia="zh-CN"/>
        </w:rPr>
        <w:t>Kubo M</w:t>
      </w:r>
      <w:r w:rsidRPr="003C52AA">
        <w:rPr>
          <w:rFonts w:ascii="Book Antiqua" w:eastAsia="STXingkai" w:hAnsi="Book Antiqua" w:cs="SimSun"/>
          <w:bdr w:val="none" w:sz="0" w:space="0" w:color="auto"/>
          <w:lang w:eastAsia="zh-CN"/>
        </w:rPr>
        <w:t xml:space="preserve">, Sakamoto M, Fukushima N, Yachida S, Nakanishi Y, Shimoda T, Yamamoto J, Moriya Y, Hirohashi S. Less aggressive features of colorectal cancer with liver metastases showing macroscopic intrabiliary extension. </w:t>
      </w:r>
      <w:r w:rsidRPr="003C52AA">
        <w:rPr>
          <w:rFonts w:ascii="Book Antiqua" w:eastAsia="STXingkai" w:hAnsi="Book Antiqua" w:cs="SimSun"/>
          <w:i/>
          <w:iCs/>
          <w:bdr w:val="none" w:sz="0" w:space="0" w:color="auto"/>
          <w:lang w:eastAsia="zh-CN"/>
        </w:rPr>
        <w:t>Pathol Int</w:t>
      </w:r>
      <w:r w:rsidRPr="003C52AA">
        <w:rPr>
          <w:rFonts w:ascii="Book Antiqua" w:eastAsia="STXingkai" w:hAnsi="Book Antiqua" w:cs="SimSun"/>
          <w:bdr w:val="none" w:sz="0" w:space="0" w:color="auto"/>
          <w:lang w:eastAsia="zh-CN"/>
        </w:rPr>
        <w:t xml:space="preserve"> 2002; </w:t>
      </w:r>
      <w:r w:rsidRPr="003C52AA">
        <w:rPr>
          <w:rFonts w:ascii="Book Antiqua" w:eastAsia="STXingkai" w:hAnsi="Book Antiqua" w:cs="SimSun"/>
          <w:b/>
          <w:bCs/>
          <w:bdr w:val="none" w:sz="0" w:space="0" w:color="auto"/>
          <w:lang w:eastAsia="zh-CN"/>
        </w:rPr>
        <w:t>52</w:t>
      </w:r>
      <w:r w:rsidRPr="003C52AA">
        <w:rPr>
          <w:rFonts w:ascii="Book Antiqua" w:eastAsia="STXingkai" w:hAnsi="Book Antiqua" w:cs="SimSun"/>
          <w:bdr w:val="none" w:sz="0" w:space="0" w:color="auto"/>
          <w:lang w:eastAsia="zh-CN"/>
        </w:rPr>
        <w:t>: 514-518 [PMID: 12366810 DOI: 10.1046/j.1440-1827.2002.01382.x]</w:t>
      </w:r>
    </w:p>
    <w:p w14:paraId="3D59971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74 </w:t>
      </w:r>
      <w:r w:rsidRPr="003C52AA">
        <w:rPr>
          <w:rFonts w:ascii="Book Antiqua" w:eastAsia="STXingkai" w:hAnsi="Book Antiqua" w:cs="SimSun"/>
          <w:b/>
          <w:bCs/>
          <w:bdr w:val="none" w:sz="0" w:space="0" w:color="auto"/>
          <w:lang w:eastAsia="zh-CN"/>
        </w:rPr>
        <w:t>Mullen JT</w:t>
      </w:r>
      <w:r w:rsidRPr="003C52AA">
        <w:rPr>
          <w:rFonts w:ascii="Book Antiqua" w:eastAsia="STXingkai" w:hAnsi="Book Antiqua" w:cs="SimSun"/>
          <w:bdr w:val="none" w:sz="0" w:space="0" w:color="auto"/>
          <w:lang w:eastAsia="zh-CN"/>
        </w:rPr>
        <w:t xml:space="preserve">, Ribero D, Reddy SK, Donadon M, Zorzi D, Gautam S, Abdalla EK, Curley SA, Capussotti L, Clary BM, Vauthey JN. Hepatic insufficiency and mortality in 1,059 noncirrhotic patients undergoing major hepatectomy. </w:t>
      </w:r>
      <w:r w:rsidRPr="003C52AA">
        <w:rPr>
          <w:rFonts w:ascii="Book Antiqua" w:eastAsia="STXingkai" w:hAnsi="Book Antiqua" w:cs="SimSun"/>
          <w:i/>
          <w:iCs/>
          <w:bdr w:val="none" w:sz="0" w:space="0" w:color="auto"/>
          <w:lang w:eastAsia="zh-CN"/>
        </w:rPr>
        <w:t>J Am Coll Surg</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204</w:t>
      </w:r>
      <w:r w:rsidRPr="003C52AA">
        <w:rPr>
          <w:rFonts w:ascii="Book Antiqua" w:eastAsia="STXingkai" w:hAnsi="Book Antiqua" w:cs="SimSun"/>
          <w:bdr w:val="none" w:sz="0" w:space="0" w:color="auto"/>
          <w:lang w:eastAsia="zh-CN"/>
        </w:rPr>
        <w:t>: 854-62; discussion 862-4 [PMID: 17481498 DOI: 10.1016/j.jamcollsurg.2006.12.032]</w:t>
      </w:r>
    </w:p>
    <w:p w14:paraId="3106DAB9"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75 </w:t>
      </w:r>
      <w:r w:rsidRPr="003C52AA">
        <w:rPr>
          <w:rFonts w:ascii="Book Antiqua" w:eastAsia="STXingkai" w:hAnsi="Book Antiqua" w:cs="SimSun"/>
          <w:b/>
          <w:bCs/>
          <w:bdr w:val="none" w:sz="0" w:space="0" w:color="auto"/>
          <w:lang w:eastAsia="zh-CN"/>
        </w:rPr>
        <w:t>Abdalla EK</w:t>
      </w:r>
      <w:r w:rsidRPr="003C52AA">
        <w:rPr>
          <w:rFonts w:ascii="Book Antiqua" w:eastAsia="STXingkai" w:hAnsi="Book Antiqua" w:cs="SimSun"/>
          <w:bdr w:val="none" w:sz="0" w:space="0" w:color="auto"/>
          <w:lang w:eastAsia="zh-CN"/>
        </w:rPr>
        <w:t xml:space="preserve">, Denys A, Chevalier P, Nemr RA, Vauthey JN. Total and segmental liver volume variations: implications for liver surgery. </w:t>
      </w:r>
      <w:r w:rsidRPr="003C52AA">
        <w:rPr>
          <w:rFonts w:ascii="Book Antiqua" w:eastAsia="STXingkai" w:hAnsi="Book Antiqua" w:cs="SimSun"/>
          <w:i/>
          <w:iCs/>
          <w:bdr w:val="none" w:sz="0" w:space="0" w:color="auto"/>
          <w:lang w:eastAsia="zh-CN"/>
        </w:rPr>
        <w:t>Surgery</w:t>
      </w:r>
      <w:r w:rsidRPr="003C52AA">
        <w:rPr>
          <w:rFonts w:ascii="Book Antiqua" w:eastAsia="STXingkai" w:hAnsi="Book Antiqua" w:cs="SimSun"/>
          <w:bdr w:val="none" w:sz="0" w:space="0" w:color="auto"/>
          <w:lang w:eastAsia="zh-CN"/>
        </w:rPr>
        <w:t xml:space="preserve"> 2004; </w:t>
      </w:r>
      <w:r w:rsidRPr="003C52AA">
        <w:rPr>
          <w:rFonts w:ascii="Book Antiqua" w:eastAsia="STXingkai" w:hAnsi="Book Antiqua" w:cs="SimSun"/>
          <w:b/>
          <w:bCs/>
          <w:bdr w:val="none" w:sz="0" w:space="0" w:color="auto"/>
          <w:lang w:eastAsia="zh-CN"/>
        </w:rPr>
        <w:t>135</w:t>
      </w:r>
      <w:r w:rsidRPr="003C52AA">
        <w:rPr>
          <w:rFonts w:ascii="Book Antiqua" w:eastAsia="STXingkai" w:hAnsi="Book Antiqua" w:cs="SimSun"/>
          <w:bdr w:val="none" w:sz="0" w:space="0" w:color="auto"/>
          <w:lang w:eastAsia="zh-CN"/>
        </w:rPr>
        <w:t>: 404-410 [PMID: 15041964 DOI: 10.1016/j.surg.2003.08.024]</w:t>
      </w:r>
    </w:p>
    <w:p w14:paraId="6F01C4F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76 </w:t>
      </w:r>
      <w:r w:rsidRPr="003C52AA">
        <w:rPr>
          <w:rFonts w:ascii="Book Antiqua" w:eastAsia="STXingkai" w:hAnsi="Book Antiqua" w:cs="SimSun"/>
          <w:b/>
          <w:bCs/>
          <w:bdr w:val="none" w:sz="0" w:space="0" w:color="auto"/>
          <w:lang w:eastAsia="zh-CN"/>
        </w:rPr>
        <w:t>Abdalla EK</w:t>
      </w:r>
      <w:r w:rsidRPr="003C52AA">
        <w:rPr>
          <w:rFonts w:ascii="Book Antiqua" w:eastAsia="STXingkai" w:hAnsi="Book Antiqua" w:cs="SimSun"/>
          <w:bdr w:val="none" w:sz="0" w:space="0" w:color="auto"/>
          <w:lang w:eastAsia="zh-CN"/>
        </w:rPr>
        <w:t xml:space="preserve">, Hicks ME, Vauthey JN. Portal vein embolization: rationale, technique and future prospects.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2001; </w:t>
      </w:r>
      <w:r w:rsidRPr="003C52AA">
        <w:rPr>
          <w:rFonts w:ascii="Book Antiqua" w:eastAsia="STXingkai" w:hAnsi="Book Antiqua" w:cs="SimSun"/>
          <w:b/>
          <w:bCs/>
          <w:bdr w:val="none" w:sz="0" w:space="0" w:color="auto"/>
          <w:lang w:eastAsia="zh-CN"/>
        </w:rPr>
        <w:t>88</w:t>
      </w:r>
      <w:r w:rsidRPr="003C52AA">
        <w:rPr>
          <w:rFonts w:ascii="Book Antiqua" w:eastAsia="STXingkai" w:hAnsi="Book Antiqua" w:cs="SimSun"/>
          <w:bdr w:val="none" w:sz="0" w:space="0" w:color="auto"/>
          <w:lang w:eastAsia="zh-CN"/>
        </w:rPr>
        <w:t>: 165-175 [PMID: 11167863 DOI: 10.1046/j.1365-2168.2001.01658.x]</w:t>
      </w:r>
    </w:p>
    <w:p w14:paraId="31EE4F29"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77 </w:t>
      </w:r>
      <w:r w:rsidRPr="003C52AA">
        <w:rPr>
          <w:rFonts w:ascii="Book Antiqua" w:eastAsia="STXingkai" w:hAnsi="Book Antiqua" w:cs="SimSun"/>
          <w:b/>
          <w:bCs/>
          <w:bdr w:val="none" w:sz="0" w:space="0" w:color="auto"/>
          <w:lang w:eastAsia="zh-CN"/>
        </w:rPr>
        <w:t>Vauthey JN</w:t>
      </w:r>
      <w:r w:rsidRPr="003C52AA">
        <w:rPr>
          <w:rFonts w:ascii="Book Antiqua" w:eastAsia="STXingkai" w:hAnsi="Book Antiqua" w:cs="SimSun"/>
          <w:bdr w:val="none" w:sz="0" w:space="0" w:color="auto"/>
          <w:lang w:eastAsia="zh-CN"/>
        </w:rPr>
        <w:t xml:space="preserve">, Pawlik TM, Abdalla EK, Arens JF, Nemr RA, Wei SH, Kennamer DL, Ellis LM, Curley SA. Is extended hepatectomy for hepatobiliary malignancy justified?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4; </w:t>
      </w:r>
      <w:r w:rsidRPr="003C52AA">
        <w:rPr>
          <w:rFonts w:ascii="Book Antiqua" w:eastAsia="STXingkai" w:hAnsi="Book Antiqua" w:cs="SimSun"/>
          <w:b/>
          <w:bCs/>
          <w:bdr w:val="none" w:sz="0" w:space="0" w:color="auto"/>
          <w:lang w:eastAsia="zh-CN"/>
        </w:rPr>
        <w:t>239</w:t>
      </w:r>
      <w:r w:rsidRPr="003C52AA">
        <w:rPr>
          <w:rFonts w:ascii="Book Antiqua" w:eastAsia="STXingkai" w:hAnsi="Book Antiqua" w:cs="SimSun"/>
          <w:bdr w:val="none" w:sz="0" w:space="0" w:color="auto"/>
          <w:lang w:eastAsia="zh-CN"/>
        </w:rPr>
        <w:t>: 722-30; discussion 730-2 [PMID: 15082977 DOI: 10.1097/01.sla.0000124385.83887.d5]</w:t>
      </w:r>
    </w:p>
    <w:p w14:paraId="1E5FB57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78 </w:t>
      </w:r>
      <w:r w:rsidRPr="003C52AA">
        <w:rPr>
          <w:rFonts w:ascii="Book Antiqua" w:eastAsia="STXingkai" w:hAnsi="Book Antiqua" w:cs="SimSun"/>
          <w:b/>
          <w:bCs/>
          <w:bdr w:val="none" w:sz="0" w:space="0" w:color="auto"/>
          <w:lang w:eastAsia="zh-CN"/>
        </w:rPr>
        <w:t>Henderson JM</w:t>
      </w:r>
      <w:r w:rsidRPr="003C52AA">
        <w:rPr>
          <w:rFonts w:ascii="Book Antiqua" w:eastAsia="STXingkai" w:hAnsi="Book Antiqua" w:cs="SimSun"/>
          <w:bdr w:val="none" w:sz="0" w:space="0" w:color="auto"/>
          <w:lang w:eastAsia="zh-CN"/>
        </w:rPr>
        <w:t xml:space="preserve">, Heymsfield SB, Horowitz J, Kutner MH. Measurement of liver and spleen volume by computed tomography. Assessment of reproducibility and changes found </w:t>
      </w:r>
      <w:r w:rsidRPr="003C52AA">
        <w:rPr>
          <w:rFonts w:ascii="Book Antiqua" w:eastAsia="STXingkai" w:hAnsi="Book Antiqua" w:cs="SimSun"/>
          <w:bdr w:val="none" w:sz="0" w:space="0" w:color="auto"/>
          <w:lang w:eastAsia="zh-CN"/>
        </w:rPr>
        <w:lastRenderedPageBreak/>
        <w:t xml:space="preserve">following a selective distal splenorenal shunt. </w:t>
      </w:r>
      <w:r w:rsidRPr="003C52AA">
        <w:rPr>
          <w:rFonts w:ascii="Book Antiqua" w:eastAsia="STXingkai" w:hAnsi="Book Antiqua" w:cs="SimSun"/>
          <w:i/>
          <w:iCs/>
          <w:bdr w:val="none" w:sz="0" w:space="0" w:color="auto"/>
          <w:lang w:eastAsia="zh-CN"/>
        </w:rPr>
        <w:t>Radiology</w:t>
      </w:r>
      <w:r w:rsidRPr="003C52AA">
        <w:rPr>
          <w:rFonts w:ascii="Book Antiqua" w:eastAsia="STXingkai" w:hAnsi="Book Antiqua" w:cs="SimSun"/>
          <w:bdr w:val="none" w:sz="0" w:space="0" w:color="auto"/>
          <w:lang w:eastAsia="zh-CN"/>
        </w:rPr>
        <w:t xml:space="preserve"> 1981; </w:t>
      </w:r>
      <w:r w:rsidRPr="003C52AA">
        <w:rPr>
          <w:rFonts w:ascii="Book Antiqua" w:eastAsia="STXingkai" w:hAnsi="Book Antiqua" w:cs="SimSun"/>
          <w:b/>
          <w:bCs/>
          <w:bdr w:val="none" w:sz="0" w:space="0" w:color="auto"/>
          <w:lang w:eastAsia="zh-CN"/>
        </w:rPr>
        <w:t>141</w:t>
      </w:r>
      <w:r w:rsidRPr="003C52AA">
        <w:rPr>
          <w:rFonts w:ascii="Book Antiqua" w:eastAsia="STXingkai" w:hAnsi="Book Antiqua" w:cs="SimSun"/>
          <w:bdr w:val="none" w:sz="0" w:space="0" w:color="auto"/>
          <w:lang w:eastAsia="zh-CN"/>
        </w:rPr>
        <w:t>: 525-527 [PMID: 6974875 DOI: 10.1148/radiology.141.2.6974875]</w:t>
      </w:r>
    </w:p>
    <w:p w14:paraId="58C2048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79 </w:t>
      </w:r>
      <w:r w:rsidRPr="003C52AA">
        <w:rPr>
          <w:rFonts w:ascii="Book Antiqua" w:eastAsia="STXingkai" w:hAnsi="Book Antiqua" w:cs="SimSun"/>
          <w:b/>
          <w:bCs/>
          <w:bdr w:val="none" w:sz="0" w:space="0" w:color="auto"/>
          <w:lang w:eastAsia="zh-CN"/>
        </w:rPr>
        <w:t>Soyer P</w:t>
      </w:r>
      <w:r w:rsidRPr="003C52AA">
        <w:rPr>
          <w:rFonts w:ascii="Book Antiqua" w:eastAsia="STXingkai" w:hAnsi="Book Antiqua" w:cs="SimSun"/>
          <w:bdr w:val="none" w:sz="0" w:space="0" w:color="auto"/>
          <w:lang w:eastAsia="zh-CN"/>
        </w:rPr>
        <w:t xml:space="preserve">, Roche A, Elias D, Levesque M. Hepatic metastases from colorectal cancer: influence of hepatic volumetric analysis on surgical decision making. </w:t>
      </w:r>
      <w:r w:rsidRPr="003C52AA">
        <w:rPr>
          <w:rFonts w:ascii="Book Antiqua" w:eastAsia="STXingkai" w:hAnsi="Book Antiqua" w:cs="SimSun"/>
          <w:i/>
          <w:iCs/>
          <w:bdr w:val="none" w:sz="0" w:space="0" w:color="auto"/>
          <w:lang w:eastAsia="zh-CN"/>
        </w:rPr>
        <w:t>Radiology</w:t>
      </w:r>
      <w:r w:rsidRPr="003C52AA">
        <w:rPr>
          <w:rFonts w:ascii="Book Antiqua" w:eastAsia="STXingkai" w:hAnsi="Book Antiqua" w:cs="SimSun"/>
          <w:bdr w:val="none" w:sz="0" w:space="0" w:color="auto"/>
          <w:lang w:eastAsia="zh-CN"/>
        </w:rPr>
        <w:t xml:space="preserve"> 1992; </w:t>
      </w:r>
      <w:r w:rsidRPr="003C52AA">
        <w:rPr>
          <w:rFonts w:ascii="Book Antiqua" w:eastAsia="STXingkai" w:hAnsi="Book Antiqua" w:cs="SimSun"/>
          <w:b/>
          <w:bCs/>
          <w:bdr w:val="none" w:sz="0" w:space="0" w:color="auto"/>
          <w:lang w:eastAsia="zh-CN"/>
        </w:rPr>
        <w:t>184</w:t>
      </w:r>
      <w:r w:rsidRPr="003C52AA">
        <w:rPr>
          <w:rFonts w:ascii="Book Antiqua" w:eastAsia="STXingkai" w:hAnsi="Book Antiqua" w:cs="SimSun"/>
          <w:bdr w:val="none" w:sz="0" w:space="0" w:color="auto"/>
          <w:lang w:eastAsia="zh-CN"/>
        </w:rPr>
        <w:t>: 695-697 [PMID: 1509051 DOI: 10.1148/radiology.184.3.1509051]</w:t>
      </w:r>
    </w:p>
    <w:p w14:paraId="26339405"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80 </w:t>
      </w:r>
      <w:r w:rsidRPr="003C52AA">
        <w:rPr>
          <w:rFonts w:ascii="Book Antiqua" w:eastAsia="STXingkai" w:hAnsi="Book Antiqua" w:cs="SimSun"/>
          <w:b/>
          <w:bCs/>
          <w:bdr w:val="none" w:sz="0" w:space="0" w:color="auto"/>
          <w:lang w:eastAsia="zh-CN"/>
        </w:rPr>
        <w:t>Ribero D</w:t>
      </w:r>
      <w:r w:rsidRPr="003C52AA">
        <w:rPr>
          <w:rFonts w:ascii="Book Antiqua" w:eastAsia="STXingkai" w:hAnsi="Book Antiqua" w:cs="SimSun"/>
          <w:bdr w:val="none" w:sz="0" w:space="0" w:color="auto"/>
          <w:lang w:eastAsia="zh-CN"/>
        </w:rPr>
        <w:t xml:space="preserve">, Abdalla EK, Madoff DC, Donadon M, Loyer EM, Vauthey JN. Portal vein embolization before major hepatectomy and its effects on regeneration, resectability and outcome.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94</w:t>
      </w:r>
      <w:r w:rsidRPr="003C52AA">
        <w:rPr>
          <w:rFonts w:ascii="Book Antiqua" w:eastAsia="STXingkai" w:hAnsi="Book Antiqua" w:cs="SimSun"/>
          <w:bdr w:val="none" w:sz="0" w:space="0" w:color="auto"/>
          <w:lang w:eastAsia="zh-CN"/>
        </w:rPr>
        <w:t>: 1386-1394 [PMID: 17583900 DOI: 10.1002/bjs.5836]</w:t>
      </w:r>
    </w:p>
    <w:p w14:paraId="23C23E6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81 </w:t>
      </w:r>
      <w:r w:rsidRPr="003C52AA">
        <w:rPr>
          <w:rFonts w:ascii="Book Antiqua" w:eastAsia="STXingkai" w:hAnsi="Book Antiqua" w:cs="SimSun"/>
          <w:b/>
          <w:bCs/>
          <w:bdr w:val="none" w:sz="0" w:space="0" w:color="auto"/>
          <w:lang w:eastAsia="zh-CN"/>
        </w:rPr>
        <w:t>Imamura H</w:t>
      </w:r>
      <w:r w:rsidRPr="003C52AA">
        <w:rPr>
          <w:rFonts w:ascii="Book Antiqua" w:eastAsia="STXingkai" w:hAnsi="Book Antiqua" w:cs="SimSun"/>
          <w:bdr w:val="none" w:sz="0" w:space="0" w:color="auto"/>
          <w:lang w:eastAsia="zh-CN"/>
        </w:rPr>
        <w:t xml:space="preserve">, Sano K, Sugawara Y, Kokudo N, Makuuchi M. Assessment of hepatic reserve for indication of hepatic resection: decision tree incorporating indocyanine green test. </w:t>
      </w:r>
      <w:r w:rsidRPr="003C52AA">
        <w:rPr>
          <w:rFonts w:ascii="Book Antiqua" w:eastAsia="STXingkai" w:hAnsi="Book Antiqua" w:cs="SimSun"/>
          <w:i/>
          <w:iCs/>
          <w:bdr w:val="none" w:sz="0" w:space="0" w:color="auto"/>
          <w:lang w:eastAsia="zh-CN"/>
        </w:rPr>
        <w:t>J Hepatobiliary Pancreat Surg</w:t>
      </w:r>
      <w:r w:rsidRPr="003C52AA">
        <w:rPr>
          <w:rFonts w:ascii="Book Antiqua" w:eastAsia="STXingkai" w:hAnsi="Book Antiqua" w:cs="SimSun"/>
          <w:bdr w:val="none" w:sz="0" w:space="0" w:color="auto"/>
          <w:lang w:eastAsia="zh-CN"/>
        </w:rPr>
        <w:t xml:space="preserve"> 2005; </w:t>
      </w:r>
      <w:r w:rsidRPr="003C52AA">
        <w:rPr>
          <w:rFonts w:ascii="Book Antiqua" w:eastAsia="STXingkai" w:hAnsi="Book Antiqua" w:cs="SimSun"/>
          <w:b/>
          <w:bCs/>
          <w:bdr w:val="none" w:sz="0" w:space="0" w:color="auto"/>
          <w:lang w:eastAsia="zh-CN"/>
        </w:rPr>
        <w:t>12</w:t>
      </w:r>
      <w:r w:rsidRPr="003C52AA">
        <w:rPr>
          <w:rFonts w:ascii="Book Antiqua" w:eastAsia="STXingkai" w:hAnsi="Book Antiqua" w:cs="SimSun"/>
          <w:bdr w:val="none" w:sz="0" w:space="0" w:color="auto"/>
          <w:lang w:eastAsia="zh-CN"/>
        </w:rPr>
        <w:t>: 16-22 [PMID: 15754094 DOI: 10.1007/s00534-004-0965-9]</w:t>
      </w:r>
    </w:p>
    <w:p w14:paraId="6DE11DA1"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82 </w:t>
      </w:r>
      <w:r w:rsidRPr="003C52AA">
        <w:rPr>
          <w:rFonts w:ascii="Book Antiqua" w:eastAsia="STXingkai" w:hAnsi="Book Antiqua" w:cs="SimSun"/>
          <w:b/>
          <w:bCs/>
          <w:bdr w:val="none" w:sz="0" w:space="0" w:color="auto"/>
          <w:lang w:eastAsia="zh-CN"/>
        </w:rPr>
        <w:t>Nordlinger B</w:t>
      </w:r>
      <w:r w:rsidRPr="003C52AA">
        <w:rPr>
          <w:rFonts w:ascii="Book Antiqua" w:eastAsia="STXingkai" w:hAnsi="Book Antiqua" w:cs="SimSun"/>
          <w:bdr w:val="none" w:sz="0" w:space="0" w:color="auto"/>
          <w:lang w:eastAsia="zh-CN"/>
        </w:rPr>
        <w:t xml:space="preserve">, Guiguet M, Vaillant JC, Balladur P, Boudjema K, Bachellier P, Jaeck D. Surgical resection of colorectal carcinoma metastases to the liver. A prognostic scoring system to improve case selection, based on 1568 patients. Association Française de Chirurgie. </w:t>
      </w:r>
      <w:r w:rsidRPr="003C52AA">
        <w:rPr>
          <w:rFonts w:ascii="Book Antiqua" w:eastAsia="STXingkai" w:hAnsi="Book Antiqua" w:cs="SimSun"/>
          <w:i/>
          <w:iCs/>
          <w:bdr w:val="none" w:sz="0" w:space="0" w:color="auto"/>
          <w:lang w:eastAsia="zh-CN"/>
        </w:rPr>
        <w:t>Cancer</w:t>
      </w:r>
      <w:r w:rsidRPr="003C52AA">
        <w:rPr>
          <w:rFonts w:ascii="Book Antiqua" w:eastAsia="STXingkai" w:hAnsi="Book Antiqua" w:cs="SimSun"/>
          <w:bdr w:val="none" w:sz="0" w:space="0" w:color="auto"/>
          <w:lang w:eastAsia="zh-CN"/>
        </w:rPr>
        <w:t xml:space="preserve"> 1996; </w:t>
      </w:r>
      <w:r w:rsidRPr="003C52AA">
        <w:rPr>
          <w:rFonts w:ascii="Book Antiqua" w:eastAsia="STXingkai" w:hAnsi="Book Antiqua" w:cs="SimSun"/>
          <w:b/>
          <w:bCs/>
          <w:bdr w:val="none" w:sz="0" w:space="0" w:color="auto"/>
          <w:lang w:eastAsia="zh-CN"/>
        </w:rPr>
        <w:t>77</w:t>
      </w:r>
      <w:r w:rsidRPr="003C52AA">
        <w:rPr>
          <w:rFonts w:ascii="Book Antiqua" w:eastAsia="STXingkai" w:hAnsi="Book Antiqua" w:cs="SimSun"/>
          <w:bdr w:val="none" w:sz="0" w:space="0" w:color="auto"/>
          <w:lang w:eastAsia="zh-CN"/>
        </w:rPr>
        <w:t>: 1254-1262 [PMID: 8608500 DOI: 10.1002/(sici)1097-0142(19960401)77: 7&lt;1254: : aid-cncr5&gt;3.3.co; 2-r]</w:t>
      </w:r>
    </w:p>
    <w:p w14:paraId="703AA15F"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83 </w:t>
      </w:r>
      <w:r w:rsidRPr="003C52AA">
        <w:rPr>
          <w:rFonts w:ascii="Book Antiqua" w:eastAsia="STXingkai" w:hAnsi="Book Antiqua" w:cs="SimSun"/>
          <w:b/>
          <w:bCs/>
          <w:bdr w:val="none" w:sz="0" w:space="0" w:color="auto"/>
          <w:lang w:eastAsia="zh-CN"/>
        </w:rPr>
        <w:t>Gotohda N</w:t>
      </w:r>
      <w:r w:rsidRPr="003C52AA">
        <w:rPr>
          <w:rFonts w:ascii="Book Antiqua" w:eastAsia="STXingkai" w:hAnsi="Book Antiqua" w:cs="SimSun"/>
          <w:bdr w:val="none" w:sz="0" w:space="0" w:color="auto"/>
          <w:lang w:eastAsia="zh-CN"/>
        </w:rPr>
        <w:t xml:space="preserve">, Iwagaki H, Ozaki M, Kinoshita T, Konishi M, Nakagohri T, Takahashi S, Saito S, Yagi T, Tanaka N. Deficient response of IL-6 impaired liver regeneration after hepatectomy in patients with viral hepatitis. </w:t>
      </w:r>
      <w:r w:rsidRPr="003C52AA">
        <w:rPr>
          <w:rFonts w:ascii="Book Antiqua" w:eastAsia="STXingkai" w:hAnsi="Book Antiqua" w:cs="SimSun"/>
          <w:i/>
          <w:iCs/>
          <w:bdr w:val="none" w:sz="0" w:space="0" w:color="auto"/>
          <w:lang w:eastAsia="zh-CN"/>
        </w:rPr>
        <w:t>Hepatogastroenterology</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hint="eastAsia"/>
          <w:bdr w:val="none" w:sz="0" w:space="0" w:color="auto"/>
          <w:lang w:eastAsia="zh-CN"/>
        </w:rPr>
        <w:t>2007</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b/>
          <w:bCs/>
          <w:bdr w:val="none" w:sz="0" w:space="0" w:color="auto"/>
          <w:lang w:eastAsia="zh-CN"/>
        </w:rPr>
        <w:t>55</w:t>
      </w:r>
      <w:r w:rsidRPr="003C52AA">
        <w:rPr>
          <w:rFonts w:ascii="Book Antiqua" w:eastAsia="STXingkai" w:hAnsi="Book Antiqua" w:cs="SimSun"/>
          <w:bdr w:val="none" w:sz="0" w:space="0" w:color="auto"/>
          <w:lang w:eastAsia="zh-CN"/>
        </w:rPr>
        <w:t>: 1439-1444 [PMID: 18795707]</w:t>
      </w:r>
    </w:p>
    <w:p w14:paraId="144DAB55"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84 </w:t>
      </w:r>
      <w:r w:rsidRPr="003C52AA">
        <w:rPr>
          <w:rFonts w:ascii="Book Antiqua" w:eastAsia="STXingkai" w:hAnsi="Book Antiqua" w:cs="SimSun"/>
          <w:b/>
          <w:bCs/>
          <w:bdr w:val="none" w:sz="0" w:space="0" w:color="auto"/>
          <w:lang w:eastAsia="zh-CN"/>
        </w:rPr>
        <w:t>Neal CP</w:t>
      </w:r>
      <w:r w:rsidRPr="003C52AA">
        <w:rPr>
          <w:rFonts w:ascii="Book Antiqua" w:eastAsia="STXingkai" w:hAnsi="Book Antiqua" w:cs="SimSun"/>
          <w:bdr w:val="none" w:sz="0" w:space="0" w:color="auto"/>
          <w:lang w:eastAsia="zh-CN"/>
        </w:rPr>
        <w:t xml:space="preserve">, Mann CD, Pointen E, McGregor A, Garcea G, Metcalfe MS, Berry DP, Dennison AR. Influence of hepatic parenchymal histology on outcome following right hepatic trisectionectomy. </w:t>
      </w:r>
      <w:r w:rsidRPr="003C52AA">
        <w:rPr>
          <w:rFonts w:ascii="Book Antiqua" w:eastAsia="STXingkai" w:hAnsi="Book Antiqua" w:cs="SimSun"/>
          <w:i/>
          <w:iCs/>
          <w:bdr w:val="none" w:sz="0" w:space="0" w:color="auto"/>
          <w:lang w:eastAsia="zh-CN"/>
        </w:rPr>
        <w:t>J Gastrointest Surg</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16</w:t>
      </w:r>
      <w:r w:rsidRPr="003C52AA">
        <w:rPr>
          <w:rFonts w:ascii="Book Antiqua" w:eastAsia="STXingkai" w:hAnsi="Book Antiqua" w:cs="SimSun"/>
          <w:bdr w:val="none" w:sz="0" w:space="0" w:color="auto"/>
          <w:lang w:eastAsia="zh-CN"/>
        </w:rPr>
        <w:t>: 2064-2073 [PMID: 22923210 DOI: 10.1007/s11605-012-2008-1]</w:t>
      </w:r>
    </w:p>
    <w:p w14:paraId="02B28C1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85 </w:t>
      </w:r>
      <w:r w:rsidRPr="003C52AA">
        <w:rPr>
          <w:rFonts w:ascii="Book Antiqua" w:eastAsia="STXingkai" w:hAnsi="Book Antiqua" w:cs="SimSun"/>
          <w:b/>
          <w:bCs/>
          <w:bdr w:val="none" w:sz="0" w:space="0" w:color="auto"/>
          <w:lang w:eastAsia="zh-CN"/>
        </w:rPr>
        <w:t>Reddy SK</w:t>
      </w:r>
      <w:r w:rsidRPr="003C52AA">
        <w:rPr>
          <w:rFonts w:ascii="Book Antiqua" w:eastAsia="STXingkai" w:hAnsi="Book Antiqua" w:cs="SimSun"/>
          <w:bdr w:val="none" w:sz="0" w:space="0" w:color="auto"/>
          <w:lang w:eastAsia="zh-CN"/>
        </w:rPr>
        <w:t xml:space="preserve">, Marsh JW, Varley PR, Mock BK, Chopra KB, Geller DA, Tsung A. Underlying steatohepatitis, but not simple hepatic steatosis, increases morbidity after liver resection: a case-control study. </w:t>
      </w:r>
      <w:r w:rsidRPr="003C52AA">
        <w:rPr>
          <w:rFonts w:ascii="Book Antiqua" w:eastAsia="STXingkai" w:hAnsi="Book Antiqua" w:cs="SimSun"/>
          <w:i/>
          <w:iCs/>
          <w:bdr w:val="none" w:sz="0" w:space="0" w:color="auto"/>
          <w:lang w:eastAsia="zh-CN"/>
        </w:rPr>
        <w:t>Hepatology</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56</w:t>
      </w:r>
      <w:r w:rsidRPr="003C52AA">
        <w:rPr>
          <w:rFonts w:ascii="Book Antiqua" w:eastAsia="STXingkai" w:hAnsi="Book Antiqua" w:cs="SimSun"/>
          <w:bdr w:val="none" w:sz="0" w:space="0" w:color="auto"/>
          <w:lang w:eastAsia="zh-CN"/>
        </w:rPr>
        <w:t>: 2221-2230 [PMID: 22767263 DOI: 10.1002/hep.25935]</w:t>
      </w:r>
    </w:p>
    <w:p w14:paraId="16B3ED6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86 </w:t>
      </w:r>
      <w:r w:rsidRPr="003C52AA">
        <w:rPr>
          <w:rFonts w:ascii="Book Antiqua" w:eastAsia="STXingkai" w:hAnsi="Book Antiqua" w:cs="SimSun"/>
          <w:b/>
          <w:bCs/>
          <w:bdr w:val="none" w:sz="0" w:space="0" w:color="auto"/>
          <w:lang w:eastAsia="zh-CN"/>
        </w:rPr>
        <w:t>Veteläinen R</w:t>
      </w:r>
      <w:r w:rsidRPr="003C52AA">
        <w:rPr>
          <w:rFonts w:ascii="Book Antiqua" w:eastAsia="STXingkai" w:hAnsi="Book Antiqua" w:cs="SimSun"/>
          <w:bdr w:val="none" w:sz="0" w:space="0" w:color="auto"/>
          <w:lang w:eastAsia="zh-CN"/>
        </w:rPr>
        <w:t xml:space="preserve">, van Vliet AK, van Gulik TM. Severe steatosis increases hepatocellular injury and impairs liver regeneration in a rat model of partial hepatectomy.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245</w:t>
      </w:r>
      <w:r w:rsidRPr="003C52AA">
        <w:rPr>
          <w:rFonts w:ascii="Book Antiqua" w:eastAsia="STXingkai" w:hAnsi="Book Antiqua" w:cs="SimSun"/>
          <w:bdr w:val="none" w:sz="0" w:space="0" w:color="auto"/>
          <w:lang w:eastAsia="zh-CN"/>
        </w:rPr>
        <w:t>: 44-50 [PMID: 17197964 DOI: 10.1097/01.sla.0000225253.84501.0e]</w:t>
      </w:r>
    </w:p>
    <w:p w14:paraId="0FA81724"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87 </w:t>
      </w:r>
      <w:r w:rsidRPr="003C52AA">
        <w:rPr>
          <w:rFonts w:ascii="Book Antiqua" w:eastAsia="STXingkai" w:hAnsi="Book Antiqua" w:cs="SimSun"/>
          <w:b/>
          <w:bCs/>
          <w:bdr w:val="none" w:sz="0" w:space="0" w:color="auto"/>
          <w:lang w:eastAsia="zh-CN"/>
        </w:rPr>
        <w:t>Cauchy F</w:t>
      </w:r>
      <w:r w:rsidRPr="003C52AA">
        <w:rPr>
          <w:rFonts w:ascii="Book Antiqua" w:eastAsia="STXingkai" w:hAnsi="Book Antiqua" w:cs="SimSun"/>
          <w:bdr w:val="none" w:sz="0" w:space="0" w:color="auto"/>
          <w:lang w:eastAsia="zh-CN"/>
        </w:rPr>
        <w:t xml:space="preserve">, Fuks D, Zarzavadjian Le Bian A, Belghiti J, Costi R. Metabolic syndrome and non-alcoholic fatty liver disease in liver surgery: The new scourges? </w:t>
      </w:r>
      <w:r w:rsidRPr="003C52AA">
        <w:rPr>
          <w:rFonts w:ascii="Book Antiqua" w:eastAsia="STXingkai" w:hAnsi="Book Antiqua" w:cs="SimSun"/>
          <w:i/>
          <w:iCs/>
          <w:bdr w:val="none" w:sz="0" w:space="0" w:color="auto"/>
          <w:lang w:eastAsia="zh-CN"/>
        </w:rPr>
        <w:t>World J Hepatol</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6</w:t>
      </w:r>
      <w:r w:rsidRPr="003C52AA">
        <w:rPr>
          <w:rFonts w:ascii="Book Antiqua" w:eastAsia="STXingkai" w:hAnsi="Book Antiqua" w:cs="SimSun"/>
          <w:bdr w:val="none" w:sz="0" w:space="0" w:color="auto"/>
          <w:lang w:eastAsia="zh-CN"/>
        </w:rPr>
        <w:t>: 306-314 [PMID: 24868324 DOI: 10.4254/wjh.v6.i5.306]</w:t>
      </w:r>
    </w:p>
    <w:p w14:paraId="3E8C6E76"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88 </w:t>
      </w:r>
      <w:r w:rsidRPr="003C52AA">
        <w:rPr>
          <w:rFonts w:ascii="Book Antiqua" w:eastAsia="STXingkai" w:hAnsi="Book Antiqua" w:cs="SimSun"/>
          <w:b/>
          <w:bCs/>
          <w:bdr w:val="none" w:sz="0" w:space="0" w:color="auto"/>
          <w:lang w:eastAsia="zh-CN"/>
        </w:rPr>
        <w:t>Sanyal AJ</w:t>
      </w:r>
      <w:r w:rsidRPr="003C52AA">
        <w:rPr>
          <w:rFonts w:ascii="Book Antiqua" w:eastAsia="STXingkai" w:hAnsi="Book Antiqua" w:cs="SimSun"/>
          <w:bdr w:val="none" w:sz="0" w:space="0" w:color="auto"/>
          <w:lang w:eastAsia="zh-CN"/>
        </w:rPr>
        <w:t xml:space="preserve">, Chalasani N, Kowdley KV, McCullough A, Diehl AM, Bass NM, Neuschwander-Tetri BA, Lavine JE, Tonascia J, Unalp A, Van Natta M, Clark J, Brunt EM, Kleiner DE, Hoofnagle JH, Robuck PR. Pioglitazone, vitamin E, or placebo for nonalcoholic steatohepatitis. </w:t>
      </w:r>
      <w:r w:rsidRPr="003C52AA">
        <w:rPr>
          <w:rFonts w:ascii="Book Antiqua" w:eastAsia="STXingkai" w:hAnsi="Book Antiqua" w:cs="SimSun"/>
          <w:i/>
          <w:iCs/>
          <w:bdr w:val="none" w:sz="0" w:space="0" w:color="auto"/>
          <w:lang w:eastAsia="zh-CN"/>
        </w:rPr>
        <w:t>N Engl J Med</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362</w:t>
      </w:r>
      <w:r w:rsidRPr="003C52AA">
        <w:rPr>
          <w:rFonts w:ascii="Book Antiqua" w:eastAsia="STXingkai" w:hAnsi="Book Antiqua" w:cs="SimSun"/>
          <w:bdr w:val="none" w:sz="0" w:space="0" w:color="auto"/>
          <w:lang w:eastAsia="zh-CN"/>
        </w:rPr>
        <w:t>: 1675-1685 [PMID: 20427778 DOI: 10.1056/NEJMoa0907929]</w:t>
      </w:r>
    </w:p>
    <w:p w14:paraId="2C76690E"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val="es-ES_tradnl" w:eastAsia="zh-CN"/>
        </w:rPr>
        <w:t xml:space="preserve">89 </w:t>
      </w:r>
      <w:r w:rsidRPr="003C52AA">
        <w:rPr>
          <w:rFonts w:ascii="Book Antiqua" w:eastAsia="STXingkai" w:hAnsi="Book Antiqua" w:cs="SimSun"/>
          <w:b/>
          <w:bCs/>
          <w:bdr w:val="none" w:sz="0" w:space="0" w:color="auto"/>
          <w:lang w:val="es-ES_tradnl" w:eastAsia="zh-CN"/>
        </w:rPr>
        <w:t>Marsman HA</w:t>
      </w:r>
      <w:r w:rsidRPr="003C52AA">
        <w:rPr>
          <w:rFonts w:ascii="Book Antiqua" w:eastAsia="STXingkai" w:hAnsi="Book Antiqua" w:cs="SimSun"/>
          <w:bdr w:val="none" w:sz="0" w:space="0" w:color="auto"/>
          <w:lang w:val="es-ES_tradnl" w:eastAsia="zh-CN"/>
        </w:rPr>
        <w:t xml:space="preserve">, de Graaf W, Heger M, van Golen RF, Ten Kate FJ, Bennink R, van Gulik TM. </w:t>
      </w:r>
      <w:r w:rsidRPr="003C52AA">
        <w:rPr>
          <w:rFonts w:ascii="Book Antiqua" w:eastAsia="STXingkai" w:hAnsi="Book Antiqua" w:cs="SimSun"/>
          <w:bdr w:val="none" w:sz="0" w:space="0" w:color="auto"/>
          <w:lang w:eastAsia="zh-CN"/>
        </w:rPr>
        <w:t xml:space="preserve">Hepatic regeneration and functional recovery following partial liver resection in an experimental model of hepatic steatosis treated with omega-3 fatty acids.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2013; </w:t>
      </w:r>
      <w:r w:rsidRPr="003C52AA">
        <w:rPr>
          <w:rFonts w:ascii="Book Antiqua" w:eastAsia="STXingkai" w:hAnsi="Book Antiqua" w:cs="SimSun"/>
          <w:b/>
          <w:bCs/>
          <w:bdr w:val="none" w:sz="0" w:space="0" w:color="auto"/>
          <w:lang w:eastAsia="zh-CN"/>
        </w:rPr>
        <w:t>100</w:t>
      </w:r>
      <w:r w:rsidRPr="003C52AA">
        <w:rPr>
          <w:rFonts w:ascii="Book Antiqua" w:eastAsia="STXingkai" w:hAnsi="Book Antiqua" w:cs="SimSun"/>
          <w:bdr w:val="none" w:sz="0" w:space="0" w:color="auto"/>
          <w:lang w:eastAsia="zh-CN"/>
        </w:rPr>
        <w:t>: 674-683 [PMID: 23456631 DOI: 10.1002/bjs.9059]</w:t>
      </w:r>
    </w:p>
    <w:p w14:paraId="55A8FCCD"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90 </w:t>
      </w:r>
      <w:r w:rsidRPr="003C52AA">
        <w:rPr>
          <w:rFonts w:ascii="Book Antiqua" w:eastAsia="STXingkai" w:hAnsi="Book Antiqua" w:cs="SimSun"/>
          <w:b/>
          <w:bCs/>
          <w:bdr w:val="none" w:sz="0" w:space="0" w:color="auto"/>
          <w:lang w:eastAsia="zh-CN"/>
        </w:rPr>
        <w:t>Hassanain M</w:t>
      </w:r>
      <w:r w:rsidRPr="003C52AA">
        <w:rPr>
          <w:rFonts w:ascii="Book Antiqua" w:eastAsia="STXingkai" w:hAnsi="Book Antiqua" w:cs="SimSun"/>
          <w:bdr w:val="none" w:sz="0" w:space="0" w:color="auto"/>
          <w:lang w:eastAsia="zh-CN"/>
        </w:rPr>
        <w:t xml:space="preserve">, Metrakos P, Fisette A, Doi SA, Schricker T, Lattermann R, Carvalho G, Wykes L, Molla H, Cianflone K. Randomized clinical trial of the impact of insulin therapy on liver function in patients undergoing major liver resection.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2013; </w:t>
      </w:r>
      <w:r w:rsidRPr="003C52AA">
        <w:rPr>
          <w:rFonts w:ascii="Book Antiqua" w:eastAsia="STXingkai" w:hAnsi="Book Antiqua" w:cs="SimSun"/>
          <w:b/>
          <w:bCs/>
          <w:bdr w:val="none" w:sz="0" w:space="0" w:color="auto"/>
          <w:lang w:eastAsia="zh-CN"/>
        </w:rPr>
        <w:t>100</w:t>
      </w:r>
      <w:r w:rsidRPr="003C52AA">
        <w:rPr>
          <w:rFonts w:ascii="Book Antiqua" w:eastAsia="STXingkai" w:hAnsi="Book Antiqua" w:cs="SimSun"/>
          <w:bdr w:val="none" w:sz="0" w:space="0" w:color="auto"/>
          <w:lang w:eastAsia="zh-CN"/>
        </w:rPr>
        <w:t>: 610-618 [PMID: 23339047 DOI: 10.1002/bjs.9034]</w:t>
      </w:r>
    </w:p>
    <w:p w14:paraId="4EF71F96"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91 </w:t>
      </w:r>
      <w:r w:rsidRPr="003C52AA">
        <w:rPr>
          <w:rFonts w:ascii="Book Antiqua" w:eastAsia="STXingkai" w:hAnsi="Book Antiqua" w:cs="SimSun"/>
          <w:b/>
          <w:bCs/>
          <w:bdr w:val="none" w:sz="0" w:space="0" w:color="auto"/>
          <w:lang w:eastAsia="zh-CN"/>
        </w:rPr>
        <w:t>Fisette A</w:t>
      </w:r>
      <w:r w:rsidRPr="003C52AA">
        <w:rPr>
          <w:rFonts w:ascii="Book Antiqua" w:eastAsia="STXingkai" w:hAnsi="Book Antiqua" w:cs="SimSun"/>
          <w:bdr w:val="none" w:sz="0" w:space="0" w:color="auto"/>
          <w:lang w:eastAsia="zh-CN"/>
        </w:rPr>
        <w:t xml:space="preserve">, Hassanain M, Metrakos P, Doi SA, Salman A, Schricker T, Lattermann R, Wykes L, Nitschmann E, Smith J, Cianflone K. High-dose insulin therapy reduces postoperative liver dysfunction and complications in liver resection patients through reduced apoptosis and altered inflammation. </w:t>
      </w:r>
      <w:r w:rsidRPr="003C52AA">
        <w:rPr>
          <w:rFonts w:ascii="Book Antiqua" w:eastAsia="STXingkai" w:hAnsi="Book Antiqua" w:cs="SimSun"/>
          <w:i/>
          <w:iCs/>
          <w:bdr w:val="none" w:sz="0" w:space="0" w:color="auto"/>
          <w:lang w:eastAsia="zh-CN"/>
        </w:rPr>
        <w:t>J Clin Endocrinol Metab</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97</w:t>
      </w:r>
      <w:r w:rsidRPr="003C52AA">
        <w:rPr>
          <w:rFonts w:ascii="Book Antiqua" w:eastAsia="STXingkai" w:hAnsi="Book Antiqua" w:cs="SimSun"/>
          <w:bdr w:val="none" w:sz="0" w:space="0" w:color="auto"/>
          <w:lang w:eastAsia="zh-CN"/>
        </w:rPr>
        <w:t>: 217-226 [PMID: 22031518 DOI: 10.1210/jc.2011-1598]</w:t>
      </w:r>
    </w:p>
    <w:p w14:paraId="7983928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92 </w:t>
      </w:r>
      <w:r w:rsidRPr="003C52AA">
        <w:rPr>
          <w:rFonts w:ascii="Book Antiqua" w:eastAsia="STXingkai" w:hAnsi="Book Antiqua" w:cs="SimSun"/>
          <w:b/>
          <w:bCs/>
          <w:bdr w:val="none" w:sz="0" w:space="0" w:color="auto"/>
          <w:lang w:eastAsia="zh-CN"/>
        </w:rPr>
        <w:t>Iascone C</w:t>
      </w:r>
      <w:r w:rsidRPr="003C52AA">
        <w:rPr>
          <w:rFonts w:ascii="Book Antiqua" w:eastAsia="STXingkai" w:hAnsi="Book Antiqua" w:cs="SimSun"/>
          <w:bdr w:val="none" w:sz="0" w:space="0" w:color="auto"/>
          <w:lang w:eastAsia="zh-CN"/>
        </w:rPr>
        <w:t xml:space="preserve">, Ruperto M, Barillari P. Occurrence of synchronous colorectal cancer metastasis in the cirrhotic or fatty liver. </w:t>
      </w:r>
      <w:r w:rsidRPr="003C52AA">
        <w:rPr>
          <w:rFonts w:ascii="Book Antiqua" w:eastAsia="STXingkai" w:hAnsi="Book Antiqua" w:cs="SimSun"/>
          <w:i/>
          <w:iCs/>
          <w:bdr w:val="none" w:sz="0" w:space="0" w:color="auto"/>
          <w:lang w:eastAsia="zh-CN"/>
        </w:rPr>
        <w:t>Minerva Chir</w:t>
      </w:r>
      <w:r w:rsidRPr="003C52AA">
        <w:rPr>
          <w:rFonts w:ascii="Book Antiqua" w:eastAsia="STXingkai" w:hAnsi="Book Antiqua" w:cs="SimSun"/>
          <w:bdr w:val="none" w:sz="0" w:space="0" w:color="auto"/>
          <w:lang w:eastAsia="zh-CN"/>
        </w:rPr>
        <w:t xml:space="preserve"> 2005; </w:t>
      </w:r>
      <w:r w:rsidRPr="003C52AA">
        <w:rPr>
          <w:rFonts w:ascii="Book Antiqua" w:eastAsia="STXingkai" w:hAnsi="Book Antiqua" w:cs="SimSun"/>
          <w:b/>
          <w:bCs/>
          <w:bdr w:val="none" w:sz="0" w:space="0" w:color="auto"/>
          <w:lang w:eastAsia="zh-CN"/>
        </w:rPr>
        <w:t>60</w:t>
      </w:r>
      <w:r w:rsidRPr="003C52AA">
        <w:rPr>
          <w:rFonts w:ascii="Book Antiqua" w:eastAsia="STXingkai" w:hAnsi="Book Antiqua" w:cs="SimSun"/>
          <w:bdr w:val="none" w:sz="0" w:space="0" w:color="auto"/>
          <w:lang w:eastAsia="zh-CN"/>
        </w:rPr>
        <w:t>: 185-190 [PMID: 15985994]</w:t>
      </w:r>
    </w:p>
    <w:p w14:paraId="479971D4"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93 </w:t>
      </w:r>
      <w:r w:rsidRPr="003C52AA">
        <w:rPr>
          <w:rFonts w:ascii="Book Antiqua" w:eastAsia="STXingkai" w:hAnsi="Book Antiqua" w:cs="SimSun"/>
          <w:b/>
          <w:bCs/>
          <w:bdr w:val="none" w:sz="0" w:space="0" w:color="auto"/>
          <w:lang w:eastAsia="zh-CN"/>
        </w:rPr>
        <w:t>Ramia JM</w:t>
      </w:r>
      <w:r w:rsidRPr="003C52AA">
        <w:rPr>
          <w:rFonts w:ascii="Book Antiqua" w:eastAsia="STXingkai" w:hAnsi="Book Antiqua" w:cs="SimSun"/>
          <w:bdr w:val="none" w:sz="0" w:space="0" w:color="auto"/>
          <w:lang w:eastAsia="zh-CN"/>
        </w:rPr>
        <w:t xml:space="preserve">, López-Andujar R, Torras J, Falgueras L, Gonzalez JA, Sanchez B, Figueras J. Multicentre study of liver metastases from colorectal cancer in pathological livers. </w:t>
      </w:r>
      <w:r w:rsidRPr="003C52AA">
        <w:rPr>
          <w:rFonts w:ascii="Book Antiqua" w:eastAsia="STXingkai" w:hAnsi="Book Antiqua" w:cs="SimSun"/>
          <w:i/>
          <w:iCs/>
          <w:bdr w:val="none" w:sz="0" w:space="0" w:color="auto"/>
          <w:lang w:eastAsia="zh-CN"/>
        </w:rPr>
        <w:t>HPB (Oxford)</w:t>
      </w:r>
      <w:r w:rsidRPr="003C52AA">
        <w:rPr>
          <w:rFonts w:ascii="Book Antiqua" w:eastAsia="STXingkai" w:hAnsi="Book Antiqua" w:cs="SimSun"/>
          <w:bdr w:val="none" w:sz="0" w:space="0" w:color="auto"/>
          <w:lang w:eastAsia="zh-CN"/>
        </w:rPr>
        <w:t xml:space="preserve"> 2011; </w:t>
      </w:r>
      <w:r w:rsidRPr="003C52AA">
        <w:rPr>
          <w:rFonts w:ascii="Book Antiqua" w:eastAsia="STXingkai" w:hAnsi="Book Antiqua" w:cs="SimSun"/>
          <w:b/>
          <w:bCs/>
          <w:bdr w:val="none" w:sz="0" w:space="0" w:color="auto"/>
          <w:lang w:eastAsia="zh-CN"/>
        </w:rPr>
        <w:t>13</w:t>
      </w:r>
      <w:r w:rsidRPr="003C52AA">
        <w:rPr>
          <w:rFonts w:ascii="Book Antiqua" w:eastAsia="STXingkai" w:hAnsi="Book Antiqua" w:cs="SimSun"/>
          <w:bdr w:val="none" w:sz="0" w:space="0" w:color="auto"/>
          <w:lang w:eastAsia="zh-CN"/>
        </w:rPr>
        <w:t>: 320-323 [PMID: 21492331 DOI: 10.1111/j.1477-2574.2010.00287.x]</w:t>
      </w:r>
    </w:p>
    <w:p w14:paraId="64B0A69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94 </w:t>
      </w:r>
      <w:r w:rsidRPr="003C52AA">
        <w:rPr>
          <w:rFonts w:ascii="Book Antiqua" w:eastAsia="STXingkai" w:hAnsi="Book Antiqua" w:cs="SimSun"/>
          <w:b/>
          <w:bCs/>
          <w:bdr w:val="none" w:sz="0" w:space="0" w:color="auto"/>
          <w:lang w:eastAsia="zh-CN"/>
        </w:rPr>
        <w:t>Llovet JM</w:t>
      </w:r>
      <w:r w:rsidRPr="003C52AA">
        <w:rPr>
          <w:rFonts w:ascii="Book Antiqua" w:eastAsia="STXingkai" w:hAnsi="Book Antiqua" w:cs="SimSun"/>
          <w:bdr w:val="none" w:sz="0" w:space="0" w:color="auto"/>
          <w:lang w:eastAsia="zh-CN"/>
        </w:rPr>
        <w:t xml:space="preserve">, Fuster J, Bruix J. Intention-to-treat analysis of surgical treatment for early hepatocellular carcinoma: resection versus transplantation. </w:t>
      </w:r>
      <w:r w:rsidRPr="003C52AA">
        <w:rPr>
          <w:rFonts w:ascii="Book Antiqua" w:eastAsia="STXingkai" w:hAnsi="Book Antiqua" w:cs="SimSun"/>
          <w:i/>
          <w:iCs/>
          <w:bdr w:val="none" w:sz="0" w:space="0" w:color="auto"/>
          <w:lang w:eastAsia="zh-CN"/>
        </w:rPr>
        <w:t>Hepatology</w:t>
      </w:r>
      <w:r w:rsidRPr="003C52AA">
        <w:rPr>
          <w:rFonts w:ascii="Book Antiqua" w:eastAsia="STXingkai" w:hAnsi="Book Antiqua" w:cs="SimSun"/>
          <w:bdr w:val="none" w:sz="0" w:space="0" w:color="auto"/>
          <w:lang w:eastAsia="zh-CN"/>
        </w:rPr>
        <w:t xml:space="preserve"> 1999; </w:t>
      </w:r>
      <w:r w:rsidRPr="003C52AA">
        <w:rPr>
          <w:rFonts w:ascii="Book Antiqua" w:eastAsia="STXingkai" w:hAnsi="Book Antiqua" w:cs="SimSun"/>
          <w:b/>
          <w:bCs/>
          <w:bdr w:val="none" w:sz="0" w:space="0" w:color="auto"/>
          <w:lang w:eastAsia="zh-CN"/>
        </w:rPr>
        <w:t>30</w:t>
      </w:r>
      <w:r w:rsidRPr="003C52AA">
        <w:rPr>
          <w:rFonts w:ascii="Book Antiqua" w:eastAsia="STXingkai" w:hAnsi="Book Antiqua" w:cs="SimSun"/>
          <w:bdr w:val="none" w:sz="0" w:space="0" w:color="auto"/>
          <w:lang w:eastAsia="zh-CN"/>
        </w:rPr>
        <w:t>: 1434-1440 [PMID: 10573522 DOI: 10.1002/hep.510300629]</w:t>
      </w:r>
    </w:p>
    <w:p w14:paraId="67F48B4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95 </w:t>
      </w:r>
      <w:r w:rsidRPr="003C52AA">
        <w:rPr>
          <w:rFonts w:ascii="Book Antiqua" w:eastAsia="STXingkai" w:hAnsi="Book Antiqua" w:cs="SimSun"/>
          <w:b/>
          <w:bCs/>
          <w:bdr w:val="none" w:sz="0" w:space="0" w:color="auto"/>
          <w:lang w:eastAsia="zh-CN"/>
        </w:rPr>
        <w:t>Azoulay D</w:t>
      </w:r>
      <w:r w:rsidRPr="003C52AA">
        <w:rPr>
          <w:rFonts w:ascii="Book Antiqua" w:eastAsia="STXingkai" w:hAnsi="Book Antiqua" w:cs="SimSun"/>
          <w:bdr w:val="none" w:sz="0" w:space="0" w:color="auto"/>
          <w:lang w:eastAsia="zh-CN"/>
        </w:rPr>
        <w:t xml:space="preserve">, Castaing D, Krissat J, Smail A, Hargreaves GM, Lemoine A, Emile JF, Bismuth H. Percutaneous portal vein embolization increases the feasibility and safety of major liver resection for hepatocellular carcinoma in injured liver.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0; </w:t>
      </w:r>
      <w:r w:rsidRPr="003C52AA">
        <w:rPr>
          <w:rFonts w:ascii="Book Antiqua" w:eastAsia="STXingkai" w:hAnsi="Book Antiqua" w:cs="SimSun"/>
          <w:b/>
          <w:bCs/>
          <w:bdr w:val="none" w:sz="0" w:space="0" w:color="auto"/>
          <w:lang w:eastAsia="zh-CN"/>
        </w:rPr>
        <w:t>232</w:t>
      </w:r>
      <w:r w:rsidRPr="003C52AA">
        <w:rPr>
          <w:rFonts w:ascii="Book Antiqua" w:eastAsia="STXingkai" w:hAnsi="Book Antiqua" w:cs="SimSun"/>
          <w:bdr w:val="none" w:sz="0" w:space="0" w:color="auto"/>
          <w:lang w:eastAsia="zh-CN"/>
        </w:rPr>
        <w:t>: 665-672 [PMID: 11066138 DOI: 10.1097/00000658-200011000-00008]</w:t>
      </w:r>
    </w:p>
    <w:p w14:paraId="2B90367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96 </w:t>
      </w:r>
      <w:r w:rsidRPr="003C52AA">
        <w:rPr>
          <w:rFonts w:ascii="Book Antiqua" w:eastAsia="STXingkai" w:hAnsi="Book Antiqua" w:cs="SimSun"/>
          <w:b/>
          <w:bCs/>
          <w:bdr w:val="none" w:sz="0" w:space="0" w:color="auto"/>
          <w:lang w:eastAsia="zh-CN"/>
        </w:rPr>
        <w:t>Ogata S</w:t>
      </w:r>
      <w:r w:rsidRPr="003C52AA">
        <w:rPr>
          <w:rFonts w:ascii="Book Antiqua" w:eastAsia="STXingkai" w:hAnsi="Book Antiqua" w:cs="SimSun"/>
          <w:bdr w:val="none" w:sz="0" w:space="0" w:color="auto"/>
          <w:lang w:eastAsia="zh-CN"/>
        </w:rPr>
        <w:t xml:space="preserve">, Belghiti J, Farges O, Varma D, Sibert A, Vilgrain V. Sequential arterial and portal vein embolizations before right hepatectomy in patients with cirrhosis and hepatocellular carcinoma.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2006; </w:t>
      </w:r>
      <w:r w:rsidRPr="003C52AA">
        <w:rPr>
          <w:rFonts w:ascii="Book Antiqua" w:eastAsia="STXingkai" w:hAnsi="Book Antiqua" w:cs="SimSun"/>
          <w:b/>
          <w:bCs/>
          <w:bdr w:val="none" w:sz="0" w:space="0" w:color="auto"/>
          <w:lang w:eastAsia="zh-CN"/>
        </w:rPr>
        <w:t>93</w:t>
      </w:r>
      <w:r w:rsidRPr="003C52AA">
        <w:rPr>
          <w:rFonts w:ascii="Book Antiqua" w:eastAsia="STXingkai" w:hAnsi="Book Antiqua" w:cs="SimSun"/>
          <w:bdr w:val="none" w:sz="0" w:space="0" w:color="auto"/>
          <w:lang w:eastAsia="zh-CN"/>
        </w:rPr>
        <w:t>: 1091-1098 [PMID: 16779884 DOI: 10.1002/bjs.5341]</w:t>
      </w:r>
    </w:p>
    <w:p w14:paraId="5686C0AF"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97 </w:t>
      </w:r>
      <w:r w:rsidRPr="003C52AA">
        <w:rPr>
          <w:rFonts w:ascii="Book Antiqua" w:eastAsia="STXingkai" w:hAnsi="Book Antiqua" w:cs="SimSun"/>
          <w:b/>
          <w:bCs/>
          <w:bdr w:val="none" w:sz="0" w:space="0" w:color="auto"/>
          <w:lang w:eastAsia="zh-CN"/>
        </w:rPr>
        <w:t>Bruix J</w:t>
      </w:r>
      <w:r w:rsidRPr="003C52AA">
        <w:rPr>
          <w:rFonts w:ascii="Book Antiqua" w:eastAsia="STXingkai" w:hAnsi="Book Antiqua" w:cs="SimSun"/>
          <w:bdr w:val="none" w:sz="0" w:space="0" w:color="auto"/>
          <w:lang w:eastAsia="zh-CN"/>
        </w:rPr>
        <w:t xml:space="preserve">, Castells A, Bosch J, Feu F, Fuster J, Garcia-Pagan JC, Visa J, Bru C, Rodés J. Surgical resection of hepatocellular carcinoma in cirrhotic patients: prognostic value of preoperative portal pressure. </w:t>
      </w:r>
      <w:r w:rsidRPr="003C52AA">
        <w:rPr>
          <w:rFonts w:ascii="Book Antiqua" w:eastAsia="STXingkai" w:hAnsi="Book Antiqua" w:cs="SimSun"/>
          <w:i/>
          <w:iCs/>
          <w:bdr w:val="none" w:sz="0" w:space="0" w:color="auto"/>
          <w:lang w:eastAsia="zh-CN"/>
        </w:rPr>
        <w:t>Gastroenterology</w:t>
      </w:r>
      <w:r w:rsidRPr="003C52AA">
        <w:rPr>
          <w:rFonts w:ascii="Book Antiqua" w:eastAsia="STXingkai" w:hAnsi="Book Antiqua" w:cs="SimSun"/>
          <w:bdr w:val="none" w:sz="0" w:space="0" w:color="auto"/>
          <w:lang w:eastAsia="zh-CN"/>
        </w:rPr>
        <w:t xml:space="preserve"> 1996; </w:t>
      </w:r>
      <w:r w:rsidRPr="003C52AA">
        <w:rPr>
          <w:rFonts w:ascii="Book Antiqua" w:eastAsia="STXingkai" w:hAnsi="Book Antiqua" w:cs="SimSun"/>
          <w:b/>
          <w:bCs/>
          <w:bdr w:val="none" w:sz="0" w:space="0" w:color="auto"/>
          <w:lang w:eastAsia="zh-CN"/>
        </w:rPr>
        <w:t>111</w:t>
      </w:r>
      <w:r w:rsidRPr="003C52AA">
        <w:rPr>
          <w:rFonts w:ascii="Book Antiqua" w:eastAsia="STXingkai" w:hAnsi="Book Antiqua" w:cs="SimSun"/>
          <w:bdr w:val="none" w:sz="0" w:space="0" w:color="auto"/>
          <w:lang w:eastAsia="zh-CN"/>
        </w:rPr>
        <w:t>: 1018-1022 [PMID: 8831597 DOI: 10.1016/S0016-5085(96)70070-7]</w:t>
      </w:r>
    </w:p>
    <w:p w14:paraId="0A9AD5A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98 </w:t>
      </w:r>
      <w:r w:rsidRPr="003C52AA">
        <w:rPr>
          <w:rFonts w:ascii="Book Antiqua" w:eastAsia="STXingkai" w:hAnsi="Book Antiqua" w:cs="SimSun"/>
          <w:b/>
          <w:bCs/>
          <w:bdr w:val="none" w:sz="0" w:space="0" w:color="auto"/>
          <w:lang w:eastAsia="zh-CN"/>
        </w:rPr>
        <w:t>Leporrier J</w:t>
      </w:r>
      <w:r w:rsidRPr="003C52AA">
        <w:rPr>
          <w:rFonts w:ascii="Book Antiqua" w:eastAsia="STXingkai" w:hAnsi="Book Antiqua" w:cs="SimSun"/>
          <w:bdr w:val="none" w:sz="0" w:space="0" w:color="auto"/>
          <w:lang w:eastAsia="zh-CN"/>
        </w:rPr>
        <w:t xml:space="preserve">, Maurel J, Chiche L, Bara S, Segol P, Launoy G. A population-based study of the incidence, management and prognosis of hepatic metastases from colorectal cancer.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2006; </w:t>
      </w:r>
      <w:r w:rsidRPr="003C52AA">
        <w:rPr>
          <w:rFonts w:ascii="Book Antiqua" w:eastAsia="STXingkai" w:hAnsi="Book Antiqua" w:cs="SimSun"/>
          <w:b/>
          <w:bCs/>
          <w:bdr w:val="none" w:sz="0" w:space="0" w:color="auto"/>
          <w:lang w:eastAsia="zh-CN"/>
        </w:rPr>
        <w:t>93</w:t>
      </w:r>
      <w:r w:rsidRPr="003C52AA">
        <w:rPr>
          <w:rFonts w:ascii="Book Antiqua" w:eastAsia="STXingkai" w:hAnsi="Book Antiqua" w:cs="SimSun"/>
          <w:bdr w:val="none" w:sz="0" w:space="0" w:color="auto"/>
          <w:lang w:eastAsia="zh-CN"/>
        </w:rPr>
        <w:t>: 465-474 [PMID: 16523446 DOI: 10.1002/bjs.5278]</w:t>
      </w:r>
    </w:p>
    <w:p w14:paraId="7103974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99 </w:t>
      </w:r>
      <w:r w:rsidRPr="003C52AA">
        <w:rPr>
          <w:rFonts w:ascii="Book Antiqua" w:eastAsia="STXingkai" w:hAnsi="Book Antiqua" w:cs="SimSun"/>
          <w:b/>
          <w:bCs/>
          <w:bdr w:val="none" w:sz="0" w:space="0" w:color="auto"/>
          <w:lang w:eastAsia="zh-CN"/>
        </w:rPr>
        <w:t>Ballantyne GH</w:t>
      </w:r>
      <w:r w:rsidRPr="003C52AA">
        <w:rPr>
          <w:rFonts w:ascii="Book Antiqua" w:eastAsia="STXingkai" w:hAnsi="Book Antiqua" w:cs="SimSun"/>
          <w:bdr w:val="none" w:sz="0" w:space="0" w:color="auto"/>
          <w:lang w:eastAsia="zh-CN"/>
        </w:rPr>
        <w:t xml:space="preserve">, Quin J. Surgical treatment of liver metastases in patients with colorectal cancer. </w:t>
      </w:r>
      <w:r w:rsidRPr="003C52AA">
        <w:rPr>
          <w:rFonts w:ascii="Book Antiqua" w:eastAsia="STXingkai" w:hAnsi="Book Antiqua" w:cs="SimSun"/>
          <w:i/>
          <w:iCs/>
          <w:bdr w:val="none" w:sz="0" w:space="0" w:color="auto"/>
          <w:lang w:eastAsia="zh-CN"/>
        </w:rPr>
        <w:t>Cancer</w:t>
      </w:r>
      <w:r w:rsidRPr="003C52AA">
        <w:rPr>
          <w:rFonts w:ascii="Book Antiqua" w:eastAsia="STXingkai" w:hAnsi="Book Antiqua" w:cs="SimSun"/>
          <w:bdr w:val="none" w:sz="0" w:space="0" w:color="auto"/>
          <w:lang w:eastAsia="zh-CN"/>
        </w:rPr>
        <w:t xml:space="preserve"> 1993; </w:t>
      </w:r>
      <w:r w:rsidRPr="003C52AA">
        <w:rPr>
          <w:rFonts w:ascii="Book Antiqua" w:eastAsia="STXingkai" w:hAnsi="Book Antiqua" w:cs="SimSun"/>
          <w:b/>
          <w:bCs/>
          <w:bdr w:val="none" w:sz="0" w:space="0" w:color="auto"/>
          <w:lang w:eastAsia="zh-CN"/>
        </w:rPr>
        <w:t>71</w:t>
      </w:r>
      <w:r w:rsidRPr="003C52AA">
        <w:rPr>
          <w:rFonts w:ascii="Book Antiqua" w:eastAsia="STXingkai" w:hAnsi="Book Antiqua" w:cs="SimSun"/>
          <w:bdr w:val="none" w:sz="0" w:space="0" w:color="auto"/>
          <w:lang w:eastAsia="zh-CN"/>
        </w:rPr>
        <w:t>: 4252-4266 [PMID: 8508388 DOI: 10.1002/1097-0142(19930615)71: 12]</w:t>
      </w:r>
    </w:p>
    <w:p w14:paraId="31D035D2"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00 </w:t>
      </w:r>
      <w:r w:rsidRPr="003C52AA">
        <w:rPr>
          <w:rFonts w:ascii="Book Antiqua" w:eastAsia="STXingkai" w:hAnsi="Book Antiqua" w:cs="SimSun"/>
          <w:b/>
          <w:bCs/>
          <w:bdr w:val="none" w:sz="0" w:space="0" w:color="auto"/>
          <w:lang w:eastAsia="zh-CN"/>
        </w:rPr>
        <w:t>Scheele J</w:t>
      </w:r>
      <w:r w:rsidRPr="003C52AA">
        <w:rPr>
          <w:rFonts w:ascii="Book Antiqua" w:eastAsia="STXingkai" w:hAnsi="Book Antiqua" w:cs="SimSun"/>
          <w:bdr w:val="none" w:sz="0" w:space="0" w:color="auto"/>
          <w:lang w:eastAsia="zh-CN"/>
        </w:rPr>
        <w:t xml:space="preserve">, Stangl R, Altendorf-Hofmann A, Gall FP. Indicators of prognosis after hepatic resection for colorectal secondaries. </w:t>
      </w:r>
      <w:r w:rsidRPr="003C52AA">
        <w:rPr>
          <w:rFonts w:ascii="Book Antiqua" w:eastAsia="STXingkai" w:hAnsi="Book Antiqua" w:cs="SimSun"/>
          <w:i/>
          <w:iCs/>
          <w:bdr w:val="none" w:sz="0" w:space="0" w:color="auto"/>
          <w:lang w:eastAsia="zh-CN"/>
        </w:rPr>
        <w:t>Surgery</w:t>
      </w:r>
      <w:r w:rsidRPr="003C52AA">
        <w:rPr>
          <w:rFonts w:ascii="Book Antiqua" w:eastAsia="STXingkai" w:hAnsi="Book Antiqua" w:cs="SimSun"/>
          <w:bdr w:val="none" w:sz="0" w:space="0" w:color="auto"/>
          <w:lang w:eastAsia="zh-CN"/>
        </w:rPr>
        <w:t xml:space="preserve"> 1991; </w:t>
      </w:r>
      <w:r w:rsidRPr="003C52AA">
        <w:rPr>
          <w:rFonts w:ascii="Book Antiqua" w:eastAsia="STXingkai" w:hAnsi="Book Antiqua" w:cs="SimSun"/>
          <w:b/>
          <w:bCs/>
          <w:bdr w:val="none" w:sz="0" w:space="0" w:color="auto"/>
          <w:lang w:eastAsia="zh-CN"/>
        </w:rPr>
        <w:t>110</w:t>
      </w:r>
      <w:r w:rsidRPr="003C52AA">
        <w:rPr>
          <w:rFonts w:ascii="Book Antiqua" w:eastAsia="STXingkai" w:hAnsi="Book Antiqua" w:cs="SimSun"/>
          <w:bdr w:val="none" w:sz="0" w:space="0" w:color="auto"/>
          <w:lang w:eastAsia="zh-CN"/>
        </w:rPr>
        <w:t>: 13-29 [PMID: 1866690]</w:t>
      </w:r>
    </w:p>
    <w:p w14:paraId="1BAD92D5"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01 </w:t>
      </w:r>
      <w:r w:rsidRPr="003C52AA">
        <w:rPr>
          <w:rFonts w:ascii="Book Antiqua" w:eastAsia="STXingkai" w:hAnsi="Book Antiqua" w:cs="SimSun"/>
          <w:b/>
          <w:bCs/>
          <w:bdr w:val="none" w:sz="0" w:space="0" w:color="auto"/>
          <w:lang w:eastAsia="zh-CN"/>
        </w:rPr>
        <w:t>Bockhorn M</w:t>
      </w:r>
      <w:r w:rsidRPr="003C52AA">
        <w:rPr>
          <w:rFonts w:ascii="Book Antiqua" w:eastAsia="STXingkai" w:hAnsi="Book Antiqua" w:cs="SimSun"/>
          <w:bdr w:val="none" w:sz="0" w:space="0" w:color="auto"/>
          <w:lang w:eastAsia="zh-CN"/>
        </w:rPr>
        <w:t xml:space="preserve">, Frilling A, Frühauf NR, Neuhaus J, Molmenti E, Trarbach T, Malagó M, Lang H, Broelsch CE. Survival of patients with synchronous and metachronous colorectal liver metastases--is there a difference? </w:t>
      </w:r>
      <w:r w:rsidRPr="003C52AA">
        <w:rPr>
          <w:rFonts w:ascii="Book Antiqua" w:eastAsia="STXingkai" w:hAnsi="Book Antiqua" w:cs="SimSun"/>
          <w:i/>
          <w:iCs/>
          <w:bdr w:val="none" w:sz="0" w:space="0" w:color="auto"/>
          <w:lang w:eastAsia="zh-CN"/>
        </w:rPr>
        <w:t>J Gastrointest Surg</w:t>
      </w:r>
      <w:r w:rsidRPr="003C52AA">
        <w:rPr>
          <w:rFonts w:ascii="Book Antiqua" w:eastAsia="STXingkai" w:hAnsi="Book Antiqua" w:cs="SimSun"/>
          <w:bdr w:val="none" w:sz="0" w:space="0" w:color="auto"/>
          <w:lang w:eastAsia="zh-CN"/>
        </w:rPr>
        <w:t xml:space="preserve"> 2008; </w:t>
      </w:r>
      <w:r w:rsidRPr="003C52AA">
        <w:rPr>
          <w:rFonts w:ascii="Book Antiqua" w:eastAsia="STXingkai" w:hAnsi="Book Antiqua" w:cs="SimSun"/>
          <w:b/>
          <w:bCs/>
          <w:bdr w:val="none" w:sz="0" w:space="0" w:color="auto"/>
          <w:lang w:eastAsia="zh-CN"/>
        </w:rPr>
        <w:t>12</w:t>
      </w:r>
      <w:r w:rsidRPr="003C52AA">
        <w:rPr>
          <w:rFonts w:ascii="Book Antiqua" w:eastAsia="STXingkai" w:hAnsi="Book Antiqua" w:cs="SimSun"/>
          <w:bdr w:val="none" w:sz="0" w:space="0" w:color="auto"/>
          <w:lang w:eastAsia="zh-CN"/>
        </w:rPr>
        <w:t>: 1399-1405 [PMID: 18521698 DOI: 10.1007/s11605-008-0508-9]</w:t>
      </w:r>
    </w:p>
    <w:p w14:paraId="6CE6AB2D"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02 </w:t>
      </w:r>
      <w:r w:rsidRPr="003C52AA">
        <w:rPr>
          <w:rFonts w:ascii="Book Antiqua" w:eastAsia="STXingkai" w:hAnsi="Book Antiqua" w:cs="SimSun"/>
          <w:b/>
          <w:bCs/>
          <w:bdr w:val="none" w:sz="0" w:space="0" w:color="auto"/>
          <w:lang w:eastAsia="zh-CN"/>
        </w:rPr>
        <w:t>Bova R</w:t>
      </w:r>
      <w:r w:rsidRPr="003C52AA">
        <w:rPr>
          <w:rFonts w:ascii="Book Antiqua" w:eastAsia="STXingkai" w:hAnsi="Book Antiqua" w:cs="SimSun"/>
          <w:bdr w:val="none" w:sz="0" w:space="0" w:color="auto"/>
          <w:lang w:eastAsia="zh-CN"/>
        </w:rPr>
        <w:t xml:space="preserve">, Kamphues C, Neuhaus P, Puhl G. [Impact of time of occurrence of liver metastases (synchronous vs. metachronous) on early postoperative outcome and long-term survival of colorectal cancer patients]. </w:t>
      </w:r>
      <w:r w:rsidRPr="003C52AA">
        <w:rPr>
          <w:rFonts w:ascii="Book Antiqua" w:eastAsia="STXingkai" w:hAnsi="Book Antiqua" w:cs="SimSun"/>
          <w:i/>
          <w:iCs/>
          <w:bdr w:val="none" w:sz="0" w:space="0" w:color="auto"/>
          <w:lang w:eastAsia="zh-CN"/>
        </w:rPr>
        <w:t>Zentralbl Chir</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139</w:t>
      </w:r>
      <w:r w:rsidRPr="003C52AA">
        <w:rPr>
          <w:rFonts w:ascii="Book Antiqua" w:eastAsia="STXingkai" w:hAnsi="Book Antiqua" w:cs="SimSun"/>
          <w:bdr w:val="none" w:sz="0" w:space="0" w:color="auto"/>
          <w:lang w:eastAsia="zh-CN"/>
        </w:rPr>
        <w:t>: 220-225 [PMID: 23846535 DOI: 10.1055/s-0032-1328568]</w:t>
      </w:r>
    </w:p>
    <w:p w14:paraId="6841C73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03 </w:t>
      </w:r>
      <w:r w:rsidRPr="003C52AA">
        <w:rPr>
          <w:rFonts w:ascii="Book Antiqua" w:eastAsia="STXingkai" w:hAnsi="Book Antiqua" w:cs="SimSun"/>
          <w:b/>
          <w:bCs/>
          <w:bdr w:val="none" w:sz="0" w:space="0" w:color="auto"/>
          <w:lang w:eastAsia="zh-CN"/>
        </w:rPr>
        <w:t>Vassiliou I</w:t>
      </w:r>
      <w:r w:rsidRPr="003C52AA">
        <w:rPr>
          <w:rFonts w:ascii="Book Antiqua" w:eastAsia="STXingkai" w:hAnsi="Book Antiqua" w:cs="SimSun"/>
          <w:bdr w:val="none" w:sz="0" w:space="0" w:color="auto"/>
          <w:lang w:eastAsia="zh-CN"/>
        </w:rPr>
        <w:t xml:space="preserve">, Arkadopoulos N, Theodosopoulos T, Fragulidis G, Marinis A, Kondi-Paphiti A, Samanides L, Polydorou A, Gennatas C, Voros D, Smyrniotis V. Surgical approaches of resectable synchronous colorectal liver metastases: timing considerations. </w:t>
      </w:r>
      <w:r w:rsidRPr="003C52AA">
        <w:rPr>
          <w:rFonts w:ascii="Book Antiqua" w:eastAsia="STXingkai" w:hAnsi="Book Antiqua" w:cs="SimSun"/>
          <w:i/>
          <w:iCs/>
          <w:bdr w:val="none" w:sz="0" w:space="0" w:color="auto"/>
          <w:lang w:eastAsia="zh-CN"/>
        </w:rPr>
        <w:t>World J Gastroenterol</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13</w:t>
      </w:r>
      <w:r w:rsidRPr="003C52AA">
        <w:rPr>
          <w:rFonts w:ascii="Book Antiqua" w:eastAsia="STXingkai" w:hAnsi="Book Antiqua" w:cs="SimSun"/>
          <w:bdr w:val="none" w:sz="0" w:space="0" w:color="auto"/>
          <w:lang w:eastAsia="zh-CN"/>
        </w:rPr>
        <w:t>: 1431-1434 [PMID: 17457976 DOI: 10.3748/wjg.v13.i9.1431]</w:t>
      </w:r>
    </w:p>
    <w:p w14:paraId="3E84A282"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104 </w:t>
      </w:r>
      <w:r w:rsidRPr="003C52AA">
        <w:rPr>
          <w:rFonts w:ascii="Book Antiqua" w:eastAsia="STXingkai" w:hAnsi="Book Antiqua" w:cs="SimSun"/>
          <w:b/>
          <w:bCs/>
          <w:bdr w:val="none" w:sz="0" w:space="0" w:color="auto"/>
          <w:lang w:eastAsia="zh-CN"/>
        </w:rPr>
        <w:t>Jegatheeswaran S</w:t>
      </w:r>
      <w:r w:rsidRPr="003C52AA">
        <w:rPr>
          <w:rFonts w:ascii="Book Antiqua" w:eastAsia="STXingkai" w:hAnsi="Book Antiqua" w:cs="SimSun"/>
          <w:bdr w:val="none" w:sz="0" w:space="0" w:color="auto"/>
          <w:lang w:eastAsia="zh-CN"/>
        </w:rPr>
        <w:t xml:space="preserve">, Mason JM, Hancock HC, Siriwardena AK. The liver-first approach to the management of colorectal cancer with synchronous hepatic metastases: a systematic review. </w:t>
      </w:r>
      <w:r w:rsidRPr="003C52AA">
        <w:rPr>
          <w:rFonts w:ascii="Book Antiqua" w:eastAsia="STXingkai" w:hAnsi="Book Antiqua" w:cs="SimSun"/>
          <w:i/>
          <w:iCs/>
          <w:bdr w:val="none" w:sz="0" w:space="0" w:color="auto"/>
          <w:lang w:eastAsia="zh-CN"/>
        </w:rPr>
        <w:t>JAMA Surg</w:t>
      </w:r>
      <w:r w:rsidRPr="003C52AA">
        <w:rPr>
          <w:rFonts w:ascii="Book Antiqua" w:eastAsia="STXingkai" w:hAnsi="Book Antiqua" w:cs="SimSun"/>
          <w:bdr w:val="none" w:sz="0" w:space="0" w:color="auto"/>
          <w:lang w:eastAsia="zh-CN"/>
        </w:rPr>
        <w:t xml:space="preserve"> 2013; </w:t>
      </w:r>
      <w:r w:rsidRPr="003C52AA">
        <w:rPr>
          <w:rFonts w:ascii="Book Antiqua" w:eastAsia="STXingkai" w:hAnsi="Book Antiqua" w:cs="SimSun"/>
          <w:b/>
          <w:bCs/>
          <w:bdr w:val="none" w:sz="0" w:space="0" w:color="auto"/>
          <w:lang w:eastAsia="zh-CN"/>
        </w:rPr>
        <w:t>148</w:t>
      </w:r>
      <w:r w:rsidRPr="003C52AA">
        <w:rPr>
          <w:rFonts w:ascii="Book Antiqua" w:eastAsia="STXingkai" w:hAnsi="Book Antiqua" w:cs="SimSun"/>
          <w:bdr w:val="none" w:sz="0" w:space="0" w:color="auto"/>
          <w:lang w:eastAsia="zh-CN"/>
        </w:rPr>
        <w:t>: 385-391 [PMID: 23715907 DOI: 10.1001/jamasurg.2013.1216]</w:t>
      </w:r>
    </w:p>
    <w:p w14:paraId="015B360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05 </w:t>
      </w:r>
      <w:r w:rsidRPr="003C52AA">
        <w:rPr>
          <w:rFonts w:ascii="Book Antiqua" w:eastAsia="STXingkai" w:hAnsi="Book Antiqua" w:cs="SimSun"/>
          <w:b/>
          <w:bCs/>
          <w:bdr w:val="none" w:sz="0" w:space="0" w:color="auto"/>
          <w:lang w:eastAsia="zh-CN"/>
        </w:rPr>
        <w:t>Patrlj L</w:t>
      </w:r>
      <w:r w:rsidRPr="003C52AA">
        <w:rPr>
          <w:rFonts w:ascii="Book Antiqua" w:eastAsia="STXingkai" w:hAnsi="Book Antiqua" w:cs="SimSun"/>
          <w:bdr w:val="none" w:sz="0" w:space="0" w:color="auto"/>
          <w:lang w:eastAsia="zh-CN"/>
        </w:rPr>
        <w:t>, Kopljar M, Kli</w:t>
      </w:r>
      <w:r w:rsidRPr="003C52AA">
        <w:rPr>
          <w:rFonts w:ascii="Book Antiqua" w:eastAsia="MS Mincho" w:hAnsi="Book Antiqua" w:cs="MS Mincho"/>
          <w:bdr w:val="none" w:sz="0" w:space="0" w:color="auto"/>
          <w:lang w:eastAsia="zh-CN"/>
        </w:rPr>
        <w:t>č</w:t>
      </w:r>
      <w:r w:rsidRPr="003C52AA">
        <w:rPr>
          <w:rFonts w:ascii="Book Antiqua" w:eastAsia="STXingkai" w:hAnsi="Book Antiqua" w:cs="SimSun"/>
          <w:bdr w:val="none" w:sz="0" w:space="0" w:color="auto"/>
          <w:lang w:eastAsia="zh-CN"/>
        </w:rPr>
        <w:t>ek R, Patrlj MH, Kolovrat M, Raki</w:t>
      </w:r>
      <w:r w:rsidRPr="003C52AA">
        <w:rPr>
          <w:rFonts w:ascii="Book Antiqua" w:eastAsia="MS Mincho" w:hAnsi="Book Antiqua" w:cs="MS Mincho"/>
          <w:bdr w:val="none" w:sz="0" w:space="0" w:color="auto"/>
          <w:lang w:eastAsia="zh-CN"/>
        </w:rPr>
        <w:t>ć</w:t>
      </w:r>
      <w:r w:rsidRPr="003C52AA">
        <w:rPr>
          <w:rFonts w:ascii="Book Antiqua" w:eastAsia="STXingkai" w:hAnsi="Book Antiqua" w:cs="SimSun"/>
          <w:bdr w:val="none" w:sz="0" w:space="0" w:color="auto"/>
          <w:lang w:eastAsia="zh-CN"/>
        </w:rPr>
        <w:t xml:space="preserve"> M, Duzel A. The surgical treatment of patients with colorectal cancer and liver metastases in the setting of the "liver first" approach. </w:t>
      </w:r>
      <w:r w:rsidRPr="003C52AA">
        <w:rPr>
          <w:rFonts w:ascii="Book Antiqua" w:eastAsia="STXingkai" w:hAnsi="Book Antiqua" w:cs="SimSun"/>
          <w:i/>
          <w:iCs/>
          <w:bdr w:val="none" w:sz="0" w:space="0" w:color="auto"/>
          <w:lang w:eastAsia="zh-CN"/>
        </w:rPr>
        <w:t>Hepatobiliary Surg Nutr</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3</w:t>
      </w:r>
      <w:r w:rsidRPr="003C52AA">
        <w:rPr>
          <w:rFonts w:ascii="Book Antiqua" w:eastAsia="STXingkai" w:hAnsi="Book Antiqua" w:cs="SimSun"/>
          <w:bdr w:val="none" w:sz="0" w:space="0" w:color="auto"/>
          <w:lang w:eastAsia="zh-CN"/>
        </w:rPr>
        <w:t>: 324-329 [PMID: 25392845 DOI: 10.3978/j.issn.2304-3881.2014.09.12]</w:t>
      </w:r>
    </w:p>
    <w:p w14:paraId="2334C4D3"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06 </w:t>
      </w:r>
      <w:r w:rsidRPr="003C52AA">
        <w:rPr>
          <w:rFonts w:ascii="Book Antiqua" w:eastAsia="STXingkai" w:hAnsi="Book Antiqua" w:cs="SimSun"/>
          <w:b/>
          <w:bCs/>
          <w:bdr w:val="none" w:sz="0" w:space="0" w:color="auto"/>
          <w:lang w:eastAsia="zh-CN"/>
        </w:rPr>
        <w:t>Verhoef C</w:t>
      </w:r>
      <w:r w:rsidRPr="003C52AA">
        <w:rPr>
          <w:rFonts w:ascii="Book Antiqua" w:eastAsia="STXingkai" w:hAnsi="Book Antiqua" w:cs="SimSun"/>
          <w:bdr w:val="none" w:sz="0" w:space="0" w:color="auto"/>
          <w:lang w:eastAsia="zh-CN"/>
        </w:rPr>
        <w:t xml:space="preserve">, van der Pool AE, Nuyttens JJ, Planting AS, Eggermont AM, de Wilt JH. The "liver-first approach" for patients with locally advanced rectal cancer and synchronous liver metastases. </w:t>
      </w:r>
      <w:r w:rsidRPr="003C52AA">
        <w:rPr>
          <w:rFonts w:ascii="Book Antiqua" w:eastAsia="STXingkai" w:hAnsi="Book Antiqua" w:cs="SimSun"/>
          <w:i/>
          <w:iCs/>
          <w:bdr w:val="none" w:sz="0" w:space="0" w:color="auto"/>
          <w:lang w:eastAsia="zh-CN"/>
        </w:rPr>
        <w:t>Dis Colon Rectum</w:t>
      </w:r>
      <w:r w:rsidRPr="003C52AA">
        <w:rPr>
          <w:rFonts w:ascii="Book Antiqua" w:eastAsia="STXingkai" w:hAnsi="Book Antiqua" w:cs="SimSun"/>
          <w:bdr w:val="none" w:sz="0" w:space="0" w:color="auto"/>
          <w:lang w:eastAsia="zh-CN"/>
        </w:rPr>
        <w:t xml:space="preserve"> 2009; </w:t>
      </w:r>
      <w:r w:rsidRPr="003C52AA">
        <w:rPr>
          <w:rFonts w:ascii="Book Antiqua" w:eastAsia="STXingkai" w:hAnsi="Book Antiqua" w:cs="SimSun"/>
          <w:b/>
          <w:bCs/>
          <w:bdr w:val="none" w:sz="0" w:space="0" w:color="auto"/>
          <w:lang w:eastAsia="zh-CN"/>
        </w:rPr>
        <w:t>52</w:t>
      </w:r>
      <w:r w:rsidRPr="003C52AA">
        <w:rPr>
          <w:rFonts w:ascii="Book Antiqua" w:eastAsia="STXingkai" w:hAnsi="Book Antiqua" w:cs="SimSun"/>
          <w:bdr w:val="none" w:sz="0" w:space="0" w:color="auto"/>
          <w:lang w:eastAsia="zh-CN"/>
        </w:rPr>
        <w:t>: 23-30 [PMID: 19273952 DOI: 10.1007/DCR.0b013e318197939a]</w:t>
      </w:r>
    </w:p>
    <w:p w14:paraId="3A6F860E"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07 </w:t>
      </w:r>
      <w:r w:rsidRPr="003C52AA">
        <w:rPr>
          <w:rFonts w:ascii="Book Antiqua" w:eastAsia="STXingkai" w:hAnsi="Book Antiqua" w:cs="SimSun"/>
          <w:b/>
          <w:bCs/>
          <w:bdr w:val="none" w:sz="0" w:space="0" w:color="auto"/>
          <w:lang w:eastAsia="zh-CN"/>
        </w:rPr>
        <w:t>Andres A</w:t>
      </w:r>
      <w:r w:rsidRPr="003C52AA">
        <w:rPr>
          <w:rFonts w:ascii="Book Antiqua" w:eastAsia="STXingkai" w:hAnsi="Book Antiqua" w:cs="SimSun"/>
          <w:bdr w:val="none" w:sz="0" w:space="0" w:color="auto"/>
          <w:lang w:eastAsia="zh-CN"/>
        </w:rPr>
        <w:t xml:space="preserve">, Toso C, Adam R, Barroso E, Hubert C, Capussotti L, Gerstel E, Roth A, Majno PE, Mentha G. A survival analysis of the liver-first reversed management of advanced simultaneous colorectal liver metastases: a LiverMetSurvey-based study.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256</w:t>
      </w:r>
      <w:r w:rsidRPr="003C52AA">
        <w:rPr>
          <w:rFonts w:ascii="Book Antiqua" w:eastAsia="STXingkai" w:hAnsi="Book Antiqua" w:cs="SimSun"/>
          <w:bdr w:val="none" w:sz="0" w:space="0" w:color="auto"/>
          <w:lang w:eastAsia="zh-CN"/>
        </w:rPr>
        <w:t>: 772-78; discussion 772-78; [PMID: 23095621 DOI: 10.1097/SLA.0b013e3182734423]</w:t>
      </w:r>
    </w:p>
    <w:p w14:paraId="63769D4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08 </w:t>
      </w:r>
      <w:r w:rsidRPr="003C52AA">
        <w:rPr>
          <w:rFonts w:ascii="Book Antiqua" w:eastAsia="STXingkai" w:hAnsi="Book Antiqua" w:cs="SimSun"/>
          <w:b/>
          <w:bCs/>
          <w:bdr w:val="none" w:sz="0" w:space="0" w:color="auto"/>
          <w:lang w:eastAsia="zh-CN"/>
        </w:rPr>
        <w:t>Kelly ME</w:t>
      </w:r>
      <w:r w:rsidRPr="003C52AA">
        <w:rPr>
          <w:rFonts w:ascii="Book Antiqua" w:eastAsia="STXingkai" w:hAnsi="Book Antiqua" w:cs="SimSun"/>
          <w:bdr w:val="none" w:sz="0" w:space="0" w:color="auto"/>
          <w:lang w:eastAsia="zh-CN"/>
        </w:rPr>
        <w:t xml:space="preserve">, Spolverato G, Lê GN, Mavros MN, Doyle F, Pawlik TM, Winter DC. Synchronous colorectal liver metastasis: a network meta-analysis review comparing classical, combined, and liver-first surgical strategies. </w:t>
      </w:r>
      <w:r w:rsidRPr="003C52AA">
        <w:rPr>
          <w:rFonts w:ascii="Book Antiqua" w:eastAsia="STXingkai" w:hAnsi="Book Antiqua" w:cs="SimSun"/>
          <w:i/>
          <w:iCs/>
          <w:bdr w:val="none" w:sz="0" w:space="0" w:color="auto"/>
          <w:lang w:eastAsia="zh-CN"/>
        </w:rPr>
        <w:t>J Surg Oncol</w:t>
      </w:r>
      <w:r w:rsidRPr="003C52AA">
        <w:rPr>
          <w:rFonts w:ascii="Book Antiqua" w:eastAsia="STXingkai" w:hAnsi="Book Antiqua" w:cs="SimSun"/>
          <w:bdr w:val="none" w:sz="0" w:space="0" w:color="auto"/>
          <w:lang w:eastAsia="zh-CN"/>
        </w:rPr>
        <w:t xml:space="preserve"> 2015; </w:t>
      </w:r>
      <w:r w:rsidRPr="003C52AA">
        <w:rPr>
          <w:rFonts w:ascii="Book Antiqua" w:eastAsia="STXingkai" w:hAnsi="Book Antiqua" w:cs="SimSun"/>
          <w:b/>
          <w:bCs/>
          <w:bdr w:val="none" w:sz="0" w:space="0" w:color="auto"/>
          <w:lang w:eastAsia="zh-CN"/>
        </w:rPr>
        <w:t>111</w:t>
      </w:r>
      <w:r w:rsidRPr="003C52AA">
        <w:rPr>
          <w:rFonts w:ascii="Book Antiqua" w:eastAsia="STXingkai" w:hAnsi="Book Antiqua" w:cs="SimSun"/>
          <w:bdr w:val="none" w:sz="0" w:space="0" w:color="auto"/>
          <w:lang w:eastAsia="zh-CN"/>
        </w:rPr>
        <w:t>: 341-351 [PMID: 25363294 DOI: 10.1002/jso.23819]</w:t>
      </w:r>
    </w:p>
    <w:p w14:paraId="587D0C14"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09 </w:t>
      </w:r>
      <w:r w:rsidRPr="003C52AA">
        <w:rPr>
          <w:rFonts w:ascii="Book Antiqua" w:eastAsia="STXingkai" w:hAnsi="Book Antiqua" w:cs="SimSun"/>
          <w:b/>
          <w:bCs/>
          <w:bdr w:val="none" w:sz="0" w:space="0" w:color="auto"/>
          <w:lang w:eastAsia="zh-CN"/>
        </w:rPr>
        <w:t>de Rosa A</w:t>
      </w:r>
      <w:r w:rsidRPr="003C52AA">
        <w:rPr>
          <w:rFonts w:ascii="Book Antiqua" w:eastAsia="STXingkai" w:hAnsi="Book Antiqua" w:cs="SimSun"/>
          <w:bdr w:val="none" w:sz="0" w:space="0" w:color="auto"/>
          <w:lang w:eastAsia="zh-CN"/>
        </w:rPr>
        <w:t xml:space="preserve">, Gomez D, Hossaini S, Duke K, Fenwick SW, Brooks A, Poston GJ, Malik HZ, Cameron IC. Stage IV colorectal cancer: outcomes following the liver-first approach. </w:t>
      </w:r>
      <w:r w:rsidRPr="003C52AA">
        <w:rPr>
          <w:rFonts w:ascii="Book Antiqua" w:eastAsia="STXingkai" w:hAnsi="Book Antiqua" w:cs="SimSun"/>
          <w:i/>
          <w:iCs/>
          <w:bdr w:val="none" w:sz="0" w:space="0" w:color="auto"/>
          <w:lang w:eastAsia="zh-CN"/>
        </w:rPr>
        <w:t>J Surg Oncol</w:t>
      </w:r>
      <w:r w:rsidRPr="003C52AA">
        <w:rPr>
          <w:rFonts w:ascii="Book Antiqua" w:eastAsia="STXingkai" w:hAnsi="Book Antiqua" w:cs="SimSun"/>
          <w:bdr w:val="none" w:sz="0" w:space="0" w:color="auto"/>
          <w:lang w:eastAsia="zh-CN"/>
        </w:rPr>
        <w:t xml:space="preserve"> 2013; </w:t>
      </w:r>
      <w:r w:rsidRPr="003C52AA">
        <w:rPr>
          <w:rFonts w:ascii="Book Antiqua" w:eastAsia="STXingkai" w:hAnsi="Book Antiqua" w:cs="SimSun"/>
          <w:b/>
          <w:bCs/>
          <w:bdr w:val="none" w:sz="0" w:space="0" w:color="auto"/>
          <w:lang w:eastAsia="zh-CN"/>
        </w:rPr>
        <w:t>108</w:t>
      </w:r>
      <w:r w:rsidRPr="003C52AA">
        <w:rPr>
          <w:rFonts w:ascii="Book Antiqua" w:eastAsia="STXingkai" w:hAnsi="Book Antiqua" w:cs="SimSun"/>
          <w:bdr w:val="none" w:sz="0" w:space="0" w:color="auto"/>
          <w:lang w:eastAsia="zh-CN"/>
        </w:rPr>
        <w:t>: 444-449 [PMID: 24009161 DOI: 10.1002/jso.23429]</w:t>
      </w:r>
    </w:p>
    <w:p w14:paraId="50454032"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10 </w:t>
      </w:r>
      <w:r w:rsidRPr="003C52AA">
        <w:rPr>
          <w:rFonts w:ascii="Book Antiqua" w:eastAsia="STXingkai" w:hAnsi="Book Antiqua" w:cs="SimSun"/>
          <w:b/>
          <w:bCs/>
          <w:bdr w:val="none" w:sz="0" w:space="0" w:color="auto"/>
          <w:lang w:eastAsia="zh-CN"/>
        </w:rPr>
        <w:t>Feng Q</w:t>
      </w:r>
      <w:r w:rsidRPr="003C52AA">
        <w:rPr>
          <w:rFonts w:ascii="Book Antiqua" w:eastAsia="STXingkai" w:hAnsi="Book Antiqua" w:cs="SimSun"/>
          <w:bdr w:val="none" w:sz="0" w:space="0" w:color="auto"/>
          <w:lang w:eastAsia="zh-CN"/>
        </w:rPr>
        <w:t xml:space="preserve">, Wei Y, Zhu D, Ye L, Lin Q, Li W, Qin X, Lyu M, Xu J. Timing of hepatectomy for resectable synchronous colorectal liver metastases: for whom simultaneous resection is more suitable--a meta-analysis. </w:t>
      </w:r>
      <w:r w:rsidRPr="003C52AA">
        <w:rPr>
          <w:rFonts w:ascii="Book Antiqua" w:eastAsia="STXingkai" w:hAnsi="Book Antiqua" w:cs="SimSun"/>
          <w:i/>
          <w:iCs/>
          <w:bdr w:val="none" w:sz="0" w:space="0" w:color="auto"/>
          <w:lang w:eastAsia="zh-CN"/>
        </w:rPr>
        <w:t>PLoS One</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9</w:t>
      </w:r>
      <w:r w:rsidRPr="003C52AA">
        <w:rPr>
          <w:rFonts w:ascii="Book Antiqua" w:eastAsia="STXingkai" w:hAnsi="Book Antiqua" w:cs="SimSun"/>
          <w:bdr w:val="none" w:sz="0" w:space="0" w:color="auto"/>
          <w:lang w:eastAsia="zh-CN"/>
        </w:rPr>
        <w:t>: e104348 [PMID: 25093337 DOI: 10.1371/journal.pone.0104348]</w:t>
      </w:r>
    </w:p>
    <w:p w14:paraId="0BBC8B5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11 </w:t>
      </w:r>
      <w:r w:rsidRPr="003C52AA">
        <w:rPr>
          <w:rFonts w:ascii="Book Antiqua" w:eastAsia="STXingkai" w:hAnsi="Book Antiqua" w:cs="SimSun"/>
          <w:b/>
          <w:bCs/>
          <w:bdr w:val="none" w:sz="0" w:space="0" w:color="auto"/>
          <w:lang w:eastAsia="zh-CN"/>
        </w:rPr>
        <w:t>Yin Z</w:t>
      </w:r>
      <w:r w:rsidRPr="003C52AA">
        <w:rPr>
          <w:rFonts w:ascii="Book Antiqua" w:eastAsia="STXingkai" w:hAnsi="Book Antiqua" w:cs="SimSun"/>
          <w:bdr w:val="none" w:sz="0" w:space="0" w:color="auto"/>
          <w:lang w:eastAsia="zh-CN"/>
        </w:rPr>
        <w:t xml:space="preserve">, Liu C, Chen Y, Bai Y, Shang C, Yin R, Yin D, Wang J. Timing of hepatectomy in resectable synchronous colorectal liver metastases (SCRLM): Simultaneous or delayed? </w:t>
      </w:r>
      <w:r w:rsidRPr="003C52AA">
        <w:rPr>
          <w:rFonts w:ascii="Book Antiqua" w:eastAsia="STXingkai" w:hAnsi="Book Antiqua" w:cs="SimSun"/>
          <w:i/>
          <w:iCs/>
          <w:bdr w:val="none" w:sz="0" w:space="0" w:color="auto"/>
          <w:lang w:eastAsia="zh-CN"/>
        </w:rPr>
        <w:t>Hepatology</w:t>
      </w:r>
      <w:r w:rsidRPr="003C52AA">
        <w:rPr>
          <w:rFonts w:ascii="Book Antiqua" w:eastAsia="STXingkai" w:hAnsi="Book Antiqua" w:cs="SimSun"/>
          <w:bdr w:val="none" w:sz="0" w:space="0" w:color="auto"/>
          <w:lang w:eastAsia="zh-CN"/>
        </w:rPr>
        <w:t xml:space="preserve"> 2013; </w:t>
      </w:r>
      <w:r w:rsidRPr="003C52AA">
        <w:rPr>
          <w:rFonts w:ascii="Book Antiqua" w:eastAsia="STXingkai" w:hAnsi="Book Antiqua" w:cs="SimSun"/>
          <w:b/>
          <w:bCs/>
          <w:bdr w:val="none" w:sz="0" w:space="0" w:color="auto"/>
          <w:lang w:eastAsia="zh-CN"/>
        </w:rPr>
        <w:t>57</w:t>
      </w:r>
      <w:r w:rsidRPr="003C52AA">
        <w:rPr>
          <w:rFonts w:ascii="Book Antiqua" w:eastAsia="STXingkai" w:hAnsi="Book Antiqua" w:cs="SimSun"/>
          <w:bdr w:val="none" w:sz="0" w:space="0" w:color="auto"/>
          <w:lang w:eastAsia="zh-CN"/>
        </w:rPr>
        <w:t>: 2346-2357 [PMID: 23359206 DOI: 10.1002/hep.26283]</w:t>
      </w:r>
    </w:p>
    <w:p w14:paraId="5B3A65E4"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112 </w:t>
      </w:r>
      <w:r w:rsidRPr="003C52AA">
        <w:rPr>
          <w:rFonts w:ascii="Book Antiqua" w:eastAsia="STXingkai" w:hAnsi="Book Antiqua" w:cs="SimSun"/>
          <w:b/>
          <w:bCs/>
          <w:bdr w:val="none" w:sz="0" w:space="0" w:color="auto"/>
          <w:lang w:eastAsia="zh-CN"/>
        </w:rPr>
        <w:t>Jenkins LT</w:t>
      </w:r>
      <w:r w:rsidRPr="003C52AA">
        <w:rPr>
          <w:rFonts w:ascii="Book Antiqua" w:eastAsia="STXingkai" w:hAnsi="Book Antiqua" w:cs="SimSun"/>
          <w:bdr w:val="none" w:sz="0" w:space="0" w:color="auto"/>
          <w:lang w:eastAsia="zh-CN"/>
        </w:rPr>
        <w:t xml:space="preserve">, Millikan KW, Bines SD, Staren ED, Doolas A. Hepatic resection for metastatic colorectal cancer. </w:t>
      </w:r>
      <w:r w:rsidRPr="003C52AA">
        <w:rPr>
          <w:rFonts w:ascii="Book Antiqua" w:eastAsia="STXingkai" w:hAnsi="Book Antiqua" w:cs="SimSun"/>
          <w:i/>
          <w:iCs/>
          <w:bdr w:val="none" w:sz="0" w:space="0" w:color="auto"/>
          <w:lang w:eastAsia="zh-CN"/>
        </w:rPr>
        <w:t>Am Surg</w:t>
      </w:r>
      <w:r w:rsidRPr="003C52AA">
        <w:rPr>
          <w:rFonts w:ascii="Book Antiqua" w:eastAsia="STXingkai" w:hAnsi="Book Antiqua" w:cs="SimSun"/>
          <w:bdr w:val="none" w:sz="0" w:space="0" w:color="auto"/>
          <w:lang w:eastAsia="zh-CN"/>
        </w:rPr>
        <w:t xml:space="preserve"> 1997; </w:t>
      </w:r>
      <w:r w:rsidRPr="003C52AA">
        <w:rPr>
          <w:rFonts w:ascii="Book Antiqua" w:eastAsia="STXingkai" w:hAnsi="Book Antiqua" w:cs="SimSun"/>
          <w:b/>
          <w:bCs/>
          <w:bdr w:val="none" w:sz="0" w:space="0" w:color="auto"/>
          <w:lang w:eastAsia="zh-CN"/>
        </w:rPr>
        <w:t>63</w:t>
      </w:r>
      <w:r w:rsidRPr="003C52AA">
        <w:rPr>
          <w:rFonts w:ascii="Book Antiqua" w:eastAsia="STXingkai" w:hAnsi="Book Antiqua" w:cs="SimSun"/>
          <w:bdr w:val="none" w:sz="0" w:space="0" w:color="auto"/>
          <w:lang w:eastAsia="zh-CN"/>
        </w:rPr>
        <w:t>: 605-610 [PMID: 9202534]</w:t>
      </w:r>
    </w:p>
    <w:p w14:paraId="6A63BB22"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13 </w:t>
      </w:r>
      <w:r w:rsidRPr="003C52AA">
        <w:rPr>
          <w:rFonts w:ascii="Book Antiqua" w:eastAsia="STXingkai" w:hAnsi="Book Antiqua" w:cs="SimSun"/>
          <w:b/>
          <w:bCs/>
          <w:bdr w:val="none" w:sz="0" w:space="0" w:color="auto"/>
          <w:lang w:eastAsia="zh-CN"/>
        </w:rPr>
        <w:t>Kaibori M</w:t>
      </w:r>
      <w:r w:rsidRPr="003C52AA">
        <w:rPr>
          <w:rFonts w:ascii="Book Antiqua" w:eastAsia="STXingkai" w:hAnsi="Book Antiqua" w:cs="SimSun"/>
          <w:bdr w:val="none" w:sz="0" w:space="0" w:color="auto"/>
          <w:lang w:eastAsia="zh-CN"/>
        </w:rPr>
        <w:t xml:space="preserve">, Iwamoto S, Ishizaki M, Matsui K, Saito T, Yoshioka K, Hamada Y, Kwon AH. Timing of resection for synchronous liver metastases from colorectal cancer. </w:t>
      </w:r>
      <w:r w:rsidRPr="003C52AA">
        <w:rPr>
          <w:rFonts w:ascii="Book Antiqua" w:eastAsia="STXingkai" w:hAnsi="Book Antiqua" w:cs="SimSun"/>
          <w:i/>
          <w:iCs/>
          <w:bdr w:val="none" w:sz="0" w:space="0" w:color="auto"/>
          <w:lang w:eastAsia="zh-CN"/>
        </w:rPr>
        <w:t>Dig Dis Sci</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55</w:t>
      </w:r>
      <w:r w:rsidRPr="003C52AA">
        <w:rPr>
          <w:rFonts w:ascii="Book Antiqua" w:eastAsia="STXingkai" w:hAnsi="Book Antiqua" w:cs="SimSun"/>
          <w:bdr w:val="none" w:sz="0" w:space="0" w:color="auto"/>
          <w:lang w:eastAsia="zh-CN"/>
        </w:rPr>
        <w:t>: 3262-3270 [PMID: 20112062 DOI: 10.1007/s10620-009-1124-6]</w:t>
      </w:r>
    </w:p>
    <w:p w14:paraId="0F0F095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14 </w:t>
      </w:r>
      <w:r w:rsidRPr="003C52AA">
        <w:rPr>
          <w:rFonts w:ascii="Book Antiqua" w:eastAsia="STXingkai" w:hAnsi="Book Antiqua" w:cs="SimSun"/>
          <w:b/>
          <w:bCs/>
          <w:bdr w:val="none" w:sz="0" w:space="0" w:color="auto"/>
          <w:lang w:eastAsia="zh-CN"/>
        </w:rPr>
        <w:t>Weiss L</w:t>
      </w:r>
      <w:r w:rsidRPr="003C52AA">
        <w:rPr>
          <w:rFonts w:ascii="Book Antiqua" w:eastAsia="STXingkai" w:hAnsi="Book Antiqua" w:cs="SimSun"/>
          <w:bdr w:val="none" w:sz="0" w:space="0" w:color="auto"/>
          <w:lang w:eastAsia="zh-CN"/>
        </w:rPr>
        <w:t xml:space="preserve">, Voit A, Lane WW. Metastatic patterns in patients with carcinomas of the lower esophagus and upper rectum. </w:t>
      </w:r>
      <w:r w:rsidRPr="003C52AA">
        <w:rPr>
          <w:rFonts w:ascii="Book Antiqua" w:eastAsia="STXingkai" w:hAnsi="Book Antiqua" w:cs="SimSun"/>
          <w:i/>
          <w:iCs/>
          <w:bdr w:val="none" w:sz="0" w:space="0" w:color="auto"/>
          <w:lang w:eastAsia="zh-CN"/>
        </w:rPr>
        <w:t>Invasion Metastasis</w:t>
      </w:r>
      <w:r w:rsidRPr="003C52AA">
        <w:rPr>
          <w:rFonts w:ascii="Book Antiqua" w:eastAsia="STXingkai" w:hAnsi="Book Antiqua" w:cs="SimSun"/>
          <w:bdr w:val="none" w:sz="0" w:space="0" w:color="auto"/>
          <w:lang w:eastAsia="zh-CN"/>
        </w:rPr>
        <w:t xml:space="preserve"> 1984; </w:t>
      </w:r>
      <w:r w:rsidRPr="003C52AA">
        <w:rPr>
          <w:rFonts w:ascii="Book Antiqua" w:eastAsia="STXingkai" w:hAnsi="Book Antiqua" w:cs="SimSun"/>
          <w:b/>
          <w:bCs/>
          <w:bdr w:val="none" w:sz="0" w:space="0" w:color="auto"/>
          <w:lang w:eastAsia="zh-CN"/>
        </w:rPr>
        <w:t>4</w:t>
      </w:r>
      <w:r w:rsidRPr="003C52AA">
        <w:rPr>
          <w:rFonts w:ascii="Book Antiqua" w:eastAsia="STXingkai" w:hAnsi="Book Antiqua" w:cs="SimSun"/>
          <w:bdr w:val="none" w:sz="0" w:space="0" w:color="auto"/>
          <w:lang w:eastAsia="zh-CN"/>
        </w:rPr>
        <w:t>: 47-60 [PMID: 6735638]</w:t>
      </w:r>
    </w:p>
    <w:p w14:paraId="4EE6A127" w14:textId="77777777" w:rsidR="003C52AA" w:rsidRPr="003C52AA" w:rsidRDefault="003C52AA" w:rsidP="003C52AA">
      <w:pPr>
        <w:adjustRightInd w:val="0"/>
        <w:snapToGrid w:val="0"/>
        <w:spacing w:line="360" w:lineRule="auto"/>
        <w:jc w:val="both"/>
        <w:rPr>
          <w:rFonts w:ascii="Book Antiqua" w:eastAsia="STXingkai" w:hAnsi="Book Antiqua" w:cs="Calibri"/>
          <w:noProof/>
          <w:lang w:eastAsia="zh-CN"/>
        </w:rPr>
      </w:pPr>
      <w:r w:rsidRPr="003C52AA">
        <w:rPr>
          <w:rFonts w:ascii="Book Antiqua" w:eastAsia="STXingkai" w:hAnsi="Book Antiqua" w:cs="SimSun" w:hint="eastAsia"/>
          <w:noProof/>
        </w:rPr>
        <w:t xml:space="preserve">115 </w:t>
      </w:r>
      <w:r w:rsidRPr="003C52AA">
        <w:rPr>
          <w:rFonts w:ascii="Book Antiqua" w:eastAsia="STXingkai" w:hAnsi="Book Antiqua" w:cs="Calibri"/>
          <w:b/>
          <w:bCs/>
          <w:noProof/>
        </w:rPr>
        <w:t>Jones RP,</w:t>
      </w:r>
      <w:r w:rsidRPr="003C52AA">
        <w:rPr>
          <w:rFonts w:ascii="Book Antiqua" w:eastAsia="STXingkai" w:hAnsi="Book Antiqua" w:cs="Calibri"/>
          <w:noProof/>
        </w:rPr>
        <w:t xml:space="preserve"> Malik HZ, Fenwick SW, Poston GJ. Perioperative chemotherapy for resectable colorectal liver metastases: where now?</w:t>
      </w:r>
      <w:r w:rsidRPr="003C52AA">
        <w:rPr>
          <w:rFonts w:ascii="Calibri" w:hAnsi="Calibri" w:cs="Calibri"/>
          <w:noProof/>
          <w:sz w:val="22"/>
        </w:rPr>
        <w:t xml:space="preserve"> </w:t>
      </w:r>
      <w:r w:rsidRPr="003C52AA">
        <w:rPr>
          <w:rFonts w:ascii="Book Antiqua" w:eastAsia="STXingkai" w:hAnsi="Book Antiqua" w:cs="Calibri"/>
          <w:i/>
          <w:noProof/>
        </w:rPr>
        <w:t xml:space="preserve">Eur J Surg Oncol  </w:t>
      </w:r>
      <w:r w:rsidRPr="003C52AA">
        <w:rPr>
          <w:rFonts w:ascii="Book Antiqua" w:eastAsia="STXingkai" w:hAnsi="Book Antiqua" w:cs="Calibri"/>
          <w:noProof/>
        </w:rPr>
        <w:t xml:space="preserve">2013; </w:t>
      </w:r>
      <w:r w:rsidRPr="003C52AA">
        <w:rPr>
          <w:rFonts w:ascii="Book Antiqua" w:eastAsia="STXingkai" w:hAnsi="Book Antiqua" w:cs="Calibri"/>
          <w:b/>
          <w:noProof/>
        </w:rPr>
        <w:t>39</w:t>
      </w:r>
      <w:r w:rsidRPr="003C52AA">
        <w:rPr>
          <w:rFonts w:ascii="Book Antiqua" w:eastAsia="STXingkai" w:hAnsi="Book Antiqua" w:cs="Calibri"/>
          <w:noProof/>
        </w:rPr>
        <w:t xml:space="preserve">: 807-811 [PMID: </w:t>
      </w:r>
      <w:bookmarkStart w:id="210" w:name="OLE_LINK2374"/>
      <w:bookmarkStart w:id="211" w:name="OLE_LINK2375"/>
      <w:r w:rsidRPr="003C52AA">
        <w:rPr>
          <w:rFonts w:ascii="Book Antiqua" w:eastAsia="STXingkai" w:hAnsi="Book Antiqua" w:cs="Calibri"/>
          <w:noProof/>
        </w:rPr>
        <w:t xml:space="preserve">23726258 </w:t>
      </w:r>
      <w:bookmarkEnd w:id="210"/>
      <w:bookmarkEnd w:id="211"/>
      <w:r w:rsidRPr="003C52AA">
        <w:rPr>
          <w:rFonts w:ascii="Book Antiqua" w:eastAsia="STXingkai" w:hAnsi="Book Antiqua" w:cs="Calibri"/>
          <w:noProof/>
        </w:rPr>
        <w:t>DOI: 10.1016/j.ejso.2013.04.002]</w:t>
      </w:r>
    </w:p>
    <w:p w14:paraId="00C13EBF"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16 </w:t>
      </w:r>
      <w:r w:rsidRPr="003C52AA">
        <w:rPr>
          <w:rFonts w:ascii="Book Antiqua" w:eastAsia="STXingkai" w:hAnsi="Book Antiqua" w:cs="SimSun"/>
          <w:b/>
          <w:bCs/>
          <w:bdr w:val="none" w:sz="0" w:space="0" w:color="auto"/>
          <w:lang w:eastAsia="zh-CN"/>
        </w:rPr>
        <w:t>Pessaux P</w:t>
      </w:r>
      <w:r w:rsidRPr="003C52AA">
        <w:rPr>
          <w:rFonts w:ascii="Book Antiqua" w:eastAsia="STXingkai" w:hAnsi="Book Antiqua" w:cs="SimSun"/>
          <w:bdr w:val="none" w:sz="0" w:space="0" w:color="auto"/>
          <w:lang w:eastAsia="zh-CN"/>
        </w:rPr>
        <w:t xml:space="preserve">, Chenard MP, Bachellier P, Jaeck D. Consequences of chemotherapy on resection of colorectal liver metastases. </w:t>
      </w:r>
      <w:r w:rsidRPr="003C52AA">
        <w:rPr>
          <w:rFonts w:ascii="Book Antiqua" w:eastAsia="STXingkai" w:hAnsi="Book Antiqua" w:cs="SimSun"/>
          <w:i/>
          <w:iCs/>
          <w:bdr w:val="none" w:sz="0" w:space="0" w:color="auto"/>
          <w:lang w:eastAsia="zh-CN"/>
        </w:rPr>
        <w:t>J Visc Surg</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147</w:t>
      </w:r>
      <w:r w:rsidRPr="003C52AA">
        <w:rPr>
          <w:rFonts w:ascii="Book Antiqua" w:eastAsia="STXingkai" w:hAnsi="Book Antiqua" w:cs="SimSun"/>
          <w:bdr w:val="none" w:sz="0" w:space="0" w:color="auto"/>
          <w:lang w:eastAsia="zh-CN"/>
        </w:rPr>
        <w:t>: e193-e201 [PMID: 20655821 DOI: 10.1016/j.jviscsurg.2010.06.004]</w:t>
      </w:r>
    </w:p>
    <w:p w14:paraId="1090D63E"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17 </w:t>
      </w:r>
      <w:r w:rsidRPr="003C52AA">
        <w:rPr>
          <w:rFonts w:ascii="Book Antiqua" w:eastAsia="STXingkai" w:hAnsi="Book Antiqua" w:cs="SimSun"/>
          <w:b/>
          <w:bCs/>
          <w:bdr w:val="none" w:sz="0" w:space="0" w:color="auto"/>
          <w:lang w:eastAsia="zh-CN"/>
        </w:rPr>
        <w:t>Leonard GD</w:t>
      </w:r>
      <w:r w:rsidRPr="003C52AA">
        <w:rPr>
          <w:rFonts w:ascii="Book Antiqua" w:eastAsia="STXingkai" w:hAnsi="Book Antiqua" w:cs="SimSun"/>
          <w:bdr w:val="none" w:sz="0" w:space="0" w:color="auto"/>
          <w:lang w:eastAsia="zh-CN"/>
        </w:rPr>
        <w:t xml:space="preserve">, Brenner B, Kemeny NE. Neoadjuvant chemotherapy before liver resection for patients with unresectable liver metastases from colorectal carcinoma. </w:t>
      </w:r>
      <w:r w:rsidRPr="003C52AA">
        <w:rPr>
          <w:rFonts w:ascii="Book Antiqua" w:eastAsia="STXingkai" w:hAnsi="Book Antiqua" w:cs="SimSun"/>
          <w:i/>
          <w:iCs/>
          <w:bdr w:val="none" w:sz="0" w:space="0" w:color="auto"/>
          <w:lang w:eastAsia="zh-CN"/>
        </w:rPr>
        <w:t>J Clin Oncol</w:t>
      </w:r>
      <w:r w:rsidRPr="003C52AA">
        <w:rPr>
          <w:rFonts w:ascii="Book Antiqua" w:eastAsia="STXingkai" w:hAnsi="Book Antiqua" w:cs="SimSun"/>
          <w:bdr w:val="none" w:sz="0" w:space="0" w:color="auto"/>
          <w:lang w:eastAsia="zh-CN"/>
        </w:rPr>
        <w:t xml:space="preserve"> 2005; </w:t>
      </w:r>
      <w:r w:rsidRPr="003C52AA">
        <w:rPr>
          <w:rFonts w:ascii="Book Antiqua" w:eastAsia="STXingkai" w:hAnsi="Book Antiqua" w:cs="SimSun"/>
          <w:b/>
          <w:bCs/>
          <w:bdr w:val="none" w:sz="0" w:space="0" w:color="auto"/>
          <w:lang w:eastAsia="zh-CN"/>
        </w:rPr>
        <w:t>23</w:t>
      </w:r>
      <w:r w:rsidRPr="003C52AA">
        <w:rPr>
          <w:rFonts w:ascii="Book Antiqua" w:eastAsia="STXingkai" w:hAnsi="Book Antiqua" w:cs="SimSun"/>
          <w:bdr w:val="none" w:sz="0" w:space="0" w:color="auto"/>
          <w:lang w:eastAsia="zh-CN"/>
        </w:rPr>
        <w:t>: 2038-2048 [PMID: 15774795 DOI: 10.1200/JCO.2005.00.349]</w:t>
      </w:r>
    </w:p>
    <w:p w14:paraId="1F77CC7D"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18 </w:t>
      </w:r>
      <w:r w:rsidRPr="003C52AA">
        <w:rPr>
          <w:rFonts w:ascii="Book Antiqua" w:eastAsia="STXingkai" w:hAnsi="Book Antiqua" w:cs="SimSun"/>
          <w:b/>
          <w:bCs/>
          <w:bdr w:val="none" w:sz="0" w:space="0" w:color="auto"/>
          <w:lang w:eastAsia="zh-CN"/>
        </w:rPr>
        <w:t>Lehmann K</w:t>
      </w:r>
      <w:r w:rsidRPr="003C52AA">
        <w:rPr>
          <w:rFonts w:ascii="Book Antiqua" w:eastAsia="STXingkai" w:hAnsi="Book Antiqua" w:cs="SimSun"/>
          <w:bdr w:val="none" w:sz="0" w:space="0" w:color="auto"/>
          <w:lang w:eastAsia="zh-CN"/>
        </w:rPr>
        <w:t xml:space="preserve">, Rickenbacher A, Weber A, Pestalozzi BC, Clavien PA. Chemotherapy before liver resection of colorectal metastases: friend or foe?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255</w:t>
      </w:r>
      <w:r w:rsidRPr="003C52AA">
        <w:rPr>
          <w:rFonts w:ascii="Book Antiqua" w:eastAsia="STXingkai" w:hAnsi="Book Antiqua" w:cs="SimSun"/>
          <w:bdr w:val="none" w:sz="0" w:space="0" w:color="auto"/>
          <w:lang w:eastAsia="zh-CN"/>
        </w:rPr>
        <w:t>: 237-247 [PMID: 22041509 DOI: 10.1097/SLA.0b013e3182356236]</w:t>
      </w:r>
    </w:p>
    <w:p w14:paraId="51EC8CB9"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19 </w:t>
      </w:r>
      <w:r w:rsidRPr="003C52AA">
        <w:rPr>
          <w:rFonts w:ascii="Book Antiqua" w:eastAsia="STXingkai" w:hAnsi="Book Antiqua" w:cs="SimSun"/>
          <w:b/>
          <w:bCs/>
          <w:bdr w:val="none" w:sz="0" w:space="0" w:color="auto"/>
          <w:lang w:eastAsia="zh-CN"/>
        </w:rPr>
        <w:t>Giacchetti S</w:t>
      </w:r>
      <w:r w:rsidRPr="003C52AA">
        <w:rPr>
          <w:rFonts w:ascii="Book Antiqua" w:eastAsia="STXingkai" w:hAnsi="Book Antiqua" w:cs="SimSun"/>
          <w:bdr w:val="none" w:sz="0" w:space="0" w:color="auto"/>
          <w:lang w:eastAsia="zh-CN"/>
        </w:rPr>
        <w:t xml:space="preserve">, Itzhaki M, Gruia G, Adam R, Zidani R, Kunstlinger F, Brienza S, Alafaci E, Bertheault-Cvitkovic F, Jasmin C, Reynes M, Bismuth H, Misset JL, Lévi F. Long-term survival of patients with unresectable colorectal cancer liver metastases following infusional chemotherapy with 5-fluorouracil, leucovorin, oxaliplatin and surgery. </w:t>
      </w:r>
      <w:r w:rsidRPr="003C52AA">
        <w:rPr>
          <w:rFonts w:ascii="Book Antiqua" w:eastAsia="STXingkai" w:hAnsi="Book Antiqua" w:cs="SimSun"/>
          <w:i/>
          <w:iCs/>
          <w:bdr w:val="none" w:sz="0" w:space="0" w:color="auto"/>
          <w:lang w:eastAsia="zh-CN"/>
        </w:rPr>
        <w:t>Ann Oncol</w:t>
      </w:r>
      <w:r w:rsidRPr="003C52AA">
        <w:rPr>
          <w:rFonts w:ascii="Book Antiqua" w:eastAsia="STXingkai" w:hAnsi="Book Antiqua" w:cs="SimSun"/>
          <w:bdr w:val="none" w:sz="0" w:space="0" w:color="auto"/>
          <w:lang w:eastAsia="zh-CN"/>
        </w:rPr>
        <w:t xml:space="preserve"> 1999; </w:t>
      </w:r>
      <w:r w:rsidRPr="003C52AA">
        <w:rPr>
          <w:rFonts w:ascii="Book Antiqua" w:eastAsia="STXingkai" w:hAnsi="Book Antiqua" w:cs="SimSun"/>
          <w:b/>
          <w:bCs/>
          <w:bdr w:val="none" w:sz="0" w:space="0" w:color="auto"/>
          <w:lang w:eastAsia="zh-CN"/>
        </w:rPr>
        <w:t>10</w:t>
      </w:r>
      <w:r w:rsidRPr="003C52AA">
        <w:rPr>
          <w:rFonts w:ascii="Book Antiqua" w:eastAsia="STXingkai" w:hAnsi="Book Antiqua" w:cs="SimSun"/>
          <w:bdr w:val="none" w:sz="0" w:space="0" w:color="auto"/>
          <w:lang w:eastAsia="zh-CN"/>
        </w:rPr>
        <w:t>: 663-669 [PMID: 10442188]</w:t>
      </w:r>
    </w:p>
    <w:p w14:paraId="7ADF64F7"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20 </w:t>
      </w:r>
      <w:r w:rsidRPr="003C52AA">
        <w:rPr>
          <w:rFonts w:ascii="Book Antiqua" w:eastAsia="STXingkai" w:hAnsi="Book Antiqua" w:cs="SimSun"/>
          <w:b/>
          <w:bCs/>
          <w:bdr w:val="none" w:sz="0" w:space="0" w:color="auto"/>
          <w:lang w:eastAsia="zh-CN"/>
        </w:rPr>
        <w:t>Goéré D</w:t>
      </w:r>
      <w:r w:rsidRPr="003C52AA">
        <w:rPr>
          <w:rFonts w:ascii="Book Antiqua" w:eastAsia="STXingkai" w:hAnsi="Book Antiqua" w:cs="SimSun"/>
          <w:bdr w:val="none" w:sz="0" w:space="0" w:color="auto"/>
          <w:lang w:eastAsia="zh-CN"/>
        </w:rPr>
        <w:t xml:space="preserve">, Deshaies I, de Baere T, Boige V, Malka D, Dumont F, Dromain C, Ducreux M, Elias D. Prolonged survival of initially unresectable hepatic colorectal cancer patients treated with hepatic arterial infusion of oxaliplatin followed by radical surgery of metastase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251</w:t>
      </w:r>
      <w:r w:rsidRPr="003C52AA">
        <w:rPr>
          <w:rFonts w:ascii="Book Antiqua" w:eastAsia="STXingkai" w:hAnsi="Book Antiqua" w:cs="SimSun"/>
          <w:bdr w:val="none" w:sz="0" w:space="0" w:color="auto"/>
          <w:lang w:eastAsia="zh-CN"/>
        </w:rPr>
        <w:t>: 686-691 [PMID: 20224373 DOI: 10.1097/SLA.0b013e3181d35983]</w:t>
      </w:r>
    </w:p>
    <w:p w14:paraId="67315276"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21 </w:t>
      </w:r>
      <w:r w:rsidRPr="003C52AA">
        <w:rPr>
          <w:rFonts w:ascii="Book Antiqua" w:eastAsia="STXingkai" w:hAnsi="Book Antiqua" w:cs="SimSun"/>
          <w:b/>
          <w:bCs/>
          <w:bdr w:val="none" w:sz="0" w:space="0" w:color="auto"/>
          <w:lang w:eastAsia="zh-CN"/>
        </w:rPr>
        <w:t>Beppu T</w:t>
      </w:r>
      <w:r w:rsidRPr="003C52AA">
        <w:rPr>
          <w:rFonts w:ascii="Book Antiqua" w:eastAsia="STXingkai" w:hAnsi="Book Antiqua" w:cs="SimSun"/>
          <w:bdr w:val="none" w:sz="0" w:space="0" w:color="auto"/>
          <w:lang w:eastAsia="zh-CN"/>
        </w:rPr>
        <w:t xml:space="preserve">, Miyamoto Y, Sakamoto Y, Imai K, Nitta H, Hayashi H, Chikamoto A, Watanabe M, Ishiko T, Baba H. Chemotherapy and targeted therapy for patients with initially </w:t>
      </w:r>
      <w:r w:rsidRPr="003C52AA">
        <w:rPr>
          <w:rFonts w:ascii="Book Antiqua" w:eastAsia="STXingkai" w:hAnsi="Book Antiqua" w:cs="SimSun"/>
          <w:bdr w:val="none" w:sz="0" w:space="0" w:color="auto"/>
          <w:lang w:eastAsia="zh-CN"/>
        </w:rPr>
        <w:lastRenderedPageBreak/>
        <w:t xml:space="preserve">unresectable colorectal liver metastases, focusing on conversion hepatectomy and long-term survival. </w:t>
      </w:r>
      <w:r w:rsidRPr="003C52AA">
        <w:rPr>
          <w:rFonts w:ascii="Book Antiqua" w:eastAsia="STXingkai" w:hAnsi="Book Antiqua" w:cs="SimSun"/>
          <w:i/>
          <w:iCs/>
          <w:bdr w:val="none" w:sz="0" w:space="0" w:color="auto"/>
          <w:lang w:eastAsia="zh-CN"/>
        </w:rPr>
        <w:t>Ann Surg Oncol</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21 Suppl 3</w:t>
      </w:r>
      <w:r w:rsidRPr="003C52AA">
        <w:rPr>
          <w:rFonts w:ascii="Book Antiqua" w:eastAsia="STXingkai" w:hAnsi="Book Antiqua" w:cs="SimSun"/>
          <w:bdr w:val="none" w:sz="0" w:space="0" w:color="auto"/>
          <w:lang w:eastAsia="zh-CN"/>
        </w:rPr>
        <w:t>: S405-S413 [PMID: 24570379 DOI: 10.1245/s10434-014-3577-x]</w:t>
      </w:r>
    </w:p>
    <w:p w14:paraId="6A3566EF"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22 </w:t>
      </w:r>
      <w:r w:rsidRPr="003C52AA">
        <w:rPr>
          <w:rFonts w:ascii="Book Antiqua" w:eastAsia="STXingkai" w:hAnsi="Book Antiqua" w:cs="SimSun"/>
          <w:b/>
          <w:bCs/>
          <w:bdr w:val="none" w:sz="0" w:space="0" w:color="auto"/>
          <w:lang w:eastAsia="zh-CN"/>
        </w:rPr>
        <w:t>Watanabe T</w:t>
      </w:r>
      <w:r w:rsidRPr="003C52AA">
        <w:rPr>
          <w:rFonts w:ascii="Book Antiqua" w:eastAsia="STXingkai" w:hAnsi="Book Antiqua" w:cs="SimSun"/>
          <w:bdr w:val="none" w:sz="0" w:space="0" w:color="auto"/>
          <w:lang w:eastAsia="zh-CN"/>
        </w:rPr>
        <w:t xml:space="preserve">, Itabashi M, Shimada Y, Tanaka S, Ito Y, Ajioka Y, Hamaguchi T, Hyodo I, Igarashi M, Ishida H, Ishiguro M, Kanemitsu Y, Kokudo N, Muro K, Ochiai A, Oguchi M, Ohkura Y, Saito Y, Sakai Y, Ueno H, Yoshino T, Fujimori T, Koinuma N, Morita T, Nishimura G, Sakata Y, Takahashi K, Takiuchi H, Tsuruta O, Yamaguchi T, Yoshida M, Yamaguchi N, Kotake K, Sugihara K. Japanese Society for Cancer of the Colon and Rectum (JSCCR) guidelines 2010 for the treatment of colorectal cancer. </w:t>
      </w:r>
      <w:r w:rsidRPr="003C52AA">
        <w:rPr>
          <w:rFonts w:ascii="Book Antiqua" w:eastAsia="STXingkai" w:hAnsi="Book Antiqua" w:cs="SimSun"/>
          <w:i/>
          <w:iCs/>
          <w:bdr w:val="none" w:sz="0" w:space="0" w:color="auto"/>
          <w:lang w:eastAsia="zh-CN"/>
        </w:rPr>
        <w:t>Int J Clin Oncol</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17</w:t>
      </w:r>
      <w:r w:rsidRPr="003C52AA">
        <w:rPr>
          <w:rFonts w:ascii="Book Antiqua" w:eastAsia="STXingkai" w:hAnsi="Book Antiqua" w:cs="SimSun"/>
          <w:bdr w:val="none" w:sz="0" w:space="0" w:color="auto"/>
          <w:lang w:eastAsia="zh-CN"/>
        </w:rPr>
        <w:t>: 1-29 [PMID: 22002491 DOI: 10.1007/s10147-011-0315-2]</w:t>
      </w:r>
    </w:p>
    <w:p w14:paraId="1DBAD883"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23 </w:t>
      </w:r>
      <w:r w:rsidRPr="003C52AA">
        <w:rPr>
          <w:rFonts w:ascii="Book Antiqua" w:eastAsia="STXingkai" w:hAnsi="Book Antiqua" w:cs="SimSun"/>
          <w:b/>
          <w:bCs/>
          <w:bdr w:val="none" w:sz="0" w:space="0" w:color="auto"/>
          <w:lang w:eastAsia="zh-CN"/>
        </w:rPr>
        <w:t>Allen PJ</w:t>
      </w:r>
      <w:r w:rsidRPr="003C52AA">
        <w:rPr>
          <w:rFonts w:ascii="Book Antiqua" w:eastAsia="STXingkai" w:hAnsi="Book Antiqua" w:cs="SimSun"/>
          <w:bdr w:val="none" w:sz="0" w:space="0" w:color="auto"/>
          <w:lang w:eastAsia="zh-CN"/>
        </w:rPr>
        <w:t xml:space="preserve">, Kemeny N, Jarnagin W, DeMatteo R, Blumgart L, Fong Y. Importance of response to neoadjuvant chemotherapy in patients undergoing resection of synchronous colorectal liver metastases. </w:t>
      </w:r>
      <w:r w:rsidRPr="003C52AA">
        <w:rPr>
          <w:rFonts w:ascii="Book Antiqua" w:eastAsia="STXingkai" w:hAnsi="Book Antiqua" w:cs="SimSun"/>
          <w:i/>
          <w:iCs/>
          <w:bdr w:val="none" w:sz="0" w:space="0" w:color="auto"/>
          <w:lang w:eastAsia="zh-CN"/>
        </w:rPr>
        <w:t>J Gastrointest Surg</w:t>
      </w:r>
      <w:r w:rsidRPr="003C52AA">
        <w:rPr>
          <w:rFonts w:ascii="Book Antiqua" w:eastAsia="STXingkai" w:hAnsi="Book Antiqua" w:cs="SimSun"/>
          <w:bdr w:val="none" w:sz="0" w:space="0" w:color="auto"/>
          <w:lang w:eastAsia="zh-CN"/>
        </w:rPr>
        <w:t xml:space="preserve"> 2003; </w:t>
      </w:r>
      <w:r w:rsidRPr="003C52AA">
        <w:rPr>
          <w:rFonts w:ascii="Book Antiqua" w:eastAsia="STXingkai" w:hAnsi="Book Antiqua" w:cs="SimSun"/>
          <w:b/>
          <w:bCs/>
          <w:bdr w:val="none" w:sz="0" w:space="0" w:color="auto"/>
          <w:lang w:eastAsia="zh-CN"/>
        </w:rPr>
        <w:t>7</w:t>
      </w:r>
      <w:r w:rsidRPr="003C52AA">
        <w:rPr>
          <w:rFonts w:ascii="Book Antiqua" w:eastAsia="STXingkai" w:hAnsi="Book Antiqua" w:cs="SimSun"/>
          <w:bdr w:val="none" w:sz="0" w:space="0" w:color="auto"/>
          <w:lang w:eastAsia="zh-CN"/>
        </w:rPr>
        <w:t>: 109-15; discussion 116-7 [PMID: 12559192 DOI: 10.1016/s1091-255x(02)00121-x]</w:t>
      </w:r>
    </w:p>
    <w:p w14:paraId="2410CC7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24 </w:t>
      </w:r>
      <w:r w:rsidRPr="003C52AA">
        <w:rPr>
          <w:rFonts w:ascii="Book Antiqua" w:eastAsia="STXingkai" w:hAnsi="Book Antiqua" w:cs="SimSun"/>
          <w:b/>
          <w:bCs/>
          <w:bdr w:val="none" w:sz="0" w:space="0" w:color="auto"/>
          <w:lang w:eastAsia="zh-CN"/>
        </w:rPr>
        <w:t>Sugihara K</w:t>
      </w:r>
      <w:r w:rsidRPr="003C52AA">
        <w:rPr>
          <w:rFonts w:ascii="Book Antiqua" w:eastAsia="STXingkai" w:hAnsi="Book Antiqua" w:cs="SimSun"/>
          <w:bdr w:val="none" w:sz="0" w:space="0" w:color="auto"/>
          <w:lang w:eastAsia="zh-CN"/>
        </w:rPr>
        <w:t xml:space="preserve">, Uetake H. Therapeutic strategies for hepatic metastasis of colorectal cancer: overview. </w:t>
      </w:r>
      <w:r w:rsidRPr="003C52AA">
        <w:rPr>
          <w:rFonts w:ascii="Book Antiqua" w:eastAsia="STXingkai" w:hAnsi="Book Antiqua" w:cs="SimSun"/>
          <w:i/>
          <w:iCs/>
          <w:bdr w:val="none" w:sz="0" w:space="0" w:color="auto"/>
          <w:lang w:eastAsia="zh-CN"/>
        </w:rPr>
        <w:t>J Hepatobiliary Pancreat Sci</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19</w:t>
      </w:r>
      <w:r w:rsidRPr="003C52AA">
        <w:rPr>
          <w:rFonts w:ascii="Book Antiqua" w:eastAsia="STXingkai" w:hAnsi="Book Antiqua" w:cs="SimSun"/>
          <w:bdr w:val="none" w:sz="0" w:space="0" w:color="auto"/>
          <w:lang w:eastAsia="zh-CN"/>
        </w:rPr>
        <w:t>: 523-527 [PMID: 22706522 DOI: 10.1007/s00534-012-0524-8]</w:t>
      </w:r>
    </w:p>
    <w:p w14:paraId="3380D7E2" w14:textId="77777777" w:rsidR="003C52AA" w:rsidRPr="003C52AA" w:rsidRDefault="003C52AA" w:rsidP="003C52AA">
      <w:pPr>
        <w:adjustRightInd w:val="0"/>
        <w:snapToGrid w:val="0"/>
        <w:spacing w:line="360" w:lineRule="auto"/>
        <w:jc w:val="both"/>
        <w:rPr>
          <w:rFonts w:ascii="Book Antiqua" w:eastAsia="STXingkai" w:hAnsi="Book Antiqua" w:cs="Calibri"/>
          <w:noProof/>
          <w:lang w:eastAsia="zh-CN"/>
        </w:rPr>
      </w:pPr>
      <w:r w:rsidRPr="003C52AA">
        <w:rPr>
          <w:rFonts w:ascii="Book Antiqua" w:eastAsia="STXingkai" w:hAnsi="Book Antiqua" w:cs="SimSun" w:hint="eastAsia"/>
          <w:noProof/>
        </w:rPr>
        <w:t xml:space="preserve">125 </w:t>
      </w:r>
      <w:r w:rsidRPr="003C52AA">
        <w:rPr>
          <w:rFonts w:ascii="Book Antiqua" w:eastAsia="STXingkai" w:hAnsi="Book Antiqua" w:cs="Calibri"/>
          <w:b/>
          <w:bCs/>
          <w:noProof/>
        </w:rPr>
        <w:t xml:space="preserve">Nordlinger B, </w:t>
      </w:r>
      <w:r w:rsidRPr="003C52AA">
        <w:rPr>
          <w:rFonts w:ascii="Book Antiqua" w:eastAsia="STXingkai" w:hAnsi="Book Antiqua" w:cs="Calibri"/>
          <w:noProof/>
        </w:rPr>
        <w:t>Sorbye H, Glimelius B, Poston GJ, Schlag PM, Rougier P, Bechstein WO, Primrose JN, Walpole ET, Finch-Jones M, Jaeck D, Mirza D, Parks RW, Collette L, Praet M, Bethe U, Van Cutsem E, Scheithauer W, Gruenberger T, Group EG-ITC, Cancer Research UK, Arbeitsgruppe Lebermetastasen und-tumoren in der Chirurgischen Arbeitsgemeinschaft O, Australasian Gastro-Intestinal Trials G, Federation Francophone de Cancerologie D. Perioperative chemotherapy with FOLFOX4 and surgery versus surgery alone for resectable liver metastases from colorectal cancer (EORTC Intergroup trial 40983): a randomised controlled trial.</w:t>
      </w:r>
      <w:r w:rsidRPr="003C52AA">
        <w:rPr>
          <w:rFonts w:ascii="Book Antiqua" w:eastAsia="STXingkai" w:hAnsi="Book Antiqua" w:cs="Calibri"/>
          <w:i/>
          <w:noProof/>
        </w:rPr>
        <w:t xml:space="preserve"> Lancet </w:t>
      </w:r>
      <w:r w:rsidRPr="003C52AA">
        <w:rPr>
          <w:rFonts w:ascii="Book Antiqua" w:eastAsia="STXingkai" w:hAnsi="Book Antiqua" w:cs="Calibri"/>
          <w:noProof/>
        </w:rPr>
        <w:t xml:space="preserve">2008; </w:t>
      </w:r>
      <w:r w:rsidRPr="003C52AA">
        <w:rPr>
          <w:rFonts w:ascii="Book Antiqua" w:eastAsia="STXingkai" w:hAnsi="Book Antiqua" w:cs="Calibri"/>
          <w:b/>
          <w:noProof/>
        </w:rPr>
        <w:t>371</w:t>
      </w:r>
      <w:r w:rsidRPr="003C52AA">
        <w:rPr>
          <w:rFonts w:ascii="Book Antiqua" w:eastAsia="STXingkai" w:hAnsi="Book Antiqua" w:cs="Calibri"/>
          <w:noProof/>
        </w:rPr>
        <w:t>: 1007-1016 [PMID: 18358928 DOI: 10.1016/S0140-6736(08)60455-9]</w:t>
      </w:r>
    </w:p>
    <w:p w14:paraId="70E6CD1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26 </w:t>
      </w:r>
      <w:r w:rsidRPr="003C52AA">
        <w:rPr>
          <w:rFonts w:ascii="Book Antiqua" w:eastAsia="STXingkai" w:hAnsi="Book Antiqua" w:cs="SimSun"/>
          <w:b/>
          <w:bCs/>
          <w:bdr w:val="none" w:sz="0" w:space="0" w:color="auto"/>
          <w:lang w:eastAsia="zh-CN"/>
        </w:rPr>
        <w:t>Rubbia-Brandt L</w:t>
      </w:r>
      <w:r w:rsidRPr="003C52AA">
        <w:rPr>
          <w:rFonts w:ascii="Book Antiqua" w:eastAsia="STXingkai" w:hAnsi="Book Antiqua" w:cs="SimSun"/>
          <w:bdr w:val="none" w:sz="0" w:space="0" w:color="auto"/>
          <w:lang w:eastAsia="zh-CN"/>
        </w:rPr>
        <w:t xml:space="preserve">, Audard V, Sartoretti P, Roth AD, Brezault C, Le Charpentier M, Dousset B, Morel P, Soubrane O, Chaussade S, Mentha G, Terris B. Severe hepatic sinusoidal obstruction associated with oxaliplatin-based chemotherapy in patients with metastatic </w:t>
      </w:r>
      <w:r w:rsidRPr="003C52AA">
        <w:rPr>
          <w:rFonts w:ascii="Book Antiqua" w:eastAsia="STXingkai" w:hAnsi="Book Antiqua" w:cs="SimSun"/>
          <w:bdr w:val="none" w:sz="0" w:space="0" w:color="auto"/>
          <w:lang w:eastAsia="zh-CN"/>
        </w:rPr>
        <w:lastRenderedPageBreak/>
        <w:t xml:space="preserve">colorectal cancer. </w:t>
      </w:r>
      <w:r w:rsidRPr="003C52AA">
        <w:rPr>
          <w:rFonts w:ascii="Book Antiqua" w:eastAsia="STXingkai" w:hAnsi="Book Antiqua" w:cs="SimSun"/>
          <w:i/>
          <w:iCs/>
          <w:bdr w:val="none" w:sz="0" w:space="0" w:color="auto"/>
          <w:lang w:eastAsia="zh-CN"/>
        </w:rPr>
        <w:t>Ann Oncol</w:t>
      </w:r>
      <w:r w:rsidRPr="003C52AA">
        <w:rPr>
          <w:rFonts w:ascii="Book Antiqua" w:eastAsia="STXingkai" w:hAnsi="Book Antiqua" w:cs="SimSun"/>
          <w:bdr w:val="none" w:sz="0" w:space="0" w:color="auto"/>
          <w:lang w:eastAsia="zh-CN"/>
        </w:rPr>
        <w:t xml:space="preserve"> 2004; </w:t>
      </w:r>
      <w:r w:rsidRPr="003C52AA">
        <w:rPr>
          <w:rFonts w:ascii="Book Antiqua" w:eastAsia="STXingkai" w:hAnsi="Book Antiqua" w:cs="SimSun"/>
          <w:b/>
          <w:bCs/>
          <w:bdr w:val="none" w:sz="0" w:space="0" w:color="auto"/>
          <w:lang w:eastAsia="zh-CN"/>
        </w:rPr>
        <w:t>15</w:t>
      </w:r>
      <w:r w:rsidRPr="003C52AA">
        <w:rPr>
          <w:rFonts w:ascii="Book Antiqua" w:eastAsia="STXingkai" w:hAnsi="Book Antiqua" w:cs="SimSun"/>
          <w:bdr w:val="none" w:sz="0" w:space="0" w:color="auto"/>
          <w:lang w:eastAsia="zh-CN"/>
        </w:rPr>
        <w:t>: 460-466 [PMID: 14998849 DOI: 10.1093/annonc/mdh095]</w:t>
      </w:r>
    </w:p>
    <w:p w14:paraId="6157034F" w14:textId="77777777" w:rsidR="003C52AA" w:rsidRPr="003C52AA" w:rsidRDefault="003C52AA" w:rsidP="003C52AA">
      <w:pPr>
        <w:adjustRightInd w:val="0"/>
        <w:snapToGrid w:val="0"/>
        <w:spacing w:line="360" w:lineRule="auto"/>
        <w:jc w:val="both"/>
        <w:rPr>
          <w:rFonts w:ascii="Book Antiqua" w:eastAsia="STXingkai" w:hAnsi="Book Antiqua" w:cs="Calibri"/>
          <w:noProof/>
          <w:lang w:eastAsia="zh-CN"/>
        </w:rPr>
      </w:pPr>
      <w:r w:rsidRPr="003C52AA">
        <w:rPr>
          <w:rFonts w:ascii="Book Antiqua" w:eastAsia="STXingkai" w:hAnsi="Book Antiqua" w:cs="SimSun" w:hint="eastAsia"/>
          <w:noProof/>
        </w:rPr>
        <w:t xml:space="preserve">127 </w:t>
      </w:r>
      <w:r w:rsidRPr="003C52AA">
        <w:rPr>
          <w:rFonts w:ascii="Book Antiqua" w:eastAsia="STXingkai" w:hAnsi="Book Antiqua" w:cs="Calibri"/>
          <w:b/>
          <w:bCs/>
          <w:noProof/>
        </w:rPr>
        <w:t>DeLeve LD,</w:t>
      </w:r>
      <w:r w:rsidRPr="003C52AA">
        <w:rPr>
          <w:rFonts w:ascii="Book Antiqua" w:eastAsia="STXingkai" w:hAnsi="Book Antiqua" w:cs="Calibri"/>
          <w:noProof/>
        </w:rPr>
        <w:t xml:space="preserve"> Shulman HM, McDonald GB. Toxic injury to hepatic sinusoids: sinusoidal obstruction syndrome (veno-occlusive disease).</w:t>
      </w:r>
      <w:r w:rsidRPr="003C52AA">
        <w:rPr>
          <w:rFonts w:ascii="Book Antiqua" w:eastAsia="STXingkai" w:hAnsi="Book Antiqua" w:cs="Calibri"/>
          <w:i/>
          <w:noProof/>
        </w:rPr>
        <w:t xml:space="preserve"> Semin Liver Dis </w:t>
      </w:r>
      <w:r w:rsidRPr="003C52AA">
        <w:rPr>
          <w:rFonts w:ascii="Book Antiqua" w:eastAsia="STXingkai" w:hAnsi="Book Antiqua" w:cs="Calibri"/>
          <w:noProof/>
        </w:rPr>
        <w:t xml:space="preserve">2002; </w:t>
      </w:r>
      <w:r w:rsidRPr="003C52AA">
        <w:rPr>
          <w:rFonts w:ascii="Book Antiqua" w:eastAsia="STXingkai" w:hAnsi="Book Antiqua" w:cs="Calibri"/>
          <w:b/>
          <w:noProof/>
        </w:rPr>
        <w:t>22</w:t>
      </w:r>
      <w:r w:rsidRPr="003C52AA">
        <w:rPr>
          <w:rFonts w:ascii="Book Antiqua" w:eastAsia="STXingkai" w:hAnsi="Book Antiqua" w:cs="Calibri"/>
          <w:noProof/>
        </w:rPr>
        <w:t>: 27-42 [PMID: 11928077 DOI: 10.1055/s-2002-23204]</w:t>
      </w:r>
    </w:p>
    <w:p w14:paraId="6226D59F"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28 </w:t>
      </w:r>
      <w:r w:rsidRPr="003C52AA">
        <w:rPr>
          <w:rFonts w:ascii="Book Antiqua" w:eastAsia="STXingkai" w:hAnsi="Book Antiqua" w:cs="SimSun"/>
          <w:b/>
          <w:bCs/>
          <w:bdr w:val="none" w:sz="0" w:space="0" w:color="auto"/>
          <w:lang w:eastAsia="zh-CN"/>
        </w:rPr>
        <w:t>Vauthey JN</w:t>
      </w:r>
      <w:r w:rsidRPr="003C52AA">
        <w:rPr>
          <w:rFonts w:ascii="Book Antiqua" w:eastAsia="STXingkai" w:hAnsi="Book Antiqua" w:cs="SimSun"/>
          <w:bdr w:val="none" w:sz="0" w:space="0" w:color="auto"/>
          <w:lang w:eastAsia="zh-CN"/>
        </w:rPr>
        <w:t xml:space="preserve">, Pawlik TM, Ribero D, Wu TT, Zorzi D, Hoff PM, Xiong HQ, Eng C, Lauwers GY, Mino-Kenudson M, Risio M, Muratore A, Capussotti L, Curley SA, Abdalla EK. Chemotherapy regimen predicts steatohepatitis and an increase in 90-day mortality after surgery for hepatic colorectal metastases. </w:t>
      </w:r>
      <w:r w:rsidRPr="003C52AA">
        <w:rPr>
          <w:rFonts w:ascii="Book Antiqua" w:eastAsia="STXingkai" w:hAnsi="Book Antiqua" w:cs="SimSun"/>
          <w:i/>
          <w:iCs/>
          <w:bdr w:val="none" w:sz="0" w:space="0" w:color="auto"/>
          <w:lang w:eastAsia="zh-CN"/>
        </w:rPr>
        <w:t>J Clin Oncol</w:t>
      </w:r>
      <w:r w:rsidRPr="003C52AA">
        <w:rPr>
          <w:rFonts w:ascii="Book Antiqua" w:eastAsia="STXingkai" w:hAnsi="Book Antiqua" w:cs="SimSun"/>
          <w:bdr w:val="none" w:sz="0" w:space="0" w:color="auto"/>
          <w:lang w:eastAsia="zh-CN"/>
        </w:rPr>
        <w:t xml:space="preserve"> 2006; </w:t>
      </w:r>
      <w:r w:rsidRPr="003C52AA">
        <w:rPr>
          <w:rFonts w:ascii="Book Antiqua" w:eastAsia="STXingkai" w:hAnsi="Book Antiqua" w:cs="SimSun"/>
          <w:b/>
          <w:bCs/>
          <w:bdr w:val="none" w:sz="0" w:space="0" w:color="auto"/>
          <w:lang w:eastAsia="zh-CN"/>
        </w:rPr>
        <w:t>24</w:t>
      </w:r>
      <w:r w:rsidRPr="003C52AA">
        <w:rPr>
          <w:rFonts w:ascii="Book Antiqua" w:eastAsia="STXingkai" w:hAnsi="Book Antiqua" w:cs="SimSun"/>
          <w:bdr w:val="none" w:sz="0" w:space="0" w:color="auto"/>
          <w:lang w:eastAsia="zh-CN"/>
        </w:rPr>
        <w:t>: 2065-2072 [PMID: 16648507 DOI: 10.1200/JCO.2005.05.3074]</w:t>
      </w:r>
    </w:p>
    <w:p w14:paraId="06DE327F"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29 </w:t>
      </w:r>
      <w:r w:rsidRPr="003C52AA">
        <w:rPr>
          <w:rFonts w:ascii="Book Antiqua" w:eastAsia="STXingkai" w:hAnsi="Book Antiqua" w:cs="SimSun"/>
          <w:b/>
          <w:bCs/>
          <w:bdr w:val="none" w:sz="0" w:space="0" w:color="auto"/>
          <w:lang w:eastAsia="zh-CN"/>
        </w:rPr>
        <w:t>Nakano H</w:t>
      </w:r>
      <w:r w:rsidRPr="003C52AA">
        <w:rPr>
          <w:rFonts w:ascii="Book Antiqua" w:eastAsia="STXingkai" w:hAnsi="Book Antiqua" w:cs="SimSun"/>
          <w:bdr w:val="none" w:sz="0" w:space="0" w:color="auto"/>
          <w:lang w:eastAsia="zh-CN"/>
        </w:rPr>
        <w:t xml:space="preserve">, Oussoultzoglou E, Rosso E, Casnedi S, Chenard-Neu MP, Dufour P, Bachellier P, Jaeck D. Sinusoidal injury increases morbidity after major hepatectomy in patients with colorectal liver metastases receiving preoperative chemotherapy.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8; </w:t>
      </w:r>
      <w:r w:rsidRPr="003C52AA">
        <w:rPr>
          <w:rFonts w:ascii="Book Antiqua" w:eastAsia="STXingkai" w:hAnsi="Book Antiqua" w:cs="SimSun"/>
          <w:b/>
          <w:bCs/>
          <w:bdr w:val="none" w:sz="0" w:space="0" w:color="auto"/>
          <w:lang w:eastAsia="zh-CN"/>
        </w:rPr>
        <w:t>247</w:t>
      </w:r>
      <w:r w:rsidRPr="003C52AA">
        <w:rPr>
          <w:rFonts w:ascii="Book Antiqua" w:eastAsia="STXingkai" w:hAnsi="Book Antiqua" w:cs="SimSun"/>
          <w:bdr w:val="none" w:sz="0" w:space="0" w:color="auto"/>
          <w:lang w:eastAsia="zh-CN"/>
        </w:rPr>
        <w:t>: 118-124 [PMID: 18156931 DOI: 10.1097/SLA.0b013e31815774de]</w:t>
      </w:r>
    </w:p>
    <w:p w14:paraId="1543DDA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30 </w:t>
      </w:r>
      <w:r w:rsidRPr="003C52AA">
        <w:rPr>
          <w:rFonts w:ascii="Book Antiqua" w:eastAsia="STXingkai" w:hAnsi="Book Antiqua" w:cs="SimSun"/>
          <w:b/>
          <w:bCs/>
          <w:bdr w:val="none" w:sz="0" w:space="0" w:color="auto"/>
          <w:lang w:eastAsia="zh-CN"/>
        </w:rPr>
        <w:t>Zorzi D</w:t>
      </w:r>
      <w:r w:rsidRPr="003C52AA">
        <w:rPr>
          <w:rFonts w:ascii="Book Antiqua" w:eastAsia="STXingkai" w:hAnsi="Book Antiqua" w:cs="SimSun"/>
          <w:bdr w:val="none" w:sz="0" w:space="0" w:color="auto"/>
          <w:lang w:eastAsia="zh-CN"/>
        </w:rPr>
        <w:t xml:space="preserve">, Laurent A, Pawlik TM, Lauwers GY, Vauthey JN, Abdalla EK. Chemotherapy-associated hepatotoxicity and surgery for colorectal liver metastases.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94</w:t>
      </w:r>
      <w:r w:rsidRPr="003C52AA">
        <w:rPr>
          <w:rFonts w:ascii="Book Antiqua" w:eastAsia="STXingkai" w:hAnsi="Book Antiqua" w:cs="SimSun"/>
          <w:bdr w:val="none" w:sz="0" w:space="0" w:color="auto"/>
          <w:lang w:eastAsia="zh-CN"/>
        </w:rPr>
        <w:t>: 274-286 [PMID: 17315288 DOI: 10.1002/bjs.5719]</w:t>
      </w:r>
    </w:p>
    <w:p w14:paraId="679BD76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31 </w:t>
      </w:r>
      <w:r w:rsidRPr="003C52AA">
        <w:rPr>
          <w:rFonts w:ascii="Book Antiqua" w:eastAsia="STXingkai" w:hAnsi="Book Antiqua" w:cs="SimSun"/>
          <w:b/>
          <w:bCs/>
          <w:bdr w:val="none" w:sz="0" w:space="0" w:color="auto"/>
          <w:lang w:eastAsia="zh-CN"/>
        </w:rPr>
        <w:t>Karoui M</w:t>
      </w:r>
      <w:r w:rsidRPr="003C52AA">
        <w:rPr>
          <w:rFonts w:ascii="Book Antiqua" w:eastAsia="STXingkai" w:hAnsi="Book Antiqua" w:cs="SimSun"/>
          <w:bdr w:val="none" w:sz="0" w:space="0" w:color="auto"/>
          <w:lang w:eastAsia="zh-CN"/>
        </w:rPr>
        <w:t xml:space="preserve">, Penna C, Amin-Hashem M, Mitry E, Benoist S, Franc B, Rougier P, Nordlinger B. Influence of preoperative chemotherapy on the risk of major hepatectomy for colorectal liver metastase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6; </w:t>
      </w:r>
      <w:r w:rsidRPr="003C52AA">
        <w:rPr>
          <w:rFonts w:ascii="Book Antiqua" w:eastAsia="STXingkai" w:hAnsi="Book Antiqua" w:cs="SimSun"/>
          <w:b/>
          <w:bCs/>
          <w:bdr w:val="none" w:sz="0" w:space="0" w:color="auto"/>
          <w:lang w:eastAsia="zh-CN"/>
        </w:rPr>
        <w:t>243</w:t>
      </w:r>
      <w:r w:rsidRPr="003C52AA">
        <w:rPr>
          <w:rFonts w:ascii="Book Antiqua" w:eastAsia="STXingkai" w:hAnsi="Book Antiqua" w:cs="SimSun"/>
          <w:bdr w:val="none" w:sz="0" w:space="0" w:color="auto"/>
          <w:lang w:eastAsia="zh-CN"/>
        </w:rPr>
        <w:t>: 1-7 [PMID: 16371728 DOI: 10.1097/01.sla.0000193603.26265.c3]</w:t>
      </w:r>
    </w:p>
    <w:p w14:paraId="60A3E5B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32 </w:t>
      </w:r>
      <w:r w:rsidRPr="003C52AA">
        <w:rPr>
          <w:rFonts w:ascii="Book Antiqua" w:eastAsia="STXingkai" w:hAnsi="Book Antiqua" w:cs="SimSun"/>
          <w:b/>
          <w:bCs/>
          <w:bdr w:val="none" w:sz="0" w:space="0" w:color="auto"/>
          <w:lang w:eastAsia="zh-CN"/>
        </w:rPr>
        <w:t>Ribero D</w:t>
      </w:r>
      <w:r w:rsidRPr="003C52AA">
        <w:rPr>
          <w:rFonts w:ascii="Book Antiqua" w:eastAsia="STXingkai" w:hAnsi="Book Antiqua" w:cs="SimSun"/>
          <w:bdr w:val="none" w:sz="0" w:space="0" w:color="auto"/>
          <w:lang w:eastAsia="zh-CN"/>
        </w:rPr>
        <w:t xml:space="preserve">, Wang H, Donadon M, Zorzi D, Thomas MB, Eng C, Chang DZ, Curley SA, Abdalla EK, Ellis LM, Vauthey JN. Bevacizumab improves pathologic response and protects against hepatic injury in patients treated with oxaliplatin-based chemotherapy for colorectal liver metastases. </w:t>
      </w:r>
      <w:r w:rsidRPr="003C52AA">
        <w:rPr>
          <w:rFonts w:ascii="Book Antiqua" w:eastAsia="STXingkai" w:hAnsi="Book Antiqua" w:cs="SimSun"/>
          <w:i/>
          <w:iCs/>
          <w:bdr w:val="none" w:sz="0" w:space="0" w:color="auto"/>
          <w:lang w:eastAsia="zh-CN"/>
        </w:rPr>
        <w:t>Cancer</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110</w:t>
      </w:r>
      <w:r w:rsidRPr="003C52AA">
        <w:rPr>
          <w:rFonts w:ascii="Book Antiqua" w:eastAsia="STXingkai" w:hAnsi="Book Antiqua" w:cs="SimSun"/>
          <w:bdr w:val="none" w:sz="0" w:space="0" w:color="auto"/>
          <w:lang w:eastAsia="zh-CN"/>
        </w:rPr>
        <w:t>: 2761-2767 [PMID: 17960603 DOI: 10.1002/cncr.23099]</w:t>
      </w:r>
    </w:p>
    <w:p w14:paraId="0AB12A2D"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33 </w:t>
      </w:r>
      <w:r w:rsidRPr="003C52AA">
        <w:rPr>
          <w:rFonts w:ascii="Book Antiqua" w:eastAsia="STXingkai" w:hAnsi="Book Antiqua" w:cs="SimSun"/>
          <w:b/>
          <w:bCs/>
          <w:bdr w:val="none" w:sz="0" w:space="0" w:color="auto"/>
          <w:lang w:eastAsia="zh-CN"/>
        </w:rPr>
        <w:t>Brouquet A</w:t>
      </w:r>
      <w:r w:rsidRPr="003C52AA">
        <w:rPr>
          <w:rFonts w:ascii="Book Antiqua" w:eastAsia="STXingkai" w:hAnsi="Book Antiqua" w:cs="SimSun"/>
          <w:bdr w:val="none" w:sz="0" w:space="0" w:color="auto"/>
          <w:lang w:eastAsia="zh-CN"/>
        </w:rPr>
        <w:t xml:space="preserve">, Benoist S, Julie C, Penna C, Beauchet A, Rougier P, Nordlinger B. Risk factors for chemotherapy-associated liver injuries: A multivariate analysis of a group of 146 patients with colorectal metastases. </w:t>
      </w:r>
      <w:r w:rsidRPr="003C52AA">
        <w:rPr>
          <w:rFonts w:ascii="Book Antiqua" w:eastAsia="STXingkai" w:hAnsi="Book Antiqua" w:cs="SimSun"/>
          <w:i/>
          <w:iCs/>
          <w:bdr w:val="none" w:sz="0" w:space="0" w:color="auto"/>
          <w:lang w:eastAsia="zh-CN"/>
        </w:rPr>
        <w:t>Surgery</w:t>
      </w:r>
      <w:r w:rsidRPr="003C52AA">
        <w:rPr>
          <w:rFonts w:ascii="Book Antiqua" w:eastAsia="STXingkai" w:hAnsi="Book Antiqua" w:cs="SimSun"/>
          <w:bdr w:val="none" w:sz="0" w:space="0" w:color="auto"/>
          <w:lang w:eastAsia="zh-CN"/>
        </w:rPr>
        <w:t xml:space="preserve"> 2009; </w:t>
      </w:r>
      <w:r w:rsidRPr="003C52AA">
        <w:rPr>
          <w:rFonts w:ascii="Book Antiqua" w:eastAsia="STXingkai" w:hAnsi="Book Antiqua" w:cs="SimSun"/>
          <w:b/>
          <w:bCs/>
          <w:bdr w:val="none" w:sz="0" w:space="0" w:color="auto"/>
          <w:lang w:eastAsia="zh-CN"/>
        </w:rPr>
        <w:t>145</w:t>
      </w:r>
      <w:r w:rsidRPr="003C52AA">
        <w:rPr>
          <w:rFonts w:ascii="Book Antiqua" w:eastAsia="STXingkai" w:hAnsi="Book Antiqua" w:cs="SimSun"/>
          <w:bdr w:val="none" w:sz="0" w:space="0" w:color="auto"/>
          <w:lang w:eastAsia="zh-CN"/>
        </w:rPr>
        <w:t>: 362-371 [PMID: 19303984 DOI: 10.1016/j.surg.2008.12.002]</w:t>
      </w:r>
    </w:p>
    <w:p w14:paraId="49ABC1C3" w14:textId="77777777" w:rsidR="003C52AA" w:rsidRPr="003C52AA" w:rsidRDefault="003C52AA" w:rsidP="003C52AA">
      <w:pPr>
        <w:adjustRightInd w:val="0"/>
        <w:snapToGrid w:val="0"/>
        <w:spacing w:line="360" w:lineRule="auto"/>
        <w:jc w:val="both"/>
        <w:rPr>
          <w:rFonts w:ascii="Book Antiqua" w:eastAsia="STXingkai" w:hAnsi="Book Antiqua" w:cs="Calibri"/>
          <w:noProof/>
          <w:lang w:eastAsia="zh-CN"/>
        </w:rPr>
      </w:pPr>
      <w:r w:rsidRPr="003C52AA">
        <w:rPr>
          <w:rFonts w:ascii="Book Antiqua" w:eastAsia="STXingkai" w:hAnsi="Book Antiqua" w:cs="SimSun"/>
          <w:noProof/>
        </w:rPr>
        <w:lastRenderedPageBreak/>
        <w:t xml:space="preserve">134 </w:t>
      </w:r>
      <w:r w:rsidRPr="003C52AA">
        <w:rPr>
          <w:rFonts w:ascii="Book Antiqua" w:eastAsia="STXingkai" w:hAnsi="Book Antiqua" w:cs="Calibri"/>
          <w:b/>
          <w:bCs/>
          <w:noProof/>
        </w:rPr>
        <w:t>Panaro F,</w:t>
      </w:r>
      <w:r w:rsidRPr="003C52AA">
        <w:rPr>
          <w:rFonts w:ascii="Book Antiqua" w:eastAsia="STXingkai" w:hAnsi="Book Antiqua" w:cs="Calibri"/>
          <w:noProof/>
        </w:rPr>
        <w:t xml:space="preserve"> Casnedi S, Zeca I, Bachellier P, Chenard-Neu MP, Pessaux P. P.206 Conséquences cliniques, biologiques et histologiques du cetuximab et du bevacizumab après hépatectomie pour métastases d’origine colo-rectale : étude cas-témoin.</w:t>
      </w:r>
      <w:r w:rsidRPr="003C52AA">
        <w:rPr>
          <w:rFonts w:ascii="Book Antiqua" w:eastAsia="STXingkai" w:hAnsi="Book Antiqua" w:cs="Calibri"/>
          <w:i/>
          <w:noProof/>
        </w:rPr>
        <w:t xml:space="preserve"> </w:t>
      </w:r>
      <w:bookmarkStart w:id="212" w:name="OLE_LINK2382"/>
      <w:bookmarkStart w:id="213" w:name="OLE_LINK2383"/>
      <w:r w:rsidRPr="003C52AA">
        <w:rPr>
          <w:rFonts w:ascii="Book Antiqua" w:eastAsia="STXingkai" w:hAnsi="Book Antiqua" w:cs="Calibri"/>
          <w:i/>
          <w:noProof/>
        </w:rPr>
        <w:t xml:space="preserve">Gastroentérologie Clinique et Biologique </w:t>
      </w:r>
      <w:r w:rsidRPr="003C52AA">
        <w:rPr>
          <w:rFonts w:ascii="Book Antiqua" w:eastAsia="STXingkai" w:hAnsi="Book Antiqua" w:cs="Calibri"/>
          <w:noProof/>
        </w:rPr>
        <w:t xml:space="preserve">2009; </w:t>
      </w:r>
      <w:r w:rsidRPr="003C52AA">
        <w:rPr>
          <w:rFonts w:ascii="Book Antiqua" w:eastAsia="STXingkai" w:hAnsi="Book Antiqua" w:cs="Calibri"/>
          <w:b/>
          <w:noProof/>
        </w:rPr>
        <w:t>33</w:t>
      </w:r>
      <w:r w:rsidRPr="003C52AA">
        <w:rPr>
          <w:rFonts w:ascii="Book Antiqua" w:eastAsia="STXingkai" w:hAnsi="Book Antiqua" w:cs="Calibri"/>
          <w:noProof/>
        </w:rPr>
        <w:t xml:space="preserve">: A151 </w:t>
      </w:r>
      <w:bookmarkEnd w:id="212"/>
      <w:bookmarkEnd w:id="213"/>
      <w:r w:rsidRPr="003C52AA">
        <w:rPr>
          <w:rFonts w:ascii="Book Antiqua" w:eastAsia="STXingkai" w:hAnsi="Book Antiqua" w:cs="Calibri"/>
          <w:noProof/>
        </w:rPr>
        <w:t>[DOI: 10.1016/s0399-8320(09)72897-0]</w:t>
      </w:r>
    </w:p>
    <w:p w14:paraId="5D351F45"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35 </w:t>
      </w:r>
      <w:r w:rsidRPr="003C52AA">
        <w:rPr>
          <w:rFonts w:ascii="Book Antiqua" w:eastAsia="STXingkai" w:hAnsi="Book Antiqua" w:cs="SimSun"/>
          <w:b/>
          <w:bCs/>
          <w:bdr w:val="none" w:sz="0" w:space="0" w:color="auto"/>
          <w:lang w:eastAsia="zh-CN"/>
        </w:rPr>
        <w:t>Satoh T</w:t>
      </w:r>
      <w:r w:rsidRPr="003C52AA">
        <w:rPr>
          <w:rFonts w:ascii="Book Antiqua" w:eastAsia="STXingkai" w:hAnsi="Book Antiqua" w:cs="SimSun"/>
          <w:bdr w:val="none" w:sz="0" w:space="0" w:color="auto"/>
          <w:lang w:eastAsia="zh-CN"/>
        </w:rPr>
        <w:t xml:space="preserve">, Gemma A, Kudoh S, Sakai F, Yamaguchi K, Watanabe T, Ishiguro M, Inoshiri S, Izawa M, Sugihara K, Sakata Y. Incidence and clinical features of drug-induced lung injury in patients with advanced colorectal cancer receiving cetuximab: results of a prospective multicenter registry. </w:t>
      </w:r>
      <w:r w:rsidRPr="003C52AA">
        <w:rPr>
          <w:rFonts w:ascii="Book Antiqua" w:eastAsia="STXingkai" w:hAnsi="Book Antiqua" w:cs="SimSun"/>
          <w:i/>
          <w:iCs/>
          <w:bdr w:val="none" w:sz="0" w:space="0" w:color="auto"/>
          <w:lang w:eastAsia="zh-CN"/>
        </w:rPr>
        <w:t>Jpn J Clin Oncol</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44</w:t>
      </w:r>
      <w:r w:rsidRPr="003C52AA">
        <w:rPr>
          <w:rFonts w:ascii="Book Antiqua" w:eastAsia="STXingkai" w:hAnsi="Book Antiqua" w:cs="SimSun"/>
          <w:bdr w:val="none" w:sz="0" w:space="0" w:color="auto"/>
          <w:lang w:eastAsia="zh-CN"/>
        </w:rPr>
        <w:t>: 1032-1039 [PMID: 25210144 DOI: 10.1093/jjco/hyu128]</w:t>
      </w:r>
    </w:p>
    <w:p w14:paraId="59FD7434"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36 </w:t>
      </w:r>
      <w:r w:rsidRPr="003C52AA">
        <w:rPr>
          <w:rFonts w:ascii="Book Antiqua" w:eastAsia="STXingkai" w:hAnsi="Book Antiqua" w:cs="SimSun"/>
          <w:b/>
          <w:bCs/>
          <w:bdr w:val="none" w:sz="0" w:space="0" w:color="auto"/>
          <w:lang w:eastAsia="zh-CN"/>
        </w:rPr>
        <w:t>Behrns KE</w:t>
      </w:r>
      <w:r w:rsidRPr="003C52AA">
        <w:rPr>
          <w:rFonts w:ascii="Book Antiqua" w:eastAsia="STXingkai" w:hAnsi="Book Antiqua" w:cs="SimSun"/>
          <w:bdr w:val="none" w:sz="0" w:space="0" w:color="auto"/>
          <w:lang w:eastAsia="zh-CN"/>
        </w:rPr>
        <w:t xml:space="preserve">, Tsiotos GG, DeSouza NF, Krishna MK, Ludwig J, Nagorney DM. Hepatic steatosis as a potential risk factor for major hepatic resection. </w:t>
      </w:r>
      <w:r w:rsidRPr="003C52AA">
        <w:rPr>
          <w:rFonts w:ascii="Book Antiqua" w:eastAsia="STXingkai" w:hAnsi="Book Antiqua" w:cs="SimSun"/>
          <w:i/>
          <w:iCs/>
          <w:bdr w:val="none" w:sz="0" w:space="0" w:color="auto"/>
          <w:lang w:eastAsia="zh-CN"/>
        </w:rPr>
        <w:t>J Gastrointest Surg</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hint="eastAsia"/>
          <w:bdr w:val="none" w:sz="0" w:space="0" w:color="auto"/>
          <w:lang w:eastAsia="zh-CN"/>
        </w:rPr>
        <w:t>1998</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b/>
          <w:bCs/>
          <w:bdr w:val="none" w:sz="0" w:space="0" w:color="auto"/>
          <w:lang w:eastAsia="zh-CN"/>
        </w:rPr>
        <w:t>2</w:t>
      </w:r>
      <w:r w:rsidRPr="003C52AA">
        <w:rPr>
          <w:rFonts w:ascii="Book Antiqua" w:eastAsia="STXingkai" w:hAnsi="Book Antiqua" w:cs="SimSun"/>
          <w:bdr w:val="none" w:sz="0" w:space="0" w:color="auto"/>
          <w:lang w:eastAsia="zh-CN"/>
        </w:rPr>
        <w:t>: 292-298 [PMID: 9841987 DOI: 10.1016/s1091-255x(98)80025-5]</w:t>
      </w:r>
    </w:p>
    <w:p w14:paraId="6B5FDC6F"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37 </w:t>
      </w:r>
      <w:r w:rsidRPr="003C52AA">
        <w:rPr>
          <w:rFonts w:ascii="Book Antiqua" w:eastAsia="STXingkai" w:hAnsi="Book Antiqua" w:cs="SimSun"/>
          <w:b/>
          <w:bCs/>
          <w:bdr w:val="none" w:sz="0" w:space="0" w:color="auto"/>
          <w:lang w:eastAsia="zh-CN"/>
        </w:rPr>
        <w:t>Fernandez FG</w:t>
      </w:r>
      <w:r w:rsidRPr="003C52AA">
        <w:rPr>
          <w:rFonts w:ascii="Book Antiqua" w:eastAsia="STXingkai" w:hAnsi="Book Antiqua" w:cs="SimSun"/>
          <w:bdr w:val="none" w:sz="0" w:space="0" w:color="auto"/>
          <w:lang w:eastAsia="zh-CN"/>
        </w:rPr>
        <w:t xml:space="preserve">, Ritter J, Goodwin JW, Linehan DC, Hawkins WG, Strasberg SM. Effect of steatohepatitis associated with irinotecan or oxaliplatin pretreatment on resectability of hepatic colorectal metastases. </w:t>
      </w:r>
      <w:r w:rsidRPr="003C52AA">
        <w:rPr>
          <w:rFonts w:ascii="Book Antiqua" w:eastAsia="STXingkai" w:hAnsi="Book Antiqua" w:cs="SimSun"/>
          <w:i/>
          <w:iCs/>
          <w:bdr w:val="none" w:sz="0" w:space="0" w:color="auto"/>
          <w:lang w:eastAsia="zh-CN"/>
        </w:rPr>
        <w:t>J Am Coll Surg</w:t>
      </w:r>
      <w:r w:rsidRPr="003C52AA">
        <w:rPr>
          <w:rFonts w:ascii="Book Antiqua" w:eastAsia="STXingkai" w:hAnsi="Book Antiqua" w:cs="SimSun"/>
          <w:bdr w:val="none" w:sz="0" w:space="0" w:color="auto"/>
          <w:lang w:eastAsia="zh-CN"/>
        </w:rPr>
        <w:t xml:space="preserve"> 2005; </w:t>
      </w:r>
      <w:r w:rsidRPr="003C52AA">
        <w:rPr>
          <w:rFonts w:ascii="Book Antiqua" w:eastAsia="STXingkai" w:hAnsi="Book Antiqua" w:cs="SimSun"/>
          <w:b/>
          <w:bCs/>
          <w:bdr w:val="none" w:sz="0" w:space="0" w:color="auto"/>
          <w:lang w:eastAsia="zh-CN"/>
        </w:rPr>
        <w:t>200</w:t>
      </w:r>
      <w:r w:rsidRPr="003C52AA">
        <w:rPr>
          <w:rFonts w:ascii="Book Antiqua" w:eastAsia="STXingkai" w:hAnsi="Book Antiqua" w:cs="SimSun"/>
          <w:bdr w:val="none" w:sz="0" w:space="0" w:color="auto"/>
          <w:lang w:eastAsia="zh-CN"/>
        </w:rPr>
        <w:t>: 845-853 [PMID: 15922194 DOI: 10.1016/j.jamcollsurg.2005.01.024]</w:t>
      </w:r>
    </w:p>
    <w:p w14:paraId="57987D97"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38 </w:t>
      </w:r>
      <w:r w:rsidRPr="003C52AA">
        <w:rPr>
          <w:rFonts w:ascii="Book Antiqua" w:eastAsia="STXingkai" w:hAnsi="Book Antiqua" w:cs="SimSun"/>
          <w:b/>
          <w:bCs/>
          <w:bdr w:val="none" w:sz="0" w:space="0" w:color="auto"/>
          <w:lang w:eastAsia="zh-CN"/>
        </w:rPr>
        <w:t>Nigri G</w:t>
      </w:r>
      <w:r w:rsidRPr="003C52AA">
        <w:rPr>
          <w:rFonts w:ascii="Book Antiqua" w:eastAsia="STXingkai" w:hAnsi="Book Antiqua" w:cs="SimSun"/>
          <w:bdr w:val="none" w:sz="0" w:space="0" w:color="auto"/>
          <w:lang w:eastAsia="zh-CN"/>
        </w:rPr>
        <w:t xml:space="preserve">, Petrucciani N, Ferla F, La Torre M, Aurello P, Ramacciato G. Neoadjuvant chemotherapy for resectable colorectal liver metastases: what is the evidence? Results of a systematic review of comparative studies. </w:t>
      </w:r>
      <w:r w:rsidRPr="003C52AA">
        <w:rPr>
          <w:rFonts w:ascii="Book Antiqua" w:eastAsia="STXingkai" w:hAnsi="Book Antiqua" w:cs="SimSun"/>
          <w:i/>
          <w:iCs/>
          <w:bdr w:val="none" w:sz="0" w:space="0" w:color="auto"/>
          <w:lang w:eastAsia="zh-CN"/>
        </w:rPr>
        <w:t>Surgeon</w:t>
      </w:r>
      <w:r w:rsidRPr="003C52AA">
        <w:rPr>
          <w:rFonts w:ascii="Book Antiqua" w:eastAsia="STXingkai" w:hAnsi="Book Antiqua" w:cs="SimSun"/>
          <w:bdr w:val="none" w:sz="0" w:space="0" w:color="auto"/>
          <w:lang w:eastAsia="zh-CN"/>
        </w:rPr>
        <w:t xml:space="preserve"> 2015; </w:t>
      </w:r>
      <w:r w:rsidRPr="003C52AA">
        <w:rPr>
          <w:rFonts w:ascii="Book Antiqua" w:eastAsia="STXingkai" w:hAnsi="Book Antiqua" w:cs="SimSun"/>
          <w:b/>
          <w:bCs/>
          <w:bdr w:val="none" w:sz="0" w:space="0" w:color="auto"/>
          <w:lang w:eastAsia="zh-CN"/>
        </w:rPr>
        <w:t>13</w:t>
      </w:r>
      <w:r w:rsidRPr="003C52AA">
        <w:rPr>
          <w:rFonts w:ascii="Book Antiqua" w:eastAsia="STXingkai" w:hAnsi="Book Antiqua" w:cs="SimSun"/>
          <w:bdr w:val="none" w:sz="0" w:space="0" w:color="auto"/>
          <w:lang w:eastAsia="zh-CN"/>
        </w:rPr>
        <w:t>: 83-90 [PMID: 25257725 DOI: 10.1016/j.surge.2014.07.005]</w:t>
      </w:r>
    </w:p>
    <w:p w14:paraId="10170005"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39 </w:t>
      </w:r>
      <w:r w:rsidRPr="003C52AA">
        <w:rPr>
          <w:rFonts w:ascii="Book Antiqua" w:eastAsia="STXingkai" w:hAnsi="Book Antiqua" w:cs="SimSun"/>
          <w:b/>
          <w:bCs/>
          <w:bdr w:val="none" w:sz="0" w:space="0" w:color="auto"/>
          <w:lang w:eastAsia="zh-CN"/>
        </w:rPr>
        <w:t>Tanaka K</w:t>
      </w:r>
      <w:r w:rsidRPr="003C52AA">
        <w:rPr>
          <w:rFonts w:ascii="Book Antiqua" w:eastAsia="STXingkai" w:hAnsi="Book Antiqua" w:cs="SimSun"/>
          <w:bdr w:val="none" w:sz="0" w:space="0" w:color="auto"/>
          <w:lang w:eastAsia="zh-CN"/>
        </w:rPr>
        <w:t xml:space="preserve">, Adam R, Shimada H, Azoulay D, Lévi F, Bismuth H. Role of neoadjuvant chemotherapy in the treatment of multiple colorectal metastases to the liver.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2003; </w:t>
      </w:r>
      <w:r w:rsidRPr="003C52AA">
        <w:rPr>
          <w:rFonts w:ascii="Book Antiqua" w:eastAsia="STXingkai" w:hAnsi="Book Antiqua" w:cs="SimSun"/>
          <w:b/>
          <w:bCs/>
          <w:bdr w:val="none" w:sz="0" w:space="0" w:color="auto"/>
          <w:lang w:eastAsia="zh-CN"/>
        </w:rPr>
        <w:t>90</w:t>
      </w:r>
      <w:r w:rsidRPr="003C52AA">
        <w:rPr>
          <w:rFonts w:ascii="Book Antiqua" w:eastAsia="STXingkai" w:hAnsi="Book Antiqua" w:cs="SimSun"/>
          <w:bdr w:val="none" w:sz="0" w:space="0" w:color="auto"/>
          <w:lang w:eastAsia="zh-CN"/>
        </w:rPr>
        <w:t>: 963-969 [PMID: 12905549 DOI: 10.1002/bjs.4160]</w:t>
      </w:r>
    </w:p>
    <w:p w14:paraId="5D688473"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40 </w:t>
      </w:r>
      <w:r w:rsidRPr="003C52AA">
        <w:rPr>
          <w:rFonts w:ascii="Book Antiqua" w:eastAsia="STXingkai" w:hAnsi="Book Antiqua" w:cs="SimSun"/>
          <w:b/>
          <w:bCs/>
          <w:bdr w:val="none" w:sz="0" w:space="0" w:color="auto"/>
          <w:lang w:eastAsia="zh-CN"/>
        </w:rPr>
        <w:t>Nordlinger B</w:t>
      </w:r>
      <w:r w:rsidRPr="003C52AA">
        <w:rPr>
          <w:rFonts w:ascii="Book Antiqua" w:eastAsia="STXingkai" w:hAnsi="Book Antiqua" w:cs="SimSun"/>
          <w:bdr w:val="none" w:sz="0" w:space="0" w:color="auto"/>
          <w:lang w:eastAsia="zh-CN"/>
        </w:rPr>
        <w:t xml:space="preserve">, Sorbye H, Glimelius B, Poston GJ, Schlag PM, Rougier P, Bechstein WO, Primrose JN, Walpole ET, Finch-Jones M, Jaeck D, Mirza D, Parks RW, Mauer M, Tanis E, Van Cutsem E, Scheithauer W, Gruenberger T. Perioperative FOLFOX4 chemotherapy and surgery versus surgery alone for resectable liver metastases from colorectal cancer (EORTC 40983): long-term results of a randomised, controlled, phase 3 trial. </w:t>
      </w:r>
      <w:r w:rsidRPr="003C52AA">
        <w:rPr>
          <w:rFonts w:ascii="Book Antiqua" w:eastAsia="STXingkai" w:hAnsi="Book Antiqua" w:cs="SimSun"/>
          <w:i/>
          <w:iCs/>
          <w:bdr w:val="none" w:sz="0" w:space="0" w:color="auto"/>
          <w:lang w:eastAsia="zh-CN"/>
        </w:rPr>
        <w:t>Lancet Oncol</w:t>
      </w:r>
      <w:r w:rsidRPr="003C52AA">
        <w:rPr>
          <w:rFonts w:ascii="Book Antiqua" w:eastAsia="STXingkai" w:hAnsi="Book Antiqua" w:cs="SimSun"/>
          <w:bdr w:val="none" w:sz="0" w:space="0" w:color="auto"/>
          <w:lang w:eastAsia="zh-CN"/>
        </w:rPr>
        <w:t xml:space="preserve"> 2013; </w:t>
      </w:r>
      <w:r w:rsidRPr="003C52AA">
        <w:rPr>
          <w:rFonts w:ascii="Book Antiqua" w:eastAsia="STXingkai" w:hAnsi="Book Antiqua" w:cs="SimSun"/>
          <w:b/>
          <w:bCs/>
          <w:bdr w:val="none" w:sz="0" w:space="0" w:color="auto"/>
          <w:lang w:eastAsia="zh-CN"/>
        </w:rPr>
        <w:t>14</w:t>
      </w:r>
      <w:r w:rsidRPr="003C52AA">
        <w:rPr>
          <w:rFonts w:ascii="Book Antiqua" w:eastAsia="STXingkai" w:hAnsi="Book Antiqua" w:cs="SimSun"/>
          <w:bdr w:val="none" w:sz="0" w:space="0" w:color="auto"/>
          <w:lang w:eastAsia="zh-CN"/>
        </w:rPr>
        <w:t>: 1208-1215 [PMID: 24120480 DOI: 10.1016/S1470-2045(13)70447-9]</w:t>
      </w:r>
    </w:p>
    <w:p w14:paraId="0DAE184E"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141 </w:t>
      </w:r>
      <w:r w:rsidRPr="003C52AA">
        <w:rPr>
          <w:rFonts w:ascii="Book Antiqua" w:eastAsia="STXingkai" w:hAnsi="Book Antiqua" w:cs="SimSun"/>
          <w:b/>
          <w:bCs/>
          <w:bdr w:val="none" w:sz="0" w:space="0" w:color="auto"/>
          <w:lang w:eastAsia="zh-CN"/>
        </w:rPr>
        <w:t>Elias D</w:t>
      </w:r>
      <w:r w:rsidRPr="003C52AA">
        <w:rPr>
          <w:rFonts w:ascii="Book Antiqua" w:eastAsia="STXingkai" w:hAnsi="Book Antiqua" w:cs="SimSun"/>
          <w:bdr w:val="none" w:sz="0" w:space="0" w:color="auto"/>
          <w:lang w:eastAsia="zh-CN"/>
        </w:rPr>
        <w:t xml:space="preserve">, Ouellet JF, Bellon N, Pignon JP, Pocard M, Lasser P. Extrahepatic disease does not contraindicate hepatectomy for colorectal liver metastases.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2003; </w:t>
      </w:r>
      <w:r w:rsidRPr="003C52AA">
        <w:rPr>
          <w:rFonts w:ascii="Book Antiqua" w:eastAsia="STXingkai" w:hAnsi="Book Antiqua" w:cs="SimSun"/>
          <w:b/>
          <w:bCs/>
          <w:bdr w:val="none" w:sz="0" w:space="0" w:color="auto"/>
          <w:lang w:eastAsia="zh-CN"/>
        </w:rPr>
        <w:t>90</w:t>
      </w:r>
      <w:r w:rsidRPr="003C52AA">
        <w:rPr>
          <w:rFonts w:ascii="Book Antiqua" w:eastAsia="STXingkai" w:hAnsi="Book Antiqua" w:cs="SimSun"/>
          <w:bdr w:val="none" w:sz="0" w:space="0" w:color="auto"/>
          <w:lang w:eastAsia="zh-CN"/>
        </w:rPr>
        <w:t>: 567-574 [PMID: 12734864 DOI: 10.1002/bjs.4071]</w:t>
      </w:r>
    </w:p>
    <w:p w14:paraId="6AE72AB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42 </w:t>
      </w:r>
      <w:r w:rsidRPr="003C52AA">
        <w:rPr>
          <w:rFonts w:ascii="Book Antiqua" w:eastAsia="STXingkai" w:hAnsi="Book Antiqua" w:cs="SimSun"/>
          <w:b/>
          <w:bCs/>
          <w:bdr w:val="none" w:sz="0" w:space="0" w:color="auto"/>
          <w:lang w:eastAsia="zh-CN"/>
        </w:rPr>
        <w:t>Hwang M</w:t>
      </w:r>
      <w:r w:rsidRPr="003C52AA">
        <w:rPr>
          <w:rFonts w:ascii="Book Antiqua" w:eastAsia="STXingkai" w:hAnsi="Book Antiqua" w:cs="SimSun"/>
          <w:bdr w:val="none" w:sz="0" w:space="0" w:color="auto"/>
          <w:lang w:eastAsia="zh-CN"/>
        </w:rPr>
        <w:t xml:space="preserve">, Jayakrishnan TT, Green DE, George B, Thomas JP, Groeschl RT, Erickson B, Pappas SG, Gamblin TC, Turaga KK. Systematic review of outcomes of patients undergoing resection for colorectal liver metastases in the setting of extra hepatic disease. </w:t>
      </w:r>
      <w:r w:rsidRPr="003C52AA">
        <w:rPr>
          <w:rFonts w:ascii="Book Antiqua" w:eastAsia="STXingkai" w:hAnsi="Book Antiqua" w:cs="SimSun"/>
          <w:i/>
          <w:iCs/>
          <w:bdr w:val="none" w:sz="0" w:space="0" w:color="auto"/>
          <w:lang w:eastAsia="zh-CN"/>
        </w:rPr>
        <w:t>Eur J Cancer</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50</w:t>
      </w:r>
      <w:r w:rsidRPr="003C52AA">
        <w:rPr>
          <w:rFonts w:ascii="Book Antiqua" w:eastAsia="STXingkai" w:hAnsi="Book Antiqua" w:cs="SimSun"/>
          <w:bdr w:val="none" w:sz="0" w:space="0" w:color="auto"/>
          <w:lang w:eastAsia="zh-CN"/>
        </w:rPr>
        <w:t>: 1747-1757 [PMID: 24767470 DOI: 10.1016/j.ejca.2014.03.277]</w:t>
      </w:r>
    </w:p>
    <w:p w14:paraId="415ED28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43 </w:t>
      </w:r>
      <w:r w:rsidRPr="003C52AA">
        <w:rPr>
          <w:rFonts w:ascii="Book Antiqua" w:eastAsia="STXingkai" w:hAnsi="Book Antiqua" w:cs="SimSun"/>
          <w:b/>
          <w:bCs/>
          <w:bdr w:val="none" w:sz="0" w:space="0" w:color="auto"/>
          <w:lang w:eastAsia="zh-CN"/>
        </w:rPr>
        <w:t>Galandiuk S</w:t>
      </w:r>
      <w:r w:rsidRPr="003C52AA">
        <w:rPr>
          <w:rFonts w:ascii="Book Antiqua" w:eastAsia="STXingkai" w:hAnsi="Book Antiqua" w:cs="SimSun"/>
          <w:bdr w:val="none" w:sz="0" w:space="0" w:color="auto"/>
          <w:lang w:eastAsia="zh-CN"/>
        </w:rPr>
        <w:t xml:space="preserve">, Wieand HS, Moertel CG, Cha SS, Fitzgibbons RJ, Pemberton JH, Wolff BG. Patterns of recurrence after curative resection of carcinoma of the colon and rectum. </w:t>
      </w:r>
      <w:r w:rsidRPr="003C52AA">
        <w:rPr>
          <w:rFonts w:ascii="Book Antiqua" w:eastAsia="STXingkai" w:hAnsi="Book Antiqua" w:cs="SimSun"/>
          <w:i/>
          <w:iCs/>
          <w:bdr w:val="none" w:sz="0" w:space="0" w:color="auto"/>
          <w:lang w:eastAsia="zh-CN"/>
        </w:rPr>
        <w:t>Surg Gynecol Obstet</w:t>
      </w:r>
      <w:r w:rsidRPr="003C52AA">
        <w:rPr>
          <w:rFonts w:ascii="Book Antiqua" w:eastAsia="STXingkai" w:hAnsi="Book Antiqua" w:cs="SimSun"/>
          <w:bdr w:val="none" w:sz="0" w:space="0" w:color="auto"/>
          <w:lang w:eastAsia="zh-CN"/>
        </w:rPr>
        <w:t xml:space="preserve"> 1992; </w:t>
      </w:r>
      <w:r w:rsidRPr="003C52AA">
        <w:rPr>
          <w:rFonts w:ascii="Book Antiqua" w:eastAsia="STXingkai" w:hAnsi="Book Antiqua" w:cs="SimSun"/>
          <w:b/>
          <w:bCs/>
          <w:bdr w:val="none" w:sz="0" w:space="0" w:color="auto"/>
          <w:lang w:eastAsia="zh-CN"/>
        </w:rPr>
        <w:t>174</w:t>
      </w:r>
      <w:r w:rsidRPr="003C52AA">
        <w:rPr>
          <w:rFonts w:ascii="Book Antiqua" w:eastAsia="STXingkai" w:hAnsi="Book Antiqua" w:cs="SimSun"/>
          <w:bdr w:val="none" w:sz="0" w:space="0" w:color="auto"/>
          <w:lang w:eastAsia="zh-CN"/>
        </w:rPr>
        <w:t>: 27-32 [PMID: 1729745]</w:t>
      </w:r>
    </w:p>
    <w:p w14:paraId="6DBE438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44 </w:t>
      </w:r>
      <w:r w:rsidRPr="003C52AA">
        <w:rPr>
          <w:rFonts w:ascii="Book Antiqua" w:eastAsia="STXingkai" w:hAnsi="Book Antiqua" w:cs="SimSun"/>
          <w:b/>
          <w:bCs/>
          <w:bdr w:val="none" w:sz="0" w:space="0" w:color="auto"/>
          <w:lang w:eastAsia="zh-CN"/>
        </w:rPr>
        <w:t>Gonzalez M</w:t>
      </w:r>
      <w:r w:rsidRPr="003C52AA">
        <w:rPr>
          <w:rFonts w:ascii="Book Antiqua" w:eastAsia="STXingkai" w:hAnsi="Book Antiqua" w:cs="SimSun"/>
          <w:bdr w:val="none" w:sz="0" w:space="0" w:color="auto"/>
          <w:lang w:eastAsia="zh-CN"/>
        </w:rPr>
        <w:t xml:space="preserve">, Robert JH, Halkic N, Mentha G, Roth A, Perneger T, Ris HB, Gervaz P. Survival after lung metastasectomy in colorectal cancer patients with previously resected liver metastases. </w:t>
      </w:r>
      <w:r w:rsidRPr="003C52AA">
        <w:rPr>
          <w:rFonts w:ascii="Book Antiqua" w:eastAsia="STXingkai" w:hAnsi="Book Antiqua" w:cs="SimSun"/>
          <w:i/>
          <w:iCs/>
          <w:bdr w:val="none" w:sz="0" w:space="0" w:color="auto"/>
          <w:lang w:eastAsia="zh-CN"/>
        </w:rPr>
        <w:t>World J Surg</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36</w:t>
      </w:r>
      <w:r w:rsidRPr="003C52AA">
        <w:rPr>
          <w:rFonts w:ascii="Book Antiqua" w:eastAsia="STXingkai" w:hAnsi="Book Antiqua" w:cs="SimSun"/>
          <w:bdr w:val="none" w:sz="0" w:space="0" w:color="auto"/>
          <w:lang w:eastAsia="zh-CN"/>
        </w:rPr>
        <w:t>: 386-391 [PMID: 22167262 DOI: 10.1007/s00268-011-1381-3]</w:t>
      </w:r>
    </w:p>
    <w:p w14:paraId="37307EE2"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45 </w:t>
      </w:r>
      <w:r w:rsidRPr="003C52AA">
        <w:rPr>
          <w:rFonts w:ascii="Book Antiqua" w:eastAsia="STXingkai" w:hAnsi="Book Antiqua" w:cs="SimSun"/>
          <w:b/>
          <w:bCs/>
          <w:bdr w:val="none" w:sz="0" w:space="0" w:color="auto"/>
          <w:lang w:eastAsia="zh-CN"/>
        </w:rPr>
        <w:t>Limmer S</w:t>
      </w:r>
      <w:r w:rsidRPr="003C52AA">
        <w:rPr>
          <w:rFonts w:ascii="Book Antiqua" w:eastAsia="STXingkai" w:hAnsi="Book Antiqua" w:cs="SimSun"/>
          <w:bdr w:val="none" w:sz="0" w:space="0" w:color="auto"/>
          <w:lang w:eastAsia="zh-CN"/>
        </w:rPr>
        <w:t xml:space="preserve">, Oevermann E, Killaitis C, Kujath P, Hoffmann M, Bruch HP. Sequential surgical resection of hepatic and pulmonary metastases from colorectal cancer. </w:t>
      </w:r>
      <w:r w:rsidRPr="003C52AA">
        <w:rPr>
          <w:rFonts w:ascii="Book Antiqua" w:eastAsia="STXingkai" w:hAnsi="Book Antiqua" w:cs="SimSun"/>
          <w:i/>
          <w:iCs/>
          <w:bdr w:val="none" w:sz="0" w:space="0" w:color="auto"/>
          <w:lang w:eastAsia="zh-CN"/>
        </w:rPr>
        <w:t>Langenbecks Arch Surg</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395</w:t>
      </w:r>
      <w:r w:rsidRPr="003C52AA">
        <w:rPr>
          <w:rFonts w:ascii="Book Antiqua" w:eastAsia="STXingkai" w:hAnsi="Book Antiqua" w:cs="SimSun"/>
          <w:bdr w:val="none" w:sz="0" w:space="0" w:color="auto"/>
          <w:lang w:eastAsia="zh-CN"/>
        </w:rPr>
        <w:t>: 1129-1138 [PMID: 20165954 DOI: 10.1007/s00423-010-0595-4]</w:t>
      </w:r>
    </w:p>
    <w:p w14:paraId="5A8087D4"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46 </w:t>
      </w:r>
      <w:r w:rsidRPr="003C52AA">
        <w:rPr>
          <w:rFonts w:ascii="Book Antiqua" w:eastAsia="STXingkai" w:hAnsi="Book Antiqua" w:cs="SimSun"/>
          <w:b/>
          <w:bCs/>
          <w:bdr w:val="none" w:sz="0" w:space="0" w:color="auto"/>
          <w:lang w:eastAsia="zh-CN"/>
        </w:rPr>
        <w:t>Mise Y</w:t>
      </w:r>
      <w:r w:rsidRPr="003C52AA">
        <w:rPr>
          <w:rFonts w:ascii="Book Antiqua" w:eastAsia="STXingkai" w:hAnsi="Book Antiqua" w:cs="SimSun"/>
          <w:bdr w:val="none" w:sz="0" w:space="0" w:color="auto"/>
          <w:lang w:eastAsia="zh-CN"/>
        </w:rPr>
        <w:t xml:space="preserve">, Kopetz S, Mehran RJ, Aloia TA, Conrad C, Brudvik KW, Taggart MW, Vauthey JN. Is complete liver resection without resection of synchronous lung metastases justified? </w:t>
      </w:r>
      <w:r w:rsidRPr="003C52AA">
        <w:rPr>
          <w:rFonts w:ascii="Book Antiqua" w:eastAsia="STXingkai" w:hAnsi="Book Antiqua" w:cs="SimSun"/>
          <w:i/>
          <w:iCs/>
          <w:bdr w:val="none" w:sz="0" w:space="0" w:color="auto"/>
          <w:lang w:eastAsia="zh-CN"/>
        </w:rPr>
        <w:t>Ann Surg Oncol</w:t>
      </w:r>
      <w:r w:rsidRPr="003C52AA">
        <w:rPr>
          <w:rFonts w:ascii="Book Antiqua" w:eastAsia="STXingkai" w:hAnsi="Book Antiqua" w:cs="SimSun"/>
          <w:bdr w:val="none" w:sz="0" w:space="0" w:color="auto"/>
          <w:lang w:eastAsia="zh-CN"/>
        </w:rPr>
        <w:t xml:space="preserve"> 2015; </w:t>
      </w:r>
      <w:r w:rsidRPr="003C52AA">
        <w:rPr>
          <w:rFonts w:ascii="Book Antiqua" w:eastAsia="STXingkai" w:hAnsi="Book Antiqua" w:cs="SimSun"/>
          <w:b/>
          <w:bCs/>
          <w:bdr w:val="none" w:sz="0" w:space="0" w:color="auto"/>
          <w:lang w:eastAsia="zh-CN"/>
        </w:rPr>
        <w:t>22</w:t>
      </w:r>
      <w:r w:rsidRPr="003C52AA">
        <w:rPr>
          <w:rFonts w:ascii="Book Antiqua" w:eastAsia="STXingkai" w:hAnsi="Book Antiqua" w:cs="SimSun"/>
          <w:bdr w:val="none" w:sz="0" w:space="0" w:color="auto"/>
          <w:lang w:eastAsia="zh-CN"/>
        </w:rPr>
        <w:t>: 1585-1592 [PMID: 25373535 DOI: 10.1245/s10434-014-4207-3]</w:t>
      </w:r>
    </w:p>
    <w:p w14:paraId="0FE7C72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47 </w:t>
      </w:r>
      <w:r w:rsidRPr="003C52AA">
        <w:rPr>
          <w:rFonts w:ascii="Book Antiqua" w:eastAsia="STXingkai" w:hAnsi="Book Antiqua" w:cs="SimSun"/>
          <w:b/>
          <w:bCs/>
          <w:bdr w:val="none" w:sz="0" w:space="0" w:color="auto"/>
          <w:lang w:eastAsia="zh-CN"/>
        </w:rPr>
        <w:t>Andres A</w:t>
      </w:r>
      <w:r w:rsidRPr="003C52AA">
        <w:rPr>
          <w:rFonts w:ascii="Book Antiqua" w:eastAsia="STXingkai" w:hAnsi="Book Antiqua" w:cs="SimSun"/>
          <w:bdr w:val="none" w:sz="0" w:space="0" w:color="auto"/>
          <w:lang w:eastAsia="zh-CN"/>
        </w:rPr>
        <w:t xml:space="preserve">, Mentha G, Adam R, Gerstel E, Skipenko OG, Barroso E, Lopez-Ben S, Hubert C, Majno PE, Toso C. Surgical management of patients with colorectal cancer and simultaneous liver and lung metastases.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2015; </w:t>
      </w:r>
      <w:r w:rsidRPr="003C52AA">
        <w:rPr>
          <w:rFonts w:ascii="Book Antiqua" w:eastAsia="STXingkai" w:hAnsi="Book Antiqua" w:cs="SimSun"/>
          <w:b/>
          <w:bCs/>
          <w:bdr w:val="none" w:sz="0" w:space="0" w:color="auto"/>
          <w:lang w:eastAsia="zh-CN"/>
        </w:rPr>
        <w:t>102</w:t>
      </w:r>
      <w:r w:rsidRPr="003C52AA">
        <w:rPr>
          <w:rFonts w:ascii="Book Antiqua" w:eastAsia="STXingkai" w:hAnsi="Book Antiqua" w:cs="SimSun"/>
          <w:bdr w:val="none" w:sz="0" w:space="0" w:color="auto"/>
          <w:lang w:eastAsia="zh-CN"/>
        </w:rPr>
        <w:t>: 691-699 [PMID: 25789941 DOI: 10.1002/bjs.9783]</w:t>
      </w:r>
    </w:p>
    <w:p w14:paraId="49CFF5AA" w14:textId="77777777" w:rsidR="003C52AA" w:rsidRPr="003C52AA" w:rsidRDefault="003C52AA" w:rsidP="003C52AA">
      <w:pPr>
        <w:adjustRightInd w:val="0"/>
        <w:snapToGrid w:val="0"/>
        <w:spacing w:line="360" w:lineRule="auto"/>
        <w:jc w:val="both"/>
        <w:rPr>
          <w:rFonts w:ascii="Book Antiqua" w:eastAsia="STXingkai" w:hAnsi="Book Antiqua" w:cs="Calibri"/>
          <w:noProof/>
          <w:lang w:eastAsia="zh-CN"/>
        </w:rPr>
      </w:pPr>
      <w:r w:rsidRPr="003C52AA">
        <w:rPr>
          <w:rFonts w:ascii="Book Antiqua" w:eastAsia="STXingkai" w:hAnsi="Book Antiqua" w:cs="SimSun" w:hint="eastAsia"/>
          <w:noProof/>
        </w:rPr>
        <w:t xml:space="preserve">148 </w:t>
      </w:r>
      <w:r w:rsidRPr="003C52AA">
        <w:rPr>
          <w:rFonts w:ascii="Book Antiqua" w:eastAsia="STXingkai" w:hAnsi="Book Antiqua" w:cs="Calibri"/>
          <w:b/>
          <w:bCs/>
          <w:noProof/>
        </w:rPr>
        <w:t>Henschke CI,</w:t>
      </w:r>
      <w:r w:rsidRPr="003C52AA">
        <w:rPr>
          <w:rFonts w:ascii="Book Antiqua" w:eastAsia="STXingkai" w:hAnsi="Book Antiqua" w:cs="Calibri"/>
          <w:noProof/>
        </w:rPr>
        <w:t xml:space="preserve"> McCauley DI, Yankelevitz DF, Naidich DP, McGuinness G, Miettinen OS, Libby DM, Pasmantier MW, Koizumi J, Altorki NK, Smith JP. Early Lung Cancer Action Project: overall design and findings from baseline screening.</w:t>
      </w:r>
      <w:r w:rsidRPr="003C52AA">
        <w:rPr>
          <w:rFonts w:ascii="Book Antiqua" w:eastAsia="STXingkai" w:hAnsi="Book Antiqua" w:cs="Calibri"/>
          <w:i/>
          <w:noProof/>
        </w:rPr>
        <w:t xml:space="preserve"> Lancet </w:t>
      </w:r>
      <w:r w:rsidRPr="003C52AA">
        <w:rPr>
          <w:rFonts w:ascii="Book Antiqua" w:eastAsia="STXingkai" w:hAnsi="Book Antiqua" w:cs="Calibri"/>
          <w:noProof/>
        </w:rPr>
        <w:t xml:space="preserve">1999; </w:t>
      </w:r>
      <w:r w:rsidRPr="003C52AA">
        <w:rPr>
          <w:rFonts w:ascii="Book Antiqua" w:eastAsia="STXingkai" w:hAnsi="Book Antiqua" w:cs="Calibri"/>
          <w:b/>
          <w:noProof/>
        </w:rPr>
        <w:t>354</w:t>
      </w:r>
      <w:r w:rsidRPr="003C52AA">
        <w:rPr>
          <w:rFonts w:ascii="Book Antiqua" w:eastAsia="STXingkai" w:hAnsi="Book Antiqua" w:cs="Calibri"/>
          <w:noProof/>
        </w:rPr>
        <w:t>: 99-105 [PMID: 10408484 DOI: 10.1016/s0140-6736(99)06093-6]</w:t>
      </w:r>
    </w:p>
    <w:p w14:paraId="4A105412"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49 </w:t>
      </w:r>
      <w:r w:rsidRPr="003C52AA">
        <w:rPr>
          <w:rFonts w:ascii="Book Antiqua" w:eastAsia="STXingkai" w:hAnsi="Book Antiqua" w:cs="SimSun"/>
          <w:b/>
          <w:bCs/>
          <w:bdr w:val="none" w:sz="0" w:space="0" w:color="auto"/>
          <w:lang w:eastAsia="zh-CN"/>
        </w:rPr>
        <w:t>Maithel SK</w:t>
      </w:r>
      <w:r w:rsidRPr="003C52AA">
        <w:rPr>
          <w:rFonts w:ascii="Book Antiqua" w:eastAsia="STXingkai" w:hAnsi="Book Antiqua" w:cs="SimSun"/>
          <w:bdr w:val="none" w:sz="0" w:space="0" w:color="auto"/>
          <w:lang w:eastAsia="zh-CN"/>
        </w:rPr>
        <w:t xml:space="preserve">, Ginsberg MS, D'Amico F, DeMatteo RP, Allen PJ, Fong Y, Blumgart LH, Jarnagin WR, D'Angelica MI. Natural history of patients with subcentimeter pulmonary </w:t>
      </w:r>
      <w:r w:rsidRPr="003C52AA">
        <w:rPr>
          <w:rFonts w:ascii="Book Antiqua" w:eastAsia="STXingkai" w:hAnsi="Book Antiqua" w:cs="SimSun"/>
          <w:bdr w:val="none" w:sz="0" w:space="0" w:color="auto"/>
          <w:lang w:eastAsia="zh-CN"/>
        </w:rPr>
        <w:lastRenderedPageBreak/>
        <w:t xml:space="preserve">nodules undergoing hepatic resection for metastatic colorectal cancer. </w:t>
      </w:r>
      <w:r w:rsidRPr="003C52AA">
        <w:rPr>
          <w:rFonts w:ascii="Book Antiqua" w:eastAsia="STXingkai" w:hAnsi="Book Antiqua" w:cs="SimSun"/>
          <w:i/>
          <w:iCs/>
          <w:bdr w:val="none" w:sz="0" w:space="0" w:color="auto"/>
          <w:lang w:eastAsia="zh-CN"/>
        </w:rPr>
        <w:t>J Am Coll Surg</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210</w:t>
      </w:r>
      <w:r w:rsidRPr="003C52AA">
        <w:rPr>
          <w:rFonts w:ascii="Book Antiqua" w:eastAsia="STXingkai" w:hAnsi="Book Antiqua" w:cs="SimSun"/>
          <w:bdr w:val="none" w:sz="0" w:space="0" w:color="auto"/>
          <w:lang w:eastAsia="zh-CN"/>
        </w:rPr>
        <w:t>: 31-38 [PMID: 20123329 DOI: 10.1016/j.jamcollsurg.2009.09.032]</w:t>
      </w:r>
    </w:p>
    <w:p w14:paraId="6F76242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50 </w:t>
      </w:r>
      <w:r w:rsidRPr="003C52AA">
        <w:rPr>
          <w:rFonts w:ascii="Book Antiqua" w:eastAsia="STXingkai" w:hAnsi="Book Antiqua" w:cs="SimSun"/>
          <w:b/>
          <w:bCs/>
          <w:bdr w:val="none" w:sz="0" w:space="0" w:color="auto"/>
          <w:lang w:eastAsia="zh-CN"/>
        </w:rPr>
        <w:t>Quyn AJ</w:t>
      </w:r>
      <w:r w:rsidRPr="003C52AA">
        <w:rPr>
          <w:rFonts w:ascii="Book Antiqua" w:eastAsia="STXingkai" w:hAnsi="Book Antiqua" w:cs="SimSun"/>
          <w:bdr w:val="none" w:sz="0" w:space="0" w:color="auto"/>
          <w:lang w:eastAsia="zh-CN"/>
        </w:rPr>
        <w:t xml:space="preserve">, Matthews A, Daniel T, Amin AI, Yalamarthi S. The clinical significance of radiologically detected indeterminate pulmonary nodules in colorectal cancer. </w:t>
      </w:r>
      <w:r w:rsidRPr="003C52AA">
        <w:rPr>
          <w:rFonts w:ascii="Book Antiqua" w:eastAsia="STXingkai" w:hAnsi="Book Antiqua" w:cs="SimSun"/>
          <w:i/>
          <w:iCs/>
          <w:bdr w:val="none" w:sz="0" w:space="0" w:color="auto"/>
          <w:lang w:eastAsia="zh-CN"/>
        </w:rPr>
        <w:t>Colorectal Dis</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14</w:t>
      </w:r>
      <w:r w:rsidRPr="003C52AA">
        <w:rPr>
          <w:rFonts w:ascii="Book Antiqua" w:eastAsia="STXingkai" w:hAnsi="Book Antiqua" w:cs="SimSun"/>
          <w:bdr w:val="none" w:sz="0" w:space="0" w:color="auto"/>
          <w:lang w:eastAsia="zh-CN"/>
        </w:rPr>
        <w:t>: 828-831 [PMID: 21762353 DOI: 10.1111/j.1463-1318.2011.02722.x]</w:t>
      </w:r>
    </w:p>
    <w:p w14:paraId="225608C5"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51 </w:t>
      </w:r>
      <w:r w:rsidRPr="003C52AA">
        <w:rPr>
          <w:rFonts w:ascii="Book Antiqua" w:eastAsia="STXingkai" w:hAnsi="Book Antiqua" w:cs="SimSun"/>
          <w:b/>
          <w:bCs/>
          <w:bdr w:val="none" w:sz="0" w:space="0" w:color="auto"/>
          <w:lang w:eastAsia="zh-CN"/>
        </w:rPr>
        <w:t>Choi DJ</w:t>
      </w:r>
      <w:r w:rsidRPr="003C52AA">
        <w:rPr>
          <w:rFonts w:ascii="Book Antiqua" w:eastAsia="STXingkai" w:hAnsi="Book Antiqua" w:cs="SimSun"/>
          <w:bdr w:val="none" w:sz="0" w:space="0" w:color="auto"/>
          <w:lang w:eastAsia="zh-CN"/>
        </w:rPr>
        <w:t xml:space="preserve">, Kwak JM, Kim J, Woo SU, Kim SH. Preoperative chest computerized tomography in patients with locally advanced mid or lower rectal cancer: its role in staging and impact on treatment strategy. </w:t>
      </w:r>
      <w:r w:rsidRPr="003C52AA">
        <w:rPr>
          <w:rFonts w:ascii="Book Antiqua" w:eastAsia="STXingkai" w:hAnsi="Book Antiqua" w:cs="SimSun"/>
          <w:i/>
          <w:iCs/>
          <w:bdr w:val="none" w:sz="0" w:space="0" w:color="auto"/>
          <w:lang w:eastAsia="zh-CN"/>
        </w:rPr>
        <w:t>J Surg Oncol</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102</w:t>
      </w:r>
      <w:r w:rsidRPr="003C52AA">
        <w:rPr>
          <w:rFonts w:ascii="Book Antiqua" w:eastAsia="STXingkai" w:hAnsi="Book Antiqua" w:cs="SimSun"/>
          <w:bdr w:val="none" w:sz="0" w:space="0" w:color="auto"/>
          <w:lang w:eastAsia="zh-CN"/>
        </w:rPr>
        <w:t>: 588-592 [PMID: 20607759 DOI: 10.1002/jso.21651]</w:t>
      </w:r>
    </w:p>
    <w:p w14:paraId="599B392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52 </w:t>
      </w:r>
      <w:r w:rsidRPr="003C52AA">
        <w:rPr>
          <w:rFonts w:ascii="Book Antiqua" w:eastAsia="STXingkai" w:hAnsi="Book Antiqua" w:cs="SimSun"/>
          <w:b/>
          <w:bCs/>
          <w:bdr w:val="none" w:sz="0" w:space="0" w:color="auto"/>
          <w:lang w:eastAsia="zh-CN"/>
        </w:rPr>
        <w:t>Brent A</w:t>
      </w:r>
      <w:r w:rsidRPr="003C52AA">
        <w:rPr>
          <w:rFonts w:ascii="Book Antiqua" w:eastAsia="STXingkai" w:hAnsi="Book Antiqua" w:cs="SimSun"/>
          <w:bdr w:val="none" w:sz="0" w:space="0" w:color="auto"/>
          <w:lang w:eastAsia="zh-CN"/>
        </w:rPr>
        <w:t xml:space="preserve">, Talbot R, Coyne J, Nash G. Should indeterminate lung lesions reported on staging CT scans influence the management of patients with colorectal cancer? </w:t>
      </w:r>
      <w:r w:rsidRPr="003C52AA">
        <w:rPr>
          <w:rFonts w:ascii="Book Antiqua" w:eastAsia="STXingkai" w:hAnsi="Book Antiqua" w:cs="SimSun"/>
          <w:i/>
          <w:iCs/>
          <w:bdr w:val="none" w:sz="0" w:space="0" w:color="auto"/>
          <w:lang w:eastAsia="zh-CN"/>
        </w:rPr>
        <w:t>Colorectal Dis</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9</w:t>
      </w:r>
      <w:r w:rsidRPr="003C52AA">
        <w:rPr>
          <w:rFonts w:ascii="Book Antiqua" w:eastAsia="STXingkai" w:hAnsi="Book Antiqua" w:cs="SimSun"/>
          <w:bdr w:val="none" w:sz="0" w:space="0" w:color="auto"/>
          <w:lang w:eastAsia="zh-CN"/>
        </w:rPr>
        <w:t>: 816-818 [PMID: 17931171 DOI: 10.1111/j.1463-1318.2007.01229.x]</w:t>
      </w:r>
    </w:p>
    <w:p w14:paraId="32ED0B07"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53 </w:t>
      </w:r>
      <w:r w:rsidRPr="003C52AA">
        <w:rPr>
          <w:rFonts w:ascii="Book Antiqua" w:eastAsia="STXingkai" w:hAnsi="Book Antiqua" w:cs="SimSun"/>
          <w:b/>
          <w:bCs/>
          <w:bdr w:val="none" w:sz="0" w:space="0" w:color="auto"/>
          <w:lang w:eastAsia="zh-CN"/>
        </w:rPr>
        <w:t>Downs-Canner S</w:t>
      </w:r>
      <w:r w:rsidRPr="003C52AA">
        <w:rPr>
          <w:rFonts w:ascii="Book Antiqua" w:eastAsia="STXingkai" w:hAnsi="Book Antiqua" w:cs="SimSun"/>
          <w:bdr w:val="none" w:sz="0" w:space="0" w:color="auto"/>
          <w:lang w:eastAsia="zh-CN"/>
        </w:rPr>
        <w:t xml:space="preserve">, Bahar R, Reddy SK, Cardinal JS, Marsh JW, Geller DA, Tsung A. Indeterminate pulmonary nodules represent lung metastases in a significant portion of patients undergoing liver resection for malignancy. </w:t>
      </w:r>
      <w:r w:rsidRPr="003C52AA">
        <w:rPr>
          <w:rFonts w:ascii="Book Antiqua" w:eastAsia="STXingkai" w:hAnsi="Book Antiqua" w:cs="SimSun"/>
          <w:i/>
          <w:iCs/>
          <w:bdr w:val="none" w:sz="0" w:space="0" w:color="auto"/>
          <w:lang w:eastAsia="zh-CN"/>
        </w:rPr>
        <w:t>J Gastrointest Surg</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16</w:t>
      </w:r>
      <w:r w:rsidRPr="003C52AA">
        <w:rPr>
          <w:rFonts w:ascii="Book Antiqua" w:eastAsia="STXingkai" w:hAnsi="Book Antiqua" w:cs="SimSun"/>
          <w:bdr w:val="none" w:sz="0" w:space="0" w:color="auto"/>
          <w:lang w:eastAsia="zh-CN"/>
        </w:rPr>
        <w:t>: 2256-2259 [PMID: 23086449 DOI: 10.1007/s11605-012-2051-y]</w:t>
      </w:r>
    </w:p>
    <w:p w14:paraId="4ACCCE4E"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54 </w:t>
      </w:r>
      <w:r w:rsidRPr="003C52AA">
        <w:rPr>
          <w:rFonts w:ascii="Book Antiqua" w:eastAsia="STXingkai" w:hAnsi="Book Antiqua" w:cs="SimSun"/>
          <w:b/>
          <w:bCs/>
          <w:bdr w:val="none" w:sz="0" w:space="0" w:color="auto"/>
          <w:lang w:eastAsia="zh-CN"/>
        </w:rPr>
        <w:t>Gomez D</w:t>
      </w:r>
      <w:r w:rsidRPr="003C52AA">
        <w:rPr>
          <w:rFonts w:ascii="Book Antiqua" w:eastAsia="STXingkai" w:hAnsi="Book Antiqua" w:cs="SimSun"/>
          <w:bdr w:val="none" w:sz="0" w:space="0" w:color="auto"/>
          <w:lang w:eastAsia="zh-CN"/>
        </w:rPr>
        <w:t xml:space="preserve">, Kamali D, Dunn WK, Beckingham IJ, Brooks A, Cameron IC. Outcomes in patients with indeterminate pulmonary nodules undergoing resection for colorectal liver metastases. </w:t>
      </w:r>
      <w:r w:rsidRPr="003C52AA">
        <w:rPr>
          <w:rFonts w:ascii="Book Antiqua" w:eastAsia="STXingkai" w:hAnsi="Book Antiqua" w:cs="SimSun"/>
          <w:i/>
          <w:iCs/>
          <w:bdr w:val="none" w:sz="0" w:space="0" w:color="auto"/>
          <w:lang w:eastAsia="zh-CN"/>
        </w:rPr>
        <w:t>HPB (Oxford)</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14</w:t>
      </w:r>
      <w:r w:rsidRPr="003C52AA">
        <w:rPr>
          <w:rFonts w:ascii="Book Antiqua" w:eastAsia="STXingkai" w:hAnsi="Book Antiqua" w:cs="SimSun"/>
          <w:bdr w:val="none" w:sz="0" w:space="0" w:color="auto"/>
          <w:lang w:eastAsia="zh-CN"/>
        </w:rPr>
        <w:t>: 448-454 [PMID: 22672546 DOI: 10.1111/j.1477-2574.2012.00474.x]</w:t>
      </w:r>
    </w:p>
    <w:p w14:paraId="2E135A1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55 </w:t>
      </w:r>
      <w:r w:rsidRPr="003C52AA">
        <w:rPr>
          <w:rFonts w:ascii="Book Antiqua" w:eastAsia="STXingkai" w:hAnsi="Book Antiqua" w:cs="SimSun"/>
          <w:b/>
          <w:bCs/>
          <w:bdr w:val="none" w:sz="0" w:space="0" w:color="auto"/>
          <w:lang w:eastAsia="zh-CN"/>
        </w:rPr>
        <w:t>Welter S</w:t>
      </w:r>
      <w:r w:rsidRPr="003C52AA">
        <w:rPr>
          <w:rFonts w:ascii="Book Antiqua" w:eastAsia="STXingkai" w:hAnsi="Book Antiqua" w:cs="SimSun"/>
          <w:bdr w:val="none" w:sz="0" w:space="0" w:color="auto"/>
          <w:lang w:eastAsia="zh-CN"/>
        </w:rPr>
        <w:t xml:space="preserve">, Jacobs J, Krbek T, Poettgen C, Stamatis G. Prognostic impact of lymph node involvement in pulmonary metastases from colorectal cancer. </w:t>
      </w:r>
      <w:r w:rsidRPr="003C52AA">
        <w:rPr>
          <w:rFonts w:ascii="Book Antiqua" w:eastAsia="STXingkai" w:hAnsi="Book Antiqua" w:cs="SimSun"/>
          <w:i/>
          <w:iCs/>
          <w:bdr w:val="none" w:sz="0" w:space="0" w:color="auto"/>
          <w:lang w:eastAsia="zh-CN"/>
        </w:rPr>
        <w:t>Eur J Cardiothorac Surg</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31</w:t>
      </w:r>
      <w:r w:rsidRPr="003C52AA">
        <w:rPr>
          <w:rFonts w:ascii="Book Antiqua" w:eastAsia="STXingkai" w:hAnsi="Book Antiqua" w:cs="SimSun"/>
          <w:bdr w:val="none" w:sz="0" w:space="0" w:color="auto"/>
          <w:lang w:eastAsia="zh-CN"/>
        </w:rPr>
        <w:t>: 167-172 [PMID: 17150367 DOI: 10.1016/j.ejcts.2006.11.004]</w:t>
      </w:r>
    </w:p>
    <w:p w14:paraId="37749A7F"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56 </w:t>
      </w:r>
      <w:r w:rsidRPr="003C52AA">
        <w:rPr>
          <w:rFonts w:ascii="Book Antiqua" w:eastAsia="STXingkai" w:hAnsi="Book Antiqua" w:cs="SimSun"/>
          <w:b/>
          <w:bCs/>
          <w:bdr w:val="none" w:sz="0" w:space="0" w:color="auto"/>
          <w:lang w:eastAsia="zh-CN"/>
        </w:rPr>
        <w:t>Adam R</w:t>
      </w:r>
      <w:r w:rsidRPr="003C52AA">
        <w:rPr>
          <w:rFonts w:ascii="Book Antiqua" w:eastAsia="STXingkai" w:hAnsi="Book Antiqua" w:cs="SimSun"/>
          <w:bdr w:val="none" w:sz="0" w:space="0" w:color="auto"/>
          <w:lang w:eastAsia="zh-CN"/>
        </w:rPr>
        <w:t xml:space="preserve">, de Haas RJ, Wicherts DA, Aloia TA, Delvart V, Azoulay D, Bismuth H, Castaing D. Is hepatic resection justified after chemotherapy in patients with colorectal liver metastases and lymph node involvement? </w:t>
      </w:r>
      <w:r w:rsidRPr="003C52AA">
        <w:rPr>
          <w:rFonts w:ascii="Book Antiqua" w:eastAsia="STXingkai" w:hAnsi="Book Antiqua" w:cs="SimSun"/>
          <w:i/>
          <w:iCs/>
          <w:bdr w:val="none" w:sz="0" w:space="0" w:color="auto"/>
          <w:lang w:eastAsia="zh-CN"/>
        </w:rPr>
        <w:t>J Clin Oncol</w:t>
      </w:r>
      <w:r w:rsidRPr="003C52AA">
        <w:rPr>
          <w:rFonts w:ascii="Book Antiqua" w:eastAsia="STXingkai" w:hAnsi="Book Antiqua" w:cs="SimSun"/>
          <w:bdr w:val="none" w:sz="0" w:space="0" w:color="auto"/>
          <w:lang w:eastAsia="zh-CN"/>
        </w:rPr>
        <w:t xml:space="preserve"> 2008; </w:t>
      </w:r>
      <w:r w:rsidRPr="003C52AA">
        <w:rPr>
          <w:rFonts w:ascii="Book Antiqua" w:eastAsia="STXingkai" w:hAnsi="Book Antiqua" w:cs="SimSun"/>
          <w:b/>
          <w:bCs/>
          <w:bdr w:val="none" w:sz="0" w:space="0" w:color="auto"/>
          <w:lang w:eastAsia="zh-CN"/>
        </w:rPr>
        <w:t>26</w:t>
      </w:r>
      <w:r w:rsidRPr="003C52AA">
        <w:rPr>
          <w:rFonts w:ascii="Book Antiqua" w:eastAsia="STXingkai" w:hAnsi="Book Antiqua" w:cs="SimSun"/>
          <w:bdr w:val="none" w:sz="0" w:space="0" w:color="auto"/>
          <w:lang w:eastAsia="zh-CN"/>
        </w:rPr>
        <w:t>: 3672-3680 [PMID: 18669451 DOI: 10.1200/JCO.2007.15.7297]</w:t>
      </w:r>
    </w:p>
    <w:p w14:paraId="0F57C811"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57 </w:t>
      </w:r>
      <w:r w:rsidRPr="003C52AA">
        <w:rPr>
          <w:rFonts w:ascii="Book Antiqua" w:eastAsia="STXingkai" w:hAnsi="Book Antiqua" w:cs="SimSun"/>
          <w:b/>
          <w:bCs/>
          <w:bdr w:val="none" w:sz="0" w:space="0" w:color="auto"/>
          <w:lang w:eastAsia="zh-CN"/>
        </w:rPr>
        <w:t>Chua TC</w:t>
      </w:r>
      <w:r w:rsidRPr="003C52AA">
        <w:rPr>
          <w:rFonts w:ascii="Book Antiqua" w:eastAsia="STXingkai" w:hAnsi="Book Antiqua" w:cs="SimSun"/>
          <w:bdr w:val="none" w:sz="0" w:space="0" w:color="auto"/>
          <w:lang w:eastAsia="zh-CN"/>
        </w:rPr>
        <w:t xml:space="preserve">, Morris DL. Colorectal liver metastases with extrahepatic disease--a new criteria for oncologic resection? </w:t>
      </w:r>
      <w:r w:rsidRPr="003C52AA">
        <w:rPr>
          <w:rFonts w:ascii="Book Antiqua" w:eastAsia="STXingkai" w:hAnsi="Book Antiqua" w:cs="SimSun"/>
          <w:i/>
          <w:iCs/>
          <w:bdr w:val="none" w:sz="0" w:space="0" w:color="auto"/>
          <w:lang w:eastAsia="zh-CN"/>
        </w:rPr>
        <w:t>J Gastrointest Cancer</w:t>
      </w:r>
      <w:r w:rsidRPr="003C52AA">
        <w:rPr>
          <w:rFonts w:ascii="Book Antiqua" w:eastAsia="STXingkai" w:hAnsi="Book Antiqua" w:cs="SimSun"/>
          <w:bdr w:val="none" w:sz="0" w:space="0" w:color="auto"/>
          <w:lang w:eastAsia="zh-CN"/>
        </w:rPr>
        <w:t xml:space="preserve"> 2012; </w:t>
      </w:r>
      <w:r w:rsidRPr="003C52AA">
        <w:rPr>
          <w:rFonts w:ascii="Book Antiqua" w:eastAsia="STXingkai" w:hAnsi="Book Antiqua" w:cs="SimSun"/>
          <w:b/>
          <w:bCs/>
          <w:bdr w:val="none" w:sz="0" w:space="0" w:color="auto"/>
          <w:lang w:eastAsia="zh-CN"/>
        </w:rPr>
        <w:t>43</w:t>
      </w:r>
      <w:r w:rsidRPr="003C52AA">
        <w:rPr>
          <w:rFonts w:ascii="Book Antiqua" w:eastAsia="STXingkai" w:hAnsi="Book Antiqua" w:cs="SimSun"/>
          <w:bdr w:val="none" w:sz="0" w:space="0" w:color="auto"/>
          <w:lang w:eastAsia="zh-CN"/>
        </w:rPr>
        <w:t>: 502-504 [PMID: 21494785 DOI: 10.1007/s12029-011-9278-9]</w:t>
      </w:r>
    </w:p>
    <w:p w14:paraId="35A2E40E"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158 </w:t>
      </w:r>
      <w:r w:rsidRPr="003C52AA">
        <w:rPr>
          <w:rFonts w:ascii="Book Antiqua" w:eastAsia="STXingkai" w:hAnsi="Book Antiqua" w:cs="SimSun"/>
          <w:b/>
          <w:bCs/>
          <w:bdr w:val="none" w:sz="0" w:space="0" w:color="auto"/>
          <w:lang w:eastAsia="zh-CN"/>
        </w:rPr>
        <w:t>Kianmanesh R</w:t>
      </w:r>
      <w:r w:rsidRPr="003C52AA">
        <w:rPr>
          <w:rFonts w:ascii="Book Antiqua" w:eastAsia="STXingkai" w:hAnsi="Book Antiqua" w:cs="SimSun"/>
          <w:bdr w:val="none" w:sz="0" w:space="0" w:color="auto"/>
          <w:lang w:eastAsia="zh-CN"/>
        </w:rPr>
        <w:t xml:space="preserve">, Scaringi S, Sabate JM, Castel B, Pons-Kerjean N, Coffin B, Hay JM, Flamant Y, Msika S. Iterative cytoreductive surgery associated with hyperthermic intraperitoneal chemotherapy for treatment of peritoneal carcinomatosis of colorectal origin with or without liver metastase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245</w:t>
      </w:r>
      <w:r w:rsidRPr="003C52AA">
        <w:rPr>
          <w:rFonts w:ascii="Book Antiqua" w:eastAsia="STXingkai" w:hAnsi="Book Antiqua" w:cs="SimSun"/>
          <w:bdr w:val="none" w:sz="0" w:space="0" w:color="auto"/>
          <w:lang w:eastAsia="zh-CN"/>
        </w:rPr>
        <w:t>: 597-603 [PMID: 17414609 DOI: 10.1097/01.sla.0000255561.87771.11]</w:t>
      </w:r>
    </w:p>
    <w:p w14:paraId="4513C98C"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59 </w:t>
      </w:r>
      <w:r w:rsidRPr="003C52AA">
        <w:rPr>
          <w:rFonts w:ascii="Book Antiqua" w:eastAsia="STXingkai" w:hAnsi="Book Antiqua" w:cs="SimSun"/>
          <w:b/>
          <w:bCs/>
          <w:bdr w:val="none" w:sz="0" w:space="0" w:color="auto"/>
          <w:lang w:eastAsia="zh-CN"/>
        </w:rPr>
        <w:t>Chua TC</w:t>
      </w:r>
      <w:r w:rsidRPr="003C52AA">
        <w:rPr>
          <w:rFonts w:ascii="Book Antiqua" w:eastAsia="STXingkai" w:hAnsi="Book Antiqua" w:cs="SimSun"/>
          <w:bdr w:val="none" w:sz="0" w:space="0" w:color="auto"/>
          <w:lang w:eastAsia="zh-CN"/>
        </w:rPr>
        <w:t xml:space="preserve">, Yan TD, Zhao J, Morris DL. Peritoneal carcinomatosis and liver metastases from colorectal cancer treated with cytoreductive surgery perioperative intraperitoneal chemotherapy and liver resection. </w:t>
      </w:r>
      <w:r w:rsidRPr="003C52AA">
        <w:rPr>
          <w:rFonts w:ascii="Book Antiqua" w:eastAsia="STXingkai" w:hAnsi="Book Antiqua" w:cs="SimSun"/>
          <w:i/>
          <w:iCs/>
          <w:bdr w:val="none" w:sz="0" w:space="0" w:color="auto"/>
          <w:lang w:eastAsia="zh-CN"/>
        </w:rPr>
        <w:t>Eur J Surg Oncol</w:t>
      </w:r>
      <w:r w:rsidRPr="003C52AA">
        <w:rPr>
          <w:rFonts w:ascii="Book Antiqua" w:eastAsia="STXingkai" w:hAnsi="Book Antiqua" w:cs="SimSun"/>
          <w:bdr w:val="none" w:sz="0" w:space="0" w:color="auto"/>
          <w:lang w:eastAsia="zh-CN"/>
        </w:rPr>
        <w:t xml:space="preserve"> 2009; </w:t>
      </w:r>
      <w:r w:rsidRPr="003C52AA">
        <w:rPr>
          <w:rFonts w:ascii="Book Antiqua" w:eastAsia="STXingkai" w:hAnsi="Book Antiqua" w:cs="SimSun"/>
          <w:b/>
          <w:bCs/>
          <w:bdr w:val="none" w:sz="0" w:space="0" w:color="auto"/>
          <w:lang w:eastAsia="zh-CN"/>
        </w:rPr>
        <w:t>35</w:t>
      </w:r>
      <w:r w:rsidRPr="003C52AA">
        <w:rPr>
          <w:rFonts w:ascii="Book Antiqua" w:eastAsia="STXingkai" w:hAnsi="Book Antiqua" w:cs="SimSun"/>
          <w:bdr w:val="none" w:sz="0" w:space="0" w:color="auto"/>
          <w:lang w:eastAsia="zh-CN"/>
        </w:rPr>
        <w:t>: 1299-1305 [PMID: 19632081 DOI: 10.1016/j.ejso.2009.07.005]</w:t>
      </w:r>
    </w:p>
    <w:p w14:paraId="2327DF3F" w14:textId="77777777" w:rsidR="003C52AA" w:rsidRPr="003C52AA" w:rsidRDefault="003C52AA" w:rsidP="003C52AA">
      <w:pPr>
        <w:adjustRightInd w:val="0"/>
        <w:snapToGrid w:val="0"/>
        <w:spacing w:line="360" w:lineRule="auto"/>
        <w:jc w:val="both"/>
        <w:rPr>
          <w:rFonts w:ascii="Book Antiqua" w:eastAsia="STXingkai" w:hAnsi="Book Antiqua" w:cs="Calibri"/>
          <w:noProof/>
          <w:lang w:eastAsia="zh-CN"/>
        </w:rPr>
      </w:pPr>
      <w:r w:rsidRPr="003C52AA">
        <w:rPr>
          <w:rFonts w:ascii="Book Antiqua" w:eastAsia="STXingkai" w:hAnsi="Book Antiqua" w:cs="SimSun" w:hint="eastAsia"/>
          <w:noProof/>
        </w:rPr>
        <w:t xml:space="preserve">160 </w:t>
      </w:r>
      <w:r w:rsidRPr="003C52AA">
        <w:rPr>
          <w:rFonts w:ascii="Book Antiqua" w:eastAsia="STXingkai" w:hAnsi="Book Antiqua" w:cs="Calibri"/>
          <w:b/>
          <w:bCs/>
          <w:noProof/>
        </w:rPr>
        <w:t>Elias D,</w:t>
      </w:r>
      <w:r w:rsidRPr="003C52AA">
        <w:rPr>
          <w:rFonts w:ascii="Book Antiqua" w:eastAsia="STXingkai" w:hAnsi="Book Antiqua" w:cs="Calibri"/>
          <w:noProof/>
        </w:rPr>
        <w:t xml:space="preserve"> Benizri E, Pocard M, Ducreux M, Boige V, Lasser P. Treatment of synchronous peritoneal carcinomatosis and liver metastases from colorectal cancer.</w:t>
      </w:r>
      <w:r w:rsidRPr="003C52AA">
        <w:rPr>
          <w:rFonts w:ascii="Book Antiqua" w:eastAsia="STXingkai" w:hAnsi="Book Antiqua" w:cs="Calibri"/>
          <w:i/>
          <w:noProof/>
        </w:rPr>
        <w:t xml:space="preserve"> Eur J Surg Oncol  </w:t>
      </w:r>
      <w:r w:rsidRPr="003C52AA">
        <w:rPr>
          <w:rFonts w:ascii="Book Antiqua" w:eastAsia="STXingkai" w:hAnsi="Book Antiqua" w:cs="Calibri"/>
          <w:noProof/>
        </w:rPr>
        <w:t xml:space="preserve">2006; </w:t>
      </w:r>
      <w:r w:rsidRPr="003C52AA">
        <w:rPr>
          <w:rFonts w:ascii="Book Antiqua" w:eastAsia="STXingkai" w:hAnsi="Book Antiqua" w:cs="Calibri"/>
          <w:b/>
          <w:noProof/>
        </w:rPr>
        <w:t>32</w:t>
      </w:r>
      <w:r w:rsidRPr="003C52AA">
        <w:rPr>
          <w:rFonts w:ascii="Book Antiqua" w:eastAsia="STXingkai" w:hAnsi="Book Antiqua" w:cs="Calibri"/>
          <w:noProof/>
        </w:rPr>
        <w:t xml:space="preserve">: 632-636 [PMID: </w:t>
      </w:r>
      <w:bookmarkStart w:id="214" w:name="OLE_LINK2376"/>
      <w:bookmarkStart w:id="215" w:name="OLE_LINK2377"/>
      <w:r w:rsidRPr="003C52AA">
        <w:rPr>
          <w:rFonts w:ascii="Book Antiqua" w:eastAsia="STXingkai" w:hAnsi="Book Antiqua" w:cs="Calibri"/>
          <w:noProof/>
        </w:rPr>
        <w:t xml:space="preserve">16621428 </w:t>
      </w:r>
      <w:bookmarkEnd w:id="214"/>
      <w:bookmarkEnd w:id="215"/>
      <w:r w:rsidRPr="003C52AA">
        <w:rPr>
          <w:rFonts w:ascii="Book Antiqua" w:eastAsia="STXingkai" w:hAnsi="Book Antiqua" w:cs="Calibri"/>
          <w:noProof/>
        </w:rPr>
        <w:t>DOI: 10.1016/j.ejso.2006.03.013]</w:t>
      </w:r>
    </w:p>
    <w:p w14:paraId="4BAC3021"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61 </w:t>
      </w:r>
      <w:r w:rsidRPr="003C52AA">
        <w:rPr>
          <w:rFonts w:ascii="Book Antiqua" w:eastAsia="STXingkai" w:hAnsi="Book Antiqua" w:cs="SimSun"/>
          <w:b/>
          <w:bCs/>
          <w:bdr w:val="none" w:sz="0" w:space="0" w:color="auto"/>
          <w:lang w:eastAsia="zh-CN"/>
        </w:rPr>
        <w:t>Pulitanò C</w:t>
      </w:r>
      <w:r w:rsidRPr="003C52AA">
        <w:rPr>
          <w:rFonts w:ascii="Book Antiqua" w:eastAsia="STXingkai" w:hAnsi="Book Antiqua" w:cs="SimSun"/>
          <w:bdr w:val="none" w:sz="0" w:space="0" w:color="auto"/>
          <w:lang w:eastAsia="zh-CN"/>
        </w:rPr>
        <w:t xml:space="preserve">, Bodingbauer M, Aldrighetti L, de Jong MC, Castillo F, Schulick RD, Parks RW, Choti MA, Wigmore SJ, Gruenberger T, Pawlik TM. Liver resection for colorectal metastases in presence of extrahepatic disease: results from an international multi-institutional analysis. </w:t>
      </w:r>
      <w:r w:rsidRPr="003C52AA">
        <w:rPr>
          <w:rFonts w:ascii="Book Antiqua" w:eastAsia="STXingkai" w:hAnsi="Book Antiqua" w:cs="SimSun"/>
          <w:i/>
          <w:iCs/>
          <w:bdr w:val="none" w:sz="0" w:space="0" w:color="auto"/>
          <w:lang w:eastAsia="zh-CN"/>
        </w:rPr>
        <w:t>Ann Surg Oncol</w:t>
      </w:r>
      <w:r w:rsidRPr="003C52AA">
        <w:rPr>
          <w:rFonts w:ascii="Book Antiqua" w:eastAsia="STXingkai" w:hAnsi="Book Antiqua" w:cs="SimSun"/>
          <w:bdr w:val="none" w:sz="0" w:space="0" w:color="auto"/>
          <w:lang w:eastAsia="zh-CN"/>
        </w:rPr>
        <w:t xml:space="preserve"> 2011; </w:t>
      </w:r>
      <w:r w:rsidRPr="003C52AA">
        <w:rPr>
          <w:rFonts w:ascii="Book Antiqua" w:eastAsia="STXingkai" w:hAnsi="Book Antiqua" w:cs="SimSun"/>
          <w:b/>
          <w:bCs/>
          <w:bdr w:val="none" w:sz="0" w:space="0" w:color="auto"/>
          <w:lang w:eastAsia="zh-CN"/>
        </w:rPr>
        <w:t>18</w:t>
      </w:r>
      <w:r w:rsidRPr="003C52AA">
        <w:rPr>
          <w:rFonts w:ascii="Book Antiqua" w:eastAsia="STXingkai" w:hAnsi="Book Antiqua" w:cs="SimSun"/>
          <w:bdr w:val="none" w:sz="0" w:space="0" w:color="auto"/>
          <w:lang w:eastAsia="zh-CN"/>
        </w:rPr>
        <w:t>: 1380-1388 [PMID: 21136180 DOI: 10.1245/s10434-010-1459-4]</w:t>
      </w:r>
    </w:p>
    <w:p w14:paraId="27BF3D54"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62 </w:t>
      </w:r>
      <w:r w:rsidRPr="003C52AA">
        <w:rPr>
          <w:rFonts w:ascii="Book Antiqua" w:eastAsia="STXingkai" w:hAnsi="Book Antiqua" w:cs="SimSun"/>
          <w:b/>
          <w:bCs/>
          <w:bdr w:val="none" w:sz="0" w:space="0" w:color="auto"/>
          <w:lang w:eastAsia="zh-CN"/>
        </w:rPr>
        <w:t>McMillan DC</w:t>
      </w:r>
      <w:r w:rsidRPr="003C52AA">
        <w:rPr>
          <w:rFonts w:ascii="Book Antiqua" w:eastAsia="STXingkai" w:hAnsi="Book Antiqua" w:cs="SimSun"/>
          <w:bdr w:val="none" w:sz="0" w:space="0" w:color="auto"/>
          <w:lang w:eastAsia="zh-CN"/>
        </w:rPr>
        <w:t xml:space="preserve">, Crozier JE, Canna K, Angerson WJ, McArdle CS. Evaluation of an inflammation-based prognostic score (GPS) in patients undergoing resection for colon and rectal cancer. </w:t>
      </w:r>
      <w:r w:rsidRPr="003C52AA">
        <w:rPr>
          <w:rFonts w:ascii="Book Antiqua" w:eastAsia="STXingkai" w:hAnsi="Book Antiqua" w:cs="SimSun"/>
          <w:i/>
          <w:iCs/>
          <w:bdr w:val="none" w:sz="0" w:space="0" w:color="auto"/>
          <w:lang w:eastAsia="zh-CN"/>
        </w:rPr>
        <w:t>Int J Colorectal Dis</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22</w:t>
      </w:r>
      <w:r w:rsidRPr="003C52AA">
        <w:rPr>
          <w:rFonts w:ascii="Book Antiqua" w:eastAsia="STXingkai" w:hAnsi="Book Antiqua" w:cs="SimSun"/>
          <w:bdr w:val="none" w:sz="0" w:space="0" w:color="auto"/>
          <w:lang w:eastAsia="zh-CN"/>
        </w:rPr>
        <w:t>: 881-886 [PMID: 17245566 DOI: 10.1007/s00384-006-0259-6]</w:t>
      </w:r>
    </w:p>
    <w:p w14:paraId="6EA08319"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63 </w:t>
      </w:r>
      <w:r w:rsidRPr="003C52AA">
        <w:rPr>
          <w:rFonts w:ascii="Book Antiqua" w:eastAsia="STXingkai" w:hAnsi="Book Antiqua" w:cs="SimSun"/>
          <w:b/>
          <w:bCs/>
          <w:bdr w:val="none" w:sz="0" w:space="0" w:color="auto"/>
          <w:lang w:eastAsia="zh-CN"/>
        </w:rPr>
        <w:t>Nakagawa K</w:t>
      </w:r>
      <w:r w:rsidRPr="003C52AA">
        <w:rPr>
          <w:rFonts w:ascii="Book Antiqua" w:eastAsia="STXingkai" w:hAnsi="Book Antiqua" w:cs="SimSun"/>
          <w:bdr w:val="none" w:sz="0" w:space="0" w:color="auto"/>
          <w:lang w:eastAsia="zh-CN"/>
        </w:rPr>
        <w:t xml:space="preserve">, Tanaka K, Nojiri K, Kumamoto T, Takeda K, Ueda M, Endo I. The modified Glasgow prognostic score as a predictor of survival after hepatectomy for colorectal liver metastases. </w:t>
      </w:r>
      <w:r w:rsidRPr="003C52AA">
        <w:rPr>
          <w:rFonts w:ascii="Book Antiqua" w:eastAsia="STXingkai" w:hAnsi="Book Antiqua" w:cs="SimSun"/>
          <w:i/>
          <w:iCs/>
          <w:bdr w:val="none" w:sz="0" w:space="0" w:color="auto"/>
          <w:lang w:eastAsia="zh-CN"/>
        </w:rPr>
        <w:t>Ann Surg Oncol</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21</w:t>
      </w:r>
      <w:r w:rsidRPr="003C52AA">
        <w:rPr>
          <w:rFonts w:ascii="Book Antiqua" w:eastAsia="STXingkai" w:hAnsi="Book Antiqua" w:cs="SimSun"/>
          <w:bdr w:val="none" w:sz="0" w:space="0" w:color="auto"/>
          <w:lang w:eastAsia="zh-CN"/>
        </w:rPr>
        <w:t>: 1711-1718 [PMID: 24452408 DOI: 10.1245/s10434-013-3342-6]</w:t>
      </w:r>
    </w:p>
    <w:p w14:paraId="1ED25024"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64 </w:t>
      </w:r>
      <w:r w:rsidRPr="003C52AA">
        <w:rPr>
          <w:rFonts w:ascii="Book Antiqua" w:eastAsia="STXingkai" w:hAnsi="Book Antiqua" w:cs="SimSun"/>
          <w:b/>
          <w:bCs/>
          <w:bdr w:val="none" w:sz="0" w:space="0" w:color="auto"/>
          <w:lang w:eastAsia="zh-CN"/>
        </w:rPr>
        <w:t>Kobayashi T</w:t>
      </w:r>
      <w:r w:rsidRPr="003C52AA">
        <w:rPr>
          <w:rFonts w:ascii="Book Antiqua" w:eastAsia="STXingkai" w:hAnsi="Book Antiqua" w:cs="SimSun"/>
          <w:bdr w:val="none" w:sz="0" w:space="0" w:color="auto"/>
          <w:lang w:eastAsia="zh-CN"/>
        </w:rPr>
        <w:t xml:space="preserve">, Teruya M, Kishiki T, Endo D, Takenaka Y, Miki K, Kobayashi K, Morita K. Elevated C-reactive protein and hypoalbuminemia measured before resection of colorectal liver metastases predict postoperative survival. </w:t>
      </w:r>
      <w:r w:rsidRPr="003C52AA">
        <w:rPr>
          <w:rFonts w:ascii="Book Antiqua" w:eastAsia="STXingkai" w:hAnsi="Book Antiqua" w:cs="SimSun"/>
          <w:i/>
          <w:iCs/>
          <w:bdr w:val="none" w:sz="0" w:space="0" w:color="auto"/>
          <w:lang w:eastAsia="zh-CN"/>
        </w:rPr>
        <w:t>Dig Surg</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27</w:t>
      </w:r>
      <w:r w:rsidRPr="003C52AA">
        <w:rPr>
          <w:rFonts w:ascii="Book Antiqua" w:eastAsia="STXingkai" w:hAnsi="Book Antiqua" w:cs="SimSun"/>
          <w:bdr w:val="none" w:sz="0" w:space="0" w:color="auto"/>
          <w:lang w:eastAsia="zh-CN"/>
        </w:rPr>
        <w:t>: 285-290 [PMID: 20689289 DOI: 10.1159/000280021]</w:t>
      </w:r>
    </w:p>
    <w:p w14:paraId="05594AE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165 </w:t>
      </w:r>
      <w:r w:rsidRPr="003C52AA">
        <w:rPr>
          <w:rFonts w:ascii="Book Antiqua" w:eastAsia="STXingkai" w:hAnsi="Book Antiqua" w:cs="SimSun"/>
          <w:b/>
          <w:bCs/>
          <w:bdr w:val="none" w:sz="0" w:space="0" w:color="auto"/>
          <w:lang w:eastAsia="zh-CN"/>
        </w:rPr>
        <w:t>Kobayashi T</w:t>
      </w:r>
      <w:r w:rsidRPr="003C52AA">
        <w:rPr>
          <w:rFonts w:ascii="Book Antiqua" w:eastAsia="STXingkai" w:hAnsi="Book Antiqua" w:cs="SimSun"/>
          <w:bdr w:val="none" w:sz="0" w:space="0" w:color="auto"/>
          <w:lang w:eastAsia="zh-CN"/>
        </w:rPr>
        <w:t xml:space="preserve">, Kawakamil M, Hara Y, Shioiri S, Yasuno M, Teruya M, Kaminishi M. Combined evaluation of the Glasgow prognostic score and carcinoembryonic antigen concentration prior to hepatectomy predicts postoperative outcomes in patients with liver metastasis from colorectal cancer. </w:t>
      </w:r>
      <w:r w:rsidRPr="003C52AA">
        <w:rPr>
          <w:rFonts w:ascii="Book Antiqua" w:eastAsia="STXingkai" w:hAnsi="Book Antiqua" w:cs="SimSun"/>
          <w:i/>
          <w:iCs/>
          <w:bdr w:val="none" w:sz="0" w:space="0" w:color="auto"/>
          <w:lang w:eastAsia="zh-CN"/>
        </w:rPr>
        <w:t>Hepatogastroenterology</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hint="eastAsia"/>
          <w:bdr w:val="none" w:sz="0" w:space="0" w:color="auto"/>
          <w:lang w:eastAsia="zh-CN"/>
        </w:rPr>
        <w:t>2013</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b/>
          <w:bCs/>
          <w:bdr w:val="none" w:sz="0" w:space="0" w:color="auto"/>
          <w:lang w:eastAsia="zh-CN"/>
        </w:rPr>
        <w:t>61</w:t>
      </w:r>
      <w:r w:rsidRPr="003C52AA">
        <w:rPr>
          <w:rFonts w:ascii="Book Antiqua" w:eastAsia="STXingkai" w:hAnsi="Book Antiqua" w:cs="SimSun"/>
          <w:bdr w:val="none" w:sz="0" w:space="0" w:color="auto"/>
          <w:lang w:eastAsia="zh-CN"/>
        </w:rPr>
        <w:t>: 1359-1362 [PMID: 25513096]</w:t>
      </w:r>
    </w:p>
    <w:p w14:paraId="4D9A2607"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66 </w:t>
      </w:r>
      <w:r w:rsidRPr="003C52AA">
        <w:rPr>
          <w:rFonts w:ascii="Book Antiqua" w:eastAsia="STXingkai" w:hAnsi="Book Antiqua" w:cs="SimSun"/>
          <w:b/>
          <w:bCs/>
          <w:bdr w:val="none" w:sz="0" w:space="0" w:color="auto"/>
          <w:lang w:eastAsia="zh-CN"/>
        </w:rPr>
        <w:t>Chun YS</w:t>
      </w:r>
      <w:r w:rsidRPr="003C52AA">
        <w:rPr>
          <w:rFonts w:ascii="Book Antiqua" w:eastAsia="STXingkai" w:hAnsi="Book Antiqua" w:cs="SimSun"/>
          <w:bdr w:val="none" w:sz="0" w:space="0" w:color="auto"/>
          <w:lang w:eastAsia="zh-CN"/>
        </w:rPr>
        <w:t xml:space="preserve">, Vauthey JN, Boonsirikamchai P, Maru DM, Kopetz S, Palavecino M, Curley SA, Abdalla EK, Kaur H, Charnsangavej C, Loyer EM. Association of computed tomography morphologic criteria with pathologic response and survival in patients treated with bevacizumab for colorectal liver metastases. </w:t>
      </w:r>
      <w:r w:rsidRPr="003C52AA">
        <w:rPr>
          <w:rFonts w:ascii="Book Antiqua" w:eastAsia="STXingkai" w:hAnsi="Book Antiqua" w:cs="SimSun"/>
          <w:i/>
          <w:iCs/>
          <w:bdr w:val="none" w:sz="0" w:space="0" w:color="auto"/>
          <w:lang w:eastAsia="zh-CN"/>
        </w:rPr>
        <w:t>JAMA</w:t>
      </w:r>
      <w:r w:rsidRPr="003C52AA">
        <w:rPr>
          <w:rFonts w:ascii="Book Antiqua" w:eastAsia="STXingkai" w:hAnsi="Book Antiqua" w:cs="SimSun"/>
          <w:bdr w:val="none" w:sz="0" w:space="0" w:color="auto"/>
          <w:lang w:eastAsia="zh-CN"/>
        </w:rPr>
        <w:t xml:space="preserve"> 2009; </w:t>
      </w:r>
      <w:r w:rsidRPr="003C52AA">
        <w:rPr>
          <w:rFonts w:ascii="Book Antiqua" w:eastAsia="STXingkai" w:hAnsi="Book Antiqua" w:cs="SimSun"/>
          <w:b/>
          <w:bCs/>
          <w:bdr w:val="none" w:sz="0" w:space="0" w:color="auto"/>
          <w:lang w:eastAsia="zh-CN"/>
        </w:rPr>
        <w:t>302</w:t>
      </w:r>
      <w:r w:rsidRPr="003C52AA">
        <w:rPr>
          <w:rFonts w:ascii="Book Antiqua" w:eastAsia="STXingkai" w:hAnsi="Book Antiqua" w:cs="SimSun"/>
          <w:bdr w:val="none" w:sz="0" w:space="0" w:color="auto"/>
          <w:lang w:eastAsia="zh-CN"/>
        </w:rPr>
        <w:t>: 2338-2344 [PMID: 19952320 DOI: 10.1001/jama.2009.1755]</w:t>
      </w:r>
    </w:p>
    <w:p w14:paraId="2DB1AC4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67 </w:t>
      </w:r>
      <w:r w:rsidRPr="003C52AA">
        <w:rPr>
          <w:rFonts w:ascii="Book Antiqua" w:eastAsia="STXingkai" w:hAnsi="Book Antiqua" w:cs="SimSun"/>
          <w:b/>
          <w:bCs/>
          <w:bdr w:val="none" w:sz="0" w:space="0" w:color="auto"/>
          <w:lang w:eastAsia="zh-CN"/>
        </w:rPr>
        <w:t>Rubbia-Brandt L</w:t>
      </w:r>
      <w:r w:rsidRPr="003C52AA">
        <w:rPr>
          <w:rFonts w:ascii="Book Antiqua" w:eastAsia="STXingkai" w:hAnsi="Book Antiqua" w:cs="SimSun"/>
          <w:bdr w:val="none" w:sz="0" w:space="0" w:color="auto"/>
          <w:lang w:eastAsia="zh-CN"/>
        </w:rPr>
        <w:t xml:space="preserve">, Giostra E, Brezault C, Roth AD, Andres A, Audard V, Sartoretti P, Dousset B, Majno PE, Soubrane O, Chaussade S, Mentha G, Terris B. Importance of histological tumor response assessment in predicting the outcome in patients with colorectal liver metastases treated with neo-adjuvant chemotherapy followed by liver surgery. </w:t>
      </w:r>
      <w:r w:rsidRPr="003C52AA">
        <w:rPr>
          <w:rFonts w:ascii="Book Antiqua" w:eastAsia="STXingkai" w:hAnsi="Book Antiqua" w:cs="SimSun"/>
          <w:i/>
          <w:iCs/>
          <w:bdr w:val="none" w:sz="0" w:space="0" w:color="auto"/>
          <w:lang w:eastAsia="zh-CN"/>
        </w:rPr>
        <w:t>Ann Oncol</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18</w:t>
      </w:r>
      <w:r w:rsidRPr="003C52AA">
        <w:rPr>
          <w:rFonts w:ascii="Book Antiqua" w:eastAsia="STXingkai" w:hAnsi="Book Antiqua" w:cs="SimSun"/>
          <w:bdr w:val="none" w:sz="0" w:space="0" w:color="auto"/>
          <w:lang w:eastAsia="zh-CN"/>
        </w:rPr>
        <w:t>: 299-304 [PMID: 17060484 DOI: 10.1093/annonc/mdl386]</w:t>
      </w:r>
    </w:p>
    <w:p w14:paraId="142B733E"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68 </w:t>
      </w:r>
      <w:r w:rsidRPr="003C52AA">
        <w:rPr>
          <w:rFonts w:ascii="Book Antiqua" w:eastAsia="STXingkai" w:hAnsi="Book Antiqua" w:cs="SimSun"/>
          <w:b/>
          <w:bCs/>
          <w:bdr w:val="none" w:sz="0" w:space="0" w:color="auto"/>
          <w:lang w:eastAsia="zh-CN"/>
        </w:rPr>
        <w:t>Nagashima I</w:t>
      </w:r>
      <w:r w:rsidRPr="003C52AA">
        <w:rPr>
          <w:rFonts w:ascii="Book Antiqua" w:eastAsia="STXingkai" w:hAnsi="Book Antiqua" w:cs="SimSun"/>
          <w:bdr w:val="none" w:sz="0" w:space="0" w:color="auto"/>
          <w:lang w:eastAsia="zh-CN"/>
        </w:rPr>
        <w:t xml:space="preserve">, Takada T, Matsuda K, Adachi M, Nagawa H, Muto T, Okinaga K. A new scoring system to classify patients with colorectal liver metastases: proposal of criteria to select candidates for hepatic resection. </w:t>
      </w:r>
      <w:r w:rsidRPr="003C52AA">
        <w:rPr>
          <w:rFonts w:ascii="Book Antiqua" w:eastAsia="STXingkai" w:hAnsi="Book Antiqua" w:cs="SimSun"/>
          <w:i/>
          <w:iCs/>
          <w:bdr w:val="none" w:sz="0" w:space="0" w:color="auto"/>
          <w:lang w:eastAsia="zh-CN"/>
        </w:rPr>
        <w:t>J Hepatobiliary Pancreat Surg</w:t>
      </w:r>
      <w:r w:rsidRPr="003C52AA">
        <w:rPr>
          <w:rFonts w:ascii="Book Antiqua" w:eastAsia="STXingkai" w:hAnsi="Book Antiqua" w:cs="SimSun"/>
          <w:bdr w:val="none" w:sz="0" w:space="0" w:color="auto"/>
          <w:lang w:eastAsia="zh-CN"/>
        </w:rPr>
        <w:t xml:space="preserve"> 2004; </w:t>
      </w:r>
      <w:r w:rsidRPr="003C52AA">
        <w:rPr>
          <w:rFonts w:ascii="Book Antiqua" w:eastAsia="STXingkai" w:hAnsi="Book Antiqua" w:cs="SimSun"/>
          <w:b/>
          <w:bCs/>
          <w:bdr w:val="none" w:sz="0" w:space="0" w:color="auto"/>
          <w:lang w:eastAsia="zh-CN"/>
        </w:rPr>
        <w:t>11</w:t>
      </w:r>
      <w:r w:rsidRPr="003C52AA">
        <w:rPr>
          <w:rFonts w:ascii="Book Antiqua" w:eastAsia="STXingkai" w:hAnsi="Book Antiqua" w:cs="SimSun"/>
          <w:bdr w:val="none" w:sz="0" w:space="0" w:color="auto"/>
          <w:lang w:eastAsia="zh-CN"/>
        </w:rPr>
        <w:t>: 79-83 [PMID: 15127268 DOI: 10.1007/s00534-002-0778-7]</w:t>
      </w:r>
    </w:p>
    <w:p w14:paraId="61F0DBA0"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69 </w:t>
      </w:r>
      <w:r w:rsidRPr="003C52AA">
        <w:rPr>
          <w:rFonts w:ascii="Book Antiqua" w:eastAsia="STXingkai" w:hAnsi="Book Antiqua" w:cs="SimSun"/>
          <w:b/>
          <w:bCs/>
          <w:bdr w:val="none" w:sz="0" w:space="0" w:color="auto"/>
          <w:lang w:eastAsia="zh-CN"/>
        </w:rPr>
        <w:t>Konopke R</w:t>
      </w:r>
      <w:r w:rsidRPr="003C52AA">
        <w:rPr>
          <w:rFonts w:ascii="Book Antiqua" w:eastAsia="STXingkai" w:hAnsi="Book Antiqua" w:cs="SimSun"/>
          <w:bdr w:val="none" w:sz="0" w:space="0" w:color="auto"/>
          <w:lang w:eastAsia="zh-CN"/>
        </w:rPr>
        <w:t xml:space="preserve">, Kersting S, Distler M, Dietrich J, Gastmeier J, Heller A, Kulisch E, Saeger HD. Prognostic factors and evaluation of a clinical score for predicting survival after resection of colorectal liver metastases. </w:t>
      </w:r>
      <w:r w:rsidRPr="003C52AA">
        <w:rPr>
          <w:rFonts w:ascii="Book Antiqua" w:eastAsia="STXingkai" w:hAnsi="Book Antiqua" w:cs="SimSun"/>
          <w:i/>
          <w:iCs/>
          <w:bdr w:val="none" w:sz="0" w:space="0" w:color="auto"/>
          <w:lang w:eastAsia="zh-CN"/>
        </w:rPr>
        <w:t>Liver Int</w:t>
      </w:r>
      <w:r w:rsidRPr="003C52AA">
        <w:rPr>
          <w:rFonts w:ascii="Book Antiqua" w:eastAsia="STXingkai" w:hAnsi="Book Antiqua" w:cs="SimSun"/>
          <w:bdr w:val="none" w:sz="0" w:space="0" w:color="auto"/>
          <w:lang w:eastAsia="zh-CN"/>
        </w:rPr>
        <w:t xml:space="preserve"> 2009; </w:t>
      </w:r>
      <w:r w:rsidRPr="003C52AA">
        <w:rPr>
          <w:rFonts w:ascii="Book Antiqua" w:eastAsia="STXingkai" w:hAnsi="Book Antiqua" w:cs="SimSun"/>
          <w:b/>
          <w:bCs/>
          <w:bdr w:val="none" w:sz="0" w:space="0" w:color="auto"/>
          <w:lang w:eastAsia="zh-CN"/>
        </w:rPr>
        <w:t>29</w:t>
      </w:r>
      <w:r w:rsidRPr="003C52AA">
        <w:rPr>
          <w:rFonts w:ascii="Book Antiqua" w:eastAsia="STXingkai" w:hAnsi="Book Antiqua" w:cs="SimSun"/>
          <w:bdr w:val="none" w:sz="0" w:space="0" w:color="auto"/>
          <w:lang w:eastAsia="zh-CN"/>
        </w:rPr>
        <w:t>: 89-102 [PMID: 18673436 DOI: 10.1111/j.1478-3231.2008.01845.x]</w:t>
      </w:r>
    </w:p>
    <w:p w14:paraId="70267B9D"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70 </w:t>
      </w:r>
      <w:r w:rsidRPr="003C52AA">
        <w:rPr>
          <w:rFonts w:ascii="Book Antiqua" w:eastAsia="STXingkai" w:hAnsi="Book Antiqua" w:cs="SimSun"/>
          <w:b/>
          <w:bCs/>
          <w:bdr w:val="none" w:sz="0" w:space="0" w:color="auto"/>
          <w:lang w:eastAsia="zh-CN"/>
        </w:rPr>
        <w:t>Rees M</w:t>
      </w:r>
      <w:r w:rsidRPr="003C52AA">
        <w:rPr>
          <w:rFonts w:ascii="Book Antiqua" w:eastAsia="STXingkai" w:hAnsi="Book Antiqua" w:cs="SimSun"/>
          <w:bdr w:val="none" w:sz="0" w:space="0" w:color="auto"/>
          <w:lang w:eastAsia="zh-CN"/>
        </w:rPr>
        <w:t xml:space="preserve">, Tekkis PP, Welsh FK, O'Rourke T, John TG. Evaluation of long-term survival after hepatic resection for metastatic colorectal cancer: a multifactorial model of 929 patient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8; </w:t>
      </w:r>
      <w:r w:rsidRPr="003C52AA">
        <w:rPr>
          <w:rFonts w:ascii="Book Antiqua" w:eastAsia="STXingkai" w:hAnsi="Book Antiqua" w:cs="SimSun"/>
          <w:b/>
          <w:bCs/>
          <w:bdr w:val="none" w:sz="0" w:space="0" w:color="auto"/>
          <w:lang w:eastAsia="zh-CN"/>
        </w:rPr>
        <w:t>247</w:t>
      </w:r>
      <w:r w:rsidRPr="003C52AA">
        <w:rPr>
          <w:rFonts w:ascii="Book Antiqua" w:eastAsia="STXingkai" w:hAnsi="Book Antiqua" w:cs="SimSun"/>
          <w:bdr w:val="none" w:sz="0" w:space="0" w:color="auto"/>
          <w:lang w:eastAsia="zh-CN"/>
        </w:rPr>
        <w:t>: 125-135 [PMID: 18156932 DOI: 10.1097/SLA.0b013e31815aa2c2]</w:t>
      </w:r>
    </w:p>
    <w:p w14:paraId="0F6124DB"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71 </w:t>
      </w:r>
      <w:r w:rsidRPr="003C52AA">
        <w:rPr>
          <w:rFonts w:ascii="Book Antiqua" w:eastAsia="STXingkai" w:hAnsi="Book Antiqua" w:cs="SimSun"/>
          <w:b/>
          <w:bCs/>
          <w:bdr w:val="none" w:sz="0" w:space="0" w:color="auto"/>
          <w:lang w:eastAsia="zh-CN"/>
        </w:rPr>
        <w:t>Iwatsuki S</w:t>
      </w:r>
      <w:r w:rsidRPr="003C52AA">
        <w:rPr>
          <w:rFonts w:ascii="Book Antiqua" w:eastAsia="STXingkai" w:hAnsi="Book Antiqua" w:cs="SimSun"/>
          <w:bdr w:val="none" w:sz="0" w:space="0" w:color="auto"/>
          <w:lang w:eastAsia="zh-CN"/>
        </w:rPr>
        <w:t xml:space="preserve">, Dvorchik I, Madariaga JR, Marsh JW, Dodson F, Bonham AC, Geller DA, Gayowski TJ, Fung JJ, Starzl TE. Hepatic resection for metastatic colorectal adenocarcinoma: a proposal of a prognostic scoring system. </w:t>
      </w:r>
      <w:r w:rsidRPr="003C52AA">
        <w:rPr>
          <w:rFonts w:ascii="Book Antiqua" w:eastAsia="STXingkai" w:hAnsi="Book Antiqua" w:cs="SimSun"/>
          <w:i/>
          <w:iCs/>
          <w:bdr w:val="none" w:sz="0" w:space="0" w:color="auto"/>
          <w:lang w:eastAsia="zh-CN"/>
        </w:rPr>
        <w:t>J Am Coll Surg</w:t>
      </w:r>
      <w:r w:rsidRPr="003C52AA">
        <w:rPr>
          <w:rFonts w:ascii="Book Antiqua" w:eastAsia="STXingkai" w:hAnsi="Book Antiqua" w:cs="SimSun"/>
          <w:bdr w:val="none" w:sz="0" w:space="0" w:color="auto"/>
          <w:lang w:eastAsia="zh-CN"/>
        </w:rPr>
        <w:t xml:space="preserve"> 1999; </w:t>
      </w:r>
      <w:r w:rsidRPr="003C52AA">
        <w:rPr>
          <w:rFonts w:ascii="Book Antiqua" w:eastAsia="STXingkai" w:hAnsi="Book Antiqua" w:cs="SimSun"/>
          <w:b/>
          <w:bCs/>
          <w:bdr w:val="none" w:sz="0" w:space="0" w:color="auto"/>
          <w:lang w:eastAsia="zh-CN"/>
        </w:rPr>
        <w:t>189</w:t>
      </w:r>
      <w:r w:rsidRPr="003C52AA">
        <w:rPr>
          <w:rFonts w:ascii="Book Antiqua" w:eastAsia="STXingkai" w:hAnsi="Book Antiqua" w:cs="SimSun"/>
          <w:bdr w:val="none" w:sz="0" w:space="0" w:color="auto"/>
          <w:lang w:eastAsia="zh-CN"/>
        </w:rPr>
        <w:t>: 291-299 [PMID: 10472930 DOI: 10.1016/s1072-7515(99)00089-7]</w:t>
      </w:r>
    </w:p>
    <w:p w14:paraId="1CCFB1E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lastRenderedPageBreak/>
        <w:t xml:space="preserve">172 </w:t>
      </w:r>
      <w:r w:rsidRPr="003C52AA">
        <w:rPr>
          <w:rFonts w:ascii="Book Antiqua" w:eastAsia="STXingkai" w:hAnsi="Book Antiqua" w:cs="SimSun"/>
          <w:b/>
          <w:bCs/>
          <w:bdr w:val="none" w:sz="0" w:space="0" w:color="auto"/>
          <w:lang w:eastAsia="zh-CN"/>
        </w:rPr>
        <w:t>Zakaria S</w:t>
      </w:r>
      <w:r w:rsidRPr="003C52AA">
        <w:rPr>
          <w:rFonts w:ascii="Book Antiqua" w:eastAsia="STXingkai" w:hAnsi="Book Antiqua" w:cs="SimSun"/>
          <w:bdr w:val="none" w:sz="0" w:space="0" w:color="auto"/>
          <w:lang w:eastAsia="zh-CN"/>
        </w:rPr>
        <w:t xml:space="preserve">, Donohue JH, Que FG, Farnell MB, Schleck CD, Ilstrup DM, Nagorney DM. Hepatic resection for colorectal metastases: value for risk scoring system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246</w:t>
      </w:r>
      <w:r w:rsidRPr="003C52AA">
        <w:rPr>
          <w:rFonts w:ascii="Book Antiqua" w:eastAsia="STXingkai" w:hAnsi="Book Antiqua" w:cs="SimSun"/>
          <w:bdr w:val="none" w:sz="0" w:space="0" w:color="auto"/>
          <w:lang w:eastAsia="zh-CN"/>
        </w:rPr>
        <w:t>: 183-191 [PMID: 17667495 DOI: 10.1097/SLA.0b013e3180603039]</w:t>
      </w:r>
    </w:p>
    <w:p w14:paraId="66E91501"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73 </w:t>
      </w:r>
      <w:r w:rsidRPr="003C52AA">
        <w:rPr>
          <w:rFonts w:ascii="Book Antiqua" w:eastAsia="STXingkai" w:hAnsi="Book Antiqua" w:cs="SimSun"/>
          <w:b/>
          <w:bCs/>
          <w:bdr w:val="none" w:sz="0" w:space="0" w:color="auto"/>
          <w:lang w:eastAsia="zh-CN"/>
        </w:rPr>
        <w:t>Malik HZ</w:t>
      </w:r>
      <w:r w:rsidRPr="003C52AA">
        <w:rPr>
          <w:rFonts w:ascii="Book Antiqua" w:eastAsia="STXingkai" w:hAnsi="Book Antiqua" w:cs="SimSun"/>
          <w:bdr w:val="none" w:sz="0" w:space="0" w:color="auto"/>
          <w:lang w:eastAsia="zh-CN"/>
        </w:rPr>
        <w:t xml:space="preserve">, Prasad KR, Halazun KJ, Aldoori A, Al-Mukhtar A, Gomez D, Lodge JP, Toogood GJ. Preoperative prognostic score for predicting survival after hepatic resection for colorectal liver metastase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246</w:t>
      </w:r>
      <w:r w:rsidRPr="003C52AA">
        <w:rPr>
          <w:rFonts w:ascii="Book Antiqua" w:eastAsia="STXingkai" w:hAnsi="Book Antiqua" w:cs="SimSun"/>
          <w:bdr w:val="none" w:sz="0" w:space="0" w:color="auto"/>
          <w:lang w:eastAsia="zh-CN"/>
        </w:rPr>
        <w:t>: 806-814 [PMID: 17968173 DOI: 10.1097/SLA.0b013e318142d964]</w:t>
      </w:r>
    </w:p>
    <w:p w14:paraId="16D7ADA5"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74 </w:t>
      </w:r>
      <w:r w:rsidRPr="003C52AA">
        <w:rPr>
          <w:rFonts w:ascii="Book Antiqua" w:eastAsia="STXingkai" w:hAnsi="Book Antiqua" w:cs="SimSun"/>
          <w:b/>
          <w:bCs/>
          <w:bdr w:val="none" w:sz="0" w:space="0" w:color="auto"/>
          <w:lang w:eastAsia="zh-CN"/>
        </w:rPr>
        <w:t>Ueno H</w:t>
      </w:r>
      <w:r w:rsidRPr="003C52AA">
        <w:rPr>
          <w:rFonts w:ascii="Book Antiqua" w:eastAsia="STXingkai" w:hAnsi="Book Antiqua" w:cs="SimSun"/>
          <w:bdr w:val="none" w:sz="0" w:space="0" w:color="auto"/>
          <w:lang w:eastAsia="zh-CN"/>
        </w:rPr>
        <w:t xml:space="preserve">, Mochizuki H, Hatsuse K, Hase K, Yamamoto T. Indicators for treatment strategies of colorectal liver metastases. </w:t>
      </w:r>
      <w:r w:rsidRPr="003C52AA">
        <w:rPr>
          <w:rFonts w:ascii="Book Antiqua" w:eastAsia="STXingkai" w:hAnsi="Book Antiqua" w:cs="SimSun"/>
          <w:i/>
          <w:iCs/>
          <w:bdr w:val="none" w:sz="0" w:space="0" w:color="auto"/>
          <w:lang w:eastAsia="zh-CN"/>
        </w:rPr>
        <w:t>Ann Surg</w:t>
      </w:r>
      <w:r w:rsidRPr="003C52AA">
        <w:rPr>
          <w:rFonts w:ascii="Book Antiqua" w:eastAsia="STXingkai" w:hAnsi="Book Antiqua" w:cs="SimSun"/>
          <w:bdr w:val="none" w:sz="0" w:space="0" w:color="auto"/>
          <w:lang w:eastAsia="zh-CN"/>
        </w:rPr>
        <w:t xml:space="preserve"> 2000; </w:t>
      </w:r>
      <w:r w:rsidRPr="003C52AA">
        <w:rPr>
          <w:rFonts w:ascii="Book Antiqua" w:eastAsia="STXingkai" w:hAnsi="Book Antiqua" w:cs="SimSun"/>
          <w:b/>
          <w:bCs/>
          <w:bdr w:val="none" w:sz="0" w:space="0" w:color="auto"/>
          <w:lang w:eastAsia="zh-CN"/>
        </w:rPr>
        <w:t>231</w:t>
      </w:r>
      <w:r w:rsidRPr="003C52AA">
        <w:rPr>
          <w:rFonts w:ascii="Book Antiqua" w:eastAsia="STXingkai" w:hAnsi="Book Antiqua" w:cs="SimSun"/>
          <w:bdr w:val="none" w:sz="0" w:space="0" w:color="auto"/>
          <w:lang w:eastAsia="zh-CN"/>
        </w:rPr>
        <w:t>: 59-66 [PMID: 10636103 DOI: 10.1097/00000658-200001000-00009]</w:t>
      </w:r>
    </w:p>
    <w:p w14:paraId="6B2D4418"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75 </w:t>
      </w:r>
      <w:r w:rsidRPr="003C52AA">
        <w:rPr>
          <w:rFonts w:ascii="Book Antiqua" w:eastAsia="STXingkai" w:hAnsi="Book Antiqua" w:cs="SimSun"/>
          <w:b/>
          <w:bCs/>
          <w:bdr w:val="none" w:sz="0" w:space="0" w:color="auto"/>
          <w:lang w:eastAsia="zh-CN"/>
        </w:rPr>
        <w:t>Schindl M</w:t>
      </w:r>
      <w:r w:rsidRPr="003C52AA">
        <w:rPr>
          <w:rFonts w:ascii="Book Antiqua" w:eastAsia="STXingkai" w:hAnsi="Book Antiqua" w:cs="SimSun"/>
          <w:bdr w:val="none" w:sz="0" w:space="0" w:color="auto"/>
          <w:lang w:eastAsia="zh-CN"/>
        </w:rPr>
        <w:t xml:space="preserve">, Wigmore SJ, Currie EJ, Laengle F, Garden OJ. Prognostic scoring in colorectal cancer liver metastases: development and validation. </w:t>
      </w:r>
      <w:r w:rsidRPr="003C52AA">
        <w:rPr>
          <w:rFonts w:ascii="Book Antiqua" w:eastAsia="STXingkai" w:hAnsi="Book Antiqua" w:cs="SimSun"/>
          <w:i/>
          <w:iCs/>
          <w:bdr w:val="none" w:sz="0" w:space="0" w:color="auto"/>
          <w:lang w:eastAsia="zh-CN"/>
        </w:rPr>
        <w:t>Arch Surg</w:t>
      </w:r>
      <w:r w:rsidRPr="003C52AA">
        <w:rPr>
          <w:rFonts w:ascii="Book Antiqua" w:eastAsia="STXingkai" w:hAnsi="Book Antiqua" w:cs="SimSun"/>
          <w:bdr w:val="none" w:sz="0" w:space="0" w:color="auto"/>
          <w:lang w:eastAsia="zh-CN"/>
        </w:rPr>
        <w:t xml:space="preserve"> 2005; </w:t>
      </w:r>
      <w:r w:rsidRPr="003C52AA">
        <w:rPr>
          <w:rFonts w:ascii="Book Antiqua" w:eastAsia="STXingkai" w:hAnsi="Book Antiqua" w:cs="SimSun"/>
          <w:b/>
          <w:bCs/>
          <w:bdr w:val="none" w:sz="0" w:space="0" w:color="auto"/>
          <w:lang w:eastAsia="zh-CN"/>
        </w:rPr>
        <w:t>140</w:t>
      </w:r>
      <w:r w:rsidRPr="003C52AA">
        <w:rPr>
          <w:rFonts w:ascii="Book Antiqua" w:eastAsia="STXingkai" w:hAnsi="Book Antiqua" w:cs="SimSun"/>
          <w:bdr w:val="none" w:sz="0" w:space="0" w:color="auto"/>
          <w:lang w:eastAsia="zh-CN"/>
        </w:rPr>
        <w:t>: 183-189 [PMID: 15724001 DOI: 10.1001/archsurg.140.2.183]</w:t>
      </w:r>
    </w:p>
    <w:p w14:paraId="429A2C8D"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76 </w:t>
      </w:r>
      <w:r w:rsidRPr="003C52AA">
        <w:rPr>
          <w:rFonts w:ascii="Book Antiqua" w:eastAsia="STXingkai" w:hAnsi="Book Antiqua" w:cs="SimSun"/>
          <w:b/>
          <w:bCs/>
          <w:bdr w:val="none" w:sz="0" w:space="0" w:color="auto"/>
          <w:lang w:eastAsia="zh-CN"/>
        </w:rPr>
        <w:t>Lise M</w:t>
      </w:r>
      <w:r w:rsidRPr="003C52AA">
        <w:rPr>
          <w:rFonts w:ascii="Book Antiqua" w:eastAsia="STXingkai" w:hAnsi="Book Antiqua" w:cs="SimSun"/>
          <w:bdr w:val="none" w:sz="0" w:space="0" w:color="auto"/>
          <w:lang w:eastAsia="zh-CN"/>
        </w:rPr>
        <w:t xml:space="preserve">, Bacchetti S, Da Pian P, Nitti D, Pilati P. Patterns of recurrence after resection of colorectal liver metastases: prediction by models of outcome analysis. </w:t>
      </w:r>
      <w:r w:rsidRPr="003C52AA">
        <w:rPr>
          <w:rFonts w:ascii="Book Antiqua" w:eastAsia="STXingkai" w:hAnsi="Book Antiqua" w:cs="SimSun"/>
          <w:i/>
          <w:iCs/>
          <w:bdr w:val="none" w:sz="0" w:space="0" w:color="auto"/>
          <w:lang w:eastAsia="zh-CN"/>
        </w:rPr>
        <w:t>World J Surg</w:t>
      </w:r>
      <w:r w:rsidRPr="003C52AA">
        <w:rPr>
          <w:rFonts w:ascii="Book Antiqua" w:eastAsia="STXingkai" w:hAnsi="Book Antiqua" w:cs="SimSun"/>
          <w:bdr w:val="none" w:sz="0" w:space="0" w:color="auto"/>
          <w:lang w:eastAsia="zh-CN"/>
        </w:rPr>
        <w:t xml:space="preserve"> 2001; </w:t>
      </w:r>
      <w:r w:rsidRPr="003C52AA">
        <w:rPr>
          <w:rFonts w:ascii="Book Antiqua" w:eastAsia="STXingkai" w:hAnsi="Book Antiqua" w:cs="SimSun"/>
          <w:b/>
          <w:bCs/>
          <w:bdr w:val="none" w:sz="0" w:space="0" w:color="auto"/>
          <w:lang w:eastAsia="zh-CN"/>
        </w:rPr>
        <w:t>25</w:t>
      </w:r>
      <w:r w:rsidRPr="003C52AA">
        <w:rPr>
          <w:rFonts w:ascii="Book Antiqua" w:eastAsia="STXingkai" w:hAnsi="Book Antiqua" w:cs="SimSun"/>
          <w:bdr w:val="none" w:sz="0" w:space="0" w:color="auto"/>
          <w:lang w:eastAsia="zh-CN"/>
        </w:rPr>
        <w:t>: 638-644 [PMID: 11369992 DOI: 10.1007/s002680020138]</w:t>
      </w:r>
    </w:p>
    <w:p w14:paraId="2FAC035A"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77 </w:t>
      </w:r>
      <w:r w:rsidRPr="003C52AA">
        <w:rPr>
          <w:rFonts w:ascii="Book Antiqua" w:eastAsia="STXingkai" w:hAnsi="Book Antiqua" w:cs="SimSun"/>
          <w:b/>
          <w:bCs/>
          <w:bdr w:val="none" w:sz="0" w:space="0" w:color="auto"/>
          <w:lang w:eastAsia="zh-CN"/>
        </w:rPr>
        <w:t>Pulitanò C</w:t>
      </w:r>
      <w:r w:rsidRPr="003C52AA">
        <w:rPr>
          <w:rFonts w:ascii="Book Antiqua" w:eastAsia="STXingkai" w:hAnsi="Book Antiqua" w:cs="SimSun"/>
          <w:bdr w:val="none" w:sz="0" w:space="0" w:color="auto"/>
          <w:lang w:eastAsia="zh-CN"/>
        </w:rPr>
        <w:t xml:space="preserve">, Castillo F, Aldrighetti L, Bodingbauer M, Parks RW, Ferla G, Wigmore SJ, Garden OJ. What defines 'cure' after liver resection for colorectal metastases? Results after 10 years of follow-up. </w:t>
      </w:r>
      <w:r w:rsidRPr="003C52AA">
        <w:rPr>
          <w:rFonts w:ascii="Book Antiqua" w:eastAsia="STXingkai" w:hAnsi="Book Antiqua" w:cs="SimSun"/>
          <w:i/>
          <w:iCs/>
          <w:bdr w:val="none" w:sz="0" w:space="0" w:color="auto"/>
          <w:lang w:eastAsia="zh-CN"/>
        </w:rPr>
        <w:t>HPB (Oxford)</w:t>
      </w:r>
      <w:r w:rsidRPr="003C52AA">
        <w:rPr>
          <w:rFonts w:ascii="Book Antiqua" w:eastAsia="STXingkai" w:hAnsi="Book Antiqua" w:cs="SimSun"/>
          <w:bdr w:val="none" w:sz="0" w:space="0" w:color="auto"/>
          <w:lang w:eastAsia="zh-CN"/>
        </w:rPr>
        <w:t xml:space="preserve"> 2010; </w:t>
      </w:r>
      <w:r w:rsidRPr="003C52AA">
        <w:rPr>
          <w:rFonts w:ascii="Book Antiqua" w:eastAsia="STXingkai" w:hAnsi="Book Antiqua" w:cs="SimSun"/>
          <w:b/>
          <w:bCs/>
          <w:bdr w:val="none" w:sz="0" w:space="0" w:color="auto"/>
          <w:lang w:eastAsia="zh-CN"/>
        </w:rPr>
        <w:t>12</w:t>
      </w:r>
      <w:r w:rsidRPr="003C52AA">
        <w:rPr>
          <w:rFonts w:ascii="Book Antiqua" w:eastAsia="STXingkai" w:hAnsi="Book Antiqua" w:cs="SimSun"/>
          <w:bdr w:val="none" w:sz="0" w:space="0" w:color="auto"/>
          <w:lang w:eastAsia="zh-CN"/>
        </w:rPr>
        <w:t>: 244-249 [PMID: 20590894 DOI: 10.1111/j.1477-2574.2010.00155.x]</w:t>
      </w:r>
    </w:p>
    <w:p w14:paraId="75095D46"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78 </w:t>
      </w:r>
      <w:r w:rsidRPr="003C52AA">
        <w:rPr>
          <w:rFonts w:ascii="Book Antiqua" w:eastAsia="STXingkai" w:hAnsi="Book Antiqua" w:cs="SimSun"/>
          <w:b/>
          <w:bCs/>
          <w:bdr w:val="none" w:sz="0" w:space="0" w:color="auto"/>
          <w:lang w:eastAsia="zh-CN"/>
        </w:rPr>
        <w:t>Tomlinson JS</w:t>
      </w:r>
      <w:r w:rsidRPr="003C52AA">
        <w:rPr>
          <w:rFonts w:ascii="Book Antiqua" w:eastAsia="STXingkai" w:hAnsi="Book Antiqua" w:cs="SimSun"/>
          <w:bdr w:val="none" w:sz="0" w:space="0" w:color="auto"/>
          <w:lang w:eastAsia="zh-CN"/>
        </w:rPr>
        <w:t xml:space="preserve">, Jarnagin WR, DeMatteo RP, Fong Y, Kornprat P, Gonen M, Kemeny N, Brennan MF, Blumgart LH, D'Angelica M. Actual 10-year survival after resection of colorectal liver metastases defines cure. </w:t>
      </w:r>
      <w:r w:rsidRPr="003C52AA">
        <w:rPr>
          <w:rFonts w:ascii="Book Antiqua" w:eastAsia="STXingkai" w:hAnsi="Book Antiqua" w:cs="SimSun"/>
          <w:i/>
          <w:iCs/>
          <w:bdr w:val="none" w:sz="0" w:space="0" w:color="auto"/>
          <w:lang w:eastAsia="zh-CN"/>
        </w:rPr>
        <w:t>J Clin Oncol</w:t>
      </w:r>
      <w:r w:rsidRPr="003C52AA">
        <w:rPr>
          <w:rFonts w:ascii="Book Antiqua" w:eastAsia="STXingkai" w:hAnsi="Book Antiqua" w:cs="SimSun"/>
          <w:bdr w:val="none" w:sz="0" w:space="0" w:color="auto"/>
          <w:lang w:eastAsia="zh-CN"/>
        </w:rPr>
        <w:t xml:space="preserve"> 2007; </w:t>
      </w:r>
      <w:r w:rsidRPr="003C52AA">
        <w:rPr>
          <w:rFonts w:ascii="Book Antiqua" w:eastAsia="STXingkai" w:hAnsi="Book Antiqua" w:cs="SimSun"/>
          <w:b/>
          <w:bCs/>
          <w:bdr w:val="none" w:sz="0" w:space="0" w:color="auto"/>
          <w:lang w:eastAsia="zh-CN"/>
        </w:rPr>
        <w:t>25</w:t>
      </w:r>
      <w:r w:rsidRPr="003C52AA">
        <w:rPr>
          <w:rFonts w:ascii="Book Antiqua" w:eastAsia="STXingkai" w:hAnsi="Book Antiqua" w:cs="SimSun"/>
          <w:bdr w:val="none" w:sz="0" w:space="0" w:color="auto"/>
          <w:lang w:eastAsia="zh-CN"/>
        </w:rPr>
        <w:t>: 4575-4580 [PMID: 17925551 DOI: 10.1200/JCO.2007.11.0833]</w:t>
      </w:r>
    </w:p>
    <w:p w14:paraId="034C2E82"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79 </w:t>
      </w:r>
      <w:r w:rsidRPr="003C52AA">
        <w:rPr>
          <w:rFonts w:ascii="Book Antiqua" w:eastAsia="STXingkai" w:hAnsi="Book Antiqua" w:cs="SimSun"/>
          <w:b/>
          <w:bCs/>
          <w:bdr w:val="none" w:sz="0" w:space="0" w:color="auto"/>
          <w:lang w:eastAsia="zh-CN"/>
        </w:rPr>
        <w:t>Viganò L</w:t>
      </w:r>
      <w:r w:rsidRPr="003C52AA">
        <w:rPr>
          <w:rFonts w:ascii="Book Antiqua" w:eastAsia="STXingkai" w:hAnsi="Book Antiqua" w:cs="SimSun"/>
          <w:bdr w:val="none" w:sz="0" w:space="0" w:color="auto"/>
          <w:lang w:eastAsia="zh-CN"/>
        </w:rPr>
        <w:t xml:space="preserve">, Ferrero A, Lo Tesoriere R, Capussotti L. Liver surgery for colorectal metastases: results after 10 years of follow-up. Long-term survivors, late recurrences, and prognostic role of morbidity. </w:t>
      </w:r>
      <w:r w:rsidRPr="003C52AA">
        <w:rPr>
          <w:rFonts w:ascii="Book Antiqua" w:eastAsia="STXingkai" w:hAnsi="Book Antiqua" w:cs="SimSun"/>
          <w:i/>
          <w:iCs/>
          <w:bdr w:val="none" w:sz="0" w:space="0" w:color="auto"/>
          <w:lang w:eastAsia="zh-CN"/>
        </w:rPr>
        <w:t>Ann Surg Oncol</w:t>
      </w:r>
      <w:r w:rsidRPr="003C52AA">
        <w:rPr>
          <w:rFonts w:ascii="Book Antiqua" w:eastAsia="STXingkai" w:hAnsi="Book Antiqua" w:cs="SimSun"/>
          <w:bdr w:val="none" w:sz="0" w:space="0" w:color="auto"/>
          <w:lang w:eastAsia="zh-CN"/>
        </w:rPr>
        <w:t xml:space="preserve"> 2008; </w:t>
      </w:r>
      <w:r w:rsidRPr="003C52AA">
        <w:rPr>
          <w:rFonts w:ascii="Book Antiqua" w:eastAsia="STXingkai" w:hAnsi="Book Antiqua" w:cs="SimSun"/>
          <w:b/>
          <w:bCs/>
          <w:bdr w:val="none" w:sz="0" w:space="0" w:color="auto"/>
          <w:lang w:eastAsia="zh-CN"/>
        </w:rPr>
        <w:t>15</w:t>
      </w:r>
      <w:r w:rsidRPr="003C52AA">
        <w:rPr>
          <w:rFonts w:ascii="Book Antiqua" w:eastAsia="STXingkai" w:hAnsi="Book Antiqua" w:cs="SimSun"/>
          <w:bdr w:val="none" w:sz="0" w:space="0" w:color="auto"/>
          <w:lang w:eastAsia="zh-CN"/>
        </w:rPr>
        <w:t>: 2458-2464 [PMID: 18463927 DOI: 10.1245/s10434-008-9935-9]</w:t>
      </w:r>
    </w:p>
    <w:p w14:paraId="1CA0F03E"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80 </w:t>
      </w:r>
      <w:r w:rsidRPr="003C52AA">
        <w:rPr>
          <w:rFonts w:ascii="Book Antiqua" w:eastAsia="STXingkai" w:hAnsi="Book Antiqua" w:cs="SimSun"/>
          <w:b/>
          <w:bCs/>
          <w:bdr w:val="none" w:sz="0" w:space="0" w:color="auto"/>
          <w:lang w:eastAsia="zh-CN"/>
        </w:rPr>
        <w:t>Roberts KJ</w:t>
      </w:r>
      <w:r w:rsidRPr="003C52AA">
        <w:rPr>
          <w:rFonts w:ascii="Book Antiqua" w:eastAsia="STXingkai" w:hAnsi="Book Antiqua" w:cs="SimSun"/>
          <w:bdr w:val="none" w:sz="0" w:space="0" w:color="auto"/>
          <w:lang w:eastAsia="zh-CN"/>
        </w:rPr>
        <w:t xml:space="preserve">, White A, Cockbain A, Hodson J, Hidalgo E, Toogood GJ, Lodge JP. Performance of prognostic scores in predicting long-term outcome following resection of </w:t>
      </w:r>
      <w:r w:rsidRPr="003C52AA">
        <w:rPr>
          <w:rFonts w:ascii="Book Antiqua" w:eastAsia="STXingkai" w:hAnsi="Book Antiqua" w:cs="SimSun"/>
          <w:bdr w:val="none" w:sz="0" w:space="0" w:color="auto"/>
          <w:lang w:eastAsia="zh-CN"/>
        </w:rPr>
        <w:lastRenderedPageBreak/>
        <w:t xml:space="preserve">colorectal liver metastases. </w:t>
      </w:r>
      <w:r w:rsidRPr="003C52AA">
        <w:rPr>
          <w:rFonts w:ascii="Book Antiqua" w:eastAsia="STXingkai" w:hAnsi="Book Antiqua" w:cs="SimSun"/>
          <w:i/>
          <w:iCs/>
          <w:bdr w:val="none" w:sz="0" w:space="0" w:color="auto"/>
          <w:lang w:eastAsia="zh-CN"/>
        </w:rPr>
        <w:t>Br J Surg</w:t>
      </w:r>
      <w:r w:rsidRPr="003C52AA">
        <w:rPr>
          <w:rFonts w:ascii="Book Antiqua" w:eastAsia="STXingkai" w:hAnsi="Book Antiqua" w:cs="SimSun"/>
          <w:bdr w:val="none" w:sz="0" w:space="0" w:color="auto"/>
          <w:lang w:eastAsia="zh-CN"/>
        </w:rPr>
        <w:t xml:space="preserve"> 2014; </w:t>
      </w:r>
      <w:r w:rsidRPr="003C52AA">
        <w:rPr>
          <w:rFonts w:ascii="Book Antiqua" w:eastAsia="STXingkai" w:hAnsi="Book Antiqua" w:cs="SimSun"/>
          <w:b/>
          <w:bCs/>
          <w:bdr w:val="none" w:sz="0" w:space="0" w:color="auto"/>
          <w:lang w:eastAsia="zh-CN"/>
        </w:rPr>
        <w:t>101</w:t>
      </w:r>
      <w:r w:rsidRPr="003C52AA">
        <w:rPr>
          <w:rFonts w:ascii="Book Antiqua" w:eastAsia="STXingkai" w:hAnsi="Book Antiqua" w:cs="SimSun"/>
          <w:bdr w:val="none" w:sz="0" w:space="0" w:color="auto"/>
          <w:lang w:eastAsia="zh-CN"/>
        </w:rPr>
        <w:t>: 856-866 [PMID: 24817653 DOI: 10.1002/bjs.9471]</w:t>
      </w:r>
    </w:p>
    <w:p w14:paraId="652D4B26" w14:textId="77777777" w:rsidR="003C52AA" w:rsidRPr="003C52AA" w:rsidRDefault="003C52AA" w:rsidP="003C52AA">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STXingkai" w:hAnsi="Book Antiqua" w:cs="SimSun"/>
          <w:bdr w:val="none" w:sz="0" w:space="0" w:color="auto"/>
          <w:lang w:eastAsia="zh-CN"/>
        </w:rPr>
      </w:pPr>
      <w:r w:rsidRPr="003C52AA">
        <w:rPr>
          <w:rFonts w:ascii="Book Antiqua" w:eastAsia="STXingkai" w:hAnsi="Book Antiqua" w:cs="SimSun"/>
          <w:bdr w:val="none" w:sz="0" w:space="0" w:color="auto"/>
          <w:lang w:eastAsia="zh-CN"/>
        </w:rPr>
        <w:t xml:space="preserve">181 </w:t>
      </w:r>
      <w:r w:rsidRPr="003C52AA">
        <w:rPr>
          <w:rFonts w:ascii="Book Antiqua" w:eastAsia="STXingkai" w:hAnsi="Book Antiqua" w:cs="SimSun"/>
          <w:b/>
          <w:bdr w:val="none" w:sz="0" w:space="0" w:color="auto"/>
          <w:lang w:eastAsia="zh-CN"/>
        </w:rPr>
        <w:t>Hosmer DW</w:t>
      </w:r>
      <w:r w:rsidRPr="003C52AA">
        <w:rPr>
          <w:rFonts w:ascii="Book Antiqua" w:eastAsia="STXingkai" w:hAnsi="Book Antiqua" w:cs="SimSun"/>
          <w:bdr w:val="none" w:sz="0" w:space="0" w:color="auto"/>
          <w:lang w:eastAsia="zh-CN"/>
        </w:rPr>
        <w:t xml:space="preserve">, Lemeshow S. Introduction to the Logistic Regression Model. </w:t>
      </w:r>
      <w:r w:rsidRPr="003C52AA">
        <w:rPr>
          <w:rFonts w:ascii="Book Antiqua" w:eastAsia="STXingkai" w:hAnsi="Book Antiqua" w:cs="SimSun" w:hint="eastAsia"/>
          <w:bdr w:val="none" w:sz="0" w:space="0" w:color="auto"/>
          <w:lang w:eastAsia="zh-CN"/>
        </w:rPr>
        <w:t xml:space="preserve">In: Hosmer DW, Lemeshow S. </w:t>
      </w:r>
      <w:r w:rsidRPr="003C52AA">
        <w:rPr>
          <w:rFonts w:ascii="Book Antiqua" w:eastAsia="STXingkai" w:hAnsi="Book Antiqua" w:cs="SimSun"/>
          <w:bdr w:val="none" w:sz="0" w:space="0" w:color="auto"/>
          <w:lang w:eastAsia="zh-CN"/>
        </w:rPr>
        <w:t>Applied Logistic Regression</w:t>
      </w:r>
      <w:r w:rsidRPr="003C52AA">
        <w:rPr>
          <w:rFonts w:ascii="Book Antiqua" w:eastAsia="STXingkai" w:hAnsi="Book Antiqua" w:cs="SimSun" w:hint="eastAsia"/>
          <w:bdr w:val="none" w:sz="0" w:space="0" w:color="auto"/>
          <w:lang w:eastAsia="zh-CN"/>
        </w:rPr>
        <w:t>.</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hint="eastAsia"/>
          <w:bdr w:val="none" w:sz="0" w:space="0" w:color="auto"/>
          <w:lang w:eastAsia="zh-CN"/>
        </w:rPr>
        <w:t>2nd</w:t>
      </w:r>
      <w:r w:rsidRPr="003C52AA">
        <w:rPr>
          <w:rFonts w:ascii="Book Antiqua" w:eastAsia="STXingkai" w:hAnsi="Book Antiqua" w:cs="SimSun"/>
          <w:bdr w:val="none" w:sz="0" w:space="0" w:color="auto"/>
          <w:lang w:eastAsia="zh-CN"/>
        </w:rPr>
        <w:t xml:space="preserve"> </w:t>
      </w:r>
      <w:r w:rsidRPr="003C52AA">
        <w:rPr>
          <w:rFonts w:ascii="Book Antiqua" w:eastAsia="STXingkai" w:hAnsi="Book Antiqua" w:cs="SimSun" w:hint="eastAsia"/>
          <w:bdr w:val="none" w:sz="0" w:space="0" w:color="auto"/>
          <w:lang w:eastAsia="zh-CN"/>
        </w:rPr>
        <w:t>e</w:t>
      </w:r>
      <w:r w:rsidRPr="003C52AA">
        <w:rPr>
          <w:rFonts w:ascii="Book Antiqua" w:eastAsia="STXingkai" w:hAnsi="Book Antiqua" w:cs="SimSun"/>
          <w:bdr w:val="none" w:sz="0" w:space="0" w:color="auto"/>
          <w:lang w:eastAsia="zh-CN"/>
        </w:rPr>
        <w:t>d</w:t>
      </w:r>
      <w:r w:rsidRPr="003C52AA">
        <w:rPr>
          <w:rFonts w:ascii="Book Antiqua" w:eastAsia="STXingkai" w:hAnsi="Book Antiqua" w:cs="SimSun" w:hint="eastAsia"/>
          <w:bdr w:val="none" w:sz="0" w:space="0" w:color="auto"/>
          <w:lang w:eastAsia="zh-CN"/>
        </w:rPr>
        <w:t>.</w:t>
      </w:r>
      <w:r w:rsidRPr="003C52AA">
        <w:rPr>
          <w:rFonts w:ascii="Book Antiqua" w:eastAsia="STXingkai" w:hAnsi="Book Antiqua" w:cs="SimSun"/>
          <w:bdr w:val="none" w:sz="0" w:space="0" w:color="auto"/>
          <w:lang w:eastAsia="zh-CN"/>
        </w:rPr>
        <w:t xml:space="preserve"> New Jersey</w:t>
      </w:r>
      <w:r w:rsidRPr="003C52AA">
        <w:rPr>
          <w:rFonts w:ascii="Book Antiqua" w:eastAsia="STXingkai" w:hAnsi="Book Antiqua" w:cs="SimSun" w:hint="eastAsia"/>
          <w:bdr w:val="none" w:sz="0" w:space="0" w:color="auto"/>
          <w:lang w:eastAsia="zh-CN"/>
        </w:rPr>
        <w:t xml:space="preserve">: John Wiley &amp; Sons, </w:t>
      </w:r>
      <w:r w:rsidRPr="003C52AA">
        <w:rPr>
          <w:rFonts w:ascii="Book Antiqua" w:eastAsia="STXingkai" w:hAnsi="Book Antiqua" w:cs="SimSun"/>
          <w:bdr w:val="none" w:sz="0" w:space="0" w:color="auto"/>
          <w:lang w:eastAsia="zh-CN"/>
        </w:rPr>
        <w:t>2000: 1-30 [DOI: 10.1002/0471722146.ch1]</w:t>
      </w:r>
    </w:p>
    <w:p w14:paraId="60BF009D" w14:textId="509B136F" w:rsidR="00336D86" w:rsidRPr="00C30085" w:rsidRDefault="00336D86" w:rsidP="00336D86">
      <w:pPr>
        <w:wordWrap w:val="0"/>
        <w:spacing w:line="360" w:lineRule="auto"/>
        <w:ind w:left="360" w:hangingChars="150" w:hanging="360"/>
        <w:jc w:val="right"/>
        <w:rPr>
          <w:rFonts w:ascii="Book Antiqua" w:hAnsi="Book Antiqua"/>
        </w:rPr>
      </w:pPr>
      <w:bookmarkStart w:id="216" w:name="OLE_LINK51"/>
      <w:bookmarkStart w:id="217" w:name="OLE_LINK52"/>
      <w:bookmarkStart w:id="218" w:name="OLE_LINK75"/>
      <w:bookmarkStart w:id="219" w:name="OLE_LINK120"/>
      <w:bookmarkStart w:id="220" w:name="OLE_LINK148"/>
      <w:bookmarkStart w:id="221" w:name="OLE_LINK72"/>
      <w:bookmarkStart w:id="222" w:name="OLE_LINK112"/>
      <w:bookmarkStart w:id="223" w:name="OLE_LINK320"/>
      <w:bookmarkStart w:id="224" w:name="OLE_LINK387"/>
      <w:bookmarkStart w:id="225" w:name="OLE_LINK183"/>
      <w:bookmarkStart w:id="226" w:name="OLE_LINK254"/>
      <w:bookmarkStart w:id="227" w:name="OLE_LINK149"/>
      <w:bookmarkStart w:id="228" w:name="OLE_LINK225"/>
      <w:bookmarkStart w:id="229" w:name="OLE_LINK207"/>
      <w:bookmarkStart w:id="230" w:name="OLE_LINK226"/>
      <w:bookmarkStart w:id="231" w:name="OLE_LINK212"/>
      <w:bookmarkStart w:id="232" w:name="OLE_LINK250"/>
      <w:bookmarkStart w:id="233" w:name="OLE_LINK281"/>
      <w:bookmarkStart w:id="234" w:name="OLE_LINK240"/>
      <w:bookmarkStart w:id="235" w:name="OLE_LINK282"/>
      <w:bookmarkStart w:id="236" w:name="OLE_LINK313"/>
      <w:bookmarkStart w:id="237" w:name="OLE_LINK304"/>
      <w:bookmarkStart w:id="238" w:name="OLE_LINK321"/>
      <w:bookmarkStart w:id="239" w:name="OLE_LINK385"/>
      <w:bookmarkStart w:id="240" w:name="OLE_LINK400"/>
      <w:bookmarkStart w:id="241" w:name="OLE_LINK346"/>
      <w:bookmarkStart w:id="242" w:name="OLE_LINK371"/>
      <w:bookmarkStart w:id="243" w:name="OLE_LINK334"/>
      <w:bookmarkStart w:id="244" w:name="OLE_LINK1830"/>
      <w:bookmarkStart w:id="245" w:name="OLE_LINK457"/>
      <w:bookmarkStart w:id="246" w:name="OLE_LINK288"/>
      <w:bookmarkStart w:id="247" w:name="OLE_LINK384"/>
      <w:bookmarkStart w:id="248" w:name="OLE_LINK379"/>
      <w:bookmarkStart w:id="249" w:name="OLE_LINK303"/>
      <w:bookmarkStart w:id="250" w:name="OLE_LINK450"/>
      <w:bookmarkStart w:id="251" w:name="OLE_LINK489"/>
      <w:bookmarkStart w:id="252" w:name="OLE_LINK535"/>
      <w:bookmarkStart w:id="253" w:name="OLE_LINK648"/>
      <w:bookmarkStart w:id="254" w:name="OLE_LINK686"/>
      <w:bookmarkStart w:id="255" w:name="OLE_LINK430"/>
      <w:bookmarkStart w:id="256" w:name="OLE_LINK471"/>
      <w:bookmarkStart w:id="257" w:name="OLE_LINK462"/>
      <w:bookmarkStart w:id="258" w:name="OLE_LINK519"/>
      <w:bookmarkStart w:id="259" w:name="OLE_LINK575"/>
      <w:bookmarkStart w:id="260" w:name="OLE_LINK491"/>
      <w:bookmarkStart w:id="261" w:name="OLE_LINK532"/>
      <w:bookmarkStart w:id="262" w:name="OLE_LINK572"/>
      <w:bookmarkStart w:id="263" w:name="OLE_LINK574"/>
      <w:bookmarkStart w:id="264" w:name="OLE_LINK480"/>
      <w:bookmarkStart w:id="265" w:name="OLE_LINK567"/>
      <w:bookmarkStart w:id="266" w:name="OLE_LINK2700"/>
      <w:bookmarkStart w:id="267" w:name="OLE_LINK581"/>
      <w:bookmarkStart w:id="268" w:name="OLE_LINK639"/>
      <w:bookmarkStart w:id="269" w:name="OLE_LINK688"/>
      <w:bookmarkStart w:id="270" w:name="OLE_LINK722"/>
      <w:bookmarkStart w:id="271" w:name="OLE_LINK542"/>
      <w:bookmarkStart w:id="272" w:name="OLE_LINK589"/>
      <w:bookmarkStart w:id="273" w:name="OLE_LINK582"/>
      <w:bookmarkStart w:id="274" w:name="OLE_LINK640"/>
      <w:bookmarkStart w:id="275" w:name="OLE_LINK714"/>
      <w:bookmarkStart w:id="276" w:name="OLE_LINK593"/>
      <w:bookmarkStart w:id="277" w:name="OLE_LINK716"/>
      <w:bookmarkStart w:id="278" w:name="OLE_LINK770"/>
      <w:bookmarkStart w:id="279" w:name="OLE_LINK801"/>
      <w:bookmarkStart w:id="280" w:name="OLE_LINK660"/>
      <w:bookmarkStart w:id="281" w:name="OLE_LINK739"/>
      <w:bookmarkStart w:id="282" w:name="OLE_LINK781"/>
      <w:bookmarkStart w:id="283" w:name="OLE_LINK833"/>
      <w:bookmarkStart w:id="284" w:name="OLE_LINK642"/>
      <w:bookmarkStart w:id="285" w:name="OLE_LINK700"/>
      <w:bookmarkStart w:id="286" w:name="OLE_LINK792"/>
      <w:bookmarkStart w:id="287" w:name="OLE_LINK2882"/>
      <w:bookmarkStart w:id="288" w:name="OLE_LINK836"/>
      <w:bookmarkStart w:id="289" w:name="OLE_LINK889"/>
      <w:bookmarkStart w:id="290" w:name="OLE_LINK782"/>
      <w:bookmarkStart w:id="291" w:name="OLE_LINK826"/>
      <w:bookmarkStart w:id="292" w:name="OLE_LINK865"/>
      <w:bookmarkStart w:id="293" w:name="OLE_LINK2898"/>
      <w:bookmarkStart w:id="294" w:name="OLE_LINK856"/>
      <w:bookmarkStart w:id="295" w:name="OLE_LINK908"/>
      <w:bookmarkStart w:id="296" w:name="OLE_LINK980"/>
      <w:bookmarkStart w:id="297" w:name="OLE_LINK1018"/>
      <w:bookmarkStart w:id="298" w:name="OLE_LINK1049"/>
      <w:bookmarkStart w:id="299" w:name="OLE_LINK1076"/>
      <w:bookmarkStart w:id="300" w:name="OLE_LINK1106"/>
      <w:bookmarkStart w:id="301" w:name="OLE_LINK891"/>
      <w:bookmarkStart w:id="302" w:name="OLE_LINK943"/>
      <w:bookmarkStart w:id="303" w:name="OLE_LINK981"/>
      <w:bookmarkStart w:id="304" w:name="OLE_LINK1030"/>
      <w:bookmarkStart w:id="305" w:name="OLE_LINK847"/>
      <w:bookmarkStart w:id="306" w:name="OLE_LINK909"/>
      <w:bookmarkStart w:id="307" w:name="OLE_LINK898"/>
      <w:bookmarkStart w:id="308" w:name="OLE_LINK906"/>
      <w:bookmarkStart w:id="309" w:name="OLE_LINK992"/>
      <w:bookmarkStart w:id="310" w:name="OLE_LINK993"/>
      <w:bookmarkStart w:id="311" w:name="OLE_LINK1052"/>
      <w:bookmarkStart w:id="312" w:name="OLE_LINK946"/>
      <w:bookmarkStart w:id="313" w:name="OLE_LINK911"/>
      <w:bookmarkStart w:id="314" w:name="OLE_LINK930"/>
      <w:bookmarkStart w:id="315" w:name="OLE_LINK1059"/>
      <w:bookmarkStart w:id="316" w:name="OLE_LINK1174"/>
      <w:bookmarkStart w:id="317" w:name="OLE_LINK1137"/>
      <w:bookmarkStart w:id="318" w:name="OLE_LINK1167"/>
      <w:bookmarkStart w:id="319" w:name="OLE_LINK1200"/>
      <w:bookmarkStart w:id="320" w:name="OLE_LINK1241"/>
      <w:bookmarkStart w:id="321" w:name="OLE_LINK1288"/>
      <w:bookmarkStart w:id="322" w:name="OLE_LINK1056"/>
      <w:bookmarkStart w:id="323" w:name="OLE_LINK1158"/>
      <w:bookmarkStart w:id="324" w:name="OLE_LINK1074"/>
      <w:bookmarkStart w:id="325" w:name="OLE_LINK1169"/>
      <w:bookmarkStart w:id="326" w:name="OLE_LINK1060"/>
      <w:bookmarkStart w:id="327" w:name="OLE_LINK1185"/>
      <w:bookmarkStart w:id="328" w:name="OLE_LINK1172"/>
      <w:bookmarkStart w:id="329" w:name="OLE_LINK1176"/>
      <w:bookmarkStart w:id="330" w:name="OLE_LINK1348"/>
      <w:bookmarkStart w:id="331" w:name="OLE_LINK1373"/>
      <w:bookmarkStart w:id="332" w:name="OLE_LINK1410"/>
      <w:bookmarkStart w:id="333" w:name="OLE_LINK1448"/>
      <w:bookmarkStart w:id="334" w:name="OLE_LINK1492"/>
      <w:bookmarkStart w:id="335" w:name="OLE_LINK1530"/>
      <w:bookmarkStart w:id="336" w:name="OLE_LINK1585"/>
      <w:bookmarkStart w:id="337" w:name="OLE_LINK1622"/>
      <w:bookmarkStart w:id="338" w:name="OLE_LINK1661"/>
      <w:bookmarkStart w:id="339" w:name="OLE_LINK1691"/>
      <w:bookmarkStart w:id="340" w:name="OLE_LINK1349"/>
      <w:bookmarkStart w:id="341" w:name="OLE_LINK1343"/>
      <w:bookmarkStart w:id="342" w:name="OLE_LINK1462"/>
      <w:bookmarkStart w:id="343" w:name="OLE_LINK1531"/>
      <w:bookmarkStart w:id="344" w:name="OLE_LINK1344"/>
      <w:bookmarkStart w:id="345" w:name="OLE_LINK1384"/>
      <w:bookmarkStart w:id="346" w:name="OLE_LINK1457"/>
      <w:bookmarkStart w:id="347" w:name="OLE_LINK1591"/>
      <w:bookmarkStart w:id="348" w:name="OLE_LINK1370"/>
      <w:bookmarkStart w:id="349" w:name="OLE_LINK1443"/>
      <w:bookmarkStart w:id="350" w:name="OLE_LINK1472"/>
      <w:bookmarkStart w:id="351" w:name="OLE_LINK1503"/>
      <w:bookmarkStart w:id="352" w:name="OLE_LINK1390"/>
      <w:bookmarkStart w:id="353" w:name="OLE_LINK1490"/>
      <w:bookmarkStart w:id="354" w:name="OLE_LINK1576"/>
      <w:bookmarkStart w:id="355" w:name="OLE_LINK1618"/>
      <w:bookmarkStart w:id="356" w:name="OLE_LINK1650"/>
      <w:bookmarkStart w:id="357" w:name="OLE_LINK1721"/>
      <w:bookmarkStart w:id="358" w:name="OLE_LINK1565"/>
      <w:bookmarkStart w:id="359" w:name="OLE_LINK1619"/>
      <w:bookmarkStart w:id="360" w:name="OLE_LINK1671"/>
      <w:bookmarkStart w:id="361" w:name="OLE_LINK1716"/>
      <w:bookmarkStart w:id="362" w:name="OLE_LINK1761"/>
      <w:bookmarkStart w:id="363" w:name="OLE_LINK1586"/>
      <w:bookmarkStart w:id="364" w:name="OLE_LINK1593"/>
      <w:bookmarkStart w:id="365" w:name="OLE_LINK1630"/>
      <w:bookmarkStart w:id="366" w:name="OLE_LINK1699"/>
      <w:bookmarkStart w:id="367" w:name="OLE_LINK1736"/>
      <w:bookmarkStart w:id="368" w:name="OLE_LINK1792"/>
      <w:bookmarkStart w:id="369" w:name="OLE_LINK1825"/>
      <w:bookmarkStart w:id="370" w:name="OLE_LINK1865"/>
      <w:bookmarkStart w:id="371" w:name="OLE_LINK1692"/>
      <w:bookmarkStart w:id="372" w:name="OLE_LINK1808"/>
      <w:bookmarkStart w:id="373" w:name="OLE_LINK1862"/>
      <w:bookmarkStart w:id="374" w:name="OLE_LINK1859"/>
      <w:bookmarkStart w:id="375" w:name="OLE_LINK1901"/>
      <w:bookmarkStart w:id="376" w:name="OLE_LINK1939"/>
      <w:bookmarkStart w:id="377" w:name="OLE_LINK1977"/>
      <w:bookmarkStart w:id="378" w:name="OLE_LINK1841"/>
      <w:bookmarkStart w:id="379" w:name="OLE_LINK1879"/>
      <w:bookmarkStart w:id="380" w:name="OLE_LINK1916"/>
      <w:bookmarkStart w:id="381" w:name="OLE_LINK1960"/>
      <w:bookmarkStart w:id="382" w:name="OLE_LINK1834"/>
      <w:bookmarkStart w:id="383" w:name="OLE_LINK2027"/>
      <w:bookmarkStart w:id="384" w:name="OLE_LINK2056"/>
      <w:bookmarkStart w:id="385" w:name="OLE_LINK1870"/>
      <w:bookmarkStart w:id="386" w:name="OLE_LINK1883"/>
      <w:bookmarkStart w:id="387" w:name="OLE_LINK1890"/>
      <w:bookmarkStart w:id="388" w:name="OLE_LINK1922"/>
      <w:bookmarkStart w:id="389" w:name="OLE_LINK1943"/>
      <w:bookmarkStart w:id="390" w:name="OLE_LINK1970"/>
      <w:bookmarkStart w:id="391" w:name="OLE_LINK1983"/>
      <w:bookmarkStart w:id="392" w:name="OLE_LINK2031"/>
      <w:bookmarkStart w:id="393" w:name="OLE_LINK2066"/>
      <w:bookmarkStart w:id="394" w:name="OLE_LINK2094"/>
      <w:bookmarkStart w:id="395" w:name="OLE_LINK2136"/>
      <w:bookmarkStart w:id="396" w:name="OLE_LINK2192"/>
      <w:bookmarkStart w:id="397" w:name="OLE_LINK1984"/>
      <w:bookmarkStart w:id="398" w:name="OLE_LINK2040"/>
      <w:bookmarkStart w:id="399" w:name="OLE_LINK2087"/>
      <w:bookmarkStart w:id="400" w:name="OLE_LINK2131"/>
      <w:bookmarkStart w:id="401" w:name="OLE_LINK2167"/>
      <w:bookmarkStart w:id="402" w:name="OLE_LINK2211"/>
      <w:bookmarkStart w:id="403" w:name="OLE_LINK2265"/>
      <w:bookmarkStart w:id="404" w:name="OLE_LINK2274"/>
      <w:bookmarkStart w:id="405" w:name="OLE_LINK2071"/>
      <w:bookmarkStart w:id="406" w:name="OLE_LINK3320"/>
      <w:bookmarkStart w:id="407" w:name="OLE_LINK3374"/>
      <w:bookmarkStart w:id="408" w:name="OLE_LINK3410"/>
      <w:bookmarkStart w:id="409" w:name="OLE_LINK1997"/>
      <w:bookmarkStart w:id="410" w:name="OLE_LINK2043"/>
      <w:bookmarkStart w:id="411" w:name="OLE_LINK2041"/>
      <w:bookmarkStart w:id="412" w:name="OLE_LINK2133"/>
      <w:bookmarkStart w:id="413" w:name="OLE_LINK2181"/>
      <w:bookmarkStart w:id="414" w:name="OLE_LINK2101"/>
      <w:bookmarkStart w:id="415" w:name="OLE_LINK2128"/>
      <w:bookmarkStart w:id="416" w:name="OLE_LINK3357"/>
      <w:bookmarkStart w:id="417" w:name="OLE_LINK2139"/>
      <w:bookmarkStart w:id="418" w:name="OLE_LINK2219"/>
      <w:bookmarkStart w:id="419" w:name="OLE_LINK2248"/>
      <w:bookmarkStart w:id="420" w:name="OLE_LINK2281"/>
      <w:bookmarkStart w:id="421" w:name="OLE_LINK2294"/>
      <w:bookmarkStart w:id="422" w:name="OLE_LINK2395"/>
      <w:bookmarkStart w:id="423" w:name="OLE_LINK2236"/>
      <w:bookmarkStart w:id="424" w:name="OLE_LINK2354"/>
      <w:bookmarkStart w:id="425" w:name="OLE_LINK2273"/>
      <w:bookmarkStart w:id="426" w:name="OLE_LINK2314"/>
      <w:bookmarkStart w:id="427" w:name="OLE_LINK2240"/>
      <w:bookmarkStart w:id="428" w:name="OLE_LINK2290"/>
      <w:bookmarkStart w:id="429" w:name="OLE_LINK2330"/>
      <w:bookmarkStart w:id="430" w:name="OLE_LINK2402"/>
      <w:bookmarkStart w:id="431" w:name="OLE_LINK2432"/>
      <w:bookmarkStart w:id="432" w:name="OLE_LINK2336"/>
      <w:r w:rsidRPr="00C30085">
        <w:rPr>
          <w:rFonts w:ascii="Book Antiqua" w:hAnsi="Book Antiqua"/>
          <w:b/>
          <w:bCs/>
        </w:rPr>
        <w:t>P-Reviewer:</w:t>
      </w:r>
      <w:r w:rsidR="00D72893" w:rsidRPr="00C30085">
        <w:rPr>
          <w:rFonts w:ascii="Book Antiqua" w:hAnsi="Book Antiqua" w:hint="eastAsia"/>
          <w:b/>
          <w:bCs/>
          <w:lang w:eastAsia="zh-CN"/>
        </w:rPr>
        <w:t xml:space="preserve"> </w:t>
      </w:r>
      <w:r w:rsidR="00D72893" w:rsidRPr="00C30085">
        <w:rPr>
          <w:rFonts w:ascii="Book Antiqua" w:hAnsi="Book Antiqua"/>
          <w:bCs/>
          <w:lang w:eastAsia="zh-CN"/>
        </w:rPr>
        <w:t>Morris DL</w:t>
      </w:r>
      <w:r w:rsidR="00D72893" w:rsidRPr="00C30085">
        <w:rPr>
          <w:rFonts w:ascii="Book Antiqua" w:hAnsi="Book Antiqua" w:hint="eastAsia"/>
          <w:bCs/>
          <w:lang w:eastAsia="zh-CN"/>
        </w:rPr>
        <w:t>,</w:t>
      </w:r>
      <w:r w:rsidRPr="00C30085">
        <w:rPr>
          <w:rFonts w:ascii="Book Antiqua" w:hAnsi="Book Antiqua"/>
          <w:bCs/>
        </w:rPr>
        <w:t xml:space="preserve"> </w:t>
      </w:r>
      <w:r w:rsidR="00D72893" w:rsidRPr="00C30085">
        <w:rPr>
          <w:rFonts w:ascii="Book Antiqua" w:hAnsi="Book Antiqua"/>
          <w:bCs/>
        </w:rPr>
        <w:t>Schmeding</w:t>
      </w:r>
      <w:r w:rsidR="00D72893" w:rsidRPr="00C30085">
        <w:rPr>
          <w:rFonts w:ascii="Book Antiqua" w:hAnsi="Book Antiqua" w:hint="eastAsia"/>
          <w:bCs/>
          <w:lang w:eastAsia="zh-CN"/>
        </w:rPr>
        <w:t xml:space="preserve"> </w:t>
      </w:r>
      <w:r w:rsidR="00D72893" w:rsidRPr="00C30085">
        <w:rPr>
          <w:rFonts w:ascii="Book Antiqua" w:hAnsi="Book Antiqua"/>
          <w:bCs/>
        </w:rPr>
        <w:t>M</w:t>
      </w:r>
      <w:r w:rsidRPr="00C30085">
        <w:rPr>
          <w:rFonts w:ascii="Book Antiqua" w:hAnsi="Book Antiqua"/>
          <w:bCs/>
        </w:rPr>
        <w:t xml:space="preserve"> </w:t>
      </w:r>
      <w:r w:rsidRPr="00C30085">
        <w:rPr>
          <w:rFonts w:ascii="Book Antiqua" w:hAnsi="Book Antiqua"/>
          <w:b/>
          <w:bCs/>
        </w:rPr>
        <w:t>S-Editor:</w:t>
      </w:r>
      <w:r w:rsidRPr="00C30085">
        <w:rPr>
          <w:rFonts w:ascii="Book Antiqua" w:hAnsi="Book Antiqua"/>
        </w:rPr>
        <w:t xml:space="preserve"> </w:t>
      </w:r>
      <w:r w:rsidRPr="00C30085">
        <w:rPr>
          <w:rFonts w:ascii="Book Antiqua" w:hAnsi="Book Antiqua" w:hint="eastAsia"/>
        </w:rPr>
        <w:t>Yu J</w:t>
      </w:r>
      <w:r w:rsidRPr="00C30085">
        <w:rPr>
          <w:rFonts w:ascii="Book Antiqua" w:hAnsi="Book Antiqua"/>
        </w:rPr>
        <w:t xml:space="preserve"> </w:t>
      </w:r>
      <w:r w:rsidRPr="00C30085">
        <w:rPr>
          <w:rFonts w:ascii="Book Antiqua" w:hAnsi="Book Antiqua"/>
          <w:b/>
          <w:bCs/>
        </w:rPr>
        <w:t>L-Editor:</w:t>
      </w:r>
      <w:r w:rsidR="00D72893" w:rsidRPr="00C30085">
        <w:rPr>
          <w:rFonts w:ascii="Book Antiqua" w:hAnsi="Book Antiqua"/>
        </w:rPr>
        <w:t xml:space="preserve"> </w:t>
      </w:r>
      <w:r w:rsidRPr="00C30085">
        <w:rPr>
          <w:rFonts w:ascii="Book Antiqua" w:hAnsi="Book Antiqua"/>
          <w:b/>
          <w:bCs/>
        </w:rPr>
        <w:t>E-Editor:</w:t>
      </w:r>
    </w:p>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p w14:paraId="7E38E745" w14:textId="1EDB275B" w:rsidR="00D4541B" w:rsidRPr="00C30085" w:rsidRDefault="00D4541B" w:rsidP="005D4E68">
      <w:pPr>
        <w:pStyle w:val="Body"/>
        <w:adjustRightInd w:val="0"/>
        <w:snapToGrid w:val="0"/>
        <w:spacing w:after="0" w:line="360" w:lineRule="auto"/>
        <w:jc w:val="both"/>
        <w:rPr>
          <w:rFonts w:ascii="Book Antiqua" w:eastAsia="STXingkai" w:hAnsi="Book Antiqua" w:cs="Cambria"/>
          <w:color w:val="auto"/>
          <w:sz w:val="24"/>
          <w:szCs w:val="24"/>
        </w:rPr>
      </w:pPr>
    </w:p>
    <w:sectPr w:rsidR="00D4541B" w:rsidRPr="00C30085" w:rsidSect="00D4541B">
      <w:footerReference w:type="default" r:id="rId10"/>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83E6A5" w14:textId="77777777" w:rsidR="00E13AB5" w:rsidRDefault="00E13AB5" w:rsidP="00311CA8">
      <w:r>
        <w:separator/>
      </w:r>
    </w:p>
  </w:endnote>
  <w:endnote w:type="continuationSeparator" w:id="0">
    <w:p w14:paraId="31ECD3BF" w14:textId="77777777" w:rsidR="00E13AB5" w:rsidRDefault="00E13AB5" w:rsidP="00311C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imes New Roman Bold">
    <w:panose1 w:val="02020803070505020304"/>
    <w:charset w:val="00"/>
    <w:family w:val="auto"/>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TXingkai">
    <w:altName w:val="Arial Unicode MS"/>
    <w:charset w:val="86"/>
    <w:family w:val="auto"/>
    <w:pitch w:val="variable"/>
    <w:sig w:usb0="00000000" w:usb1="080F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7136559"/>
      <w:docPartObj>
        <w:docPartGallery w:val="Page Numbers (Bottom of Page)"/>
        <w:docPartUnique/>
      </w:docPartObj>
    </w:sdtPr>
    <w:sdtEndPr/>
    <w:sdtContent>
      <w:p w14:paraId="43D6E997" w14:textId="77777777" w:rsidR="00FC2176" w:rsidRDefault="00FC2176">
        <w:pPr>
          <w:pStyle w:val="Footer"/>
          <w:jc w:val="right"/>
        </w:pPr>
        <w:r>
          <w:fldChar w:fldCharType="begin"/>
        </w:r>
        <w:r>
          <w:instrText xml:space="preserve"> PAGE   \* MERGEFORMAT </w:instrText>
        </w:r>
        <w:r>
          <w:fldChar w:fldCharType="separate"/>
        </w:r>
        <w:r w:rsidR="009B6986">
          <w:rPr>
            <w:noProof/>
          </w:rPr>
          <w:t>44</w:t>
        </w:r>
        <w:r>
          <w:rPr>
            <w:noProof/>
          </w:rPr>
          <w:fldChar w:fldCharType="end"/>
        </w:r>
      </w:p>
    </w:sdtContent>
  </w:sdt>
  <w:p w14:paraId="26CC1907" w14:textId="77777777" w:rsidR="00FC2176" w:rsidRDefault="00FC21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4F2D78" w14:textId="77777777" w:rsidR="00E13AB5" w:rsidRDefault="00E13AB5" w:rsidP="00311CA8">
      <w:r>
        <w:separator/>
      </w:r>
    </w:p>
  </w:footnote>
  <w:footnote w:type="continuationSeparator" w:id="0">
    <w:p w14:paraId="6896A45C" w14:textId="77777777" w:rsidR="00E13AB5" w:rsidRDefault="00E13AB5" w:rsidP="00311C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A638A"/>
    <w:multiLevelType w:val="multilevel"/>
    <w:tmpl w:val="051EC230"/>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1" w15:restartNumberingAfterBreak="0">
    <w:nsid w:val="030452E5"/>
    <w:multiLevelType w:val="multilevel"/>
    <w:tmpl w:val="A67A2A68"/>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2" w15:restartNumberingAfterBreak="0">
    <w:nsid w:val="03BD26AB"/>
    <w:multiLevelType w:val="multilevel"/>
    <w:tmpl w:val="2EDAEF12"/>
    <w:lvl w:ilvl="0">
      <w:start w:val="1"/>
      <w:numFmt w:val="bullet"/>
      <w:lvlText w:val="-"/>
      <w:lvlJc w:val="left"/>
      <w:rPr>
        <w:rFonts w:ascii="Cambria" w:eastAsia="Cambria" w:hAnsi="Cambria" w:cs="Cambria"/>
        <w:position w:val="4"/>
      </w:rPr>
    </w:lvl>
    <w:lvl w:ilvl="1">
      <w:start w:val="1"/>
      <w:numFmt w:val="bullet"/>
      <w:lvlText w:val="-"/>
      <w:lvlJc w:val="left"/>
      <w:rPr>
        <w:rFonts w:ascii="Cambria" w:eastAsia="Cambria" w:hAnsi="Cambria" w:cs="Cambria"/>
        <w:position w:val="4"/>
      </w:rPr>
    </w:lvl>
    <w:lvl w:ilvl="2">
      <w:start w:val="1"/>
      <w:numFmt w:val="bullet"/>
      <w:lvlText w:val="-"/>
      <w:lvlJc w:val="left"/>
      <w:rPr>
        <w:rFonts w:ascii="Cambria" w:eastAsia="Cambria" w:hAnsi="Cambria" w:cs="Cambria"/>
        <w:position w:val="4"/>
      </w:rPr>
    </w:lvl>
    <w:lvl w:ilvl="3">
      <w:start w:val="1"/>
      <w:numFmt w:val="bullet"/>
      <w:lvlText w:val="-"/>
      <w:lvlJc w:val="left"/>
      <w:rPr>
        <w:rFonts w:ascii="Cambria" w:eastAsia="Cambria" w:hAnsi="Cambria" w:cs="Cambria"/>
        <w:position w:val="4"/>
      </w:rPr>
    </w:lvl>
    <w:lvl w:ilvl="4">
      <w:numFmt w:val="bullet"/>
      <w:lvlText w:val="-"/>
      <w:lvlJc w:val="left"/>
      <w:rPr>
        <w:rFonts w:ascii="Cambria" w:eastAsia="Cambria" w:hAnsi="Cambria" w:cs="Cambria"/>
        <w:position w:val="4"/>
      </w:rPr>
    </w:lvl>
    <w:lvl w:ilvl="5">
      <w:start w:val="1"/>
      <w:numFmt w:val="bullet"/>
      <w:lvlText w:val="-"/>
      <w:lvlJc w:val="left"/>
      <w:rPr>
        <w:rFonts w:ascii="Cambria" w:eastAsia="Cambria" w:hAnsi="Cambria" w:cs="Cambria"/>
        <w:position w:val="4"/>
      </w:rPr>
    </w:lvl>
    <w:lvl w:ilvl="6">
      <w:start w:val="1"/>
      <w:numFmt w:val="bullet"/>
      <w:lvlText w:val="-"/>
      <w:lvlJc w:val="left"/>
      <w:rPr>
        <w:rFonts w:ascii="Cambria" w:eastAsia="Cambria" w:hAnsi="Cambria" w:cs="Cambria"/>
        <w:position w:val="4"/>
      </w:rPr>
    </w:lvl>
    <w:lvl w:ilvl="7">
      <w:start w:val="1"/>
      <w:numFmt w:val="bullet"/>
      <w:lvlText w:val="-"/>
      <w:lvlJc w:val="left"/>
      <w:rPr>
        <w:rFonts w:ascii="Cambria" w:eastAsia="Cambria" w:hAnsi="Cambria" w:cs="Cambria"/>
        <w:position w:val="4"/>
      </w:rPr>
    </w:lvl>
    <w:lvl w:ilvl="8">
      <w:start w:val="1"/>
      <w:numFmt w:val="bullet"/>
      <w:lvlText w:val="-"/>
      <w:lvlJc w:val="left"/>
      <w:rPr>
        <w:rFonts w:ascii="Cambria" w:eastAsia="Cambria" w:hAnsi="Cambria" w:cs="Cambria"/>
        <w:position w:val="4"/>
      </w:rPr>
    </w:lvl>
  </w:abstractNum>
  <w:abstractNum w:abstractNumId="3" w15:restartNumberingAfterBreak="0">
    <w:nsid w:val="089C745C"/>
    <w:multiLevelType w:val="multilevel"/>
    <w:tmpl w:val="90C2E342"/>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4" w15:restartNumberingAfterBreak="0">
    <w:nsid w:val="11D9684B"/>
    <w:multiLevelType w:val="multilevel"/>
    <w:tmpl w:val="B1A22AAC"/>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5" w15:restartNumberingAfterBreak="0">
    <w:nsid w:val="1724750F"/>
    <w:multiLevelType w:val="multilevel"/>
    <w:tmpl w:val="05DAF9CC"/>
    <w:lvl w:ilvl="0">
      <w:numFmt w:val="bullet"/>
      <w:lvlText w:val="•"/>
      <w:lvlJc w:val="left"/>
      <w:rPr>
        <w:rFonts w:ascii="Times New Roman" w:eastAsia="Times New Roman" w:hAnsi="Times New Roman" w:cs="Times New Roman"/>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6" w15:restartNumberingAfterBreak="0">
    <w:nsid w:val="174A2C6B"/>
    <w:multiLevelType w:val="multilevel"/>
    <w:tmpl w:val="7F80C3B6"/>
    <w:lvl w:ilvl="0">
      <w:numFmt w:val="bullet"/>
      <w:lvlText w:val="•"/>
      <w:lvlJc w:val="left"/>
      <w:pPr>
        <w:tabs>
          <w:tab w:val="num" w:pos="720"/>
        </w:tabs>
        <w:ind w:left="720" w:hanging="360"/>
      </w:pPr>
      <w:rPr>
        <w:rFonts w:ascii="Cambria" w:eastAsia="Cambria" w:hAnsi="Cambria" w:cs="Cambria"/>
        <w:position w:val="0"/>
        <w:sz w:val="24"/>
        <w:szCs w:val="24"/>
      </w:rPr>
    </w:lvl>
    <w:lvl w:ilvl="1">
      <w:start w:val="1"/>
      <w:numFmt w:val="bullet"/>
      <w:lvlText w:val="o"/>
      <w:lvlJc w:val="left"/>
      <w:pPr>
        <w:tabs>
          <w:tab w:val="num" w:pos="1440"/>
        </w:tabs>
        <w:ind w:left="1440" w:hanging="360"/>
      </w:pPr>
      <w:rPr>
        <w:rFonts w:ascii="Cambria" w:eastAsia="Cambria" w:hAnsi="Cambria" w:cs="Cambria"/>
        <w:position w:val="0"/>
        <w:sz w:val="24"/>
        <w:szCs w:val="24"/>
      </w:rPr>
    </w:lvl>
    <w:lvl w:ilvl="2">
      <w:start w:val="1"/>
      <w:numFmt w:val="bullet"/>
      <w:lvlText w:val="▪"/>
      <w:lvlJc w:val="left"/>
      <w:pPr>
        <w:tabs>
          <w:tab w:val="num" w:pos="2160"/>
        </w:tabs>
        <w:ind w:left="2160" w:hanging="360"/>
      </w:pPr>
      <w:rPr>
        <w:rFonts w:ascii="Cambria" w:eastAsia="Cambria" w:hAnsi="Cambria" w:cs="Cambria"/>
        <w:position w:val="0"/>
        <w:sz w:val="24"/>
        <w:szCs w:val="24"/>
      </w:rPr>
    </w:lvl>
    <w:lvl w:ilvl="3">
      <w:start w:val="1"/>
      <w:numFmt w:val="bullet"/>
      <w:lvlText w:val="•"/>
      <w:lvlJc w:val="left"/>
      <w:pPr>
        <w:tabs>
          <w:tab w:val="num" w:pos="2880"/>
        </w:tabs>
        <w:ind w:left="2880" w:hanging="360"/>
      </w:pPr>
      <w:rPr>
        <w:rFonts w:ascii="Cambria" w:eastAsia="Cambria" w:hAnsi="Cambria" w:cs="Cambria"/>
        <w:position w:val="0"/>
        <w:sz w:val="24"/>
        <w:szCs w:val="24"/>
      </w:rPr>
    </w:lvl>
    <w:lvl w:ilvl="4">
      <w:start w:val="1"/>
      <w:numFmt w:val="bullet"/>
      <w:lvlText w:val="o"/>
      <w:lvlJc w:val="left"/>
      <w:pPr>
        <w:tabs>
          <w:tab w:val="num" w:pos="3600"/>
        </w:tabs>
        <w:ind w:left="3600" w:hanging="360"/>
      </w:pPr>
      <w:rPr>
        <w:rFonts w:ascii="Cambria" w:eastAsia="Cambria" w:hAnsi="Cambria" w:cs="Cambria"/>
        <w:position w:val="0"/>
        <w:sz w:val="24"/>
        <w:szCs w:val="24"/>
      </w:rPr>
    </w:lvl>
    <w:lvl w:ilvl="5">
      <w:start w:val="1"/>
      <w:numFmt w:val="bullet"/>
      <w:lvlText w:val="▪"/>
      <w:lvlJc w:val="left"/>
      <w:pPr>
        <w:tabs>
          <w:tab w:val="num" w:pos="4320"/>
        </w:tabs>
        <w:ind w:left="4320" w:hanging="360"/>
      </w:pPr>
      <w:rPr>
        <w:rFonts w:ascii="Cambria" w:eastAsia="Cambria" w:hAnsi="Cambria" w:cs="Cambria"/>
        <w:position w:val="0"/>
        <w:sz w:val="24"/>
        <w:szCs w:val="24"/>
      </w:rPr>
    </w:lvl>
    <w:lvl w:ilvl="6">
      <w:start w:val="1"/>
      <w:numFmt w:val="bullet"/>
      <w:lvlText w:val="•"/>
      <w:lvlJc w:val="left"/>
      <w:pPr>
        <w:tabs>
          <w:tab w:val="num" w:pos="5040"/>
        </w:tabs>
        <w:ind w:left="5040" w:hanging="360"/>
      </w:pPr>
      <w:rPr>
        <w:rFonts w:ascii="Cambria" w:eastAsia="Cambria" w:hAnsi="Cambria" w:cs="Cambria"/>
        <w:position w:val="0"/>
        <w:sz w:val="24"/>
        <w:szCs w:val="24"/>
      </w:rPr>
    </w:lvl>
    <w:lvl w:ilvl="7">
      <w:start w:val="1"/>
      <w:numFmt w:val="bullet"/>
      <w:lvlText w:val="o"/>
      <w:lvlJc w:val="left"/>
      <w:pPr>
        <w:tabs>
          <w:tab w:val="num" w:pos="5760"/>
        </w:tabs>
        <w:ind w:left="5760" w:hanging="360"/>
      </w:pPr>
      <w:rPr>
        <w:rFonts w:ascii="Cambria" w:eastAsia="Cambria" w:hAnsi="Cambria" w:cs="Cambria"/>
        <w:position w:val="0"/>
        <w:sz w:val="24"/>
        <w:szCs w:val="24"/>
      </w:rPr>
    </w:lvl>
    <w:lvl w:ilvl="8">
      <w:start w:val="1"/>
      <w:numFmt w:val="bullet"/>
      <w:lvlText w:val="▪"/>
      <w:lvlJc w:val="left"/>
      <w:pPr>
        <w:tabs>
          <w:tab w:val="num" w:pos="6480"/>
        </w:tabs>
        <w:ind w:left="6480" w:hanging="360"/>
      </w:pPr>
      <w:rPr>
        <w:rFonts w:ascii="Cambria" w:eastAsia="Cambria" w:hAnsi="Cambria" w:cs="Cambria"/>
        <w:position w:val="0"/>
        <w:sz w:val="24"/>
        <w:szCs w:val="24"/>
      </w:rPr>
    </w:lvl>
  </w:abstractNum>
  <w:abstractNum w:abstractNumId="7" w15:restartNumberingAfterBreak="0">
    <w:nsid w:val="1FE254C7"/>
    <w:multiLevelType w:val="multilevel"/>
    <w:tmpl w:val="314EF068"/>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8" w15:restartNumberingAfterBreak="0">
    <w:nsid w:val="23B21209"/>
    <w:multiLevelType w:val="multilevel"/>
    <w:tmpl w:val="4242590A"/>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9" w15:restartNumberingAfterBreak="0">
    <w:nsid w:val="252E13AD"/>
    <w:multiLevelType w:val="multilevel"/>
    <w:tmpl w:val="32F2C452"/>
    <w:styleLink w:val="ImportedStyle1"/>
    <w:lvl w:ilvl="0">
      <w:numFmt w:val="bullet"/>
      <w:lvlText w:val="•"/>
      <w:lvlJc w:val="left"/>
      <w:pPr>
        <w:tabs>
          <w:tab w:val="num" w:pos="720"/>
        </w:tabs>
        <w:ind w:left="720" w:hanging="360"/>
      </w:pPr>
      <w:rPr>
        <w:rFonts w:ascii="Cambria" w:eastAsia="Cambria" w:hAnsi="Cambria" w:cs="Cambria"/>
        <w:position w:val="0"/>
        <w:sz w:val="24"/>
        <w:szCs w:val="24"/>
      </w:rPr>
    </w:lvl>
    <w:lvl w:ilvl="1">
      <w:start w:val="1"/>
      <w:numFmt w:val="bullet"/>
      <w:lvlText w:val="o"/>
      <w:lvlJc w:val="left"/>
      <w:pPr>
        <w:tabs>
          <w:tab w:val="num" w:pos="1440"/>
        </w:tabs>
        <w:ind w:left="1440" w:hanging="360"/>
      </w:pPr>
      <w:rPr>
        <w:rFonts w:ascii="Cambria" w:eastAsia="Cambria" w:hAnsi="Cambria" w:cs="Cambria"/>
        <w:position w:val="0"/>
        <w:sz w:val="24"/>
        <w:szCs w:val="24"/>
      </w:rPr>
    </w:lvl>
    <w:lvl w:ilvl="2">
      <w:start w:val="1"/>
      <w:numFmt w:val="bullet"/>
      <w:lvlText w:val="▪"/>
      <w:lvlJc w:val="left"/>
      <w:pPr>
        <w:tabs>
          <w:tab w:val="num" w:pos="2160"/>
        </w:tabs>
        <w:ind w:left="2160" w:hanging="360"/>
      </w:pPr>
      <w:rPr>
        <w:rFonts w:ascii="Cambria" w:eastAsia="Cambria" w:hAnsi="Cambria" w:cs="Cambria"/>
        <w:position w:val="0"/>
        <w:sz w:val="24"/>
        <w:szCs w:val="24"/>
      </w:rPr>
    </w:lvl>
    <w:lvl w:ilvl="3">
      <w:start w:val="1"/>
      <w:numFmt w:val="bullet"/>
      <w:lvlText w:val="•"/>
      <w:lvlJc w:val="left"/>
      <w:pPr>
        <w:tabs>
          <w:tab w:val="num" w:pos="2880"/>
        </w:tabs>
        <w:ind w:left="2880" w:hanging="360"/>
      </w:pPr>
      <w:rPr>
        <w:rFonts w:ascii="Cambria" w:eastAsia="Cambria" w:hAnsi="Cambria" w:cs="Cambria"/>
        <w:position w:val="0"/>
        <w:sz w:val="24"/>
        <w:szCs w:val="24"/>
      </w:rPr>
    </w:lvl>
    <w:lvl w:ilvl="4">
      <w:start w:val="1"/>
      <w:numFmt w:val="bullet"/>
      <w:lvlText w:val="o"/>
      <w:lvlJc w:val="left"/>
      <w:pPr>
        <w:tabs>
          <w:tab w:val="num" w:pos="3600"/>
        </w:tabs>
        <w:ind w:left="3600" w:hanging="360"/>
      </w:pPr>
      <w:rPr>
        <w:rFonts w:ascii="Cambria" w:eastAsia="Cambria" w:hAnsi="Cambria" w:cs="Cambria"/>
        <w:position w:val="0"/>
        <w:sz w:val="24"/>
        <w:szCs w:val="24"/>
      </w:rPr>
    </w:lvl>
    <w:lvl w:ilvl="5">
      <w:start w:val="1"/>
      <w:numFmt w:val="bullet"/>
      <w:lvlText w:val="▪"/>
      <w:lvlJc w:val="left"/>
      <w:pPr>
        <w:tabs>
          <w:tab w:val="num" w:pos="4320"/>
        </w:tabs>
        <w:ind w:left="4320" w:hanging="360"/>
      </w:pPr>
      <w:rPr>
        <w:rFonts w:ascii="Cambria" w:eastAsia="Cambria" w:hAnsi="Cambria" w:cs="Cambria"/>
        <w:position w:val="0"/>
        <w:sz w:val="24"/>
        <w:szCs w:val="24"/>
      </w:rPr>
    </w:lvl>
    <w:lvl w:ilvl="6">
      <w:start w:val="1"/>
      <w:numFmt w:val="bullet"/>
      <w:lvlText w:val="•"/>
      <w:lvlJc w:val="left"/>
      <w:pPr>
        <w:tabs>
          <w:tab w:val="num" w:pos="5040"/>
        </w:tabs>
        <w:ind w:left="5040" w:hanging="360"/>
      </w:pPr>
      <w:rPr>
        <w:rFonts w:ascii="Cambria" w:eastAsia="Cambria" w:hAnsi="Cambria" w:cs="Cambria"/>
        <w:position w:val="0"/>
        <w:sz w:val="24"/>
        <w:szCs w:val="24"/>
      </w:rPr>
    </w:lvl>
    <w:lvl w:ilvl="7">
      <w:start w:val="1"/>
      <w:numFmt w:val="bullet"/>
      <w:lvlText w:val="o"/>
      <w:lvlJc w:val="left"/>
      <w:pPr>
        <w:tabs>
          <w:tab w:val="num" w:pos="5760"/>
        </w:tabs>
        <w:ind w:left="5760" w:hanging="360"/>
      </w:pPr>
      <w:rPr>
        <w:rFonts w:ascii="Cambria" w:eastAsia="Cambria" w:hAnsi="Cambria" w:cs="Cambria"/>
        <w:position w:val="0"/>
        <w:sz w:val="24"/>
        <w:szCs w:val="24"/>
      </w:rPr>
    </w:lvl>
    <w:lvl w:ilvl="8">
      <w:start w:val="1"/>
      <w:numFmt w:val="bullet"/>
      <w:lvlText w:val="▪"/>
      <w:lvlJc w:val="left"/>
      <w:pPr>
        <w:tabs>
          <w:tab w:val="num" w:pos="6480"/>
        </w:tabs>
        <w:ind w:left="6480" w:hanging="360"/>
      </w:pPr>
      <w:rPr>
        <w:rFonts w:ascii="Cambria" w:eastAsia="Cambria" w:hAnsi="Cambria" w:cs="Cambria"/>
        <w:position w:val="0"/>
        <w:sz w:val="24"/>
        <w:szCs w:val="24"/>
      </w:rPr>
    </w:lvl>
  </w:abstractNum>
  <w:abstractNum w:abstractNumId="10" w15:restartNumberingAfterBreak="0">
    <w:nsid w:val="26570713"/>
    <w:multiLevelType w:val="multilevel"/>
    <w:tmpl w:val="085C0BFA"/>
    <w:lvl w:ilvl="0">
      <w:start w:val="1"/>
      <w:numFmt w:val="bullet"/>
      <w:lvlText w:val="-"/>
      <w:lvlJc w:val="left"/>
      <w:rPr>
        <w:rFonts w:ascii="Cambria" w:eastAsia="Cambria" w:hAnsi="Cambria" w:cs="Cambria"/>
        <w:position w:val="4"/>
      </w:rPr>
    </w:lvl>
    <w:lvl w:ilvl="1">
      <w:start w:val="1"/>
      <w:numFmt w:val="bullet"/>
      <w:lvlText w:val="-"/>
      <w:lvlJc w:val="left"/>
      <w:rPr>
        <w:rFonts w:ascii="Cambria" w:eastAsia="Cambria" w:hAnsi="Cambria" w:cs="Cambria"/>
        <w:position w:val="4"/>
      </w:rPr>
    </w:lvl>
    <w:lvl w:ilvl="2">
      <w:start w:val="1"/>
      <w:numFmt w:val="bullet"/>
      <w:lvlText w:val="-"/>
      <w:lvlJc w:val="left"/>
      <w:rPr>
        <w:rFonts w:ascii="Cambria" w:eastAsia="Cambria" w:hAnsi="Cambria" w:cs="Cambria"/>
        <w:position w:val="4"/>
      </w:rPr>
    </w:lvl>
    <w:lvl w:ilvl="3">
      <w:start w:val="1"/>
      <w:numFmt w:val="bullet"/>
      <w:lvlText w:val="-"/>
      <w:lvlJc w:val="left"/>
      <w:rPr>
        <w:rFonts w:ascii="Cambria" w:eastAsia="Cambria" w:hAnsi="Cambria" w:cs="Cambria"/>
        <w:position w:val="4"/>
      </w:rPr>
    </w:lvl>
    <w:lvl w:ilvl="4">
      <w:numFmt w:val="bullet"/>
      <w:lvlText w:val="-"/>
      <w:lvlJc w:val="left"/>
      <w:rPr>
        <w:rFonts w:ascii="Cambria" w:eastAsia="Cambria" w:hAnsi="Cambria" w:cs="Cambria"/>
        <w:position w:val="4"/>
      </w:rPr>
    </w:lvl>
    <w:lvl w:ilvl="5">
      <w:start w:val="1"/>
      <w:numFmt w:val="bullet"/>
      <w:lvlText w:val="-"/>
      <w:lvlJc w:val="left"/>
      <w:rPr>
        <w:rFonts w:ascii="Cambria" w:eastAsia="Cambria" w:hAnsi="Cambria" w:cs="Cambria"/>
        <w:position w:val="4"/>
      </w:rPr>
    </w:lvl>
    <w:lvl w:ilvl="6">
      <w:start w:val="1"/>
      <w:numFmt w:val="bullet"/>
      <w:lvlText w:val="-"/>
      <w:lvlJc w:val="left"/>
      <w:rPr>
        <w:rFonts w:ascii="Cambria" w:eastAsia="Cambria" w:hAnsi="Cambria" w:cs="Cambria"/>
        <w:position w:val="4"/>
      </w:rPr>
    </w:lvl>
    <w:lvl w:ilvl="7">
      <w:start w:val="1"/>
      <w:numFmt w:val="bullet"/>
      <w:lvlText w:val="-"/>
      <w:lvlJc w:val="left"/>
      <w:rPr>
        <w:rFonts w:ascii="Cambria" w:eastAsia="Cambria" w:hAnsi="Cambria" w:cs="Cambria"/>
        <w:position w:val="4"/>
      </w:rPr>
    </w:lvl>
    <w:lvl w:ilvl="8">
      <w:start w:val="1"/>
      <w:numFmt w:val="bullet"/>
      <w:lvlText w:val="-"/>
      <w:lvlJc w:val="left"/>
      <w:rPr>
        <w:rFonts w:ascii="Cambria" w:eastAsia="Cambria" w:hAnsi="Cambria" w:cs="Cambria"/>
        <w:position w:val="4"/>
      </w:rPr>
    </w:lvl>
  </w:abstractNum>
  <w:abstractNum w:abstractNumId="11" w15:restartNumberingAfterBreak="0">
    <w:nsid w:val="28DF1ED4"/>
    <w:multiLevelType w:val="multilevel"/>
    <w:tmpl w:val="D37E0E54"/>
    <w:lvl w:ilvl="0">
      <w:numFmt w:val="bullet"/>
      <w:lvlText w:val="•"/>
      <w:lvlJc w:val="left"/>
      <w:rPr>
        <w:rFonts w:ascii="Times New Roman Bold" w:eastAsia="Times New Roman Bold" w:hAnsi="Times New Roman Bold" w:cs="Times New Roman Bold"/>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12" w15:restartNumberingAfterBreak="0">
    <w:nsid w:val="294F7AF8"/>
    <w:multiLevelType w:val="hybridMultilevel"/>
    <w:tmpl w:val="9ADEE6AE"/>
    <w:lvl w:ilvl="0" w:tplc="108AC80A">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4131C4"/>
    <w:multiLevelType w:val="multilevel"/>
    <w:tmpl w:val="D0D28804"/>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14" w15:restartNumberingAfterBreak="0">
    <w:nsid w:val="2BBB4E53"/>
    <w:multiLevelType w:val="multilevel"/>
    <w:tmpl w:val="F2AC5B70"/>
    <w:lvl w:ilvl="0">
      <w:start w:val="1"/>
      <w:numFmt w:val="bullet"/>
      <w:lvlText w:val="-"/>
      <w:lvlJc w:val="left"/>
      <w:rPr>
        <w:rFonts w:ascii="Cambria" w:eastAsia="Cambria" w:hAnsi="Cambria" w:cs="Cambria"/>
        <w:position w:val="4"/>
      </w:rPr>
    </w:lvl>
    <w:lvl w:ilvl="1">
      <w:start w:val="1"/>
      <w:numFmt w:val="bullet"/>
      <w:lvlText w:val="-"/>
      <w:lvlJc w:val="left"/>
      <w:rPr>
        <w:rFonts w:ascii="Cambria" w:eastAsia="Cambria" w:hAnsi="Cambria" w:cs="Cambria"/>
        <w:position w:val="4"/>
      </w:rPr>
    </w:lvl>
    <w:lvl w:ilvl="2">
      <w:start w:val="1"/>
      <w:numFmt w:val="bullet"/>
      <w:lvlText w:val="-"/>
      <w:lvlJc w:val="left"/>
      <w:rPr>
        <w:rFonts w:ascii="Cambria" w:eastAsia="Cambria" w:hAnsi="Cambria" w:cs="Cambria"/>
        <w:position w:val="4"/>
      </w:rPr>
    </w:lvl>
    <w:lvl w:ilvl="3">
      <w:start w:val="1"/>
      <w:numFmt w:val="bullet"/>
      <w:lvlText w:val="-"/>
      <w:lvlJc w:val="left"/>
      <w:rPr>
        <w:rFonts w:ascii="Cambria" w:eastAsia="Cambria" w:hAnsi="Cambria" w:cs="Cambria"/>
        <w:position w:val="4"/>
      </w:rPr>
    </w:lvl>
    <w:lvl w:ilvl="4">
      <w:start w:val="1"/>
      <w:numFmt w:val="bullet"/>
      <w:lvlText w:val="-"/>
      <w:lvlJc w:val="left"/>
      <w:rPr>
        <w:rFonts w:ascii="Cambria" w:eastAsia="Cambria" w:hAnsi="Cambria" w:cs="Cambria"/>
        <w:position w:val="4"/>
      </w:rPr>
    </w:lvl>
    <w:lvl w:ilvl="5">
      <w:start w:val="1"/>
      <w:numFmt w:val="bullet"/>
      <w:lvlText w:val="-"/>
      <w:lvlJc w:val="left"/>
      <w:rPr>
        <w:rFonts w:ascii="Cambria" w:eastAsia="Cambria" w:hAnsi="Cambria" w:cs="Cambria"/>
        <w:position w:val="4"/>
      </w:rPr>
    </w:lvl>
    <w:lvl w:ilvl="6">
      <w:start w:val="1"/>
      <w:numFmt w:val="bullet"/>
      <w:lvlText w:val="-"/>
      <w:lvlJc w:val="left"/>
      <w:rPr>
        <w:rFonts w:ascii="Cambria" w:eastAsia="Cambria" w:hAnsi="Cambria" w:cs="Cambria"/>
        <w:position w:val="4"/>
      </w:rPr>
    </w:lvl>
    <w:lvl w:ilvl="7">
      <w:start w:val="1"/>
      <w:numFmt w:val="bullet"/>
      <w:lvlText w:val="-"/>
      <w:lvlJc w:val="left"/>
      <w:rPr>
        <w:rFonts w:ascii="Cambria" w:eastAsia="Cambria" w:hAnsi="Cambria" w:cs="Cambria"/>
        <w:position w:val="4"/>
      </w:rPr>
    </w:lvl>
    <w:lvl w:ilvl="8">
      <w:start w:val="1"/>
      <w:numFmt w:val="bullet"/>
      <w:lvlText w:val="-"/>
      <w:lvlJc w:val="left"/>
      <w:rPr>
        <w:rFonts w:ascii="Cambria" w:eastAsia="Cambria" w:hAnsi="Cambria" w:cs="Cambria"/>
        <w:position w:val="4"/>
      </w:rPr>
    </w:lvl>
  </w:abstractNum>
  <w:abstractNum w:abstractNumId="15" w15:restartNumberingAfterBreak="0">
    <w:nsid w:val="2BF937AA"/>
    <w:multiLevelType w:val="multilevel"/>
    <w:tmpl w:val="8D8CDDB8"/>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6" w15:restartNumberingAfterBreak="0">
    <w:nsid w:val="2E996497"/>
    <w:multiLevelType w:val="multilevel"/>
    <w:tmpl w:val="63FC4D4C"/>
    <w:lvl w:ilvl="0">
      <w:start w:val="1"/>
      <w:numFmt w:val="bullet"/>
      <w:lvlText w:val="-"/>
      <w:lvlJc w:val="left"/>
      <w:rPr>
        <w:rFonts w:ascii="Cambria" w:eastAsia="Cambria" w:hAnsi="Cambria" w:cs="Cambria"/>
        <w:position w:val="4"/>
      </w:rPr>
    </w:lvl>
    <w:lvl w:ilvl="1">
      <w:start w:val="1"/>
      <w:numFmt w:val="bullet"/>
      <w:lvlText w:val="-"/>
      <w:lvlJc w:val="left"/>
      <w:rPr>
        <w:rFonts w:ascii="Cambria" w:eastAsia="Cambria" w:hAnsi="Cambria" w:cs="Cambria"/>
        <w:position w:val="4"/>
      </w:rPr>
    </w:lvl>
    <w:lvl w:ilvl="2">
      <w:start w:val="1"/>
      <w:numFmt w:val="bullet"/>
      <w:lvlText w:val="-"/>
      <w:lvlJc w:val="left"/>
      <w:rPr>
        <w:rFonts w:ascii="Cambria" w:eastAsia="Cambria" w:hAnsi="Cambria" w:cs="Cambria"/>
        <w:position w:val="4"/>
      </w:rPr>
    </w:lvl>
    <w:lvl w:ilvl="3">
      <w:start w:val="1"/>
      <w:numFmt w:val="bullet"/>
      <w:lvlText w:val="-"/>
      <w:lvlJc w:val="left"/>
      <w:rPr>
        <w:rFonts w:ascii="Cambria" w:eastAsia="Cambria" w:hAnsi="Cambria" w:cs="Cambria"/>
        <w:position w:val="4"/>
      </w:rPr>
    </w:lvl>
    <w:lvl w:ilvl="4">
      <w:numFmt w:val="bullet"/>
      <w:lvlText w:val="-"/>
      <w:lvlJc w:val="left"/>
      <w:rPr>
        <w:rFonts w:ascii="Cambria" w:eastAsia="Cambria" w:hAnsi="Cambria" w:cs="Cambria"/>
        <w:position w:val="4"/>
      </w:rPr>
    </w:lvl>
    <w:lvl w:ilvl="5">
      <w:start w:val="1"/>
      <w:numFmt w:val="bullet"/>
      <w:lvlText w:val="-"/>
      <w:lvlJc w:val="left"/>
      <w:rPr>
        <w:rFonts w:ascii="Cambria" w:eastAsia="Cambria" w:hAnsi="Cambria" w:cs="Cambria"/>
        <w:position w:val="4"/>
      </w:rPr>
    </w:lvl>
    <w:lvl w:ilvl="6">
      <w:start w:val="1"/>
      <w:numFmt w:val="bullet"/>
      <w:lvlText w:val="-"/>
      <w:lvlJc w:val="left"/>
      <w:rPr>
        <w:rFonts w:ascii="Cambria" w:eastAsia="Cambria" w:hAnsi="Cambria" w:cs="Cambria"/>
        <w:position w:val="4"/>
      </w:rPr>
    </w:lvl>
    <w:lvl w:ilvl="7">
      <w:start w:val="1"/>
      <w:numFmt w:val="bullet"/>
      <w:lvlText w:val="-"/>
      <w:lvlJc w:val="left"/>
      <w:rPr>
        <w:rFonts w:ascii="Cambria" w:eastAsia="Cambria" w:hAnsi="Cambria" w:cs="Cambria"/>
        <w:position w:val="4"/>
      </w:rPr>
    </w:lvl>
    <w:lvl w:ilvl="8">
      <w:start w:val="1"/>
      <w:numFmt w:val="bullet"/>
      <w:lvlText w:val="-"/>
      <w:lvlJc w:val="left"/>
      <w:rPr>
        <w:rFonts w:ascii="Cambria" w:eastAsia="Cambria" w:hAnsi="Cambria" w:cs="Cambria"/>
        <w:position w:val="4"/>
      </w:rPr>
    </w:lvl>
  </w:abstractNum>
  <w:abstractNum w:abstractNumId="17" w15:restartNumberingAfterBreak="0">
    <w:nsid w:val="2FD24F9F"/>
    <w:multiLevelType w:val="multilevel"/>
    <w:tmpl w:val="91FE68DA"/>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18" w15:restartNumberingAfterBreak="0">
    <w:nsid w:val="358B4638"/>
    <w:multiLevelType w:val="multilevel"/>
    <w:tmpl w:val="09F2D0A8"/>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19" w15:restartNumberingAfterBreak="0">
    <w:nsid w:val="376568EA"/>
    <w:multiLevelType w:val="multilevel"/>
    <w:tmpl w:val="31308A72"/>
    <w:styleLink w:val="List1"/>
    <w:lvl w:ilvl="0">
      <w:numFmt w:val="bullet"/>
      <w:lvlText w:val="•"/>
      <w:lvlJc w:val="left"/>
      <w:rPr>
        <w:rFonts w:ascii="Times New Roman Bold" w:eastAsia="Times New Roman Bold" w:hAnsi="Times New Roman Bold" w:cs="Times New Roman Bold"/>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20" w15:restartNumberingAfterBreak="0">
    <w:nsid w:val="3F153E57"/>
    <w:multiLevelType w:val="multilevel"/>
    <w:tmpl w:val="8CD402EA"/>
    <w:lvl w:ilvl="0">
      <w:numFmt w:val="bullet"/>
      <w:lvlText w:val="•"/>
      <w:lvlJc w:val="left"/>
      <w:pPr>
        <w:tabs>
          <w:tab w:val="num" w:pos="720"/>
        </w:tabs>
        <w:ind w:left="720" w:hanging="360"/>
      </w:pPr>
      <w:rPr>
        <w:rFonts w:ascii="Cambria" w:eastAsia="Cambria" w:hAnsi="Cambria" w:cs="Cambria"/>
        <w:position w:val="0"/>
        <w:sz w:val="24"/>
        <w:szCs w:val="24"/>
      </w:rPr>
    </w:lvl>
    <w:lvl w:ilvl="1">
      <w:start w:val="1"/>
      <w:numFmt w:val="bullet"/>
      <w:lvlText w:val="o"/>
      <w:lvlJc w:val="left"/>
      <w:pPr>
        <w:tabs>
          <w:tab w:val="num" w:pos="1440"/>
        </w:tabs>
        <w:ind w:left="1440" w:hanging="360"/>
      </w:pPr>
      <w:rPr>
        <w:rFonts w:ascii="Cambria" w:eastAsia="Cambria" w:hAnsi="Cambria" w:cs="Cambria"/>
        <w:position w:val="0"/>
        <w:sz w:val="24"/>
        <w:szCs w:val="24"/>
      </w:rPr>
    </w:lvl>
    <w:lvl w:ilvl="2">
      <w:start w:val="1"/>
      <w:numFmt w:val="bullet"/>
      <w:lvlText w:val="▪"/>
      <w:lvlJc w:val="left"/>
      <w:pPr>
        <w:tabs>
          <w:tab w:val="num" w:pos="2160"/>
        </w:tabs>
        <w:ind w:left="2160" w:hanging="360"/>
      </w:pPr>
      <w:rPr>
        <w:rFonts w:ascii="Cambria" w:eastAsia="Cambria" w:hAnsi="Cambria" w:cs="Cambria"/>
        <w:position w:val="0"/>
        <w:sz w:val="24"/>
        <w:szCs w:val="24"/>
      </w:rPr>
    </w:lvl>
    <w:lvl w:ilvl="3">
      <w:start w:val="1"/>
      <w:numFmt w:val="bullet"/>
      <w:lvlText w:val="•"/>
      <w:lvlJc w:val="left"/>
      <w:pPr>
        <w:tabs>
          <w:tab w:val="num" w:pos="2880"/>
        </w:tabs>
        <w:ind w:left="2880" w:hanging="360"/>
      </w:pPr>
      <w:rPr>
        <w:rFonts w:ascii="Cambria" w:eastAsia="Cambria" w:hAnsi="Cambria" w:cs="Cambria"/>
        <w:position w:val="0"/>
        <w:sz w:val="24"/>
        <w:szCs w:val="24"/>
      </w:rPr>
    </w:lvl>
    <w:lvl w:ilvl="4">
      <w:start w:val="1"/>
      <w:numFmt w:val="bullet"/>
      <w:lvlText w:val="o"/>
      <w:lvlJc w:val="left"/>
      <w:pPr>
        <w:tabs>
          <w:tab w:val="num" w:pos="3600"/>
        </w:tabs>
        <w:ind w:left="3600" w:hanging="360"/>
      </w:pPr>
      <w:rPr>
        <w:rFonts w:ascii="Cambria" w:eastAsia="Cambria" w:hAnsi="Cambria" w:cs="Cambria"/>
        <w:position w:val="0"/>
        <w:sz w:val="24"/>
        <w:szCs w:val="24"/>
      </w:rPr>
    </w:lvl>
    <w:lvl w:ilvl="5">
      <w:start w:val="1"/>
      <w:numFmt w:val="bullet"/>
      <w:lvlText w:val="▪"/>
      <w:lvlJc w:val="left"/>
      <w:pPr>
        <w:tabs>
          <w:tab w:val="num" w:pos="4320"/>
        </w:tabs>
        <w:ind w:left="4320" w:hanging="360"/>
      </w:pPr>
      <w:rPr>
        <w:rFonts w:ascii="Cambria" w:eastAsia="Cambria" w:hAnsi="Cambria" w:cs="Cambria"/>
        <w:position w:val="0"/>
        <w:sz w:val="24"/>
        <w:szCs w:val="24"/>
      </w:rPr>
    </w:lvl>
    <w:lvl w:ilvl="6">
      <w:start w:val="1"/>
      <w:numFmt w:val="bullet"/>
      <w:lvlText w:val="•"/>
      <w:lvlJc w:val="left"/>
      <w:pPr>
        <w:tabs>
          <w:tab w:val="num" w:pos="5040"/>
        </w:tabs>
        <w:ind w:left="5040" w:hanging="360"/>
      </w:pPr>
      <w:rPr>
        <w:rFonts w:ascii="Cambria" w:eastAsia="Cambria" w:hAnsi="Cambria" w:cs="Cambria"/>
        <w:position w:val="0"/>
        <w:sz w:val="24"/>
        <w:szCs w:val="24"/>
      </w:rPr>
    </w:lvl>
    <w:lvl w:ilvl="7">
      <w:start w:val="1"/>
      <w:numFmt w:val="bullet"/>
      <w:lvlText w:val="o"/>
      <w:lvlJc w:val="left"/>
      <w:pPr>
        <w:tabs>
          <w:tab w:val="num" w:pos="5760"/>
        </w:tabs>
        <w:ind w:left="5760" w:hanging="360"/>
      </w:pPr>
      <w:rPr>
        <w:rFonts w:ascii="Cambria" w:eastAsia="Cambria" w:hAnsi="Cambria" w:cs="Cambria"/>
        <w:position w:val="0"/>
        <w:sz w:val="24"/>
        <w:szCs w:val="24"/>
      </w:rPr>
    </w:lvl>
    <w:lvl w:ilvl="8">
      <w:start w:val="1"/>
      <w:numFmt w:val="bullet"/>
      <w:lvlText w:val="▪"/>
      <w:lvlJc w:val="left"/>
      <w:pPr>
        <w:tabs>
          <w:tab w:val="num" w:pos="6480"/>
        </w:tabs>
        <w:ind w:left="6480" w:hanging="360"/>
      </w:pPr>
      <w:rPr>
        <w:rFonts w:ascii="Cambria" w:eastAsia="Cambria" w:hAnsi="Cambria" w:cs="Cambria"/>
        <w:position w:val="0"/>
        <w:sz w:val="24"/>
        <w:szCs w:val="24"/>
      </w:rPr>
    </w:lvl>
  </w:abstractNum>
  <w:abstractNum w:abstractNumId="21" w15:restartNumberingAfterBreak="0">
    <w:nsid w:val="42DA7394"/>
    <w:multiLevelType w:val="hybridMultilevel"/>
    <w:tmpl w:val="31B8D650"/>
    <w:lvl w:ilvl="0" w:tplc="AFF02022">
      <w:start w:val="18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39B66F0"/>
    <w:multiLevelType w:val="multilevel"/>
    <w:tmpl w:val="B6741102"/>
    <w:lvl w:ilvl="0">
      <w:numFmt w:val="bullet"/>
      <w:lvlText w:val="•"/>
      <w:lvlJc w:val="left"/>
      <w:rPr>
        <w:rFonts w:ascii="Times New Roman" w:eastAsia="Times New Roman" w:hAnsi="Times New Roman" w:cs="Times New Roman"/>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23" w15:restartNumberingAfterBreak="0">
    <w:nsid w:val="4949477F"/>
    <w:multiLevelType w:val="multilevel"/>
    <w:tmpl w:val="2054A54E"/>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24" w15:restartNumberingAfterBreak="0">
    <w:nsid w:val="4A206A26"/>
    <w:multiLevelType w:val="multilevel"/>
    <w:tmpl w:val="3B743AA4"/>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25" w15:restartNumberingAfterBreak="0">
    <w:nsid w:val="4ADC1E6D"/>
    <w:multiLevelType w:val="multilevel"/>
    <w:tmpl w:val="DB18C31A"/>
    <w:lvl w:ilvl="0">
      <w:start w:val="1"/>
      <w:numFmt w:val="bullet"/>
      <w:lvlText w:val="-"/>
      <w:lvlJc w:val="left"/>
      <w:rPr>
        <w:rFonts w:ascii="Cambria" w:eastAsia="Cambria" w:hAnsi="Cambria" w:cs="Cambria"/>
        <w:position w:val="4"/>
      </w:rPr>
    </w:lvl>
    <w:lvl w:ilvl="1">
      <w:start w:val="1"/>
      <w:numFmt w:val="bullet"/>
      <w:lvlText w:val="-"/>
      <w:lvlJc w:val="left"/>
      <w:rPr>
        <w:rFonts w:ascii="Cambria" w:eastAsia="Cambria" w:hAnsi="Cambria" w:cs="Cambria"/>
        <w:position w:val="4"/>
      </w:rPr>
    </w:lvl>
    <w:lvl w:ilvl="2">
      <w:start w:val="1"/>
      <w:numFmt w:val="bullet"/>
      <w:lvlText w:val="-"/>
      <w:lvlJc w:val="left"/>
      <w:rPr>
        <w:rFonts w:ascii="Cambria" w:eastAsia="Cambria" w:hAnsi="Cambria" w:cs="Cambria"/>
        <w:position w:val="4"/>
      </w:rPr>
    </w:lvl>
    <w:lvl w:ilvl="3">
      <w:start w:val="1"/>
      <w:numFmt w:val="bullet"/>
      <w:lvlText w:val="-"/>
      <w:lvlJc w:val="left"/>
      <w:rPr>
        <w:rFonts w:ascii="Cambria" w:eastAsia="Cambria" w:hAnsi="Cambria" w:cs="Cambria"/>
        <w:position w:val="4"/>
      </w:rPr>
    </w:lvl>
    <w:lvl w:ilvl="4">
      <w:numFmt w:val="bullet"/>
      <w:lvlText w:val="-"/>
      <w:lvlJc w:val="left"/>
      <w:rPr>
        <w:rFonts w:ascii="Cambria" w:eastAsia="Cambria" w:hAnsi="Cambria" w:cs="Cambria"/>
        <w:position w:val="4"/>
      </w:rPr>
    </w:lvl>
    <w:lvl w:ilvl="5">
      <w:start w:val="1"/>
      <w:numFmt w:val="bullet"/>
      <w:lvlText w:val="-"/>
      <w:lvlJc w:val="left"/>
      <w:rPr>
        <w:rFonts w:ascii="Cambria" w:eastAsia="Cambria" w:hAnsi="Cambria" w:cs="Cambria"/>
        <w:position w:val="4"/>
      </w:rPr>
    </w:lvl>
    <w:lvl w:ilvl="6">
      <w:start w:val="1"/>
      <w:numFmt w:val="bullet"/>
      <w:lvlText w:val="-"/>
      <w:lvlJc w:val="left"/>
      <w:rPr>
        <w:rFonts w:ascii="Cambria" w:eastAsia="Cambria" w:hAnsi="Cambria" w:cs="Cambria"/>
        <w:position w:val="4"/>
      </w:rPr>
    </w:lvl>
    <w:lvl w:ilvl="7">
      <w:start w:val="1"/>
      <w:numFmt w:val="bullet"/>
      <w:lvlText w:val="-"/>
      <w:lvlJc w:val="left"/>
      <w:rPr>
        <w:rFonts w:ascii="Cambria" w:eastAsia="Cambria" w:hAnsi="Cambria" w:cs="Cambria"/>
        <w:position w:val="4"/>
      </w:rPr>
    </w:lvl>
    <w:lvl w:ilvl="8">
      <w:start w:val="1"/>
      <w:numFmt w:val="bullet"/>
      <w:lvlText w:val="-"/>
      <w:lvlJc w:val="left"/>
      <w:rPr>
        <w:rFonts w:ascii="Cambria" w:eastAsia="Cambria" w:hAnsi="Cambria" w:cs="Cambria"/>
        <w:position w:val="4"/>
      </w:rPr>
    </w:lvl>
  </w:abstractNum>
  <w:abstractNum w:abstractNumId="26" w15:restartNumberingAfterBreak="0">
    <w:nsid w:val="4F4B3F90"/>
    <w:multiLevelType w:val="hybridMultilevel"/>
    <w:tmpl w:val="4F2A7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754032"/>
    <w:multiLevelType w:val="multilevel"/>
    <w:tmpl w:val="158040B2"/>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28" w15:restartNumberingAfterBreak="0">
    <w:nsid w:val="522346F7"/>
    <w:multiLevelType w:val="multilevel"/>
    <w:tmpl w:val="644419D2"/>
    <w:styleLink w:val="List21"/>
    <w:lvl w:ilvl="0">
      <w:numFmt w:val="bullet"/>
      <w:lvlText w:val="•"/>
      <w:lvlJc w:val="left"/>
      <w:rPr>
        <w:rFonts w:ascii="Times New Roman Bold" w:eastAsia="Times New Roman Bold" w:hAnsi="Times New Roman Bold" w:cs="Times New Roman Bold"/>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29" w15:restartNumberingAfterBreak="0">
    <w:nsid w:val="53D54B5B"/>
    <w:multiLevelType w:val="multilevel"/>
    <w:tmpl w:val="45A2C2FA"/>
    <w:lvl w:ilvl="0">
      <w:numFmt w:val="bullet"/>
      <w:lvlText w:val="•"/>
      <w:lvlJc w:val="left"/>
      <w:pPr>
        <w:tabs>
          <w:tab w:val="num" w:pos="720"/>
        </w:tabs>
        <w:ind w:left="720" w:hanging="360"/>
      </w:pPr>
      <w:rPr>
        <w:rFonts w:ascii="Cambria" w:eastAsia="Cambria" w:hAnsi="Cambria" w:cs="Cambria"/>
        <w:position w:val="0"/>
        <w:sz w:val="24"/>
        <w:szCs w:val="24"/>
      </w:rPr>
    </w:lvl>
    <w:lvl w:ilvl="1">
      <w:start w:val="1"/>
      <w:numFmt w:val="bullet"/>
      <w:lvlText w:val="o"/>
      <w:lvlJc w:val="left"/>
      <w:pPr>
        <w:tabs>
          <w:tab w:val="num" w:pos="1440"/>
        </w:tabs>
        <w:ind w:left="1440" w:hanging="360"/>
      </w:pPr>
      <w:rPr>
        <w:rFonts w:ascii="Cambria" w:eastAsia="Cambria" w:hAnsi="Cambria" w:cs="Cambria"/>
        <w:position w:val="0"/>
        <w:sz w:val="24"/>
        <w:szCs w:val="24"/>
      </w:rPr>
    </w:lvl>
    <w:lvl w:ilvl="2">
      <w:start w:val="1"/>
      <w:numFmt w:val="bullet"/>
      <w:lvlText w:val="▪"/>
      <w:lvlJc w:val="left"/>
      <w:pPr>
        <w:tabs>
          <w:tab w:val="num" w:pos="2160"/>
        </w:tabs>
        <w:ind w:left="2160" w:hanging="360"/>
      </w:pPr>
      <w:rPr>
        <w:rFonts w:ascii="Cambria" w:eastAsia="Cambria" w:hAnsi="Cambria" w:cs="Cambria"/>
        <w:position w:val="0"/>
        <w:sz w:val="24"/>
        <w:szCs w:val="24"/>
      </w:rPr>
    </w:lvl>
    <w:lvl w:ilvl="3">
      <w:start w:val="1"/>
      <w:numFmt w:val="bullet"/>
      <w:lvlText w:val="•"/>
      <w:lvlJc w:val="left"/>
      <w:pPr>
        <w:tabs>
          <w:tab w:val="num" w:pos="2880"/>
        </w:tabs>
        <w:ind w:left="2880" w:hanging="360"/>
      </w:pPr>
      <w:rPr>
        <w:rFonts w:ascii="Cambria" w:eastAsia="Cambria" w:hAnsi="Cambria" w:cs="Cambria"/>
        <w:position w:val="0"/>
        <w:sz w:val="24"/>
        <w:szCs w:val="24"/>
      </w:rPr>
    </w:lvl>
    <w:lvl w:ilvl="4">
      <w:start w:val="1"/>
      <w:numFmt w:val="bullet"/>
      <w:lvlText w:val="o"/>
      <w:lvlJc w:val="left"/>
      <w:pPr>
        <w:tabs>
          <w:tab w:val="num" w:pos="3600"/>
        </w:tabs>
        <w:ind w:left="3600" w:hanging="360"/>
      </w:pPr>
      <w:rPr>
        <w:rFonts w:ascii="Cambria" w:eastAsia="Cambria" w:hAnsi="Cambria" w:cs="Cambria"/>
        <w:position w:val="0"/>
        <w:sz w:val="24"/>
        <w:szCs w:val="24"/>
      </w:rPr>
    </w:lvl>
    <w:lvl w:ilvl="5">
      <w:start w:val="1"/>
      <w:numFmt w:val="bullet"/>
      <w:lvlText w:val="▪"/>
      <w:lvlJc w:val="left"/>
      <w:pPr>
        <w:tabs>
          <w:tab w:val="num" w:pos="4320"/>
        </w:tabs>
        <w:ind w:left="4320" w:hanging="360"/>
      </w:pPr>
      <w:rPr>
        <w:rFonts w:ascii="Cambria" w:eastAsia="Cambria" w:hAnsi="Cambria" w:cs="Cambria"/>
        <w:position w:val="0"/>
        <w:sz w:val="24"/>
        <w:szCs w:val="24"/>
      </w:rPr>
    </w:lvl>
    <w:lvl w:ilvl="6">
      <w:start w:val="1"/>
      <w:numFmt w:val="bullet"/>
      <w:lvlText w:val="•"/>
      <w:lvlJc w:val="left"/>
      <w:pPr>
        <w:tabs>
          <w:tab w:val="num" w:pos="5040"/>
        </w:tabs>
        <w:ind w:left="5040" w:hanging="360"/>
      </w:pPr>
      <w:rPr>
        <w:rFonts w:ascii="Cambria" w:eastAsia="Cambria" w:hAnsi="Cambria" w:cs="Cambria"/>
        <w:position w:val="0"/>
        <w:sz w:val="24"/>
        <w:szCs w:val="24"/>
      </w:rPr>
    </w:lvl>
    <w:lvl w:ilvl="7">
      <w:start w:val="1"/>
      <w:numFmt w:val="bullet"/>
      <w:lvlText w:val="o"/>
      <w:lvlJc w:val="left"/>
      <w:pPr>
        <w:tabs>
          <w:tab w:val="num" w:pos="5760"/>
        </w:tabs>
        <w:ind w:left="5760" w:hanging="360"/>
      </w:pPr>
      <w:rPr>
        <w:rFonts w:ascii="Cambria" w:eastAsia="Cambria" w:hAnsi="Cambria" w:cs="Cambria"/>
        <w:position w:val="0"/>
        <w:sz w:val="24"/>
        <w:szCs w:val="24"/>
      </w:rPr>
    </w:lvl>
    <w:lvl w:ilvl="8">
      <w:start w:val="1"/>
      <w:numFmt w:val="bullet"/>
      <w:lvlText w:val="▪"/>
      <w:lvlJc w:val="left"/>
      <w:pPr>
        <w:tabs>
          <w:tab w:val="num" w:pos="6480"/>
        </w:tabs>
        <w:ind w:left="6480" w:hanging="360"/>
      </w:pPr>
      <w:rPr>
        <w:rFonts w:ascii="Cambria" w:eastAsia="Cambria" w:hAnsi="Cambria" w:cs="Cambria"/>
        <w:position w:val="0"/>
        <w:sz w:val="24"/>
        <w:szCs w:val="24"/>
      </w:rPr>
    </w:lvl>
  </w:abstractNum>
  <w:abstractNum w:abstractNumId="30" w15:restartNumberingAfterBreak="0">
    <w:nsid w:val="54A32DBE"/>
    <w:multiLevelType w:val="multilevel"/>
    <w:tmpl w:val="1BB679DE"/>
    <w:styleLink w:val="List0"/>
    <w:lvl w:ilvl="0">
      <w:numFmt w:val="bullet"/>
      <w:lvlText w:val="•"/>
      <w:lvlJc w:val="left"/>
      <w:rPr>
        <w:rFonts w:ascii="Times New Roman" w:eastAsia="Times New Roman" w:hAnsi="Times New Roman" w:cs="Times New Roman"/>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31" w15:restartNumberingAfterBreak="0">
    <w:nsid w:val="59D9219E"/>
    <w:multiLevelType w:val="multilevel"/>
    <w:tmpl w:val="EA52D7A4"/>
    <w:lvl w:ilvl="0">
      <w:start w:val="1"/>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32" w15:restartNumberingAfterBreak="0">
    <w:nsid w:val="5F3A0F30"/>
    <w:multiLevelType w:val="multilevel"/>
    <w:tmpl w:val="95649186"/>
    <w:lvl w:ilvl="0">
      <w:numFmt w:val="bullet"/>
      <w:lvlText w:val="•"/>
      <w:lvlJc w:val="left"/>
      <w:rPr>
        <w:rFonts w:ascii="Times New Roman" w:eastAsia="Times New Roman" w:hAnsi="Times New Roman" w:cs="Times New Roman"/>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33" w15:restartNumberingAfterBreak="0">
    <w:nsid w:val="65BA534B"/>
    <w:multiLevelType w:val="multilevel"/>
    <w:tmpl w:val="6EA8B9AC"/>
    <w:styleLink w:val="Dash"/>
    <w:lvl w:ilvl="0">
      <w:start w:val="1"/>
      <w:numFmt w:val="bullet"/>
      <w:lvlText w:val="-"/>
      <w:lvlJc w:val="left"/>
      <w:rPr>
        <w:rFonts w:ascii="Cambria" w:eastAsia="Cambria" w:hAnsi="Cambria" w:cs="Cambria"/>
        <w:position w:val="4"/>
      </w:rPr>
    </w:lvl>
    <w:lvl w:ilvl="1">
      <w:start w:val="1"/>
      <w:numFmt w:val="bullet"/>
      <w:lvlText w:val="-"/>
      <w:lvlJc w:val="left"/>
      <w:rPr>
        <w:rFonts w:ascii="Cambria" w:eastAsia="Cambria" w:hAnsi="Cambria" w:cs="Cambria"/>
        <w:position w:val="4"/>
      </w:rPr>
    </w:lvl>
    <w:lvl w:ilvl="2">
      <w:start w:val="1"/>
      <w:numFmt w:val="bullet"/>
      <w:lvlText w:val="-"/>
      <w:lvlJc w:val="left"/>
      <w:rPr>
        <w:rFonts w:ascii="Cambria" w:eastAsia="Cambria" w:hAnsi="Cambria" w:cs="Cambria"/>
        <w:position w:val="4"/>
      </w:rPr>
    </w:lvl>
    <w:lvl w:ilvl="3">
      <w:start w:val="1"/>
      <w:numFmt w:val="bullet"/>
      <w:lvlText w:val="-"/>
      <w:lvlJc w:val="left"/>
      <w:rPr>
        <w:rFonts w:ascii="Cambria" w:eastAsia="Cambria" w:hAnsi="Cambria" w:cs="Cambria"/>
        <w:position w:val="4"/>
      </w:rPr>
    </w:lvl>
    <w:lvl w:ilvl="4">
      <w:numFmt w:val="bullet"/>
      <w:lvlText w:val="-"/>
      <w:lvlJc w:val="left"/>
      <w:rPr>
        <w:rFonts w:ascii="Cambria" w:eastAsia="Cambria" w:hAnsi="Cambria" w:cs="Cambria"/>
        <w:position w:val="4"/>
      </w:rPr>
    </w:lvl>
    <w:lvl w:ilvl="5">
      <w:start w:val="1"/>
      <w:numFmt w:val="bullet"/>
      <w:lvlText w:val="-"/>
      <w:lvlJc w:val="left"/>
      <w:rPr>
        <w:rFonts w:ascii="Cambria" w:eastAsia="Cambria" w:hAnsi="Cambria" w:cs="Cambria"/>
        <w:position w:val="4"/>
      </w:rPr>
    </w:lvl>
    <w:lvl w:ilvl="6">
      <w:start w:val="1"/>
      <w:numFmt w:val="bullet"/>
      <w:lvlText w:val="-"/>
      <w:lvlJc w:val="left"/>
      <w:rPr>
        <w:rFonts w:ascii="Cambria" w:eastAsia="Cambria" w:hAnsi="Cambria" w:cs="Cambria"/>
        <w:position w:val="4"/>
      </w:rPr>
    </w:lvl>
    <w:lvl w:ilvl="7">
      <w:start w:val="1"/>
      <w:numFmt w:val="bullet"/>
      <w:lvlText w:val="-"/>
      <w:lvlJc w:val="left"/>
      <w:rPr>
        <w:rFonts w:ascii="Cambria" w:eastAsia="Cambria" w:hAnsi="Cambria" w:cs="Cambria"/>
        <w:position w:val="4"/>
      </w:rPr>
    </w:lvl>
    <w:lvl w:ilvl="8">
      <w:start w:val="1"/>
      <w:numFmt w:val="bullet"/>
      <w:lvlText w:val="-"/>
      <w:lvlJc w:val="left"/>
      <w:rPr>
        <w:rFonts w:ascii="Cambria" w:eastAsia="Cambria" w:hAnsi="Cambria" w:cs="Cambria"/>
        <w:position w:val="4"/>
      </w:rPr>
    </w:lvl>
  </w:abstractNum>
  <w:abstractNum w:abstractNumId="34" w15:restartNumberingAfterBreak="0">
    <w:nsid w:val="676A1FB9"/>
    <w:multiLevelType w:val="hybridMultilevel"/>
    <w:tmpl w:val="70EEB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F91569A"/>
    <w:multiLevelType w:val="multilevel"/>
    <w:tmpl w:val="0E6232F6"/>
    <w:lvl w:ilvl="0">
      <w:start w:val="1"/>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36" w15:restartNumberingAfterBreak="0">
    <w:nsid w:val="70647CF2"/>
    <w:multiLevelType w:val="multilevel"/>
    <w:tmpl w:val="533CA55A"/>
    <w:lvl w:ilvl="0">
      <w:numFmt w:val="bullet"/>
      <w:lvlText w:val="•"/>
      <w:lvlJc w:val="left"/>
      <w:rPr>
        <w:rFonts w:ascii="Times New Roman Bold" w:eastAsia="Times New Roman Bold" w:hAnsi="Times New Roman Bold" w:cs="Times New Roman Bold"/>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37" w15:restartNumberingAfterBreak="0">
    <w:nsid w:val="76501C0E"/>
    <w:multiLevelType w:val="multilevel"/>
    <w:tmpl w:val="EAA690A4"/>
    <w:lvl w:ilvl="0">
      <w:numFmt w:val="bullet"/>
      <w:lvlText w:val="•"/>
      <w:lvlJc w:val="left"/>
      <w:rPr>
        <w:rFonts w:ascii="Times New Roman Bold" w:eastAsia="Times New Roman Bold" w:hAnsi="Times New Roman Bold" w:cs="Times New Roman Bold"/>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38" w15:restartNumberingAfterBreak="0">
    <w:nsid w:val="790D333D"/>
    <w:multiLevelType w:val="multilevel"/>
    <w:tmpl w:val="B50AE230"/>
    <w:lvl w:ilvl="0">
      <w:start w:val="1"/>
      <w:numFmt w:val="bullet"/>
      <w:lvlText w:val="-"/>
      <w:lvlJc w:val="left"/>
      <w:rPr>
        <w:rFonts w:ascii="Cambria" w:eastAsia="Cambria" w:hAnsi="Cambria" w:cs="Cambria"/>
        <w:position w:val="4"/>
      </w:rPr>
    </w:lvl>
    <w:lvl w:ilvl="1">
      <w:start w:val="1"/>
      <w:numFmt w:val="bullet"/>
      <w:lvlText w:val="-"/>
      <w:lvlJc w:val="left"/>
      <w:rPr>
        <w:rFonts w:ascii="Cambria" w:eastAsia="Cambria" w:hAnsi="Cambria" w:cs="Cambria"/>
        <w:position w:val="4"/>
      </w:rPr>
    </w:lvl>
    <w:lvl w:ilvl="2">
      <w:start w:val="1"/>
      <w:numFmt w:val="bullet"/>
      <w:lvlText w:val="-"/>
      <w:lvlJc w:val="left"/>
      <w:rPr>
        <w:rFonts w:ascii="Cambria" w:eastAsia="Cambria" w:hAnsi="Cambria" w:cs="Cambria"/>
        <w:position w:val="4"/>
      </w:rPr>
    </w:lvl>
    <w:lvl w:ilvl="3">
      <w:start w:val="1"/>
      <w:numFmt w:val="bullet"/>
      <w:lvlText w:val="-"/>
      <w:lvlJc w:val="left"/>
      <w:rPr>
        <w:rFonts w:ascii="Cambria" w:eastAsia="Cambria" w:hAnsi="Cambria" w:cs="Cambria"/>
        <w:position w:val="4"/>
      </w:rPr>
    </w:lvl>
    <w:lvl w:ilvl="4">
      <w:numFmt w:val="bullet"/>
      <w:lvlText w:val="-"/>
      <w:lvlJc w:val="left"/>
      <w:rPr>
        <w:rFonts w:ascii="Cambria" w:eastAsia="Cambria" w:hAnsi="Cambria" w:cs="Cambria"/>
        <w:position w:val="4"/>
      </w:rPr>
    </w:lvl>
    <w:lvl w:ilvl="5">
      <w:start w:val="1"/>
      <w:numFmt w:val="bullet"/>
      <w:lvlText w:val="-"/>
      <w:lvlJc w:val="left"/>
      <w:rPr>
        <w:rFonts w:ascii="Cambria" w:eastAsia="Cambria" w:hAnsi="Cambria" w:cs="Cambria"/>
        <w:position w:val="4"/>
      </w:rPr>
    </w:lvl>
    <w:lvl w:ilvl="6">
      <w:start w:val="1"/>
      <w:numFmt w:val="bullet"/>
      <w:lvlText w:val="-"/>
      <w:lvlJc w:val="left"/>
      <w:rPr>
        <w:rFonts w:ascii="Cambria" w:eastAsia="Cambria" w:hAnsi="Cambria" w:cs="Cambria"/>
        <w:position w:val="4"/>
      </w:rPr>
    </w:lvl>
    <w:lvl w:ilvl="7">
      <w:start w:val="1"/>
      <w:numFmt w:val="bullet"/>
      <w:lvlText w:val="-"/>
      <w:lvlJc w:val="left"/>
      <w:rPr>
        <w:rFonts w:ascii="Cambria" w:eastAsia="Cambria" w:hAnsi="Cambria" w:cs="Cambria"/>
        <w:position w:val="4"/>
      </w:rPr>
    </w:lvl>
    <w:lvl w:ilvl="8">
      <w:start w:val="1"/>
      <w:numFmt w:val="bullet"/>
      <w:lvlText w:val="-"/>
      <w:lvlJc w:val="left"/>
      <w:rPr>
        <w:rFonts w:ascii="Cambria" w:eastAsia="Cambria" w:hAnsi="Cambria" w:cs="Cambria"/>
        <w:position w:val="4"/>
      </w:rPr>
    </w:lvl>
  </w:abstractNum>
  <w:abstractNum w:abstractNumId="39" w15:restartNumberingAfterBreak="0">
    <w:nsid w:val="79550B6E"/>
    <w:multiLevelType w:val="multilevel"/>
    <w:tmpl w:val="7752E0CC"/>
    <w:lvl w:ilvl="0">
      <w:start w:val="1"/>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num w:numId="1">
    <w:abstractNumId w:val="35"/>
  </w:num>
  <w:num w:numId="2">
    <w:abstractNumId w:val="15"/>
  </w:num>
  <w:num w:numId="3">
    <w:abstractNumId w:val="22"/>
  </w:num>
  <w:num w:numId="4">
    <w:abstractNumId w:val="32"/>
  </w:num>
  <w:num w:numId="5">
    <w:abstractNumId w:val="5"/>
  </w:num>
  <w:num w:numId="6">
    <w:abstractNumId w:val="30"/>
  </w:num>
  <w:num w:numId="7">
    <w:abstractNumId w:val="31"/>
  </w:num>
  <w:num w:numId="8">
    <w:abstractNumId w:val="18"/>
  </w:num>
  <w:num w:numId="9">
    <w:abstractNumId w:val="11"/>
  </w:num>
  <w:num w:numId="10">
    <w:abstractNumId w:val="39"/>
  </w:num>
  <w:num w:numId="11">
    <w:abstractNumId w:val="28"/>
  </w:num>
  <w:num w:numId="12">
    <w:abstractNumId w:val="36"/>
  </w:num>
  <w:num w:numId="13">
    <w:abstractNumId w:val="37"/>
  </w:num>
  <w:num w:numId="14">
    <w:abstractNumId w:val="19"/>
  </w:num>
  <w:num w:numId="15">
    <w:abstractNumId w:val="27"/>
  </w:num>
  <w:num w:numId="16">
    <w:abstractNumId w:val="14"/>
  </w:num>
  <w:num w:numId="17">
    <w:abstractNumId w:val="16"/>
  </w:num>
  <w:num w:numId="18">
    <w:abstractNumId w:val="38"/>
  </w:num>
  <w:num w:numId="19">
    <w:abstractNumId w:val="2"/>
  </w:num>
  <w:num w:numId="20">
    <w:abstractNumId w:val="4"/>
  </w:num>
  <w:num w:numId="21">
    <w:abstractNumId w:val="25"/>
  </w:num>
  <w:num w:numId="22">
    <w:abstractNumId w:val="10"/>
  </w:num>
  <w:num w:numId="23">
    <w:abstractNumId w:val="33"/>
  </w:num>
  <w:num w:numId="24">
    <w:abstractNumId w:val="23"/>
  </w:num>
  <w:num w:numId="25">
    <w:abstractNumId w:val="13"/>
  </w:num>
  <w:num w:numId="26">
    <w:abstractNumId w:val="24"/>
  </w:num>
  <w:num w:numId="27">
    <w:abstractNumId w:val="3"/>
  </w:num>
  <w:num w:numId="28">
    <w:abstractNumId w:val="1"/>
  </w:num>
  <w:num w:numId="29">
    <w:abstractNumId w:val="7"/>
  </w:num>
  <w:num w:numId="30">
    <w:abstractNumId w:val="17"/>
  </w:num>
  <w:num w:numId="31">
    <w:abstractNumId w:val="0"/>
  </w:num>
  <w:num w:numId="32">
    <w:abstractNumId w:val="8"/>
  </w:num>
  <w:num w:numId="33">
    <w:abstractNumId w:val="6"/>
  </w:num>
  <w:num w:numId="34">
    <w:abstractNumId w:val="29"/>
  </w:num>
  <w:num w:numId="35">
    <w:abstractNumId w:val="20"/>
  </w:num>
  <w:num w:numId="36">
    <w:abstractNumId w:val="9"/>
  </w:num>
  <w:num w:numId="37">
    <w:abstractNumId w:val="26"/>
  </w:num>
  <w:num w:numId="38">
    <w:abstractNumId w:val="12"/>
  </w:num>
  <w:num w:numId="39">
    <w:abstractNumId w:val="21"/>
  </w:num>
  <w:num w:numId="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xspzfe8szr2mewtdpv9arotaddzsrz2550&quot;&gt;preop selection for resection of CRLM&lt;record-ids&gt;&lt;item&gt;1&lt;/item&gt;&lt;item&gt;2&lt;/item&gt;&lt;item&gt;3&lt;/item&gt;&lt;item&gt;5&lt;/item&gt;&lt;item&gt;6&lt;/item&gt;&lt;item&gt;7&lt;/item&gt;&lt;item&gt;8&lt;/item&gt;&lt;item&gt;9&lt;/item&gt;&lt;item&gt;11&lt;/item&gt;&lt;item&gt;12&lt;/item&gt;&lt;item&gt;13&lt;/item&gt;&lt;item&gt;14&lt;/item&gt;&lt;item&gt;15&lt;/item&gt;&lt;item&gt;25&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9&lt;/item&gt;&lt;item&gt;50&lt;/item&gt;&lt;item&gt;51&lt;/item&gt;&lt;item&gt;52&lt;/item&gt;&lt;item&gt;53&lt;/item&gt;&lt;item&gt;54&lt;/item&gt;&lt;item&gt;55&lt;/item&gt;&lt;item&gt;56&lt;/item&gt;&lt;item&gt;57&lt;/item&gt;&lt;item&gt;58&lt;/item&gt;&lt;item&gt;62&lt;/item&gt;&lt;item&gt;90&lt;/item&gt;&lt;item&gt;95&lt;/item&gt;&lt;item&gt;102&lt;/item&gt;&lt;item&gt;103&lt;/item&gt;&lt;item&gt;104&lt;/item&gt;&lt;item&gt;106&lt;/item&gt;&lt;item&gt;107&lt;/item&gt;&lt;item&gt;108&lt;/item&gt;&lt;item&gt;115&lt;/item&gt;&lt;item&gt;116&lt;/item&gt;&lt;item&gt;117&lt;/item&gt;&lt;item&gt;118&lt;/item&gt;&lt;item&gt;119&lt;/item&gt;&lt;item&gt;120&lt;/item&gt;&lt;item&gt;121&lt;/item&gt;&lt;item&gt;122&lt;/item&gt;&lt;item&gt;124&lt;/item&gt;&lt;item&gt;128&lt;/item&gt;&lt;item&gt;129&lt;/item&gt;&lt;item&gt;130&lt;/item&gt;&lt;item&gt;131&lt;/item&gt;&lt;item&gt;132&lt;/item&gt;&lt;item&gt;133&lt;/item&gt;&lt;item&gt;139&lt;/item&gt;&lt;item&gt;140&lt;/item&gt;&lt;item&gt;141&lt;/item&gt;&lt;item&gt;142&lt;/item&gt;&lt;item&gt;143&lt;/item&gt;&lt;item&gt;146&lt;/item&gt;&lt;item&gt;147&lt;/item&gt;&lt;item&gt;148&lt;/item&gt;&lt;item&gt;150&lt;/item&gt;&lt;item&gt;167&lt;/item&gt;&lt;item&gt;168&lt;/item&gt;&lt;item&gt;173&lt;/item&gt;&lt;item&gt;176&lt;/item&gt;&lt;item&gt;177&lt;/item&gt;&lt;item&gt;178&lt;/item&gt;&lt;item&gt;179&lt;/item&gt;&lt;item&gt;183&lt;/item&gt;&lt;item&gt;219&lt;/item&gt;&lt;item&gt;222&lt;/item&gt;&lt;item&gt;223&lt;/item&gt;&lt;item&gt;295&lt;/item&gt;&lt;item&gt;301&lt;/item&gt;&lt;item&gt;304&lt;/item&gt;&lt;item&gt;305&lt;/item&gt;&lt;item&gt;306&lt;/item&gt;&lt;item&gt;307&lt;/item&gt;&lt;item&gt;310&lt;/item&gt;&lt;item&gt;312&lt;/item&gt;&lt;item&gt;314&lt;/item&gt;&lt;item&gt;316&lt;/item&gt;&lt;item&gt;317&lt;/item&gt;&lt;item&gt;319&lt;/item&gt;&lt;item&gt;320&lt;/item&gt;&lt;item&gt;321&lt;/item&gt;&lt;item&gt;324&lt;/item&gt;&lt;item&gt;326&lt;/item&gt;&lt;item&gt;329&lt;/item&gt;&lt;item&gt;330&lt;/item&gt;&lt;item&gt;333&lt;/item&gt;&lt;item&gt;334&lt;/item&gt;&lt;item&gt;335&lt;/item&gt;&lt;item&gt;337&lt;/item&gt;&lt;item&gt;340&lt;/item&gt;&lt;item&gt;341&lt;/item&gt;&lt;item&gt;343&lt;/item&gt;&lt;item&gt;344&lt;/item&gt;&lt;item&gt;349&lt;/item&gt;&lt;item&gt;350&lt;/item&gt;&lt;item&gt;351&lt;/item&gt;&lt;item&gt;353&lt;/item&gt;&lt;item&gt;354&lt;/item&gt;&lt;item&gt;356&lt;/item&gt;&lt;item&gt;357&lt;/item&gt;&lt;item&gt;358&lt;/item&gt;&lt;item&gt;359&lt;/item&gt;&lt;item&gt;360&lt;/item&gt;&lt;item&gt;361&lt;/item&gt;&lt;item&gt;362&lt;/item&gt;&lt;item&gt;369&lt;/item&gt;&lt;item&gt;371&lt;/item&gt;&lt;item&gt;372&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8&lt;/item&gt;&lt;item&gt;402&lt;/item&gt;&lt;item&gt;403&lt;/item&gt;&lt;item&gt;404&lt;/item&gt;&lt;item&gt;405&lt;/item&gt;&lt;item&gt;409&lt;/item&gt;&lt;item&gt;412&lt;/item&gt;&lt;item&gt;413&lt;/item&gt;&lt;item&gt;415&lt;/item&gt;&lt;item&gt;420&lt;/item&gt;&lt;item&gt;425&lt;/item&gt;&lt;item&gt;430&lt;/item&gt;&lt;item&gt;431&lt;/item&gt;&lt;item&gt;432&lt;/item&gt;&lt;item&gt;433&lt;/item&gt;&lt;item&gt;434&lt;/item&gt;&lt;item&gt;435&lt;/item&gt;&lt;item&gt;436&lt;/item&gt;&lt;item&gt;438&lt;/item&gt;&lt;item&gt;440&lt;/item&gt;&lt;item&gt;441&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60&lt;/item&gt;&lt;/record-ids&gt;&lt;/item&gt;&lt;/Libraries&gt;"/>
  </w:docVars>
  <w:rsids>
    <w:rsidRoot w:val="007523C5"/>
    <w:rsid w:val="00000CD6"/>
    <w:rsid w:val="00017FAE"/>
    <w:rsid w:val="00022709"/>
    <w:rsid w:val="0002288C"/>
    <w:rsid w:val="00024E2D"/>
    <w:rsid w:val="000329BE"/>
    <w:rsid w:val="0003384E"/>
    <w:rsid w:val="00040328"/>
    <w:rsid w:val="000546DC"/>
    <w:rsid w:val="00070B4B"/>
    <w:rsid w:val="000719E2"/>
    <w:rsid w:val="000A22AF"/>
    <w:rsid w:val="000A5E5C"/>
    <w:rsid w:val="000C5D35"/>
    <w:rsid w:val="000D12F0"/>
    <w:rsid w:val="000F68FE"/>
    <w:rsid w:val="00104E77"/>
    <w:rsid w:val="0010520F"/>
    <w:rsid w:val="00141767"/>
    <w:rsid w:val="00146030"/>
    <w:rsid w:val="00153648"/>
    <w:rsid w:val="00161CAB"/>
    <w:rsid w:val="001719BD"/>
    <w:rsid w:val="0018072B"/>
    <w:rsid w:val="00186A85"/>
    <w:rsid w:val="001A5C60"/>
    <w:rsid w:val="001B7048"/>
    <w:rsid w:val="001D7E17"/>
    <w:rsid w:val="001E7E2B"/>
    <w:rsid w:val="0020119D"/>
    <w:rsid w:val="00212018"/>
    <w:rsid w:val="00214630"/>
    <w:rsid w:val="0022428A"/>
    <w:rsid w:val="00232785"/>
    <w:rsid w:val="002409DE"/>
    <w:rsid w:val="002446F0"/>
    <w:rsid w:val="00252371"/>
    <w:rsid w:val="002564B6"/>
    <w:rsid w:val="00260382"/>
    <w:rsid w:val="00264190"/>
    <w:rsid w:val="00271724"/>
    <w:rsid w:val="0028323D"/>
    <w:rsid w:val="00285C70"/>
    <w:rsid w:val="002876A8"/>
    <w:rsid w:val="0029081F"/>
    <w:rsid w:val="00295E22"/>
    <w:rsid w:val="00297DD6"/>
    <w:rsid w:val="002A4B1B"/>
    <w:rsid w:val="002A5E53"/>
    <w:rsid w:val="002D6028"/>
    <w:rsid w:val="002F4273"/>
    <w:rsid w:val="00311C03"/>
    <w:rsid w:val="00311CA8"/>
    <w:rsid w:val="00311D91"/>
    <w:rsid w:val="00314DE2"/>
    <w:rsid w:val="00332318"/>
    <w:rsid w:val="00336D86"/>
    <w:rsid w:val="003502C2"/>
    <w:rsid w:val="003530F0"/>
    <w:rsid w:val="00373B22"/>
    <w:rsid w:val="00386925"/>
    <w:rsid w:val="00392D86"/>
    <w:rsid w:val="003A128F"/>
    <w:rsid w:val="003A2795"/>
    <w:rsid w:val="003B6FA9"/>
    <w:rsid w:val="003C1497"/>
    <w:rsid w:val="003C52AA"/>
    <w:rsid w:val="003C7E4A"/>
    <w:rsid w:val="003F3A2E"/>
    <w:rsid w:val="0040480E"/>
    <w:rsid w:val="00405E20"/>
    <w:rsid w:val="00413242"/>
    <w:rsid w:val="004160A5"/>
    <w:rsid w:val="00457B68"/>
    <w:rsid w:val="00464771"/>
    <w:rsid w:val="00473B2A"/>
    <w:rsid w:val="00477C5B"/>
    <w:rsid w:val="00477CEC"/>
    <w:rsid w:val="00481DA2"/>
    <w:rsid w:val="004849B3"/>
    <w:rsid w:val="00495609"/>
    <w:rsid w:val="00496F5D"/>
    <w:rsid w:val="004A2FCD"/>
    <w:rsid w:val="004C1A48"/>
    <w:rsid w:val="004C78F9"/>
    <w:rsid w:val="004D18D9"/>
    <w:rsid w:val="004D33EA"/>
    <w:rsid w:val="004D5A42"/>
    <w:rsid w:val="004E3A83"/>
    <w:rsid w:val="004E4151"/>
    <w:rsid w:val="004E5177"/>
    <w:rsid w:val="00500FB0"/>
    <w:rsid w:val="005213BC"/>
    <w:rsid w:val="00521FEF"/>
    <w:rsid w:val="00523AC3"/>
    <w:rsid w:val="005249AA"/>
    <w:rsid w:val="005308B2"/>
    <w:rsid w:val="00540249"/>
    <w:rsid w:val="00543BBC"/>
    <w:rsid w:val="00547676"/>
    <w:rsid w:val="00562444"/>
    <w:rsid w:val="00564BDC"/>
    <w:rsid w:val="00583541"/>
    <w:rsid w:val="00585B2E"/>
    <w:rsid w:val="00595776"/>
    <w:rsid w:val="005A3BBB"/>
    <w:rsid w:val="005B5E70"/>
    <w:rsid w:val="005C6718"/>
    <w:rsid w:val="005D223F"/>
    <w:rsid w:val="005D4E68"/>
    <w:rsid w:val="005D613B"/>
    <w:rsid w:val="005E2F7F"/>
    <w:rsid w:val="005F546D"/>
    <w:rsid w:val="00602A24"/>
    <w:rsid w:val="0060639C"/>
    <w:rsid w:val="006103AE"/>
    <w:rsid w:val="00612D44"/>
    <w:rsid w:val="006260E9"/>
    <w:rsid w:val="00634C3A"/>
    <w:rsid w:val="0064109F"/>
    <w:rsid w:val="00676C9E"/>
    <w:rsid w:val="00680C75"/>
    <w:rsid w:val="006A07C2"/>
    <w:rsid w:val="006A1331"/>
    <w:rsid w:val="006A607D"/>
    <w:rsid w:val="006B5A0D"/>
    <w:rsid w:val="006C06D7"/>
    <w:rsid w:val="006C372B"/>
    <w:rsid w:val="006C39F1"/>
    <w:rsid w:val="006E2DA8"/>
    <w:rsid w:val="006E533E"/>
    <w:rsid w:val="006F615D"/>
    <w:rsid w:val="00703A5F"/>
    <w:rsid w:val="00714994"/>
    <w:rsid w:val="00722DA4"/>
    <w:rsid w:val="007330B4"/>
    <w:rsid w:val="007409BD"/>
    <w:rsid w:val="0074144B"/>
    <w:rsid w:val="00742FB4"/>
    <w:rsid w:val="007523C5"/>
    <w:rsid w:val="00782F4F"/>
    <w:rsid w:val="00785A33"/>
    <w:rsid w:val="007A7702"/>
    <w:rsid w:val="007B2849"/>
    <w:rsid w:val="007B3618"/>
    <w:rsid w:val="007D27C5"/>
    <w:rsid w:val="007D6E38"/>
    <w:rsid w:val="007E0F51"/>
    <w:rsid w:val="007E7295"/>
    <w:rsid w:val="00811F88"/>
    <w:rsid w:val="00826742"/>
    <w:rsid w:val="00835A6B"/>
    <w:rsid w:val="00857759"/>
    <w:rsid w:val="008711C4"/>
    <w:rsid w:val="008728E1"/>
    <w:rsid w:val="008B1AEF"/>
    <w:rsid w:val="008B3E06"/>
    <w:rsid w:val="008D2F2D"/>
    <w:rsid w:val="008F19F6"/>
    <w:rsid w:val="008F4C25"/>
    <w:rsid w:val="008F4E6E"/>
    <w:rsid w:val="0090006B"/>
    <w:rsid w:val="0090144C"/>
    <w:rsid w:val="009078BD"/>
    <w:rsid w:val="009266D9"/>
    <w:rsid w:val="00926B76"/>
    <w:rsid w:val="00937E1E"/>
    <w:rsid w:val="00943C72"/>
    <w:rsid w:val="0096298F"/>
    <w:rsid w:val="009655B3"/>
    <w:rsid w:val="009732D6"/>
    <w:rsid w:val="00984400"/>
    <w:rsid w:val="009877BC"/>
    <w:rsid w:val="00992620"/>
    <w:rsid w:val="00992795"/>
    <w:rsid w:val="009A465E"/>
    <w:rsid w:val="009B0957"/>
    <w:rsid w:val="009B289D"/>
    <w:rsid w:val="009B4D40"/>
    <w:rsid w:val="009B6986"/>
    <w:rsid w:val="009C232F"/>
    <w:rsid w:val="009D0FB3"/>
    <w:rsid w:val="009E4105"/>
    <w:rsid w:val="009F1537"/>
    <w:rsid w:val="00A0198F"/>
    <w:rsid w:val="00A05B43"/>
    <w:rsid w:val="00A06E2B"/>
    <w:rsid w:val="00A10E6B"/>
    <w:rsid w:val="00A15A70"/>
    <w:rsid w:val="00A17B23"/>
    <w:rsid w:val="00A20EE5"/>
    <w:rsid w:val="00A245C5"/>
    <w:rsid w:val="00A3692F"/>
    <w:rsid w:val="00A44F02"/>
    <w:rsid w:val="00A462FD"/>
    <w:rsid w:val="00A80336"/>
    <w:rsid w:val="00A830D2"/>
    <w:rsid w:val="00AB5568"/>
    <w:rsid w:val="00AC6E8F"/>
    <w:rsid w:val="00AD30D1"/>
    <w:rsid w:val="00AE577C"/>
    <w:rsid w:val="00B11CA0"/>
    <w:rsid w:val="00B27135"/>
    <w:rsid w:val="00B52CB6"/>
    <w:rsid w:val="00B57A47"/>
    <w:rsid w:val="00B822CD"/>
    <w:rsid w:val="00B83924"/>
    <w:rsid w:val="00BA1FA5"/>
    <w:rsid w:val="00BA6FEA"/>
    <w:rsid w:val="00BC0807"/>
    <w:rsid w:val="00BC1E03"/>
    <w:rsid w:val="00BF7EA2"/>
    <w:rsid w:val="00C02292"/>
    <w:rsid w:val="00C03737"/>
    <w:rsid w:val="00C039A9"/>
    <w:rsid w:val="00C169C2"/>
    <w:rsid w:val="00C30085"/>
    <w:rsid w:val="00C3764D"/>
    <w:rsid w:val="00C435CE"/>
    <w:rsid w:val="00C64E5E"/>
    <w:rsid w:val="00C65D33"/>
    <w:rsid w:val="00C72C9B"/>
    <w:rsid w:val="00C73844"/>
    <w:rsid w:val="00C74335"/>
    <w:rsid w:val="00C92ED7"/>
    <w:rsid w:val="00CA03B0"/>
    <w:rsid w:val="00CD709B"/>
    <w:rsid w:val="00CE152E"/>
    <w:rsid w:val="00CE5D51"/>
    <w:rsid w:val="00D038B2"/>
    <w:rsid w:val="00D06063"/>
    <w:rsid w:val="00D11C3E"/>
    <w:rsid w:val="00D147DA"/>
    <w:rsid w:val="00D24664"/>
    <w:rsid w:val="00D31905"/>
    <w:rsid w:val="00D35EF6"/>
    <w:rsid w:val="00D4541B"/>
    <w:rsid w:val="00D45656"/>
    <w:rsid w:val="00D464C6"/>
    <w:rsid w:val="00D52199"/>
    <w:rsid w:val="00D72893"/>
    <w:rsid w:val="00DA6062"/>
    <w:rsid w:val="00DD6C0D"/>
    <w:rsid w:val="00DF2601"/>
    <w:rsid w:val="00E122EA"/>
    <w:rsid w:val="00E13AB5"/>
    <w:rsid w:val="00E24720"/>
    <w:rsid w:val="00E2486A"/>
    <w:rsid w:val="00E25A81"/>
    <w:rsid w:val="00E47869"/>
    <w:rsid w:val="00E47A7E"/>
    <w:rsid w:val="00E56C7D"/>
    <w:rsid w:val="00E75745"/>
    <w:rsid w:val="00E75969"/>
    <w:rsid w:val="00E81849"/>
    <w:rsid w:val="00E97BBD"/>
    <w:rsid w:val="00EB4F85"/>
    <w:rsid w:val="00EC31F2"/>
    <w:rsid w:val="00EC65F2"/>
    <w:rsid w:val="00EC7094"/>
    <w:rsid w:val="00ED59B3"/>
    <w:rsid w:val="00EF4021"/>
    <w:rsid w:val="00F00A18"/>
    <w:rsid w:val="00F252AB"/>
    <w:rsid w:val="00F26897"/>
    <w:rsid w:val="00F358FA"/>
    <w:rsid w:val="00F8210F"/>
    <w:rsid w:val="00F9453F"/>
    <w:rsid w:val="00FC2176"/>
    <w:rsid w:val="00FC2AD2"/>
    <w:rsid w:val="00FC4724"/>
    <w:rsid w:val="00FD20A5"/>
    <w:rsid w:val="00FD52C1"/>
    <w:rsid w:val="00FE7670"/>
    <w:rsid w:val="00FF162E"/>
    <w:rsid w:val="00FF313D"/>
    <w:rsid w:val="00FF534F"/>
    <w:rsid w:val="00FF5934"/>
    <w:rsid w:val="00FF5D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0FED2E"/>
  <w15:docId w15:val="{9605128F-8313-4834-B1E7-3175468F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523C5"/>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3">
    <w:name w:val="heading 3"/>
    <w:basedOn w:val="Normal"/>
    <w:next w:val="Normal"/>
    <w:link w:val="Heading3Char"/>
    <w:uiPriority w:val="9"/>
    <w:semiHidden/>
    <w:unhideWhenUsed/>
    <w:qFormat/>
    <w:rsid w:val="007523C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7523C5"/>
    <w:rPr>
      <w:rFonts w:asciiTheme="majorHAnsi" w:eastAsiaTheme="majorEastAsia" w:hAnsiTheme="majorHAnsi" w:cstheme="majorBidi"/>
      <w:b/>
      <w:bCs/>
      <w:color w:val="4F81BD" w:themeColor="accent1"/>
      <w:sz w:val="24"/>
      <w:szCs w:val="24"/>
      <w:bdr w:val="nil"/>
    </w:rPr>
  </w:style>
  <w:style w:type="character" w:styleId="Hyperlink">
    <w:name w:val="Hyperlink"/>
    <w:rsid w:val="007523C5"/>
    <w:rPr>
      <w:u w:val="single"/>
    </w:rPr>
  </w:style>
  <w:style w:type="paragraph" w:customStyle="1" w:styleId="HeaderFooter">
    <w:name w:val="Header &amp; Footer"/>
    <w:rsid w:val="007523C5"/>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rPr>
  </w:style>
  <w:style w:type="paragraph" w:customStyle="1" w:styleId="Body">
    <w:name w:val="Body"/>
    <w:link w:val="BodyChar"/>
    <w:rsid w:val="007523C5"/>
    <w:pPr>
      <w:pBdr>
        <w:top w:val="nil"/>
        <w:left w:val="nil"/>
        <w:bottom w:val="nil"/>
        <w:right w:val="nil"/>
        <w:between w:val="nil"/>
        <w:bar w:val="nil"/>
      </w:pBdr>
    </w:pPr>
    <w:rPr>
      <w:rFonts w:ascii="Calibri" w:eastAsia="Calibri" w:hAnsi="Calibri" w:cs="Calibri"/>
      <w:color w:val="000000"/>
      <w:u w:color="000000"/>
      <w:bdr w:val="nil"/>
    </w:rPr>
  </w:style>
  <w:style w:type="paragraph" w:styleId="ListParagraph">
    <w:name w:val="List Paragraph"/>
    <w:uiPriority w:val="34"/>
    <w:qFormat/>
    <w:rsid w:val="007523C5"/>
    <w:pPr>
      <w:pBdr>
        <w:top w:val="nil"/>
        <w:left w:val="nil"/>
        <w:bottom w:val="nil"/>
        <w:right w:val="nil"/>
        <w:between w:val="nil"/>
        <w:bar w:val="nil"/>
      </w:pBdr>
      <w:ind w:left="720"/>
    </w:pPr>
    <w:rPr>
      <w:rFonts w:ascii="Calibri" w:eastAsia="Calibri" w:hAnsi="Calibri" w:cs="Calibri"/>
      <w:color w:val="000000"/>
      <w:u w:color="000000"/>
      <w:bdr w:val="nil"/>
    </w:rPr>
  </w:style>
  <w:style w:type="numbering" w:customStyle="1" w:styleId="List0">
    <w:name w:val="List 0"/>
    <w:basedOn w:val="ImportedStyle1"/>
    <w:rsid w:val="007523C5"/>
    <w:pPr>
      <w:numPr>
        <w:numId w:val="6"/>
      </w:numPr>
    </w:pPr>
  </w:style>
  <w:style w:type="numbering" w:customStyle="1" w:styleId="ImportedStyle1">
    <w:name w:val="Imported Style 1"/>
    <w:rsid w:val="007523C5"/>
    <w:pPr>
      <w:numPr>
        <w:numId w:val="36"/>
      </w:numPr>
    </w:pPr>
  </w:style>
  <w:style w:type="numbering" w:customStyle="1" w:styleId="List1">
    <w:name w:val="List 1"/>
    <w:basedOn w:val="ImportedStyle2"/>
    <w:rsid w:val="007523C5"/>
    <w:pPr>
      <w:numPr>
        <w:numId w:val="14"/>
      </w:numPr>
    </w:pPr>
  </w:style>
  <w:style w:type="numbering" w:customStyle="1" w:styleId="ImportedStyle2">
    <w:name w:val="Imported Style 2"/>
    <w:rsid w:val="007523C5"/>
  </w:style>
  <w:style w:type="numbering" w:customStyle="1" w:styleId="List21">
    <w:name w:val="List 21"/>
    <w:basedOn w:val="ImportedStyle2"/>
    <w:rsid w:val="007523C5"/>
    <w:pPr>
      <w:numPr>
        <w:numId w:val="11"/>
      </w:numPr>
    </w:pPr>
  </w:style>
  <w:style w:type="numbering" w:customStyle="1" w:styleId="Dash">
    <w:name w:val="Dash"/>
    <w:rsid w:val="007523C5"/>
    <w:pPr>
      <w:numPr>
        <w:numId w:val="23"/>
      </w:numPr>
    </w:pPr>
  </w:style>
  <w:style w:type="paragraph" w:styleId="FootnoteText">
    <w:name w:val="footnote text"/>
    <w:basedOn w:val="Normal"/>
    <w:link w:val="FootnoteTextChar"/>
    <w:uiPriority w:val="99"/>
    <w:semiHidden/>
    <w:unhideWhenUsed/>
    <w:rsid w:val="007523C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0"/>
      <w:szCs w:val="20"/>
      <w:bdr w:val="none" w:sz="0" w:space="0" w:color="auto"/>
    </w:rPr>
  </w:style>
  <w:style w:type="character" w:customStyle="1" w:styleId="FootnoteTextChar">
    <w:name w:val="Footnote Text Char"/>
    <w:basedOn w:val="DefaultParagraphFont"/>
    <w:link w:val="FootnoteText"/>
    <w:uiPriority w:val="99"/>
    <w:semiHidden/>
    <w:rsid w:val="007523C5"/>
    <w:rPr>
      <w:sz w:val="20"/>
      <w:szCs w:val="20"/>
    </w:rPr>
  </w:style>
  <w:style w:type="paragraph" w:styleId="EndnoteText">
    <w:name w:val="endnote text"/>
    <w:basedOn w:val="Normal"/>
    <w:link w:val="EndnoteTextChar"/>
    <w:uiPriority w:val="99"/>
    <w:unhideWhenUsed/>
    <w:rsid w:val="007523C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0"/>
      <w:szCs w:val="20"/>
      <w:bdr w:val="none" w:sz="0" w:space="0" w:color="auto"/>
    </w:rPr>
  </w:style>
  <w:style w:type="character" w:customStyle="1" w:styleId="EndnoteTextChar">
    <w:name w:val="Endnote Text Char"/>
    <w:basedOn w:val="DefaultParagraphFont"/>
    <w:link w:val="EndnoteText"/>
    <w:uiPriority w:val="99"/>
    <w:rsid w:val="007523C5"/>
    <w:rPr>
      <w:sz w:val="20"/>
      <w:szCs w:val="20"/>
    </w:rPr>
  </w:style>
  <w:style w:type="character" w:styleId="EndnoteReference">
    <w:name w:val="endnote reference"/>
    <w:basedOn w:val="DefaultParagraphFont"/>
    <w:uiPriority w:val="99"/>
    <w:semiHidden/>
    <w:unhideWhenUsed/>
    <w:rsid w:val="007523C5"/>
    <w:rPr>
      <w:vertAlign w:val="superscript"/>
    </w:rPr>
  </w:style>
  <w:style w:type="paragraph" w:customStyle="1" w:styleId="EndNoteBibliographyTitle">
    <w:name w:val="EndNote Bibliography Title"/>
    <w:basedOn w:val="Normal"/>
    <w:link w:val="EndNoteBibliographyTitleChar"/>
    <w:rsid w:val="007523C5"/>
    <w:pPr>
      <w:jc w:val="center"/>
    </w:pPr>
    <w:rPr>
      <w:rFonts w:ascii="Calibri" w:hAnsi="Calibri" w:cs="Calibri"/>
      <w:noProof/>
      <w:sz w:val="22"/>
    </w:rPr>
  </w:style>
  <w:style w:type="character" w:customStyle="1" w:styleId="BodyChar">
    <w:name w:val="Body Char"/>
    <w:basedOn w:val="DefaultParagraphFont"/>
    <w:link w:val="Body"/>
    <w:rsid w:val="007523C5"/>
    <w:rPr>
      <w:rFonts w:ascii="Calibri" w:eastAsia="Calibri" w:hAnsi="Calibri" w:cs="Calibri"/>
      <w:color w:val="000000"/>
      <w:u w:color="000000"/>
      <w:bdr w:val="nil"/>
    </w:rPr>
  </w:style>
  <w:style w:type="character" w:customStyle="1" w:styleId="EndNoteBibliographyTitleChar">
    <w:name w:val="EndNote Bibliography Title Char"/>
    <w:basedOn w:val="BodyChar"/>
    <w:link w:val="EndNoteBibliographyTitle"/>
    <w:rsid w:val="007523C5"/>
    <w:rPr>
      <w:rFonts w:ascii="Calibri" w:eastAsia="Arial Unicode MS" w:hAnsi="Calibri" w:cs="Calibri"/>
      <w:noProof/>
      <w:color w:val="000000"/>
      <w:szCs w:val="24"/>
      <w:u w:color="000000"/>
      <w:bdr w:val="nil"/>
    </w:rPr>
  </w:style>
  <w:style w:type="paragraph" w:customStyle="1" w:styleId="EndNoteBibliography">
    <w:name w:val="EndNote Bibliography"/>
    <w:basedOn w:val="Normal"/>
    <w:link w:val="EndNoteBibliographyChar"/>
    <w:rsid w:val="007523C5"/>
    <w:rPr>
      <w:rFonts w:ascii="Calibri" w:hAnsi="Calibri" w:cs="Calibri"/>
      <w:noProof/>
      <w:sz w:val="22"/>
    </w:rPr>
  </w:style>
  <w:style w:type="character" w:customStyle="1" w:styleId="EndNoteBibliographyChar">
    <w:name w:val="EndNote Bibliography Char"/>
    <w:basedOn w:val="BodyChar"/>
    <w:link w:val="EndNoteBibliography"/>
    <w:rsid w:val="007523C5"/>
    <w:rPr>
      <w:rFonts w:ascii="Calibri" w:eastAsia="Arial Unicode MS" w:hAnsi="Calibri" w:cs="Calibri"/>
      <w:noProof/>
      <w:color w:val="000000"/>
      <w:szCs w:val="24"/>
      <w:u w:color="000000"/>
      <w:bdr w:val="nil"/>
    </w:rPr>
  </w:style>
  <w:style w:type="character" w:styleId="CommentReference">
    <w:name w:val="annotation reference"/>
    <w:basedOn w:val="DefaultParagraphFont"/>
    <w:uiPriority w:val="99"/>
    <w:semiHidden/>
    <w:unhideWhenUsed/>
    <w:rsid w:val="007523C5"/>
    <w:rPr>
      <w:sz w:val="16"/>
      <w:szCs w:val="16"/>
    </w:rPr>
  </w:style>
  <w:style w:type="paragraph" w:styleId="CommentText">
    <w:name w:val="annotation text"/>
    <w:basedOn w:val="Normal"/>
    <w:link w:val="CommentTextChar"/>
    <w:uiPriority w:val="99"/>
    <w:unhideWhenUsed/>
    <w:rsid w:val="007523C5"/>
    <w:rPr>
      <w:sz w:val="20"/>
      <w:szCs w:val="20"/>
    </w:rPr>
  </w:style>
  <w:style w:type="character" w:customStyle="1" w:styleId="CommentTextChar">
    <w:name w:val="Comment Text Char"/>
    <w:basedOn w:val="DefaultParagraphFont"/>
    <w:link w:val="CommentText"/>
    <w:uiPriority w:val="99"/>
    <w:semiHidden/>
    <w:rsid w:val="007523C5"/>
    <w:rPr>
      <w:rFonts w:ascii="Times New Roman" w:eastAsia="Arial Unicode MS" w:hAnsi="Times New Roman" w:cs="Times New Roman"/>
      <w:sz w:val="20"/>
      <w:szCs w:val="20"/>
      <w:bdr w:val="nil"/>
    </w:rPr>
  </w:style>
  <w:style w:type="paragraph" w:styleId="CommentSubject">
    <w:name w:val="annotation subject"/>
    <w:basedOn w:val="CommentText"/>
    <w:next w:val="CommentText"/>
    <w:link w:val="CommentSubjectChar"/>
    <w:uiPriority w:val="99"/>
    <w:semiHidden/>
    <w:unhideWhenUsed/>
    <w:rsid w:val="007523C5"/>
    <w:rPr>
      <w:b/>
      <w:bCs/>
    </w:rPr>
  </w:style>
  <w:style w:type="character" w:customStyle="1" w:styleId="CommentSubjectChar">
    <w:name w:val="Comment Subject Char"/>
    <w:basedOn w:val="CommentTextChar"/>
    <w:link w:val="CommentSubject"/>
    <w:uiPriority w:val="99"/>
    <w:semiHidden/>
    <w:rsid w:val="007523C5"/>
    <w:rPr>
      <w:rFonts w:ascii="Times New Roman" w:eastAsia="Arial Unicode MS" w:hAnsi="Times New Roman" w:cs="Times New Roman"/>
      <w:b/>
      <w:bCs/>
      <w:sz w:val="20"/>
      <w:szCs w:val="20"/>
      <w:bdr w:val="nil"/>
    </w:rPr>
  </w:style>
  <w:style w:type="paragraph" w:styleId="BalloonText">
    <w:name w:val="Balloon Text"/>
    <w:basedOn w:val="Normal"/>
    <w:link w:val="BalloonTextChar"/>
    <w:uiPriority w:val="99"/>
    <w:semiHidden/>
    <w:unhideWhenUsed/>
    <w:rsid w:val="007523C5"/>
    <w:rPr>
      <w:rFonts w:ascii="Tahoma" w:hAnsi="Tahoma" w:cs="Tahoma"/>
      <w:sz w:val="16"/>
      <w:szCs w:val="16"/>
    </w:rPr>
  </w:style>
  <w:style w:type="character" w:customStyle="1" w:styleId="BalloonTextChar">
    <w:name w:val="Balloon Text Char"/>
    <w:basedOn w:val="DefaultParagraphFont"/>
    <w:link w:val="BalloonText"/>
    <w:uiPriority w:val="99"/>
    <w:semiHidden/>
    <w:rsid w:val="007523C5"/>
    <w:rPr>
      <w:rFonts w:ascii="Tahoma" w:eastAsia="Arial Unicode MS" w:hAnsi="Tahoma" w:cs="Tahoma"/>
      <w:sz w:val="16"/>
      <w:szCs w:val="16"/>
      <w:bdr w:val="nil"/>
    </w:rPr>
  </w:style>
  <w:style w:type="character" w:styleId="FollowedHyperlink">
    <w:name w:val="FollowedHyperlink"/>
    <w:basedOn w:val="DefaultParagraphFont"/>
    <w:uiPriority w:val="99"/>
    <w:semiHidden/>
    <w:unhideWhenUsed/>
    <w:rsid w:val="007523C5"/>
    <w:rPr>
      <w:color w:val="800080" w:themeColor="followedHyperlink"/>
      <w:u w:val="single"/>
    </w:rPr>
  </w:style>
  <w:style w:type="paragraph" w:styleId="Header">
    <w:name w:val="header"/>
    <w:basedOn w:val="Normal"/>
    <w:link w:val="HeaderChar"/>
    <w:uiPriority w:val="99"/>
    <w:unhideWhenUsed/>
    <w:rsid w:val="00311CA8"/>
    <w:pPr>
      <w:tabs>
        <w:tab w:val="center" w:pos="4680"/>
        <w:tab w:val="right" w:pos="9360"/>
      </w:tabs>
    </w:pPr>
  </w:style>
  <w:style w:type="character" w:customStyle="1" w:styleId="HeaderChar">
    <w:name w:val="Header Char"/>
    <w:basedOn w:val="DefaultParagraphFont"/>
    <w:link w:val="Header"/>
    <w:uiPriority w:val="99"/>
    <w:rsid w:val="00311CA8"/>
    <w:rPr>
      <w:rFonts w:ascii="Times New Roman" w:eastAsia="Arial Unicode MS" w:hAnsi="Times New Roman" w:cs="Times New Roman"/>
      <w:sz w:val="24"/>
      <w:szCs w:val="24"/>
      <w:bdr w:val="nil"/>
    </w:rPr>
  </w:style>
  <w:style w:type="paragraph" w:styleId="Footer">
    <w:name w:val="footer"/>
    <w:basedOn w:val="Normal"/>
    <w:link w:val="FooterChar"/>
    <w:uiPriority w:val="99"/>
    <w:unhideWhenUsed/>
    <w:rsid w:val="00311CA8"/>
    <w:pPr>
      <w:tabs>
        <w:tab w:val="center" w:pos="4680"/>
        <w:tab w:val="right" w:pos="9360"/>
      </w:tabs>
    </w:pPr>
  </w:style>
  <w:style w:type="character" w:customStyle="1" w:styleId="FooterChar">
    <w:name w:val="Footer Char"/>
    <w:basedOn w:val="DefaultParagraphFont"/>
    <w:link w:val="Footer"/>
    <w:uiPriority w:val="99"/>
    <w:rsid w:val="00311CA8"/>
    <w:rPr>
      <w:rFonts w:ascii="Times New Roman" w:eastAsia="Arial Unicode MS" w:hAnsi="Times New Roman" w:cs="Times New Roman"/>
      <w:sz w:val="24"/>
      <w:szCs w:val="24"/>
      <w:bdr w:val="nil"/>
    </w:rPr>
  </w:style>
  <w:style w:type="paragraph" w:styleId="Revision">
    <w:name w:val="Revision"/>
    <w:hidden/>
    <w:uiPriority w:val="99"/>
    <w:semiHidden/>
    <w:rsid w:val="00785A33"/>
    <w:pPr>
      <w:spacing w:after="0" w:line="240" w:lineRule="auto"/>
    </w:pPr>
    <w:rPr>
      <w:rFonts w:ascii="Times New Roman" w:eastAsia="Arial Unicode MS" w:hAnsi="Times New Roman" w:cs="Times New Roman"/>
      <w:sz w:val="24"/>
      <w:szCs w:val="24"/>
      <w:bdr w:val="nil"/>
    </w:rPr>
  </w:style>
  <w:style w:type="character" w:customStyle="1" w:styleId="Char1">
    <w:name w:val="批注文字 Char1"/>
    <w:uiPriority w:val="99"/>
    <w:rsid w:val="00D52199"/>
    <w:rPr>
      <w:rFonts w:eastAsia="SimSun"/>
      <w:kern w:val="2"/>
      <w:sz w:val="21"/>
      <w:szCs w:val="24"/>
      <w:lang w:val="en-US" w:eastAsia="zh-CN" w:bidi="ar-SA"/>
    </w:rPr>
  </w:style>
  <w:style w:type="character" w:customStyle="1" w:styleId="trans">
    <w:name w:val="trans"/>
    <w:basedOn w:val="DefaultParagraphFont"/>
    <w:rsid w:val="00D52199"/>
  </w:style>
  <w:style w:type="numbering" w:customStyle="1" w:styleId="1">
    <w:name w:val="无列表1"/>
    <w:next w:val="NoList"/>
    <w:uiPriority w:val="99"/>
    <w:semiHidden/>
    <w:unhideWhenUsed/>
    <w:rsid w:val="003C5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046615">
      <w:bodyDiv w:val="1"/>
      <w:marLeft w:val="0"/>
      <w:marRight w:val="0"/>
      <w:marTop w:val="0"/>
      <w:marBottom w:val="0"/>
      <w:divBdr>
        <w:top w:val="none" w:sz="0" w:space="0" w:color="auto"/>
        <w:left w:val="none" w:sz="0" w:space="0" w:color="auto"/>
        <w:bottom w:val="none" w:sz="0" w:space="0" w:color="auto"/>
        <w:right w:val="none" w:sz="0" w:space="0" w:color="auto"/>
      </w:divBdr>
    </w:div>
    <w:div w:id="1251083106">
      <w:bodyDiv w:val="1"/>
      <w:marLeft w:val="0"/>
      <w:marRight w:val="0"/>
      <w:marTop w:val="0"/>
      <w:marBottom w:val="0"/>
      <w:divBdr>
        <w:top w:val="none" w:sz="0" w:space="0" w:color="auto"/>
        <w:left w:val="none" w:sz="0" w:space="0" w:color="auto"/>
        <w:bottom w:val="none" w:sz="0" w:space="0" w:color="auto"/>
        <w:right w:val="none" w:sz="0" w:space="0" w:color="auto"/>
      </w:divBdr>
      <w:divsChild>
        <w:div w:id="47271179">
          <w:marLeft w:val="0"/>
          <w:marRight w:val="0"/>
          <w:marTop w:val="0"/>
          <w:marBottom w:val="0"/>
          <w:divBdr>
            <w:top w:val="none" w:sz="0" w:space="0" w:color="auto"/>
            <w:left w:val="none" w:sz="0" w:space="0" w:color="auto"/>
            <w:bottom w:val="none" w:sz="0" w:space="0" w:color="auto"/>
            <w:right w:val="none" w:sz="0" w:space="0" w:color="auto"/>
          </w:divBdr>
        </w:div>
        <w:div w:id="720324975">
          <w:marLeft w:val="0"/>
          <w:marRight w:val="0"/>
          <w:marTop w:val="0"/>
          <w:marBottom w:val="0"/>
          <w:divBdr>
            <w:top w:val="none" w:sz="0" w:space="0" w:color="auto"/>
            <w:left w:val="none" w:sz="0" w:space="0" w:color="auto"/>
            <w:bottom w:val="none" w:sz="0" w:space="0" w:color="auto"/>
            <w:right w:val="none" w:sz="0" w:space="0" w:color="auto"/>
          </w:divBdr>
        </w:div>
      </w:divsChild>
    </w:div>
    <w:div w:id="2061828388">
      <w:bodyDiv w:val="1"/>
      <w:marLeft w:val="0"/>
      <w:marRight w:val="0"/>
      <w:marTop w:val="0"/>
      <w:marBottom w:val="0"/>
      <w:divBdr>
        <w:top w:val="none" w:sz="0" w:space="0" w:color="auto"/>
        <w:left w:val="none" w:sz="0" w:space="0" w:color="auto"/>
        <w:bottom w:val="none" w:sz="0" w:space="0" w:color="auto"/>
        <w:right w:val="none" w:sz="0" w:space="0" w:color="auto"/>
      </w:divBdr>
      <w:divsChild>
        <w:div w:id="1312950576">
          <w:marLeft w:val="0"/>
          <w:marRight w:val="0"/>
          <w:marTop w:val="0"/>
          <w:marBottom w:val="0"/>
          <w:divBdr>
            <w:top w:val="none" w:sz="0" w:space="0" w:color="auto"/>
            <w:left w:val="none" w:sz="0" w:space="0" w:color="auto"/>
            <w:bottom w:val="none" w:sz="0" w:space="0" w:color="auto"/>
            <w:right w:val="none" w:sz="0" w:space="0" w:color="auto"/>
          </w:divBdr>
        </w:div>
        <w:div w:id="21251459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hassanain@ksu.edu.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CFEAD-CF28-41B9-8CE5-761AB5774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37968</Words>
  <Characters>216422</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if Mattar;Faisal Al-alem</dc:creator>
  <cp:lastModifiedBy>LS Ma</cp:lastModifiedBy>
  <cp:revision>2</cp:revision>
  <dcterms:created xsi:type="dcterms:W3CDTF">2015-11-30T01:31:00Z</dcterms:created>
  <dcterms:modified xsi:type="dcterms:W3CDTF">2015-11-30T01:31:00Z</dcterms:modified>
</cp:coreProperties>
</file>